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Ex1.xml" ContentType="application/vnd.ms-office.chartex+xml"/>
  <Override PartName="/word/charts/colors2.xml" ContentType="application/vnd.ms-office.chartcolorstyle+xml"/>
  <Override PartName="/word/charts/style2.xml" ContentType="application/vnd.ms-office.chartstyle+xml"/>
  <Override PartName="/word/theme/themeOverride2.xml" ContentType="application/vnd.openxmlformats-officedocument.themeOverrid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0BC13C" w14:textId="0432D49E" w:rsidR="006D440E" w:rsidRPr="001D0468" w:rsidRDefault="00E7289E" w:rsidP="00A51F0B">
      <w:pPr>
        <w:spacing w:line="360" w:lineRule="auto"/>
        <w:ind w:left="720" w:hanging="360"/>
        <w:jc w:val="center"/>
        <w:rPr>
          <w:rFonts w:ascii="Times New Roman" w:hAnsi="Times New Roman" w:cs="Times New Roman"/>
          <w:sz w:val="24"/>
          <w:szCs w:val="24"/>
        </w:rPr>
      </w:pPr>
      <w:bookmarkStart w:id="0" w:name="_GoBack"/>
      <w:bookmarkEnd w:id="0"/>
      <w:r w:rsidRPr="001D0468">
        <w:rPr>
          <w:rFonts w:ascii="Times New Roman" w:hAnsi="Times New Roman" w:cs="Times New Roman"/>
          <w:sz w:val="24"/>
          <w:szCs w:val="24"/>
        </w:rPr>
        <w:t>Supplementary</w:t>
      </w:r>
      <w:r w:rsidR="006D440E" w:rsidRPr="001D0468">
        <w:rPr>
          <w:rFonts w:ascii="Times New Roman" w:hAnsi="Times New Roman" w:cs="Times New Roman"/>
          <w:sz w:val="24"/>
          <w:szCs w:val="24"/>
        </w:rPr>
        <w:t xml:space="preserve"> Informatio</w:t>
      </w:r>
      <w:r w:rsidR="00A51F0B" w:rsidRPr="001D0468">
        <w:rPr>
          <w:rFonts w:ascii="Times New Roman" w:hAnsi="Times New Roman" w:cs="Times New Roman"/>
          <w:sz w:val="24"/>
          <w:szCs w:val="24"/>
        </w:rPr>
        <w:t>n</w:t>
      </w:r>
    </w:p>
    <w:p w14:paraId="2FE5CA17" w14:textId="4637A13C" w:rsidR="00C00B93" w:rsidRPr="00C00B93" w:rsidRDefault="009065B1" w:rsidP="00C00B93">
      <w:pPr>
        <w:spacing w:line="360" w:lineRule="auto"/>
        <w:jc w:val="center"/>
        <w:rPr>
          <w:rFonts w:ascii="Times New Roman" w:eastAsia="Calibri" w:hAnsi="Times New Roman" w:cs="Times New Roman"/>
          <w:b/>
          <w:bCs/>
          <w:sz w:val="24"/>
          <w:szCs w:val="24"/>
          <w:lang w:val="en-ZA"/>
        </w:rPr>
      </w:pPr>
      <w:r>
        <w:rPr>
          <w:rFonts w:ascii="Times New Roman" w:eastAsia="Calibri" w:hAnsi="Times New Roman" w:cs="Times New Roman"/>
          <w:b/>
          <w:bCs/>
          <w:sz w:val="24"/>
          <w:szCs w:val="24"/>
          <w:lang w:val="en-ZA"/>
        </w:rPr>
        <w:t>Modelling</w:t>
      </w:r>
      <w:r w:rsidR="00C00B93" w:rsidRPr="00C00B93">
        <w:rPr>
          <w:rFonts w:ascii="Times New Roman" w:eastAsia="Calibri" w:hAnsi="Times New Roman" w:cs="Times New Roman"/>
          <w:b/>
          <w:bCs/>
          <w:sz w:val="24"/>
          <w:szCs w:val="24"/>
          <w:lang w:val="en-ZA"/>
        </w:rPr>
        <w:t xml:space="preserve"> ecological risk</w:t>
      </w:r>
      <w:r>
        <w:rPr>
          <w:rFonts w:ascii="Times New Roman" w:eastAsia="Calibri" w:hAnsi="Times New Roman" w:cs="Times New Roman"/>
          <w:b/>
          <w:bCs/>
          <w:sz w:val="24"/>
          <w:szCs w:val="24"/>
          <w:lang w:val="en-ZA"/>
        </w:rPr>
        <w:t>s</w:t>
      </w:r>
      <w:r w:rsidR="00C00B93" w:rsidRPr="00C00B93">
        <w:rPr>
          <w:rFonts w:ascii="Times New Roman" w:eastAsia="Calibri" w:hAnsi="Times New Roman" w:cs="Times New Roman"/>
          <w:b/>
          <w:bCs/>
          <w:sz w:val="24"/>
          <w:szCs w:val="24"/>
          <w:lang w:val="en-ZA"/>
        </w:rPr>
        <w:t xml:space="preserve"> of antiretroviral drugs in </w:t>
      </w:r>
      <w:r>
        <w:rPr>
          <w:rFonts w:ascii="Times New Roman" w:eastAsia="Calibri" w:hAnsi="Times New Roman" w:cs="Times New Roman"/>
          <w:b/>
          <w:bCs/>
          <w:sz w:val="24"/>
          <w:szCs w:val="24"/>
          <w:lang w:val="en-ZA"/>
        </w:rPr>
        <w:t>the environment</w:t>
      </w:r>
    </w:p>
    <w:p w14:paraId="1D86A5CE" w14:textId="77777777" w:rsidR="00C00B93" w:rsidRPr="00C00B93" w:rsidRDefault="00C00B93" w:rsidP="00C00B93">
      <w:pPr>
        <w:spacing w:line="360" w:lineRule="auto"/>
        <w:jc w:val="center"/>
        <w:rPr>
          <w:rFonts w:ascii="Times New Roman" w:eastAsia="Calibri" w:hAnsi="Times New Roman" w:cs="Times New Roman"/>
          <w:sz w:val="24"/>
          <w:szCs w:val="24"/>
          <w:vertAlign w:val="superscript"/>
          <w:lang w:val="en-ZA"/>
        </w:rPr>
      </w:pPr>
      <w:r w:rsidRPr="00C00B93">
        <w:rPr>
          <w:rFonts w:ascii="Times New Roman" w:eastAsia="Calibri" w:hAnsi="Times New Roman" w:cs="Times New Roman"/>
          <w:sz w:val="24"/>
          <w:szCs w:val="24"/>
          <w:lang w:val="en-ZA"/>
        </w:rPr>
        <w:t>P. Ngwenya, N. Musee</w:t>
      </w:r>
      <w:r w:rsidRPr="00C00B93">
        <w:rPr>
          <w:rFonts w:ascii="Times New Roman" w:eastAsia="Calibri" w:hAnsi="Times New Roman" w:cs="Times New Roman"/>
          <w:sz w:val="24"/>
          <w:szCs w:val="24"/>
          <w:vertAlign w:val="superscript"/>
          <w:lang w:val="en-ZA"/>
        </w:rPr>
        <w:t>1</w:t>
      </w:r>
    </w:p>
    <w:p w14:paraId="51939452" w14:textId="77777777" w:rsidR="00C00B93" w:rsidRPr="00C00B93" w:rsidRDefault="00C00B93" w:rsidP="00C00B93">
      <w:pPr>
        <w:autoSpaceDE w:val="0"/>
        <w:autoSpaceDN w:val="0"/>
        <w:adjustRightInd w:val="0"/>
        <w:spacing w:after="0" w:line="240" w:lineRule="auto"/>
        <w:jc w:val="center"/>
        <w:rPr>
          <w:rFonts w:ascii="Times New Roman" w:eastAsia="Calibri" w:hAnsi="Times New Roman" w:cs="Times New Roman"/>
          <w:sz w:val="24"/>
          <w:szCs w:val="24"/>
        </w:rPr>
      </w:pPr>
      <w:r w:rsidRPr="00C00B93">
        <w:rPr>
          <w:rFonts w:ascii="Times New Roman" w:eastAsia="Calibri" w:hAnsi="Times New Roman" w:cs="Times New Roman"/>
          <w:sz w:val="24"/>
          <w:szCs w:val="24"/>
        </w:rPr>
        <w:t>Emerging Contaminants Ecological and Risk Assessment (ECERA) Research Group, Department of Chemical Engineering, University of Pretoria, Private Bag</w:t>
      </w:r>
      <w:r w:rsidRPr="00C00B93">
        <w:rPr>
          <w:rFonts w:ascii="Times New Roman" w:eastAsia="Calibri" w:hAnsi="Times New Roman" w:cs="Times New Roman"/>
          <w:sz w:val="24"/>
          <w:szCs w:val="24"/>
          <w:lang w:val="en-ZA"/>
        </w:rPr>
        <w:t xml:space="preserve"> </w:t>
      </w:r>
      <w:r w:rsidRPr="00C00B93">
        <w:rPr>
          <w:rFonts w:ascii="Times New Roman" w:eastAsia="Calibri" w:hAnsi="Times New Roman" w:cs="Times New Roman"/>
          <w:sz w:val="24"/>
          <w:szCs w:val="24"/>
        </w:rPr>
        <w:t>X20, Hatfield, 0028, Pretoria, South Africa</w:t>
      </w:r>
    </w:p>
    <w:p w14:paraId="435921AC" w14:textId="77777777" w:rsidR="00A51F0B" w:rsidRPr="001D0468" w:rsidRDefault="00A51F0B" w:rsidP="001D273A">
      <w:pPr>
        <w:spacing w:line="360" w:lineRule="auto"/>
        <w:ind w:left="720" w:hanging="360"/>
        <w:jc w:val="both"/>
      </w:pPr>
    </w:p>
    <w:p w14:paraId="46277227" w14:textId="709E1260" w:rsidR="00AC7906" w:rsidRDefault="00194E5E" w:rsidP="003064BB">
      <w:pPr>
        <w:spacing w:line="360" w:lineRule="auto"/>
        <w:jc w:val="both"/>
        <w:rPr>
          <w:rFonts w:ascii="Times New Roman" w:eastAsia="Calibri" w:hAnsi="Times New Roman" w:cs="Times New Roman"/>
          <w:bCs/>
          <w:i/>
          <w:sz w:val="24"/>
          <w:szCs w:val="24"/>
          <w:lang w:val="en-ZA"/>
        </w:rPr>
      </w:pPr>
      <w:r>
        <w:rPr>
          <w:rFonts w:ascii="Times New Roman" w:eastAsia="Calibri" w:hAnsi="Times New Roman" w:cs="Times New Roman"/>
          <w:bCs/>
          <w:i/>
          <w:sz w:val="24"/>
          <w:szCs w:val="24"/>
          <w:lang w:val="en-ZA"/>
        </w:rPr>
        <w:t xml:space="preserve">1. </w:t>
      </w:r>
      <w:r w:rsidR="00AC7906">
        <w:rPr>
          <w:rFonts w:ascii="Times New Roman" w:eastAsia="Calibri" w:hAnsi="Times New Roman" w:cs="Times New Roman"/>
          <w:bCs/>
          <w:i/>
          <w:sz w:val="24"/>
          <w:szCs w:val="24"/>
          <w:lang w:val="en-ZA"/>
        </w:rPr>
        <w:t>HIV</w:t>
      </w:r>
      <w:r>
        <w:rPr>
          <w:rFonts w:ascii="Times New Roman" w:eastAsia="Calibri" w:hAnsi="Times New Roman" w:cs="Times New Roman"/>
          <w:bCs/>
          <w:i/>
          <w:sz w:val="24"/>
          <w:szCs w:val="24"/>
          <w:lang w:val="en-ZA"/>
        </w:rPr>
        <w:t>,</w:t>
      </w:r>
      <w:r w:rsidR="00AC7906">
        <w:rPr>
          <w:rFonts w:ascii="Times New Roman" w:eastAsia="Calibri" w:hAnsi="Times New Roman" w:cs="Times New Roman"/>
          <w:bCs/>
          <w:i/>
          <w:sz w:val="24"/>
          <w:szCs w:val="24"/>
          <w:lang w:val="en-ZA"/>
        </w:rPr>
        <w:t xml:space="preserve"> ARV</w:t>
      </w:r>
      <w:r w:rsidR="00296ACE">
        <w:rPr>
          <w:rFonts w:ascii="Times New Roman" w:eastAsia="Calibri" w:hAnsi="Times New Roman" w:cs="Times New Roman"/>
          <w:bCs/>
          <w:i/>
          <w:sz w:val="24"/>
          <w:szCs w:val="24"/>
          <w:lang w:val="en-ZA"/>
        </w:rPr>
        <w:t>s</w:t>
      </w:r>
      <w:r w:rsidR="00AC7906">
        <w:rPr>
          <w:rFonts w:ascii="Times New Roman" w:eastAsia="Calibri" w:hAnsi="Times New Roman" w:cs="Times New Roman"/>
          <w:bCs/>
          <w:i/>
          <w:sz w:val="24"/>
          <w:szCs w:val="24"/>
          <w:lang w:val="en-ZA"/>
        </w:rPr>
        <w:t xml:space="preserve"> </w:t>
      </w:r>
      <w:r>
        <w:rPr>
          <w:rFonts w:ascii="Times New Roman" w:eastAsia="Calibri" w:hAnsi="Times New Roman" w:cs="Times New Roman"/>
          <w:bCs/>
          <w:i/>
          <w:sz w:val="24"/>
          <w:szCs w:val="24"/>
          <w:lang w:val="en-ZA"/>
        </w:rPr>
        <w:t xml:space="preserve">and sanitation </w:t>
      </w:r>
      <w:r w:rsidR="00AC7906">
        <w:rPr>
          <w:rFonts w:ascii="Times New Roman" w:eastAsia="Calibri" w:hAnsi="Times New Roman" w:cs="Times New Roman"/>
          <w:bCs/>
          <w:i/>
          <w:sz w:val="24"/>
          <w:szCs w:val="24"/>
          <w:lang w:val="en-ZA"/>
        </w:rPr>
        <w:t>statistics</w:t>
      </w:r>
    </w:p>
    <w:p w14:paraId="19C764CC" w14:textId="77777777" w:rsidR="00AC7906" w:rsidRPr="00AC7906" w:rsidRDefault="00AC7906" w:rsidP="00AC7906">
      <w:pPr>
        <w:keepNext/>
        <w:spacing w:after="240" w:line="360" w:lineRule="auto"/>
        <w:jc w:val="both"/>
        <w:rPr>
          <w:rFonts w:ascii="Times New Roman" w:eastAsia="Calibri" w:hAnsi="Times New Roman" w:cs="Times New Roman"/>
          <w:sz w:val="24"/>
        </w:rPr>
      </w:pPr>
      <w:r w:rsidRPr="00AC7906">
        <w:rPr>
          <w:rFonts w:ascii="Times New Roman" w:eastAsia="Calibri" w:hAnsi="Times New Roman" w:cs="Arial"/>
          <w:noProof/>
          <w:sz w:val="24"/>
          <w:lang w:val="en-ZA" w:eastAsia="en-ZA"/>
        </w:rPr>
        <w:lastRenderedPageBreak/>
        <w:drawing>
          <wp:inline distT="0" distB="0" distL="0" distR="0" wp14:anchorId="31CDD9C3" wp14:editId="4127E38F">
            <wp:extent cx="6331159" cy="3287210"/>
            <wp:effectExtent l="0" t="0" r="0" b="8890"/>
            <wp:docPr id="40" name="Chart 40">
              <a:extLst xmlns:a="http://schemas.openxmlformats.org/drawingml/2006/main">
                <a:ext uri="{FF2B5EF4-FFF2-40B4-BE49-F238E27FC236}">
                  <a16:creationId xmlns:a16="http://schemas.microsoft.com/office/drawing/2014/main" id="{DD3C8A70-64E5-4410-AC0D-096E638F26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17292FF" w14:textId="71AF1202" w:rsidR="00AC7906" w:rsidRDefault="00AC7906" w:rsidP="00AC7906">
      <w:pPr>
        <w:spacing w:after="240" w:line="360" w:lineRule="auto"/>
        <w:jc w:val="both"/>
        <w:rPr>
          <w:rFonts w:ascii="Times New Roman" w:eastAsia="Calibri" w:hAnsi="Times New Roman" w:cs="Times New Roman"/>
          <w:iCs/>
          <w:sz w:val="24"/>
          <w:szCs w:val="24"/>
        </w:rPr>
      </w:pPr>
      <w:bookmarkStart w:id="1" w:name="_Ref101265717"/>
      <w:bookmarkStart w:id="2" w:name="_Toc103375104"/>
      <w:r w:rsidRPr="00AC7906">
        <w:rPr>
          <w:rFonts w:ascii="Times New Roman" w:eastAsia="Calibri" w:hAnsi="Times New Roman" w:cs="Times New Roman"/>
          <w:b/>
          <w:iCs/>
          <w:sz w:val="24"/>
          <w:szCs w:val="24"/>
        </w:rPr>
        <w:t xml:space="preserve">Figure </w:t>
      </w:r>
      <w:bookmarkEnd w:id="1"/>
      <w:r>
        <w:rPr>
          <w:rFonts w:ascii="Times New Roman" w:eastAsia="Calibri" w:hAnsi="Times New Roman" w:cs="Times New Roman"/>
          <w:b/>
          <w:iCs/>
          <w:sz w:val="24"/>
          <w:szCs w:val="24"/>
        </w:rPr>
        <w:t>S1</w:t>
      </w:r>
      <w:r w:rsidRPr="00AC7906">
        <w:rPr>
          <w:rFonts w:ascii="Times New Roman" w:eastAsia="Calibri" w:hAnsi="Times New Roman" w:cs="Times New Roman"/>
          <w:iCs/>
          <w:sz w:val="24"/>
          <w:szCs w:val="24"/>
        </w:rPr>
        <w:t xml:space="preserve">: The population percentage in SSA countries with high HIV prevalence </w:t>
      </w:r>
      <w:r w:rsidR="009C5F50">
        <w:rPr>
          <w:rFonts w:ascii="Times New Roman" w:eastAsia="Calibri" w:hAnsi="Times New Roman" w:cs="Times New Roman"/>
          <w:iCs/>
          <w:sz w:val="24"/>
          <w:szCs w:val="24"/>
        </w:rPr>
        <w:fldChar w:fldCharType="begin"/>
      </w:r>
      <w:r w:rsidR="004F0B41">
        <w:rPr>
          <w:rFonts w:ascii="Times New Roman" w:eastAsia="Calibri" w:hAnsi="Times New Roman" w:cs="Times New Roman"/>
          <w:iCs/>
          <w:sz w:val="24"/>
          <w:szCs w:val="24"/>
        </w:rPr>
        <w:instrText xml:space="preserve"> ADDIN ZOTERO_ITEM CSL_CITATION {"citationID":"a1fr6c069ma","properties":{"formattedCitation":"[1]","plainCitation":"[1]","noteIndex":0},"citationItems":[{"id":"bvZVep35/WxBWlvpb","uris":["http://zotero.org/users/8372031/items/738M4PNU"],"itemData":{"id":1244,"type":"webpage","abstract":"Latest AIDS data, HIV data. Preliminary UNAIDS 2021 epidemiological estimates: 37.6 million [30.2 million–45.0 million] people globally were living with HIV in 2020. 1.5 million [1.1 million–2.1 million] people became newly infected with HIV in 2020. 690 000 [480 000–1 million] people died from AIDS-related illnesses in 2020. 27.4 million [26.5 million–27.7 million] people","language":"en","title":"Global HIV &amp; AIDS statistics — Fact sheet","URL":"https://www.unaids.org/en/resources/fact-sheet","author":[{"family":"UNAIDS","given":""}],"accessed":{"date-parts":[["2022",6,28]]},"issued":{"date-parts":[["2021"]]}}}],"schema":"https://github.com/citation-style-language/schema/raw/master/csl-citation.json"} </w:instrText>
      </w:r>
      <w:r w:rsidR="009C5F50">
        <w:rPr>
          <w:rFonts w:ascii="Times New Roman" w:eastAsia="Calibri" w:hAnsi="Times New Roman" w:cs="Times New Roman"/>
          <w:iCs/>
          <w:sz w:val="24"/>
          <w:szCs w:val="24"/>
        </w:rPr>
        <w:fldChar w:fldCharType="separate"/>
      </w:r>
      <w:r w:rsidR="00B93D7B" w:rsidRPr="00B93D7B">
        <w:rPr>
          <w:rFonts w:ascii="Times New Roman" w:hAnsi="Times New Roman" w:cs="Times New Roman"/>
          <w:sz w:val="24"/>
        </w:rPr>
        <w:t>[1]</w:t>
      </w:r>
      <w:r w:rsidR="009C5F50">
        <w:rPr>
          <w:rFonts w:ascii="Times New Roman" w:eastAsia="Calibri" w:hAnsi="Times New Roman" w:cs="Times New Roman"/>
          <w:iCs/>
          <w:sz w:val="24"/>
          <w:szCs w:val="24"/>
        </w:rPr>
        <w:fldChar w:fldCharType="end"/>
      </w:r>
      <w:bookmarkEnd w:id="2"/>
      <w:r w:rsidR="009C5F50">
        <w:rPr>
          <w:rFonts w:ascii="Times New Roman" w:eastAsia="Calibri" w:hAnsi="Times New Roman" w:cs="Times New Roman"/>
          <w:iCs/>
          <w:sz w:val="24"/>
          <w:szCs w:val="24"/>
        </w:rPr>
        <w:t>.</w:t>
      </w:r>
    </w:p>
    <w:p w14:paraId="395562AA" w14:textId="1BB6DB3E" w:rsidR="009F0D8A" w:rsidRDefault="009F0D8A" w:rsidP="00AC7906">
      <w:pPr>
        <w:spacing w:after="240" w:line="360" w:lineRule="auto"/>
        <w:jc w:val="both"/>
        <w:rPr>
          <w:rFonts w:ascii="Times New Roman" w:eastAsia="Calibri" w:hAnsi="Times New Roman" w:cs="Times New Roman"/>
          <w:bCs/>
          <w:iCs/>
          <w:sz w:val="24"/>
          <w:szCs w:val="24"/>
          <w:lang w:val="en-ZA"/>
        </w:rPr>
      </w:pPr>
    </w:p>
    <w:p w14:paraId="510597F0" w14:textId="5EA2B7CA" w:rsidR="009F0D8A" w:rsidRDefault="009F0D8A" w:rsidP="00AC7906">
      <w:pPr>
        <w:spacing w:after="240" w:line="360" w:lineRule="auto"/>
        <w:jc w:val="both"/>
        <w:rPr>
          <w:rFonts w:ascii="Times New Roman" w:eastAsia="Calibri" w:hAnsi="Times New Roman" w:cs="Times New Roman"/>
          <w:bCs/>
          <w:iCs/>
          <w:sz w:val="24"/>
          <w:szCs w:val="24"/>
          <w:lang w:val="en-ZA"/>
        </w:rPr>
      </w:pPr>
    </w:p>
    <w:p w14:paraId="2371A5EA" w14:textId="18158194" w:rsidR="009F0D8A" w:rsidRDefault="009F0D8A" w:rsidP="00AC7906">
      <w:pPr>
        <w:spacing w:after="240" w:line="360" w:lineRule="auto"/>
        <w:jc w:val="both"/>
        <w:rPr>
          <w:rFonts w:ascii="Times New Roman" w:eastAsia="Calibri" w:hAnsi="Times New Roman" w:cs="Times New Roman"/>
          <w:bCs/>
          <w:iCs/>
          <w:sz w:val="24"/>
          <w:szCs w:val="24"/>
          <w:lang w:val="en-ZA"/>
        </w:rPr>
      </w:pPr>
    </w:p>
    <w:p w14:paraId="0C18CEF4" w14:textId="77777777" w:rsidR="00DB702A" w:rsidRDefault="00DB702A" w:rsidP="00AC7906">
      <w:pPr>
        <w:spacing w:after="240" w:line="360" w:lineRule="auto"/>
        <w:jc w:val="both"/>
        <w:rPr>
          <w:rFonts w:ascii="Times New Roman" w:eastAsia="Calibri" w:hAnsi="Times New Roman" w:cs="Times New Roman"/>
          <w:bCs/>
          <w:iCs/>
          <w:sz w:val="24"/>
          <w:szCs w:val="24"/>
          <w:lang w:val="en-ZA"/>
        </w:rPr>
      </w:pPr>
    </w:p>
    <w:p w14:paraId="69523F92" w14:textId="135DA659" w:rsidR="009F0D8A" w:rsidRDefault="009F0D8A" w:rsidP="00AC7906">
      <w:pPr>
        <w:spacing w:after="240" w:line="360" w:lineRule="auto"/>
        <w:jc w:val="both"/>
        <w:rPr>
          <w:rFonts w:ascii="Times New Roman" w:eastAsia="Calibri" w:hAnsi="Times New Roman" w:cs="Times New Roman"/>
          <w:bCs/>
          <w:iCs/>
          <w:sz w:val="24"/>
          <w:szCs w:val="24"/>
          <w:lang w:val="en-ZA"/>
        </w:rPr>
      </w:pPr>
    </w:p>
    <w:p w14:paraId="6C44FD0F" w14:textId="7B7B7FE7" w:rsidR="009F0D8A" w:rsidRPr="00194E5E" w:rsidRDefault="009F0D8A" w:rsidP="009F0D8A">
      <w:pPr>
        <w:spacing w:after="240"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2</w:t>
      </w:r>
      <w:r w:rsidRPr="00194E5E">
        <w:rPr>
          <w:rFonts w:ascii="Times New Roman" w:eastAsia="Times New Roman" w:hAnsi="Times New Roman" w:cs="Times New Roman"/>
          <w:i/>
          <w:sz w:val="24"/>
          <w:szCs w:val="24"/>
        </w:rPr>
        <w:t>. Environmental occurrence of ARVs</w:t>
      </w:r>
    </w:p>
    <w:p w14:paraId="2DAD29DA" w14:textId="01A90918" w:rsidR="009F0D8A" w:rsidRPr="00103D80" w:rsidRDefault="009F0D8A" w:rsidP="009F0D8A">
      <w:pPr>
        <w:spacing w:after="0" w:line="360" w:lineRule="auto"/>
        <w:jc w:val="both"/>
        <w:rPr>
          <w:rFonts w:ascii="Times New Roman" w:eastAsia="Calibri" w:hAnsi="Times New Roman" w:cs="Times New Roman"/>
          <w:sz w:val="24"/>
          <w:szCs w:val="24"/>
          <w:lang w:val="en-ZA"/>
        </w:rPr>
      </w:pPr>
      <w:r w:rsidRPr="00103D80">
        <w:rPr>
          <w:rFonts w:ascii="Times New Roman" w:eastAsia="Calibri" w:hAnsi="Times New Roman" w:cs="Times New Roman"/>
          <w:b/>
          <w:bCs/>
          <w:sz w:val="24"/>
          <w:szCs w:val="24"/>
          <w:lang w:val="en-ZA"/>
        </w:rPr>
        <w:t xml:space="preserve">Table </w:t>
      </w:r>
      <w:r>
        <w:rPr>
          <w:rFonts w:ascii="Times New Roman" w:eastAsia="Calibri" w:hAnsi="Times New Roman" w:cs="Times New Roman"/>
          <w:b/>
          <w:bCs/>
          <w:sz w:val="24"/>
          <w:szCs w:val="24"/>
          <w:lang w:val="en-ZA"/>
        </w:rPr>
        <w:t>S1</w:t>
      </w:r>
      <w:r w:rsidRPr="00103D80">
        <w:rPr>
          <w:rFonts w:ascii="Times New Roman" w:eastAsia="Calibri" w:hAnsi="Times New Roman" w:cs="Times New Roman"/>
          <w:sz w:val="24"/>
          <w:szCs w:val="24"/>
          <w:lang w:val="en-ZA"/>
        </w:rPr>
        <w:t>: M</w:t>
      </w:r>
      <w:r w:rsidR="007B5C44">
        <w:rPr>
          <w:rFonts w:ascii="Times New Roman" w:eastAsia="Calibri" w:hAnsi="Times New Roman" w:cs="Times New Roman"/>
          <w:sz w:val="24"/>
          <w:szCs w:val="24"/>
          <w:lang w:val="en-ZA"/>
        </w:rPr>
        <w:t>easured environmental concentration</w:t>
      </w:r>
      <w:r w:rsidRPr="00103D80">
        <w:rPr>
          <w:rFonts w:ascii="Times New Roman" w:eastAsia="Calibri" w:hAnsi="Times New Roman" w:cs="Times New Roman"/>
          <w:sz w:val="24"/>
          <w:szCs w:val="24"/>
          <w:lang w:val="en-ZA"/>
        </w:rPr>
        <w:t xml:space="preserve">s </w:t>
      </w:r>
      <w:r w:rsidR="00C125AF">
        <w:rPr>
          <w:rFonts w:ascii="Times New Roman" w:eastAsia="Calibri" w:hAnsi="Times New Roman" w:cs="Times New Roman"/>
          <w:sz w:val="24"/>
          <w:szCs w:val="24"/>
          <w:lang w:val="en-ZA"/>
        </w:rPr>
        <w:t xml:space="preserve">(MECs) </w:t>
      </w:r>
      <w:r w:rsidRPr="00103D80">
        <w:rPr>
          <w:rFonts w:ascii="Times New Roman" w:eastAsia="Calibri" w:hAnsi="Times New Roman" w:cs="Times New Roman"/>
          <w:sz w:val="24"/>
          <w:szCs w:val="24"/>
          <w:lang w:val="en-ZA"/>
        </w:rPr>
        <w:t xml:space="preserve">of ARVs from WWTP influent or effluent samples reported globally based on widely used treatment technologies. </w:t>
      </w:r>
    </w:p>
    <w:tbl>
      <w:tblPr>
        <w:tblStyle w:val="TableGrid1"/>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701"/>
        <w:gridCol w:w="1984"/>
        <w:gridCol w:w="1528"/>
        <w:gridCol w:w="236"/>
        <w:gridCol w:w="1638"/>
      </w:tblGrid>
      <w:tr w:rsidR="00B65F8C" w:rsidRPr="00296ACE" w14:paraId="660C417B" w14:textId="77777777" w:rsidTr="00B762E0">
        <w:trPr>
          <w:trHeight w:val="416"/>
        </w:trPr>
        <w:tc>
          <w:tcPr>
            <w:tcW w:w="2127" w:type="dxa"/>
            <w:tcBorders>
              <w:top w:val="single" w:sz="4" w:space="0" w:color="auto"/>
              <w:left w:val="nil"/>
              <w:bottom w:val="single" w:sz="4" w:space="0" w:color="auto"/>
              <w:right w:val="nil"/>
            </w:tcBorders>
            <w:noWrap/>
            <w:vAlign w:val="center"/>
            <w:hideMark/>
          </w:tcPr>
          <w:p w14:paraId="672B5E58" w14:textId="77777777" w:rsidR="00B65F8C" w:rsidRPr="00296ACE" w:rsidRDefault="00B65F8C" w:rsidP="00A4411A">
            <w:pPr>
              <w:spacing w:line="360" w:lineRule="auto"/>
              <w:jc w:val="both"/>
              <w:rPr>
                <w:rFonts w:ascii="Times New Roman" w:hAnsi="Times New Roman" w:cs="Times New Roman"/>
                <w:b/>
                <w:bCs/>
                <w:sz w:val="20"/>
                <w:szCs w:val="20"/>
              </w:rPr>
            </w:pPr>
            <w:r w:rsidRPr="00296ACE">
              <w:rPr>
                <w:rFonts w:ascii="Times New Roman" w:hAnsi="Times New Roman" w:cs="Times New Roman"/>
                <w:b/>
                <w:bCs/>
                <w:sz w:val="20"/>
                <w:szCs w:val="20"/>
              </w:rPr>
              <w:t>ARV drug</w:t>
            </w:r>
          </w:p>
        </w:tc>
        <w:tc>
          <w:tcPr>
            <w:tcW w:w="3685" w:type="dxa"/>
            <w:gridSpan w:val="2"/>
            <w:tcBorders>
              <w:top w:val="single" w:sz="4" w:space="0" w:color="auto"/>
              <w:left w:val="nil"/>
              <w:bottom w:val="single" w:sz="4" w:space="0" w:color="auto"/>
              <w:right w:val="nil"/>
            </w:tcBorders>
            <w:noWrap/>
            <w:vAlign w:val="center"/>
            <w:hideMark/>
          </w:tcPr>
          <w:p w14:paraId="05CF411F" w14:textId="77777777" w:rsidR="00B65F8C" w:rsidRPr="00296ACE" w:rsidRDefault="00B65F8C" w:rsidP="00AD76C8">
            <w:pPr>
              <w:spacing w:line="360" w:lineRule="auto"/>
              <w:rPr>
                <w:rFonts w:ascii="Times New Roman" w:hAnsi="Times New Roman" w:cs="Times New Roman"/>
                <w:b/>
                <w:bCs/>
                <w:sz w:val="20"/>
                <w:szCs w:val="20"/>
              </w:rPr>
            </w:pPr>
            <w:r w:rsidRPr="00296ACE">
              <w:rPr>
                <w:rFonts w:ascii="Times New Roman" w:hAnsi="Times New Roman" w:cs="Times New Roman"/>
                <w:b/>
                <w:bCs/>
                <w:sz w:val="20"/>
                <w:szCs w:val="20"/>
              </w:rPr>
              <w:t>Concentration (μg/L)</w:t>
            </w:r>
          </w:p>
        </w:tc>
        <w:tc>
          <w:tcPr>
            <w:tcW w:w="1528" w:type="dxa"/>
            <w:tcBorders>
              <w:top w:val="single" w:sz="4" w:space="0" w:color="auto"/>
              <w:left w:val="nil"/>
              <w:bottom w:val="single" w:sz="4" w:space="0" w:color="auto"/>
              <w:right w:val="nil"/>
            </w:tcBorders>
            <w:noWrap/>
            <w:vAlign w:val="center"/>
            <w:hideMark/>
          </w:tcPr>
          <w:p w14:paraId="7B01EBFE" w14:textId="77777777" w:rsidR="00B65F8C" w:rsidRPr="00296ACE" w:rsidRDefault="00B65F8C" w:rsidP="00A4411A">
            <w:pPr>
              <w:spacing w:line="360" w:lineRule="auto"/>
              <w:jc w:val="both"/>
              <w:rPr>
                <w:rFonts w:ascii="Times New Roman" w:hAnsi="Times New Roman" w:cs="Times New Roman"/>
                <w:b/>
                <w:bCs/>
                <w:sz w:val="20"/>
                <w:szCs w:val="20"/>
              </w:rPr>
            </w:pPr>
            <w:r w:rsidRPr="00296ACE">
              <w:rPr>
                <w:rFonts w:ascii="Times New Roman" w:hAnsi="Times New Roman" w:cs="Times New Roman"/>
                <w:b/>
                <w:bCs/>
                <w:sz w:val="20"/>
                <w:szCs w:val="20"/>
              </w:rPr>
              <w:t>Country</w:t>
            </w:r>
          </w:p>
        </w:tc>
        <w:tc>
          <w:tcPr>
            <w:tcW w:w="236" w:type="dxa"/>
            <w:tcBorders>
              <w:top w:val="single" w:sz="4" w:space="0" w:color="auto"/>
              <w:left w:val="nil"/>
              <w:bottom w:val="single" w:sz="4" w:space="0" w:color="auto"/>
              <w:right w:val="nil"/>
            </w:tcBorders>
          </w:tcPr>
          <w:p w14:paraId="61736A93" w14:textId="77777777" w:rsidR="00B65F8C" w:rsidRPr="00296ACE" w:rsidRDefault="00B65F8C" w:rsidP="00A4411A">
            <w:pPr>
              <w:spacing w:line="360" w:lineRule="auto"/>
              <w:jc w:val="center"/>
              <w:rPr>
                <w:rFonts w:ascii="Times New Roman" w:hAnsi="Times New Roman" w:cs="Times New Roman"/>
                <w:b/>
                <w:bCs/>
                <w:sz w:val="20"/>
                <w:szCs w:val="20"/>
              </w:rPr>
            </w:pPr>
          </w:p>
        </w:tc>
        <w:tc>
          <w:tcPr>
            <w:tcW w:w="1638" w:type="dxa"/>
            <w:tcBorders>
              <w:top w:val="single" w:sz="4" w:space="0" w:color="auto"/>
              <w:left w:val="nil"/>
              <w:bottom w:val="single" w:sz="4" w:space="0" w:color="auto"/>
              <w:right w:val="nil"/>
            </w:tcBorders>
            <w:noWrap/>
            <w:vAlign w:val="center"/>
            <w:hideMark/>
          </w:tcPr>
          <w:p w14:paraId="13C77626" w14:textId="32CC44AD" w:rsidR="00B65F8C" w:rsidRPr="00296ACE" w:rsidRDefault="00B65F8C" w:rsidP="00B762E0">
            <w:pPr>
              <w:spacing w:line="360" w:lineRule="auto"/>
              <w:jc w:val="center"/>
              <w:rPr>
                <w:rFonts w:ascii="Times New Roman" w:hAnsi="Times New Roman" w:cs="Times New Roman"/>
                <w:b/>
                <w:bCs/>
                <w:sz w:val="20"/>
                <w:szCs w:val="20"/>
              </w:rPr>
            </w:pPr>
            <w:r w:rsidRPr="00296ACE">
              <w:rPr>
                <w:rFonts w:ascii="Times New Roman" w:hAnsi="Times New Roman" w:cs="Times New Roman"/>
                <w:b/>
                <w:bCs/>
                <w:sz w:val="20"/>
                <w:szCs w:val="20"/>
              </w:rPr>
              <w:t>Reference</w:t>
            </w:r>
          </w:p>
        </w:tc>
      </w:tr>
      <w:tr w:rsidR="00B762E0" w:rsidRPr="00296ACE" w14:paraId="677266C5" w14:textId="77777777" w:rsidTr="00B762E0">
        <w:trPr>
          <w:trHeight w:val="414"/>
        </w:trPr>
        <w:tc>
          <w:tcPr>
            <w:tcW w:w="2127" w:type="dxa"/>
            <w:tcBorders>
              <w:top w:val="single" w:sz="4" w:space="0" w:color="auto"/>
              <w:left w:val="nil"/>
              <w:bottom w:val="single" w:sz="4" w:space="0" w:color="auto"/>
              <w:right w:val="nil"/>
            </w:tcBorders>
            <w:noWrap/>
            <w:vAlign w:val="center"/>
          </w:tcPr>
          <w:p w14:paraId="7F38F5EE" w14:textId="77777777" w:rsidR="00B65F8C" w:rsidRPr="00296ACE" w:rsidRDefault="00B65F8C" w:rsidP="00A4411A">
            <w:pPr>
              <w:spacing w:line="360" w:lineRule="auto"/>
              <w:jc w:val="both"/>
              <w:rPr>
                <w:rFonts w:ascii="Times New Roman" w:hAnsi="Times New Roman" w:cs="Times New Roman"/>
                <w:b/>
                <w:bCs/>
                <w:sz w:val="20"/>
                <w:szCs w:val="20"/>
              </w:rPr>
            </w:pPr>
          </w:p>
        </w:tc>
        <w:tc>
          <w:tcPr>
            <w:tcW w:w="1701" w:type="dxa"/>
            <w:tcBorders>
              <w:top w:val="single" w:sz="4" w:space="0" w:color="auto"/>
              <w:left w:val="nil"/>
              <w:bottom w:val="single" w:sz="4" w:space="0" w:color="auto"/>
              <w:right w:val="nil"/>
            </w:tcBorders>
            <w:noWrap/>
            <w:vAlign w:val="center"/>
            <w:hideMark/>
          </w:tcPr>
          <w:p w14:paraId="473F9B07" w14:textId="77777777" w:rsidR="00B65F8C" w:rsidRPr="00296ACE" w:rsidRDefault="00B65F8C" w:rsidP="00A4411A">
            <w:pPr>
              <w:spacing w:line="360" w:lineRule="auto"/>
              <w:jc w:val="both"/>
              <w:rPr>
                <w:rFonts w:ascii="Times New Roman" w:hAnsi="Times New Roman" w:cs="Times New Roman"/>
                <w:b/>
                <w:bCs/>
                <w:sz w:val="20"/>
                <w:szCs w:val="20"/>
              </w:rPr>
            </w:pPr>
            <w:r w:rsidRPr="00296ACE">
              <w:rPr>
                <w:rFonts w:ascii="Times New Roman" w:hAnsi="Times New Roman" w:cs="Times New Roman"/>
                <w:b/>
                <w:bCs/>
                <w:sz w:val="20"/>
                <w:szCs w:val="20"/>
              </w:rPr>
              <w:t>Influent</w:t>
            </w:r>
          </w:p>
        </w:tc>
        <w:tc>
          <w:tcPr>
            <w:tcW w:w="1984" w:type="dxa"/>
            <w:tcBorders>
              <w:top w:val="single" w:sz="4" w:space="0" w:color="auto"/>
              <w:left w:val="nil"/>
              <w:bottom w:val="single" w:sz="4" w:space="0" w:color="auto"/>
              <w:right w:val="nil"/>
            </w:tcBorders>
            <w:vAlign w:val="center"/>
            <w:hideMark/>
          </w:tcPr>
          <w:p w14:paraId="6E2B4736" w14:textId="77777777" w:rsidR="00B65F8C" w:rsidRPr="00296ACE" w:rsidRDefault="00B65F8C" w:rsidP="00A4411A">
            <w:pPr>
              <w:spacing w:line="360" w:lineRule="auto"/>
              <w:jc w:val="both"/>
              <w:rPr>
                <w:rFonts w:ascii="Times New Roman" w:hAnsi="Times New Roman" w:cs="Times New Roman"/>
                <w:b/>
                <w:bCs/>
                <w:sz w:val="20"/>
                <w:szCs w:val="20"/>
              </w:rPr>
            </w:pPr>
            <w:r w:rsidRPr="00296ACE">
              <w:rPr>
                <w:rFonts w:ascii="Times New Roman" w:hAnsi="Times New Roman" w:cs="Times New Roman"/>
                <w:b/>
                <w:bCs/>
                <w:sz w:val="20"/>
                <w:szCs w:val="20"/>
              </w:rPr>
              <w:t>Effluent</w:t>
            </w:r>
          </w:p>
        </w:tc>
        <w:tc>
          <w:tcPr>
            <w:tcW w:w="1528" w:type="dxa"/>
            <w:tcBorders>
              <w:top w:val="single" w:sz="4" w:space="0" w:color="auto"/>
              <w:left w:val="nil"/>
              <w:bottom w:val="single" w:sz="4" w:space="0" w:color="auto"/>
              <w:right w:val="nil"/>
            </w:tcBorders>
            <w:noWrap/>
            <w:vAlign w:val="center"/>
          </w:tcPr>
          <w:p w14:paraId="0D57E37F" w14:textId="77777777" w:rsidR="00B65F8C" w:rsidRPr="00296ACE" w:rsidRDefault="00B65F8C" w:rsidP="00A4411A">
            <w:pPr>
              <w:spacing w:line="360" w:lineRule="auto"/>
              <w:jc w:val="both"/>
              <w:rPr>
                <w:rFonts w:ascii="Times New Roman" w:hAnsi="Times New Roman" w:cs="Times New Roman"/>
                <w:b/>
                <w:bCs/>
                <w:sz w:val="20"/>
                <w:szCs w:val="20"/>
              </w:rPr>
            </w:pPr>
          </w:p>
        </w:tc>
        <w:tc>
          <w:tcPr>
            <w:tcW w:w="236" w:type="dxa"/>
            <w:tcBorders>
              <w:top w:val="single" w:sz="4" w:space="0" w:color="auto"/>
              <w:left w:val="nil"/>
              <w:bottom w:val="single" w:sz="4" w:space="0" w:color="auto"/>
              <w:right w:val="nil"/>
            </w:tcBorders>
          </w:tcPr>
          <w:p w14:paraId="42E36820" w14:textId="77777777" w:rsidR="00B65F8C" w:rsidRPr="00296ACE" w:rsidRDefault="00B65F8C" w:rsidP="00A4411A">
            <w:pPr>
              <w:spacing w:line="360" w:lineRule="auto"/>
              <w:jc w:val="both"/>
              <w:rPr>
                <w:rFonts w:ascii="Times New Roman" w:hAnsi="Times New Roman" w:cs="Times New Roman"/>
                <w:b/>
                <w:bCs/>
                <w:sz w:val="20"/>
                <w:szCs w:val="20"/>
              </w:rPr>
            </w:pPr>
          </w:p>
        </w:tc>
        <w:tc>
          <w:tcPr>
            <w:tcW w:w="1638" w:type="dxa"/>
            <w:tcBorders>
              <w:top w:val="single" w:sz="4" w:space="0" w:color="auto"/>
              <w:left w:val="nil"/>
              <w:bottom w:val="single" w:sz="4" w:space="0" w:color="auto"/>
              <w:right w:val="nil"/>
            </w:tcBorders>
            <w:noWrap/>
            <w:vAlign w:val="center"/>
          </w:tcPr>
          <w:p w14:paraId="7FBF42CB" w14:textId="0F40C572" w:rsidR="00B65F8C" w:rsidRPr="00296ACE" w:rsidRDefault="00B65F8C" w:rsidP="00B762E0">
            <w:pPr>
              <w:spacing w:line="360" w:lineRule="auto"/>
              <w:jc w:val="center"/>
              <w:rPr>
                <w:rFonts w:ascii="Times New Roman" w:hAnsi="Times New Roman" w:cs="Times New Roman"/>
                <w:b/>
                <w:bCs/>
                <w:sz w:val="20"/>
                <w:szCs w:val="20"/>
              </w:rPr>
            </w:pPr>
          </w:p>
        </w:tc>
      </w:tr>
      <w:tr w:rsidR="00B762E0" w:rsidRPr="00296ACE" w14:paraId="2EC43490" w14:textId="77777777" w:rsidTr="00B762E0">
        <w:trPr>
          <w:trHeight w:val="299"/>
        </w:trPr>
        <w:tc>
          <w:tcPr>
            <w:tcW w:w="2127" w:type="dxa"/>
            <w:tcBorders>
              <w:top w:val="single" w:sz="4" w:space="0" w:color="auto"/>
              <w:left w:val="nil"/>
              <w:bottom w:val="nil"/>
              <w:right w:val="nil"/>
            </w:tcBorders>
            <w:noWrap/>
            <w:hideMark/>
          </w:tcPr>
          <w:p w14:paraId="2ADD8BAE"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Abacavir</w:t>
            </w:r>
          </w:p>
        </w:tc>
        <w:tc>
          <w:tcPr>
            <w:tcW w:w="1701" w:type="dxa"/>
            <w:tcBorders>
              <w:top w:val="single" w:sz="4" w:space="0" w:color="auto"/>
              <w:left w:val="nil"/>
              <w:bottom w:val="nil"/>
              <w:right w:val="nil"/>
            </w:tcBorders>
            <w:noWrap/>
            <w:hideMark/>
          </w:tcPr>
          <w:p w14:paraId="10444C3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4</w:t>
            </w:r>
          </w:p>
        </w:tc>
        <w:tc>
          <w:tcPr>
            <w:tcW w:w="1984" w:type="dxa"/>
            <w:tcBorders>
              <w:top w:val="single" w:sz="4" w:space="0" w:color="auto"/>
              <w:left w:val="nil"/>
              <w:bottom w:val="nil"/>
              <w:right w:val="nil"/>
            </w:tcBorders>
            <w:hideMark/>
          </w:tcPr>
          <w:p w14:paraId="272C575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t; LOD</w:t>
            </w:r>
          </w:p>
        </w:tc>
        <w:tc>
          <w:tcPr>
            <w:tcW w:w="1528" w:type="dxa"/>
            <w:tcBorders>
              <w:top w:val="single" w:sz="4" w:space="0" w:color="auto"/>
              <w:left w:val="nil"/>
              <w:bottom w:val="nil"/>
              <w:right w:val="nil"/>
            </w:tcBorders>
            <w:noWrap/>
            <w:hideMark/>
          </w:tcPr>
          <w:p w14:paraId="6B20308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Borders>
              <w:top w:val="single" w:sz="4" w:space="0" w:color="auto"/>
              <w:left w:val="nil"/>
              <w:bottom w:val="nil"/>
              <w:right w:val="nil"/>
            </w:tcBorders>
          </w:tcPr>
          <w:p w14:paraId="2EFB45F3"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tcBorders>
              <w:top w:val="single" w:sz="4" w:space="0" w:color="auto"/>
              <w:left w:val="nil"/>
              <w:bottom w:val="nil"/>
              <w:right w:val="nil"/>
            </w:tcBorders>
            <w:noWrap/>
            <w:hideMark/>
          </w:tcPr>
          <w:p w14:paraId="4CF359AE" w14:textId="24872CEB"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n1bj1rclm","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290292" w:rsidRPr="00290292">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54D1EFB6" w14:textId="77777777" w:rsidTr="00B762E0">
        <w:trPr>
          <w:trHeight w:val="299"/>
        </w:trPr>
        <w:tc>
          <w:tcPr>
            <w:tcW w:w="2127" w:type="dxa"/>
            <w:noWrap/>
            <w:hideMark/>
          </w:tcPr>
          <w:p w14:paraId="382155AD"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Abacavir</w:t>
            </w:r>
          </w:p>
        </w:tc>
        <w:tc>
          <w:tcPr>
            <w:tcW w:w="1701" w:type="dxa"/>
            <w:noWrap/>
            <w:hideMark/>
          </w:tcPr>
          <w:p w14:paraId="71E08DC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3.5</w:t>
            </w:r>
          </w:p>
        </w:tc>
        <w:tc>
          <w:tcPr>
            <w:tcW w:w="1984" w:type="dxa"/>
            <w:hideMark/>
          </w:tcPr>
          <w:p w14:paraId="4EAB495B"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t; LOD</w:t>
            </w:r>
          </w:p>
        </w:tc>
        <w:tc>
          <w:tcPr>
            <w:tcW w:w="1528" w:type="dxa"/>
            <w:noWrap/>
            <w:hideMark/>
          </w:tcPr>
          <w:p w14:paraId="1C2A07E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47618A9B"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137D9BE2" w14:textId="4634C04A"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7cbq0gh78","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360DD5E6" w14:textId="77777777" w:rsidTr="00B762E0">
        <w:trPr>
          <w:trHeight w:val="299"/>
        </w:trPr>
        <w:tc>
          <w:tcPr>
            <w:tcW w:w="2127" w:type="dxa"/>
            <w:noWrap/>
            <w:hideMark/>
          </w:tcPr>
          <w:p w14:paraId="14E60551"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Abacavir</w:t>
            </w:r>
          </w:p>
        </w:tc>
        <w:tc>
          <w:tcPr>
            <w:tcW w:w="1701" w:type="dxa"/>
            <w:noWrap/>
            <w:hideMark/>
          </w:tcPr>
          <w:p w14:paraId="5766B2FD"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14</w:t>
            </w:r>
          </w:p>
        </w:tc>
        <w:tc>
          <w:tcPr>
            <w:tcW w:w="1984" w:type="dxa"/>
            <w:hideMark/>
          </w:tcPr>
          <w:p w14:paraId="19ED8774"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t; LOQ</w:t>
            </w:r>
          </w:p>
        </w:tc>
        <w:tc>
          <w:tcPr>
            <w:tcW w:w="1528" w:type="dxa"/>
            <w:noWrap/>
            <w:hideMark/>
          </w:tcPr>
          <w:p w14:paraId="48722410"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 xml:space="preserve">Germany </w:t>
            </w:r>
          </w:p>
        </w:tc>
        <w:tc>
          <w:tcPr>
            <w:tcW w:w="236" w:type="dxa"/>
          </w:tcPr>
          <w:p w14:paraId="1E629104"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5DDE591F" w14:textId="287C68F4"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e5olt0d3d","properties":{"formattedCitation":"[3]","plainCitation":"[3]","noteIndex":0},"citationItems":[{"id":"bvZVep35/6bNSJVru","uris":["http://zotero.org/users/local/3FsyJZw4/items/LKZ9LJBK"],"itemData":{"id":"rNhfQnli/iTC1cPAj","type":"article-journal","abstract":"The fate of ﬁve antiviral drugs (abacavir, emtricitabine, ganciclovir, lamivudine and zidovudine) was investigated in biological wastewater treatment. Investigations of degradation kinetics were accompanied by the elucidation of formed transformation products (TPs) using activated sludge lab experiments and subsequent LC-HRMS analysis. Degradation rate constants ranged between 0.46 L dÀ1 gSÀS1 (zidovudine) and 55.8 L dÀ1 gSÀS1 (abacavir). Despite these differences of the degradation kinetics, the same main biotransformation reaction was observed for all ﬁve compounds: oxidation of the terminal hydroxyl-moiety to the corresponding carboxylic acid (formation of carboxy-TPs). In addition, the oxidation of thioether moieties to sulfoxides was observed for emtricitabine and lamivudine.","container-title":"Water Research","DOI":"10.1016/j.watres.2016.03.045","ISSN":"00431354","journalAbbreviation":"Water Research","language":"en","page":"75-83","source":"DOI.org (Crossref)","title":"Identification of transformation products of antiviral drugs formed during biological wastewater treatment and their occurrence in the urban water cycle","volume":"98","author":[{"family":"Funke","given":"Jan"},{"family":"Prasse","given":"Carsten"},{"family":"Ternes","given":"Thomas A."}],"issued":{"date-parts":[["2016",7]]}}}],"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3]</w:t>
            </w:r>
            <w:r w:rsidRPr="00296ACE">
              <w:rPr>
                <w:rFonts w:ascii="Times New Roman" w:hAnsi="Times New Roman" w:cs="Times New Roman"/>
                <w:sz w:val="20"/>
                <w:szCs w:val="20"/>
              </w:rPr>
              <w:fldChar w:fldCharType="end"/>
            </w:r>
          </w:p>
        </w:tc>
      </w:tr>
      <w:tr w:rsidR="00B762E0" w:rsidRPr="00296ACE" w14:paraId="22F5E2A5" w14:textId="77777777" w:rsidTr="00B762E0">
        <w:trPr>
          <w:trHeight w:val="299"/>
        </w:trPr>
        <w:tc>
          <w:tcPr>
            <w:tcW w:w="2127" w:type="dxa"/>
            <w:noWrap/>
            <w:hideMark/>
          </w:tcPr>
          <w:p w14:paraId="4BD3B80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Abacavir</w:t>
            </w:r>
          </w:p>
        </w:tc>
        <w:tc>
          <w:tcPr>
            <w:tcW w:w="1701" w:type="dxa"/>
            <w:noWrap/>
            <w:hideMark/>
          </w:tcPr>
          <w:p w14:paraId="144734AB"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86</w:t>
            </w:r>
          </w:p>
        </w:tc>
        <w:tc>
          <w:tcPr>
            <w:tcW w:w="1984" w:type="dxa"/>
          </w:tcPr>
          <w:p w14:paraId="0ABC34FA" w14:textId="77777777" w:rsidR="00B65F8C" w:rsidRPr="00296ACE" w:rsidRDefault="00B65F8C" w:rsidP="00A4411A">
            <w:pPr>
              <w:spacing w:line="360" w:lineRule="auto"/>
              <w:jc w:val="both"/>
              <w:rPr>
                <w:rFonts w:ascii="Times New Roman" w:hAnsi="Times New Roman" w:cs="Times New Roman"/>
                <w:sz w:val="20"/>
                <w:szCs w:val="20"/>
              </w:rPr>
            </w:pPr>
          </w:p>
        </w:tc>
        <w:tc>
          <w:tcPr>
            <w:tcW w:w="1528" w:type="dxa"/>
            <w:noWrap/>
            <w:hideMark/>
          </w:tcPr>
          <w:p w14:paraId="71491EC7"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Germany</w:t>
            </w:r>
          </w:p>
        </w:tc>
        <w:tc>
          <w:tcPr>
            <w:tcW w:w="236" w:type="dxa"/>
          </w:tcPr>
          <w:p w14:paraId="0D144610"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1D2EAED5" w14:textId="5F5729E6"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mjd2ao35e","properties":{"formattedCitation":"[4]","plainCitation":"[4]","noteIndex":0},"citationItems":[{"id":"bvZVep35/2mE4ks5t","uris":["http://zotero.org/users/local/3FsyJZw4/items/ZCXNGZ98"],"itemData":{"id":"rNhfQnli/0GkWQtfO","type":"article-journal","container-title":"Journal of Chromatography A","DOI":"10.1016/j.chroma.2017.12.023","ISSN":"00219673","journalAbbreviation":"Journal of Chromatography A","language":"en","page":"27-43","source":"DOI.org (Crossref)","title":"Utilization of large volume zwitterionic hydrophilic interaction liquid chromatography for the analysis of polar pharmaceuticals in aqueous environmental samples: Benefits and limitations","title-short":"Utilization of large volume zwitterionic hydrophilic interaction liquid chromatography for the analysis of polar pharmaceuticals in aqueous environmental samples","volume":"1535","author":[{"family":"Boulard","given":"Lise"},{"family":"Dierkes","given":"Georg"},{"family":"Ternes","given":"Thomas"}],"issued":{"date-parts":[["2018",2]]}}}],"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4]</w:t>
            </w:r>
            <w:r w:rsidRPr="00296ACE">
              <w:rPr>
                <w:rFonts w:ascii="Times New Roman" w:hAnsi="Times New Roman" w:cs="Times New Roman"/>
                <w:sz w:val="20"/>
                <w:szCs w:val="20"/>
              </w:rPr>
              <w:fldChar w:fldCharType="end"/>
            </w:r>
          </w:p>
        </w:tc>
      </w:tr>
      <w:tr w:rsidR="00B762E0" w:rsidRPr="00296ACE" w14:paraId="6377DE0D" w14:textId="77777777" w:rsidTr="00B762E0">
        <w:trPr>
          <w:trHeight w:val="299"/>
        </w:trPr>
        <w:tc>
          <w:tcPr>
            <w:tcW w:w="2127" w:type="dxa"/>
            <w:noWrap/>
            <w:hideMark/>
          </w:tcPr>
          <w:p w14:paraId="4E048F6F"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Abacavir</w:t>
            </w:r>
          </w:p>
        </w:tc>
        <w:tc>
          <w:tcPr>
            <w:tcW w:w="1701" w:type="dxa"/>
            <w:noWrap/>
            <w:hideMark/>
          </w:tcPr>
          <w:p w14:paraId="1FFF77B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225</w:t>
            </w:r>
          </w:p>
        </w:tc>
        <w:tc>
          <w:tcPr>
            <w:tcW w:w="1984" w:type="dxa"/>
            <w:hideMark/>
          </w:tcPr>
          <w:p w14:paraId="26A02130"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t; LOQ</w:t>
            </w:r>
          </w:p>
        </w:tc>
        <w:tc>
          <w:tcPr>
            <w:tcW w:w="1528" w:type="dxa"/>
            <w:noWrap/>
            <w:hideMark/>
          </w:tcPr>
          <w:p w14:paraId="6825FE6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 xml:space="preserve">Germany </w:t>
            </w:r>
          </w:p>
        </w:tc>
        <w:tc>
          <w:tcPr>
            <w:tcW w:w="236" w:type="dxa"/>
          </w:tcPr>
          <w:p w14:paraId="5DEBFC3F"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149CEE8A" w14:textId="09171B40"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no3865lvk","properties":{"formattedCitation":"[5]","plainCitation":"[5]","noteIndex":0},"citationItems":[{"id":"bvZVep35/QltU5ccN","uris":["http://zotero.org/users/8372031/items/CVEG32XM"],"itemData":{"id":43,"type":"article-journal","container-title":"Environmental Science &amp; Technology","DOI":"10.1021/es903216p","ISSN":"0013-936X, 1520-5851","issue":"5","journalAbbreviation":"Environ. Sci. Technol.","language":"en","note":"number: 5","page":"1728-1735","source":"DOI.org (Crossref)","title":"Antiviral Drugs in Wastewater and Surface Waters: A New Pharmaceutical Class of Environmental Relevance?","title-short":"Antiviral Drugs in Wastewater and Surface Waters","volume":"44","author":[{"family":"Prasse","given":"Carsten"},{"family":"Schlüsener","given":"Michael P."},{"family":"Schulz","given":"Ralf"},{"family":"Ternes","given":"Thomas A."}],"issued":{"date-parts":[["2010",3,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5]</w:t>
            </w:r>
            <w:r w:rsidRPr="00296ACE">
              <w:rPr>
                <w:rFonts w:ascii="Times New Roman" w:hAnsi="Times New Roman" w:cs="Times New Roman"/>
                <w:sz w:val="20"/>
                <w:szCs w:val="20"/>
              </w:rPr>
              <w:fldChar w:fldCharType="end"/>
            </w:r>
          </w:p>
        </w:tc>
      </w:tr>
      <w:tr w:rsidR="00B762E0" w:rsidRPr="00296ACE" w14:paraId="6EBA63C3" w14:textId="77777777" w:rsidTr="00B762E0">
        <w:trPr>
          <w:trHeight w:val="299"/>
        </w:trPr>
        <w:tc>
          <w:tcPr>
            <w:tcW w:w="2127" w:type="dxa"/>
            <w:noWrap/>
            <w:hideMark/>
          </w:tcPr>
          <w:p w14:paraId="088E823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Atazanavir</w:t>
            </w:r>
          </w:p>
        </w:tc>
        <w:tc>
          <w:tcPr>
            <w:tcW w:w="1701" w:type="dxa"/>
            <w:noWrap/>
            <w:hideMark/>
          </w:tcPr>
          <w:p w14:paraId="5E2694F4"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4</w:t>
            </w:r>
          </w:p>
        </w:tc>
        <w:tc>
          <w:tcPr>
            <w:tcW w:w="1984" w:type="dxa"/>
            <w:hideMark/>
          </w:tcPr>
          <w:p w14:paraId="092D4317"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74</w:t>
            </w:r>
          </w:p>
        </w:tc>
        <w:tc>
          <w:tcPr>
            <w:tcW w:w="1528" w:type="dxa"/>
            <w:noWrap/>
            <w:hideMark/>
          </w:tcPr>
          <w:p w14:paraId="287372CB"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50245DB6"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70079A61" w14:textId="12A215A5"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ad3b7nk51","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12C01FF4" w14:textId="77777777" w:rsidTr="00B762E0">
        <w:trPr>
          <w:trHeight w:val="299"/>
        </w:trPr>
        <w:tc>
          <w:tcPr>
            <w:tcW w:w="2127" w:type="dxa"/>
            <w:noWrap/>
            <w:hideMark/>
          </w:tcPr>
          <w:p w14:paraId="7F9218A9"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Atazanavir</w:t>
            </w:r>
          </w:p>
        </w:tc>
        <w:tc>
          <w:tcPr>
            <w:tcW w:w="1701" w:type="dxa"/>
            <w:noWrap/>
            <w:hideMark/>
          </w:tcPr>
          <w:p w14:paraId="22C91018"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64</w:t>
            </w:r>
          </w:p>
        </w:tc>
        <w:tc>
          <w:tcPr>
            <w:tcW w:w="1984" w:type="dxa"/>
            <w:hideMark/>
          </w:tcPr>
          <w:p w14:paraId="167B369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78</w:t>
            </w:r>
          </w:p>
        </w:tc>
        <w:tc>
          <w:tcPr>
            <w:tcW w:w="1528" w:type="dxa"/>
            <w:noWrap/>
            <w:hideMark/>
          </w:tcPr>
          <w:p w14:paraId="0FE94E51"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2255FE36"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046E33A6" w14:textId="5700AEE6"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acgqpchh","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01B6FABC" w14:textId="77777777" w:rsidTr="00B762E0">
        <w:trPr>
          <w:trHeight w:val="299"/>
        </w:trPr>
        <w:tc>
          <w:tcPr>
            <w:tcW w:w="2127" w:type="dxa"/>
            <w:noWrap/>
            <w:hideMark/>
          </w:tcPr>
          <w:p w14:paraId="6F969367"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Darunavir</w:t>
            </w:r>
          </w:p>
        </w:tc>
        <w:tc>
          <w:tcPr>
            <w:tcW w:w="1701" w:type="dxa"/>
            <w:noWrap/>
            <w:hideMark/>
          </w:tcPr>
          <w:p w14:paraId="7EA1C65B"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43</w:t>
            </w:r>
          </w:p>
        </w:tc>
        <w:tc>
          <w:tcPr>
            <w:tcW w:w="1984" w:type="dxa"/>
            <w:hideMark/>
          </w:tcPr>
          <w:p w14:paraId="1F439FA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7</w:t>
            </w:r>
          </w:p>
        </w:tc>
        <w:tc>
          <w:tcPr>
            <w:tcW w:w="1528" w:type="dxa"/>
            <w:noWrap/>
            <w:hideMark/>
          </w:tcPr>
          <w:p w14:paraId="0050704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5BC48D20"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28EF5C5C" w14:textId="31B7FFD2"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eimn55si7","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6BA173F7" w14:textId="77777777" w:rsidTr="00B762E0">
        <w:trPr>
          <w:trHeight w:val="299"/>
        </w:trPr>
        <w:tc>
          <w:tcPr>
            <w:tcW w:w="2127" w:type="dxa"/>
            <w:noWrap/>
            <w:hideMark/>
          </w:tcPr>
          <w:p w14:paraId="63BDC0D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Darunavir</w:t>
            </w:r>
          </w:p>
        </w:tc>
        <w:tc>
          <w:tcPr>
            <w:tcW w:w="1701" w:type="dxa"/>
            <w:noWrap/>
            <w:hideMark/>
          </w:tcPr>
          <w:p w14:paraId="019B909D"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92</w:t>
            </w:r>
          </w:p>
        </w:tc>
        <w:tc>
          <w:tcPr>
            <w:tcW w:w="1984" w:type="dxa"/>
            <w:hideMark/>
          </w:tcPr>
          <w:p w14:paraId="48078A5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35</w:t>
            </w:r>
          </w:p>
        </w:tc>
        <w:tc>
          <w:tcPr>
            <w:tcW w:w="1528" w:type="dxa"/>
            <w:noWrap/>
            <w:hideMark/>
          </w:tcPr>
          <w:p w14:paraId="6453D58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6C1E967C"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7F333C69" w14:textId="7115145D"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hu05oe6c5","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38999933" w14:textId="77777777" w:rsidTr="00B762E0">
        <w:trPr>
          <w:trHeight w:val="299"/>
        </w:trPr>
        <w:tc>
          <w:tcPr>
            <w:tcW w:w="2127" w:type="dxa"/>
            <w:noWrap/>
            <w:hideMark/>
          </w:tcPr>
          <w:p w14:paraId="2BEAB34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Efavirenz</w:t>
            </w:r>
          </w:p>
        </w:tc>
        <w:tc>
          <w:tcPr>
            <w:tcW w:w="1701" w:type="dxa"/>
            <w:noWrap/>
            <w:hideMark/>
          </w:tcPr>
          <w:p w14:paraId="65EBAD70"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78</w:t>
            </w:r>
          </w:p>
        </w:tc>
        <w:tc>
          <w:tcPr>
            <w:tcW w:w="1984" w:type="dxa"/>
            <w:hideMark/>
          </w:tcPr>
          <w:p w14:paraId="1D697FF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11</w:t>
            </w:r>
          </w:p>
        </w:tc>
        <w:tc>
          <w:tcPr>
            <w:tcW w:w="1528" w:type="dxa"/>
            <w:noWrap/>
            <w:hideMark/>
          </w:tcPr>
          <w:p w14:paraId="735E541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Kenya</w:t>
            </w:r>
          </w:p>
        </w:tc>
        <w:tc>
          <w:tcPr>
            <w:tcW w:w="236" w:type="dxa"/>
          </w:tcPr>
          <w:p w14:paraId="271C56BF"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04CC9C6C" w14:textId="31358777"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vjfg6652v","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6]</w:t>
            </w:r>
            <w:r w:rsidRPr="00296ACE">
              <w:rPr>
                <w:rFonts w:ascii="Times New Roman" w:hAnsi="Times New Roman" w:cs="Times New Roman"/>
                <w:sz w:val="20"/>
                <w:szCs w:val="20"/>
              </w:rPr>
              <w:fldChar w:fldCharType="end"/>
            </w:r>
          </w:p>
        </w:tc>
      </w:tr>
      <w:tr w:rsidR="00B762E0" w:rsidRPr="00296ACE" w14:paraId="643FA7BC" w14:textId="77777777" w:rsidTr="00B762E0">
        <w:trPr>
          <w:trHeight w:val="299"/>
        </w:trPr>
        <w:tc>
          <w:tcPr>
            <w:tcW w:w="2127" w:type="dxa"/>
            <w:noWrap/>
            <w:hideMark/>
          </w:tcPr>
          <w:p w14:paraId="77971BAE"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Efavirenz</w:t>
            </w:r>
          </w:p>
        </w:tc>
        <w:tc>
          <w:tcPr>
            <w:tcW w:w="1701" w:type="dxa"/>
            <w:noWrap/>
            <w:hideMark/>
          </w:tcPr>
          <w:p w14:paraId="7B0DE07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46</w:t>
            </w:r>
          </w:p>
        </w:tc>
        <w:tc>
          <w:tcPr>
            <w:tcW w:w="1984" w:type="dxa"/>
            <w:hideMark/>
          </w:tcPr>
          <w:p w14:paraId="5E69119E"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1</w:t>
            </w:r>
          </w:p>
        </w:tc>
        <w:tc>
          <w:tcPr>
            <w:tcW w:w="1528" w:type="dxa"/>
            <w:noWrap/>
            <w:hideMark/>
          </w:tcPr>
          <w:p w14:paraId="7FD5B2E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Kenya</w:t>
            </w:r>
          </w:p>
        </w:tc>
        <w:tc>
          <w:tcPr>
            <w:tcW w:w="236" w:type="dxa"/>
          </w:tcPr>
          <w:p w14:paraId="75A37F66"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443C9C29" w14:textId="3886B46A"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4lccvjlj0","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6]</w:t>
            </w:r>
            <w:r w:rsidRPr="00296ACE">
              <w:rPr>
                <w:rFonts w:ascii="Times New Roman" w:hAnsi="Times New Roman" w:cs="Times New Roman"/>
                <w:sz w:val="20"/>
                <w:szCs w:val="20"/>
              </w:rPr>
              <w:fldChar w:fldCharType="end"/>
            </w:r>
          </w:p>
        </w:tc>
      </w:tr>
      <w:tr w:rsidR="00B762E0" w:rsidRPr="00296ACE" w14:paraId="7C7DBEA0" w14:textId="77777777" w:rsidTr="00B762E0">
        <w:trPr>
          <w:trHeight w:val="299"/>
        </w:trPr>
        <w:tc>
          <w:tcPr>
            <w:tcW w:w="2127" w:type="dxa"/>
            <w:noWrap/>
            <w:hideMark/>
          </w:tcPr>
          <w:p w14:paraId="7912C52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Efavirenz</w:t>
            </w:r>
          </w:p>
        </w:tc>
        <w:tc>
          <w:tcPr>
            <w:tcW w:w="1701" w:type="dxa"/>
            <w:noWrap/>
            <w:hideMark/>
          </w:tcPr>
          <w:p w14:paraId="6021DADB"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02</w:t>
            </w:r>
          </w:p>
        </w:tc>
        <w:tc>
          <w:tcPr>
            <w:tcW w:w="1984" w:type="dxa"/>
            <w:hideMark/>
          </w:tcPr>
          <w:p w14:paraId="0DD5E93D"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11</w:t>
            </w:r>
          </w:p>
        </w:tc>
        <w:tc>
          <w:tcPr>
            <w:tcW w:w="1528" w:type="dxa"/>
            <w:noWrap/>
            <w:hideMark/>
          </w:tcPr>
          <w:p w14:paraId="62618F4B"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Kenya</w:t>
            </w:r>
          </w:p>
        </w:tc>
        <w:tc>
          <w:tcPr>
            <w:tcW w:w="236" w:type="dxa"/>
          </w:tcPr>
          <w:p w14:paraId="7C306C9D"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53C30AAF" w14:textId="38D4DFE9"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57ajjv27d","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6]</w:t>
            </w:r>
            <w:r w:rsidRPr="00296ACE">
              <w:rPr>
                <w:rFonts w:ascii="Times New Roman" w:hAnsi="Times New Roman" w:cs="Times New Roman"/>
                <w:sz w:val="20"/>
                <w:szCs w:val="20"/>
              </w:rPr>
              <w:fldChar w:fldCharType="end"/>
            </w:r>
          </w:p>
        </w:tc>
      </w:tr>
      <w:tr w:rsidR="00B762E0" w:rsidRPr="00296ACE" w14:paraId="5C775A2A" w14:textId="77777777" w:rsidTr="00B762E0">
        <w:trPr>
          <w:trHeight w:val="299"/>
        </w:trPr>
        <w:tc>
          <w:tcPr>
            <w:tcW w:w="2127" w:type="dxa"/>
            <w:noWrap/>
            <w:hideMark/>
          </w:tcPr>
          <w:p w14:paraId="7F07054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Efavirenz</w:t>
            </w:r>
          </w:p>
        </w:tc>
        <w:tc>
          <w:tcPr>
            <w:tcW w:w="1701" w:type="dxa"/>
            <w:noWrap/>
            <w:hideMark/>
          </w:tcPr>
          <w:p w14:paraId="4B621FB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40.4</w:t>
            </w:r>
          </w:p>
        </w:tc>
        <w:tc>
          <w:tcPr>
            <w:tcW w:w="1984" w:type="dxa"/>
          </w:tcPr>
          <w:p w14:paraId="0E67FF8F" w14:textId="77777777" w:rsidR="00B65F8C" w:rsidRPr="00296ACE" w:rsidRDefault="00B65F8C" w:rsidP="00A4411A">
            <w:pPr>
              <w:spacing w:line="360" w:lineRule="auto"/>
              <w:jc w:val="both"/>
              <w:rPr>
                <w:rFonts w:ascii="Times New Roman" w:hAnsi="Times New Roman" w:cs="Times New Roman"/>
                <w:sz w:val="20"/>
                <w:szCs w:val="20"/>
              </w:rPr>
            </w:pPr>
          </w:p>
        </w:tc>
        <w:tc>
          <w:tcPr>
            <w:tcW w:w="1528" w:type="dxa"/>
            <w:noWrap/>
            <w:hideMark/>
          </w:tcPr>
          <w:p w14:paraId="46C3D46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2BC0C2BA"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61B79FB9" w14:textId="2E5B2375"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fnflv2r7c","properties":{"formattedCitation":"[7]","plainCitation":"[7]","noteIndex":0},"citationItems":[{"id":"bvZVep35/i0pCdgro","uris":["http://zotero.org/users/8372031/items/A37BHWG9"],"itemData":{"id":151,"type":"article-journal","abstract":"Efavirenz is one of the antiretroviral drugs widely used to treat the human immunodeﬁciency virus. Antiretroviral drugs have been found to be present in surface water and wastewater. Due to complexity of environmental samples, solid-phase extraction (SPE) is used for isolation and pre-concentration of antiretroviral drugs prior to their chromatographic analysis. However, the commercially available SPE sorbents lack selectivity, which tends to prolong the analysis time. Therefore, in this study a molecularly imprinted polymer was synthesized for the speciﬁc recognition of efavirenz and then applied as the SPE sorbent for its extraction from wastewater and surface water samples. The imprinted and non-imprinted polymers were synthesized using a bulk polymerization technique where efavirenz was used as the template, 2-vinylpyridine as functional monomer, 1,10azobis-(cyclohexanecarbonitrile) as initiator, ethylene glycol dimethacrylate as cross-linker and toluene:acetonitrile (9:1, v/v) as the porogenic solvent mixture. The characterization was performed using Fourier transform infrared spectroscopy, scanning electron microscopy, Brunauer–Emmett–Teller, elemental analysis, and thermogravimetric analysis techniques. Results showed better selectivity of molecularly imprinted polymer to efavirenz than did non-imprinted polymer. The analysis was performed using high performance liquid chromatography equipped with a photo-diode array detector. The analytical method gave a detection limit of 0.41 μg/L and the analyte recovery of 81% in wastewater. The concentrations found in wastewater ranged from 2.79 to 120.7 μg/L, while in surface water they were between 0.975 and 2.88 μg/L. Therefore, the results of this study show a strong need for a detailed screening of efavirenz in major water utilities in the country.","container-title":"Water Science and Technology","DOI":"10.2166/wst.2019.054","ISSN":"0273-1223, 1996-9732","issue":"2","language":"en","note":"number: 2","page":"356-365","source":"DOI.org (Crossref)","title":"Synthesis and application of a molecularly imprinted polymer in selective solid-phase extraction of efavirenz from water","volume":"79","author":[{"family":"Mtolo","given":"Sinothando P."},{"family":"Mahlambi","given":"Precious N."},{"family":"Madikizela","given":"Lawrence M."}],"issued":{"date-parts":[["2019",1,15]]}}}],"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7]</w:t>
            </w:r>
            <w:r w:rsidRPr="00296ACE">
              <w:rPr>
                <w:rFonts w:ascii="Times New Roman" w:hAnsi="Times New Roman" w:cs="Times New Roman"/>
                <w:sz w:val="20"/>
                <w:szCs w:val="20"/>
              </w:rPr>
              <w:fldChar w:fldCharType="end"/>
            </w:r>
          </w:p>
        </w:tc>
      </w:tr>
      <w:tr w:rsidR="00B762E0" w:rsidRPr="00296ACE" w14:paraId="5F1577FC" w14:textId="77777777" w:rsidTr="00B762E0">
        <w:trPr>
          <w:trHeight w:val="299"/>
        </w:trPr>
        <w:tc>
          <w:tcPr>
            <w:tcW w:w="2127" w:type="dxa"/>
            <w:noWrap/>
            <w:hideMark/>
          </w:tcPr>
          <w:p w14:paraId="69CAF4EB"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Efavirenz</w:t>
            </w:r>
          </w:p>
        </w:tc>
        <w:tc>
          <w:tcPr>
            <w:tcW w:w="1701" w:type="dxa"/>
            <w:noWrap/>
            <w:hideMark/>
          </w:tcPr>
          <w:p w14:paraId="2A22B849"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34</w:t>
            </w:r>
          </w:p>
        </w:tc>
        <w:tc>
          <w:tcPr>
            <w:tcW w:w="1984" w:type="dxa"/>
            <w:hideMark/>
          </w:tcPr>
          <w:p w14:paraId="110484FD"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20</w:t>
            </w:r>
          </w:p>
        </w:tc>
        <w:tc>
          <w:tcPr>
            <w:tcW w:w="1528" w:type="dxa"/>
            <w:noWrap/>
            <w:hideMark/>
          </w:tcPr>
          <w:p w14:paraId="756EA7C9"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5546AB7D"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3127CDF8" w14:textId="42E379A2"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jq75kh3qs","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0B3FE165" w14:textId="77777777" w:rsidTr="00B762E0">
        <w:trPr>
          <w:trHeight w:val="299"/>
        </w:trPr>
        <w:tc>
          <w:tcPr>
            <w:tcW w:w="2127" w:type="dxa"/>
            <w:noWrap/>
            <w:hideMark/>
          </w:tcPr>
          <w:p w14:paraId="55A8F708"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Efavirenz</w:t>
            </w:r>
          </w:p>
        </w:tc>
        <w:tc>
          <w:tcPr>
            <w:tcW w:w="1701" w:type="dxa"/>
            <w:noWrap/>
            <w:hideMark/>
          </w:tcPr>
          <w:p w14:paraId="4E19CABE"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34</w:t>
            </w:r>
          </w:p>
        </w:tc>
        <w:tc>
          <w:tcPr>
            <w:tcW w:w="1984" w:type="dxa"/>
            <w:hideMark/>
          </w:tcPr>
          <w:p w14:paraId="4E83B6E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34</w:t>
            </w:r>
          </w:p>
        </w:tc>
        <w:tc>
          <w:tcPr>
            <w:tcW w:w="1528" w:type="dxa"/>
            <w:noWrap/>
            <w:hideMark/>
          </w:tcPr>
          <w:p w14:paraId="2E0BF077"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7DEBA90F"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1B14E272" w14:textId="10FEC83A"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70d49uvbq","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203E6D6D" w14:textId="77777777" w:rsidTr="00B762E0">
        <w:trPr>
          <w:trHeight w:val="299"/>
        </w:trPr>
        <w:tc>
          <w:tcPr>
            <w:tcW w:w="2127" w:type="dxa"/>
            <w:noWrap/>
            <w:hideMark/>
          </w:tcPr>
          <w:p w14:paraId="2CB69917"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Efavirenz</w:t>
            </w:r>
          </w:p>
        </w:tc>
        <w:tc>
          <w:tcPr>
            <w:tcW w:w="1701" w:type="dxa"/>
            <w:noWrap/>
            <w:hideMark/>
          </w:tcPr>
          <w:p w14:paraId="741BC01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24</w:t>
            </w:r>
          </w:p>
        </w:tc>
        <w:tc>
          <w:tcPr>
            <w:tcW w:w="1984" w:type="dxa"/>
            <w:hideMark/>
          </w:tcPr>
          <w:p w14:paraId="67A485FF"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33</w:t>
            </w:r>
          </w:p>
        </w:tc>
        <w:tc>
          <w:tcPr>
            <w:tcW w:w="1528" w:type="dxa"/>
            <w:noWrap/>
            <w:hideMark/>
          </w:tcPr>
          <w:p w14:paraId="2DB5737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1ADC1A6F"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251B37F5" w14:textId="1803C2C2"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fdkpkaogc","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146D2549" w14:textId="77777777" w:rsidTr="00B762E0">
        <w:trPr>
          <w:trHeight w:val="299"/>
        </w:trPr>
        <w:tc>
          <w:tcPr>
            <w:tcW w:w="2127" w:type="dxa"/>
            <w:noWrap/>
            <w:hideMark/>
          </w:tcPr>
          <w:p w14:paraId="15F8A3A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Efavirenz</w:t>
            </w:r>
          </w:p>
        </w:tc>
        <w:tc>
          <w:tcPr>
            <w:tcW w:w="1701" w:type="dxa"/>
            <w:noWrap/>
            <w:hideMark/>
          </w:tcPr>
          <w:p w14:paraId="7EAAE1DB"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 xml:space="preserve">1.37 </w:t>
            </w:r>
          </w:p>
        </w:tc>
        <w:tc>
          <w:tcPr>
            <w:tcW w:w="1984" w:type="dxa"/>
            <w:hideMark/>
          </w:tcPr>
          <w:p w14:paraId="7CA7847E"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3.63</w:t>
            </w:r>
          </w:p>
        </w:tc>
        <w:tc>
          <w:tcPr>
            <w:tcW w:w="1528" w:type="dxa"/>
            <w:noWrap/>
            <w:hideMark/>
          </w:tcPr>
          <w:p w14:paraId="4192D261"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52EDE21B"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389DAFC7" w14:textId="36E7B0B8"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ernpclm50","properties":{"formattedCitation":"[8]","plainCitation":"[8]","noteIndex":0},"citationItems":[{"id":"bvZVep35/YdUCHSfE","uris":["http://zotero.org/users/8372031/items/WLE6LS8D"],"itemData":{"id":34,"type":"article-journal","abstract":"This work describes a simple and sensitive method for the simultaneous isolation, enrichment, identification and quantitation of selected antiretroviral drugs; emtricitabine, tenofovir disoproxil and efavirenz in aqueous samples and plants. The analytical method was based on microwave extraction and hollow fibre liquid phase microextraction technique coupled with ultra-high pressure liquid chromatography-high resolution mass spectrometry. A multivariate approach via a half-fractional factorial design was used focusing on six factors; donor phase pH, acceptor phase HCl concentration, extraction time, stirring rate, supported liquid membrane carrier composition and salt content. The optimal enrichment factors for emtricitabine, tenofovir disoproxil and efavirenz from aqueous phase were 78, 111 and 24, respectively. The analytical method yielded recoveries in the range of 86 to 111%, and quantitation limits for emtricitabine, tenofovir disoproxil and efavirenz in wastewater were 0.033, 0.10 and 0.53 μg L−1, respectively. The drugs were detected in most samples with concentrations up to 37.6 μg L−1 recorded for efavirenz in wastewater effluent. Roots of the water hyacinth plant had higher concentrations of the investigated drugs ranging from 7.4 to 29.6 μg kg−1. Overall, hollow fibre liquid phase microextraction proved to be an ideal tool for isolating and preconcentrating the selected antiretroviral drugs from environmental samples.","container-title":"Journal of Hazardous Materials","DOI":"10.1016/j.jhazmat.2019.121067","ISSN":"03043894","journalAbbreviation":"Journal of Hazardous Materials","language":"en","page":"121067","source":"DOI.org (Crossref)","title":"Determination of selected antiretroviral drugs in wastewater, surface water and aquatic plants using hollow fibre liquid phase microextraction and liquid chromatography - tandem mass spectrometry","volume":"382","author":[{"family":"Mlunguza","given":"Nomchenge Yamkelani"},{"family":"Ncube","given":"Somandla"},{"family":"Mahlambi","given":"Precious Nokwethemba"},{"family":"Chimuka","given":"Luke"},{"family":"Madikizela","given":"Lawrence Mzukisi"}],"issued":{"date-parts":[["2020",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8]</w:t>
            </w:r>
            <w:r w:rsidRPr="00296ACE">
              <w:rPr>
                <w:rFonts w:ascii="Times New Roman" w:hAnsi="Times New Roman" w:cs="Times New Roman"/>
                <w:sz w:val="20"/>
                <w:szCs w:val="20"/>
              </w:rPr>
              <w:fldChar w:fldCharType="end"/>
            </w:r>
          </w:p>
        </w:tc>
      </w:tr>
      <w:tr w:rsidR="00B762E0" w:rsidRPr="00296ACE" w14:paraId="737CDD5A" w14:textId="77777777" w:rsidTr="00B762E0">
        <w:trPr>
          <w:trHeight w:val="299"/>
        </w:trPr>
        <w:tc>
          <w:tcPr>
            <w:tcW w:w="2127" w:type="dxa"/>
            <w:noWrap/>
            <w:hideMark/>
          </w:tcPr>
          <w:p w14:paraId="3A3C19A4"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Efavirenz</w:t>
            </w:r>
          </w:p>
        </w:tc>
        <w:tc>
          <w:tcPr>
            <w:tcW w:w="1701" w:type="dxa"/>
            <w:noWrap/>
            <w:hideMark/>
          </w:tcPr>
          <w:p w14:paraId="2EB0844B"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26.3</w:t>
            </w:r>
          </w:p>
        </w:tc>
        <w:tc>
          <w:tcPr>
            <w:tcW w:w="1984" w:type="dxa"/>
            <w:hideMark/>
          </w:tcPr>
          <w:p w14:paraId="44CFF14F"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37.3</w:t>
            </w:r>
          </w:p>
        </w:tc>
        <w:tc>
          <w:tcPr>
            <w:tcW w:w="1528" w:type="dxa"/>
            <w:noWrap/>
            <w:hideMark/>
          </w:tcPr>
          <w:p w14:paraId="7869492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59F2D260"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7A2834C2" w14:textId="5A060A90"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672bfc40u","properties":{"formattedCitation":"[8]","plainCitation":"[8]","noteIndex":0},"citationItems":[{"id":"bvZVep35/YdUCHSfE","uris":["http://zotero.org/users/8372031/items/WLE6LS8D"],"itemData":{"id":34,"type":"article-journal","abstract":"This work describes a simple and sensitive method for the simultaneous isolation, enrichment, identification and quantitation of selected antiretroviral drugs; emtricitabine, tenofovir disoproxil and efavirenz in aqueous samples and plants. The analytical method was based on microwave extraction and hollow fibre liquid phase microextraction technique coupled with ultra-high pressure liquid chromatography-high resolution mass spectrometry. A multivariate approach via a half-fractional factorial design was used focusing on six factors; donor phase pH, acceptor phase HCl concentration, extraction time, stirring rate, supported liquid membrane carrier composition and salt content. The optimal enrichment factors for emtricitabine, tenofovir disoproxil and efavirenz from aqueous phase were 78, 111 and 24, respectively. The analytical method yielded recoveries in the range of 86 to 111%, and quantitation limits for emtricitabine, tenofovir disoproxil and efavirenz in wastewater were 0.033, 0.10 and 0.53 μg L−1, respectively. The drugs were detected in most samples with concentrations up to 37.6 μg L−1 recorded for efavirenz in wastewater effluent. Roots of the water hyacinth plant had higher concentrations of the investigated drugs ranging from 7.4 to 29.6 μg kg−1. Overall, hollow fibre liquid phase microextraction proved to be an ideal tool for isolating and preconcentrating the selected antiretroviral drugs from environmental samples.","container-title":"Journal of Hazardous Materials","DOI":"10.1016/j.jhazmat.2019.121067","ISSN":"03043894","journalAbbreviation":"Journal of Hazardous Materials","language":"en","page":"121067","source":"DOI.org (Crossref)","title":"Determination of selected antiretroviral drugs in wastewater, surface water and aquatic plants using hollow fibre liquid phase microextraction and liquid chromatography - tandem mass spectrometry","volume":"382","author":[{"family":"Mlunguza","given":"Nomchenge Yamkelani"},{"family":"Ncube","given":"Somandla"},{"family":"Mahlambi","given":"Precious Nokwethemba"},{"family":"Chimuka","given":"Luke"},{"family":"Madikizela","given":"Lawrence Mzukisi"}],"issued":{"date-parts":[["2020",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8]</w:t>
            </w:r>
            <w:r w:rsidRPr="00296ACE">
              <w:rPr>
                <w:rFonts w:ascii="Times New Roman" w:hAnsi="Times New Roman" w:cs="Times New Roman"/>
                <w:sz w:val="20"/>
                <w:szCs w:val="20"/>
              </w:rPr>
              <w:fldChar w:fldCharType="end"/>
            </w:r>
          </w:p>
        </w:tc>
      </w:tr>
      <w:tr w:rsidR="00B762E0" w:rsidRPr="00296ACE" w14:paraId="197BE54F" w14:textId="77777777" w:rsidTr="00B762E0">
        <w:trPr>
          <w:trHeight w:val="299"/>
        </w:trPr>
        <w:tc>
          <w:tcPr>
            <w:tcW w:w="2127" w:type="dxa"/>
            <w:noWrap/>
            <w:hideMark/>
          </w:tcPr>
          <w:p w14:paraId="1844AEA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Efavirenz</w:t>
            </w:r>
          </w:p>
        </w:tc>
        <w:tc>
          <w:tcPr>
            <w:tcW w:w="1701" w:type="dxa"/>
            <w:noWrap/>
            <w:hideMark/>
          </w:tcPr>
          <w:p w14:paraId="1DEDC26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 xml:space="preserve">1.67 </w:t>
            </w:r>
          </w:p>
        </w:tc>
        <w:tc>
          <w:tcPr>
            <w:tcW w:w="1984" w:type="dxa"/>
            <w:hideMark/>
          </w:tcPr>
          <w:p w14:paraId="4547623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3.27</w:t>
            </w:r>
          </w:p>
        </w:tc>
        <w:tc>
          <w:tcPr>
            <w:tcW w:w="1528" w:type="dxa"/>
            <w:noWrap/>
            <w:hideMark/>
          </w:tcPr>
          <w:p w14:paraId="5E901420"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04FA64FE"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5860ED49" w14:textId="01314717"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aslro570p","properties":{"formattedCitation":"[8]","plainCitation":"[8]","noteIndex":0},"citationItems":[{"id":"bvZVep35/YdUCHSfE","uris":["http://zotero.org/users/8372031/items/WLE6LS8D"],"itemData":{"id":34,"type":"article-journal","abstract":"This work describes a simple and sensitive method for the simultaneous isolation, enrichment, identification and quantitation of selected antiretroviral drugs; emtricitabine, tenofovir disoproxil and efavirenz in aqueous samples and plants. The analytical method was based on microwave extraction and hollow fibre liquid phase microextraction technique coupled with ultra-high pressure liquid chromatography-high resolution mass spectrometry. A multivariate approach via a half-fractional factorial design was used focusing on six factors; donor phase pH, acceptor phase HCl concentration, extraction time, stirring rate, supported liquid membrane carrier composition and salt content. The optimal enrichment factors for emtricitabine, tenofovir disoproxil and efavirenz from aqueous phase were 78, 111 and 24, respectively. The analytical method yielded recoveries in the range of 86 to 111%, and quantitation limits for emtricitabine, tenofovir disoproxil and efavirenz in wastewater were 0.033, 0.10 and 0.53 μg L−1, respectively. The drugs were detected in most samples with concentrations up to 37.6 μg L−1 recorded for efavirenz in wastewater effluent. Roots of the water hyacinth plant had higher concentrations of the investigated drugs ranging from 7.4 to 29.6 μg kg−1. Overall, hollow fibre liquid phase microextraction proved to be an ideal tool for isolating and preconcentrating the selected antiretroviral drugs from environmental samples.","container-title":"Journal of Hazardous Materials","DOI":"10.1016/j.jhazmat.2019.121067","ISSN":"03043894","journalAbbreviation":"Journal of Hazardous Materials","language":"en","page":"121067","source":"DOI.org (Crossref)","title":"Determination of selected antiretroviral drugs in wastewater, surface water and aquatic plants using hollow fibre liquid phase microextraction and liquid chromatography - tandem mass spectrometry","volume":"382","author":[{"family":"Mlunguza","given":"Nomchenge Yamkelani"},{"family":"Ncube","given":"Somandla"},{"family":"Mahlambi","given":"Precious Nokwethemba"},{"family":"Chimuka","given":"Luke"},{"family":"Madikizela","given":"Lawrence Mzukisi"}],"issued":{"date-parts":[["2020",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8]</w:t>
            </w:r>
            <w:r w:rsidRPr="00296ACE">
              <w:rPr>
                <w:rFonts w:ascii="Times New Roman" w:hAnsi="Times New Roman" w:cs="Times New Roman"/>
                <w:sz w:val="20"/>
                <w:szCs w:val="20"/>
              </w:rPr>
              <w:fldChar w:fldCharType="end"/>
            </w:r>
          </w:p>
        </w:tc>
      </w:tr>
      <w:tr w:rsidR="00B762E0" w:rsidRPr="00296ACE" w14:paraId="1D1B5408" w14:textId="77777777" w:rsidTr="00B762E0">
        <w:trPr>
          <w:trHeight w:val="299"/>
        </w:trPr>
        <w:tc>
          <w:tcPr>
            <w:tcW w:w="2127" w:type="dxa"/>
            <w:noWrap/>
            <w:hideMark/>
          </w:tcPr>
          <w:p w14:paraId="4118CEBB"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Efavirenz</w:t>
            </w:r>
          </w:p>
        </w:tc>
        <w:tc>
          <w:tcPr>
            <w:tcW w:w="1701" w:type="dxa"/>
            <w:noWrap/>
            <w:hideMark/>
          </w:tcPr>
          <w:p w14:paraId="6FBFBD4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02</w:t>
            </w:r>
          </w:p>
        </w:tc>
        <w:tc>
          <w:tcPr>
            <w:tcW w:w="1984" w:type="dxa"/>
          </w:tcPr>
          <w:p w14:paraId="29CCB1AC" w14:textId="77777777" w:rsidR="00B65F8C" w:rsidRPr="00296ACE" w:rsidRDefault="00B65F8C" w:rsidP="00A4411A">
            <w:pPr>
              <w:spacing w:line="360" w:lineRule="auto"/>
              <w:jc w:val="both"/>
              <w:rPr>
                <w:rFonts w:ascii="Times New Roman" w:hAnsi="Times New Roman" w:cs="Times New Roman"/>
                <w:sz w:val="20"/>
                <w:szCs w:val="20"/>
              </w:rPr>
            </w:pPr>
          </w:p>
        </w:tc>
        <w:tc>
          <w:tcPr>
            <w:tcW w:w="1528" w:type="dxa"/>
            <w:noWrap/>
            <w:hideMark/>
          </w:tcPr>
          <w:p w14:paraId="2CC8D08D"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092E3F5E"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2EF58C7D" w14:textId="7F4B90A1"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64dveiifm","properties":{"formattedCitation":"[8]","plainCitation":"[8]","noteIndex":0},"citationItems":[{"id":"bvZVep35/YdUCHSfE","uris":["http://zotero.org/users/8372031/items/WLE6LS8D"],"itemData":{"id":34,"type":"article-journal","abstract":"This work describes a simple and sensitive method for the simultaneous isolation, enrichment, identification and quantitation of selected antiretroviral drugs; emtricitabine, tenofovir disoproxil and efavirenz in aqueous samples and plants. The analytical method was based on microwave extraction and hollow fibre liquid phase microextraction technique coupled with ultra-high pressure liquid chromatography-high resolution mass spectrometry. A multivariate approach via a half-fractional factorial design was used focusing on six factors; donor phase pH, acceptor phase HCl concentration, extraction time, stirring rate, supported liquid membrane carrier composition and salt content. The optimal enrichment factors for emtricitabine, tenofovir disoproxil and efavirenz from aqueous phase were 78, 111 and 24, respectively. The analytical method yielded recoveries in the range of 86 to 111%, and quantitation limits for emtricitabine, tenofovir disoproxil and efavirenz in wastewater were 0.033, 0.10 and 0.53 μg L−1, respectively. The drugs were detected in most samples with concentrations up to 37.6 μg L−1 recorded for efavirenz in wastewater effluent. Roots of the water hyacinth plant had higher concentrations of the investigated drugs ranging from 7.4 to 29.6 μg kg−1. Overall, hollow fibre liquid phase microextraction proved to be an ideal tool for isolating and preconcentrating the selected antiretroviral drugs from environmental samples.","container-title":"Journal of Hazardous Materials","DOI":"10.1016/j.jhazmat.2019.121067","ISSN":"03043894","journalAbbreviation":"Journal of Hazardous Materials","language":"en","page":"121067","source":"DOI.org (Crossref)","title":"Determination of selected antiretroviral drugs in wastewater, surface water and aquatic plants using hollow fibre liquid phase microextraction and liquid chromatography - tandem mass spectrometry","volume":"382","author":[{"family":"Mlunguza","given":"Nomchenge Yamkelani"},{"family":"Ncube","given":"Somandla"},{"family":"Mahlambi","given":"Precious Nokwethemba"},{"family":"Chimuka","given":"Luke"},{"family":"Madikizela","given":"Lawrence Mzukisi"}],"issued":{"date-parts":[["2020",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8]</w:t>
            </w:r>
            <w:r w:rsidRPr="00296ACE">
              <w:rPr>
                <w:rFonts w:ascii="Times New Roman" w:hAnsi="Times New Roman" w:cs="Times New Roman"/>
                <w:sz w:val="20"/>
                <w:szCs w:val="20"/>
              </w:rPr>
              <w:fldChar w:fldCharType="end"/>
            </w:r>
          </w:p>
        </w:tc>
      </w:tr>
      <w:tr w:rsidR="00B762E0" w:rsidRPr="00296ACE" w14:paraId="24285B42" w14:textId="77777777" w:rsidTr="00B762E0">
        <w:trPr>
          <w:trHeight w:val="299"/>
        </w:trPr>
        <w:tc>
          <w:tcPr>
            <w:tcW w:w="2127" w:type="dxa"/>
            <w:noWrap/>
            <w:hideMark/>
          </w:tcPr>
          <w:p w14:paraId="3C73685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Efavirenz</w:t>
            </w:r>
          </w:p>
        </w:tc>
        <w:tc>
          <w:tcPr>
            <w:tcW w:w="1701" w:type="dxa"/>
            <w:noWrap/>
            <w:hideMark/>
          </w:tcPr>
          <w:p w14:paraId="327766C4"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 xml:space="preserve">2.22 </w:t>
            </w:r>
          </w:p>
        </w:tc>
        <w:tc>
          <w:tcPr>
            <w:tcW w:w="1984" w:type="dxa"/>
            <w:hideMark/>
          </w:tcPr>
          <w:p w14:paraId="29AE42C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3.64</w:t>
            </w:r>
          </w:p>
        </w:tc>
        <w:tc>
          <w:tcPr>
            <w:tcW w:w="1528" w:type="dxa"/>
            <w:noWrap/>
            <w:hideMark/>
          </w:tcPr>
          <w:p w14:paraId="1D446A0B"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20F35516"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64A4DFBE" w14:textId="3B5D5CF8"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e0kka4bk2","properties":{"formattedCitation":"[8]","plainCitation":"[8]","noteIndex":0},"citationItems":[{"id":"bvZVep35/YdUCHSfE","uris":["http://zotero.org/users/8372031/items/WLE6LS8D"],"itemData":{"id":34,"type":"article-journal","abstract":"This work describes a simple and sensitive method for the simultaneous isolation, enrichment, identification and quantitation of selected antiretroviral drugs; emtricitabine, tenofovir disoproxil and efavirenz in aqueous samples and plants. The analytical method was based on microwave extraction and hollow fibre liquid phase microextraction technique coupled with ultra-high pressure liquid chromatography-high resolution mass spectrometry. A multivariate approach via a half-fractional factorial design was used focusing on six factors; donor phase pH, acceptor phase HCl concentration, extraction time, stirring rate, supported liquid membrane carrier composition and salt content. The optimal enrichment factors for emtricitabine, tenofovir disoproxil and efavirenz from aqueous phase were 78, 111 and 24, respectively. The analytical method yielded recoveries in the range of 86 to 111%, and quantitation limits for emtricitabine, tenofovir disoproxil and efavirenz in wastewater were 0.033, 0.10 and 0.53 μg L−1, respectively. The drugs were detected in most samples with concentrations up to 37.6 μg L−1 recorded for efavirenz in wastewater effluent. Roots of the water hyacinth plant had higher concentrations of the investigated drugs ranging from 7.4 to 29.6 μg kg−1. Overall, hollow fibre liquid phase microextraction proved to be an ideal tool for isolating and preconcentrating the selected antiretroviral drugs from environmental samples.","container-title":"Journal of Hazardous Materials","DOI":"10.1016/j.jhazmat.2019.121067","ISSN":"03043894","journalAbbreviation":"Journal of Hazardous Materials","language":"en","page":"121067","source":"DOI.org (Crossref)","title":"Determination of selected antiretroviral drugs in wastewater, surface water and aquatic plants using hollow fibre liquid phase microextraction and liquid chromatography - tandem mass spectrometry","volume":"382","author":[{"family":"Mlunguza","given":"Nomchenge Yamkelani"},{"family":"Ncube","given":"Somandla"},{"family":"Mahlambi","given":"Precious Nokwethemba"},{"family":"Chimuka","given":"Luke"},{"family":"Madikizela","given":"Lawrence Mzukisi"}],"issued":{"date-parts":[["2020",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8]</w:t>
            </w:r>
            <w:r w:rsidRPr="00296ACE">
              <w:rPr>
                <w:rFonts w:ascii="Times New Roman" w:hAnsi="Times New Roman" w:cs="Times New Roman"/>
                <w:sz w:val="20"/>
                <w:szCs w:val="20"/>
              </w:rPr>
              <w:fldChar w:fldCharType="end"/>
            </w:r>
          </w:p>
        </w:tc>
      </w:tr>
      <w:tr w:rsidR="00B762E0" w:rsidRPr="00296ACE" w14:paraId="4F2E05F3" w14:textId="77777777" w:rsidTr="00B762E0">
        <w:trPr>
          <w:trHeight w:val="299"/>
        </w:trPr>
        <w:tc>
          <w:tcPr>
            <w:tcW w:w="2127" w:type="dxa"/>
            <w:noWrap/>
            <w:hideMark/>
          </w:tcPr>
          <w:p w14:paraId="3B41C7A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lastRenderedPageBreak/>
              <w:t>Efavirenz</w:t>
            </w:r>
          </w:p>
        </w:tc>
        <w:tc>
          <w:tcPr>
            <w:tcW w:w="1701" w:type="dxa"/>
            <w:noWrap/>
            <w:hideMark/>
          </w:tcPr>
          <w:p w14:paraId="6594E88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7.4</w:t>
            </w:r>
          </w:p>
        </w:tc>
        <w:tc>
          <w:tcPr>
            <w:tcW w:w="1984" w:type="dxa"/>
            <w:hideMark/>
          </w:tcPr>
          <w:p w14:paraId="1CA91F8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7.1</w:t>
            </w:r>
          </w:p>
        </w:tc>
        <w:tc>
          <w:tcPr>
            <w:tcW w:w="1528" w:type="dxa"/>
            <w:noWrap/>
            <w:hideMark/>
          </w:tcPr>
          <w:p w14:paraId="1F2AE5B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178E8689"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4BBA8FDE" w14:textId="4A153804"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o5g2o4h","properties":{"formattedCitation":"[9]","plainCitation":"[9]","noteIndex":0},"citationItems":[{"id":"bvZVep35/K2G6my08","uris":["http://zotero.org/users/8372031/items/FFTD62LF"],"itemData":{"id":1524,"type":"article-journal","abstract":"Increasing amounts of Pharmaceutical Personal Care Products (PPCPs) have been detected in the water cycle in recent years. Of all the PPCPs, very little information regarding the determination of Antiretroviral Drugs (ARVDs) is available. The aim of this study was to monitor the concentrations of two ARVDs, nevirapine and efavirenz in influent and effluent points at a Wastewater Treatment Works in Gauteng, South Africa. Treated wastewater, before and after chlorination, was also examined to determine if the target ARVDs were removed by chlorination. The target ARVDs were extracted from wastewater using Solid Phase Extraction (SPE) and the extracts were subsequently analysed using Gas Chromatography-Time of Flight Mass Spectrometry (GC-TOFMS).The method (extraction plus instrumental) was validated to determine limits of detection and quantification; accuracy; precision and uncertainties (at 40 ng/L) and all were found to be well within requirements for part per trillion analyses. The robustness of the method was also determined by analysing 10 quality control replicates on three non-consecutive days and found to be fit for purpose. The concentrations of nevirapine and efavirenz in wastewater influent were found to be as high as 2100 and 17400 ng/L respectively. As much as 50% of the ARVDs were removed by the wastewater treatment plant and resulted in treated effluent concentrations of nevirapine and efavirenz as high as 350 and 7100 ng/L respectively. Chlorination was not found to affect the ARVDs significantly. The findings from two other investigations, one in Germany and the other from South Africa, that have investigated ARVDsin surface water and wastewater are compared with those of this study.","container-title":"Journal of Chromatography &amp; Separation Techniques","DOI":"10.4172/2157-7064.1000272","journalAbbreviation":"Journal of Chromatography &amp; Separation Techniques","source":"ResearchGate","title":"Quantification of Selected Antiretroviral Drugs in a Wastewater Treatment Works in South Africa Using GC-TOFMS","volume":"06","author":[{"family":"Schoeman","given":"C"},{"family":"Mashiane","given":"M"},{"family":"Dlamini","given":"M"},{"family":"Okonkwo","given":"O.J."}],"issued":{"date-parts":[["2015",1,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9]</w:t>
            </w:r>
            <w:r w:rsidRPr="00296ACE">
              <w:rPr>
                <w:rFonts w:ascii="Times New Roman" w:hAnsi="Times New Roman" w:cs="Times New Roman"/>
                <w:sz w:val="20"/>
                <w:szCs w:val="20"/>
              </w:rPr>
              <w:fldChar w:fldCharType="end"/>
            </w:r>
          </w:p>
        </w:tc>
      </w:tr>
      <w:tr w:rsidR="00B762E0" w:rsidRPr="00296ACE" w14:paraId="7CFDB5AA" w14:textId="77777777" w:rsidTr="00B762E0">
        <w:trPr>
          <w:trHeight w:val="299"/>
        </w:trPr>
        <w:tc>
          <w:tcPr>
            <w:tcW w:w="2127" w:type="dxa"/>
            <w:noWrap/>
            <w:hideMark/>
          </w:tcPr>
          <w:p w14:paraId="33A70E00"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Efavirenz</w:t>
            </w:r>
          </w:p>
        </w:tc>
        <w:tc>
          <w:tcPr>
            <w:tcW w:w="1701" w:type="dxa"/>
            <w:noWrap/>
            <w:hideMark/>
          </w:tcPr>
          <w:p w14:paraId="2AD0DDD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5.4</w:t>
            </w:r>
          </w:p>
        </w:tc>
        <w:tc>
          <w:tcPr>
            <w:tcW w:w="1984" w:type="dxa"/>
            <w:hideMark/>
          </w:tcPr>
          <w:p w14:paraId="29DBFBD1"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93</w:t>
            </w:r>
          </w:p>
        </w:tc>
        <w:tc>
          <w:tcPr>
            <w:tcW w:w="1528" w:type="dxa"/>
            <w:noWrap/>
            <w:hideMark/>
          </w:tcPr>
          <w:p w14:paraId="775851E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03C271B9"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124BB223" w14:textId="6CC8FD88"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6gdptb5k4","properties":{"formattedCitation":"[10]","plainCitation":"[10]","noteIndex":0},"citationItems":[{"id":"bvZVep35/NRy8Rf3y","uris":["http://zotero.org/users/8372031/items/ZZEINR4V"],"itemData":{"id":35,"type":"article-journal","abstract":"The widespread implementation of antiretroviral therapy medication has made antiretroviral drugs (ARVDs) a signiﬁcant pharmaceutical class in regions of high HIV infection rates. However, relatively little is known regarding the environmental occurrence of these emerging contaminants, and this is especially true for their metabolites. In this work, we report analytical methods to study the simultaneous occurrence of a range of common ARVDs and some of their known metabolites in surface water and wastewater. A novel direct injection liquid chromatography-tandem mass spectrometry (LC-MS/MS) method is reported for the analysis of ARVDs of different therapeutic classes and their selected metabolites in wastewater samples. In addition, a solid phase extraction (SPE) procedure was developed for pre-concentration of ARVs and metabolites from surface water samples. The respective methods proved suitable for the quantitative analysis of six parent ARVDs from three ARV classes, as well as three metabolites. Method validation showed average recoveries of 86% for the direct injection method, and 64% for the SPE method. With the exception of Zidovudine and the metabolites of Zidovudine and Ritonavir, all target ARVDs were detected in wastewater samples from two wastewater treatment plants in the Western Cape, South Africa. Higher concentrations were generally measured in inﬂuent compared to efﬂuent samples, in the dry compared to the wet season as well as in chlorinated compared to uvirradiated efﬂuents. This study contributes for the ﬁrst time quantitative data on the environmental occurrence of the known metabolites of Nevirapine (12-hydroxy-Nevirapine) and Efavirenz (8,14dihydroxy-Efavirenz).","container-title":"Chemosphere","DOI":"10.1016/j.chemosphere.2018.12.205","ISSN":"00456535","journalAbbreviation":"Chemosphere","language":"en","page":"983-992","source":"DOI.org (Crossref)","title":"Simultaneous quantification of commonly prescribed antiretroviral drugs and their selected metabolites in aqueous environmental samples by direct injection and solid phase extraction liquid chromatography - tandem mass spectrometry","volume":"220","author":[{"family":"Mosekiemang","given":"Tlou T."},{"family":"Stander","given":"Maria A."},{"family":"Villiers","given":"André","non-dropping-particle":"de"}],"issued":{"date-parts":[["2019",4]]}}}],"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10]</w:t>
            </w:r>
            <w:r w:rsidRPr="00296ACE">
              <w:rPr>
                <w:rFonts w:ascii="Times New Roman" w:hAnsi="Times New Roman" w:cs="Times New Roman"/>
                <w:sz w:val="20"/>
                <w:szCs w:val="20"/>
              </w:rPr>
              <w:fldChar w:fldCharType="end"/>
            </w:r>
          </w:p>
        </w:tc>
      </w:tr>
      <w:tr w:rsidR="00B762E0" w:rsidRPr="00296ACE" w14:paraId="25C4FC49" w14:textId="77777777" w:rsidTr="00B762E0">
        <w:trPr>
          <w:trHeight w:val="299"/>
        </w:trPr>
        <w:tc>
          <w:tcPr>
            <w:tcW w:w="2127" w:type="dxa"/>
            <w:noWrap/>
            <w:hideMark/>
          </w:tcPr>
          <w:p w14:paraId="2C2F2981"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Emtricitabine</w:t>
            </w:r>
          </w:p>
        </w:tc>
        <w:tc>
          <w:tcPr>
            <w:tcW w:w="1701" w:type="dxa"/>
            <w:noWrap/>
            <w:hideMark/>
          </w:tcPr>
          <w:p w14:paraId="2857FF5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72</w:t>
            </w:r>
          </w:p>
        </w:tc>
        <w:tc>
          <w:tcPr>
            <w:tcW w:w="1984" w:type="dxa"/>
            <w:hideMark/>
          </w:tcPr>
          <w:p w14:paraId="52EAD53D"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4.23</w:t>
            </w:r>
          </w:p>
        </w:tc>
        <w:tc>
          <w:tcPr>
            <w:tcW w:w="1528" w:type="dxa"/>
            <w:noWrap/>
            <w:hideMark/>
          </w:tcPr>
          <w:p w14:paraId="160366F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3944E447"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1B9106F7" w14:textId="3E191320"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72p2va24g","properties":{"formattedCitation":"[10]","plainCitation":"[10]","noteIndex":0},"citationItems":[{"id":"bvZVep35/NRy8Rf3y","uris":["http://zotero.org/users/8372031/items/ZZEINR4V"],"itemData":{"id":35,"type":"article-journal","abstract":"The widespread implementation of antiretroviral therapy medication has made antiretroviral drugs (ARVDs) a signiﬁcant pharmaceutical class in regions of high HIV infection rates. However, relatively little is known regarding the environmental occurrence of these emerging contaminants, and this is especially true for their metabolites. In this work, we report analytical methods to study the simultaneous occurrence of a range of common ARVDs and some of their known metabolites in surface water and wastewater. A novel direct injection liquid chromatography-tandem mass spectrometry (LC-MS/MS) method is reported for the analysis of ARVDs of different therapeutic classes and their selected metabolites in wastewater samples. In addition, a solid phase extraction (SPE) procedure was developed for pre-concentration of ARVs and metabolites from surface water samples. The respective methods proved suitable for the quantitative analysis of six parent ARVDs from three ARV classes, as well as three metabolites. Method validation showed average recoveries of 86% for the direct injection method, and 64% for the SPE method. With the exception of Zidovudine and the metabolites of Zidovudine and Ritonavir, all target ARVDs were detected in wastewater samples from two wastewater treatment plants in the Western Cape, South Africa. Higher concentrations were generally measured in inﬂuent compared to efﬂuent samples, in the dry compared to the wet season as well as in chlorinated compared to uvirradiated efﬂuents. This study contributes for the ﬁrst time quantitative data on the environmental occurrence of the known metabolites of Nevirapine (12-hydroxy-Nevirapine) and Efavirenz (8,14dihydroxy-Efavirenz).","container-title":"Chemosphere","DOI":"10.1016/j.chemosphere.2018.12.205","ISSN":"00456535","journalAbbreviation":"Chemosphere","language":"en","page":"983-992","source":"DOI.org (Crossref)","title":"Simultaneous quantification of commonly prescribed antiretroviral drugs and their selected metabolites in aqueous environmental samples by direct injection and solid phase extraction liquid chromatography - tandem mass spectrometry","volume":"220","author":[{"family":"Mosekiemang","given":"Tlou T."},{"family":"Stander","given":"Maria A."},{"family":"Villiers","given":"André","non-dropping-particle":"de"}],"issued":{"date-parts":[["2019",4]]}}}],"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10]</w:t>
            </w:r>
            <w:r w:rsidRPr="00296ACE">
              <w:rPr>
                <w:rFonts w:ascii="Times New Roman" w:hAnsi="Times New Roman" w:cs="Times New Roman"/>
                <w:sz w:val="20"/>
                <w:szCs w:val="20"/>
              </w:rPr>
              <w:fldChar w:fldCharType="end"/>
            </w:r>
          </w:p>
        </w:tc>
      </w:tr>
      <w:tr w:rsidR="00B762E0" w:rsidRPr="00296ACE" w14:paraId="3BC8A9FF" w14:textId="77777777" w:rsidTr="00B762E0">
        <w:trPr>
          <w:trHeight w:val="299"/>
        </w:trPr>
        <w:tc>
          <w:tcPr>
            <w:tcW w:w="2127" w:type="dxa"/>
            <w:noWrap/>
            <w:hideMark/>
          </w:tcPr>
          <w:p w14:paraId="110F4C19"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Emtricitabine</w:t>
            </w:r>
          </w:p>
        </w:tc>
        <w:tc>
          <w:tcPr>
            <w:tcW w:w="1701" w:type="dxa"/>
            <w:noWrap/>
            <w:hideMark/>
          </w:tcPr>
          <w:p w14:paraId="12E70AD0"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51</w:t>
            </w:r>
          </w:p>
        </w:tc>
        <w:tc>
          <w:tcPr>
            <w:tcW w:w="1984" w:type="dxa"/>
          </w:tcPr>
          <w:p w14:paraId="44969C16" w14:textId="77777777" w:rsidR="00B65F8C" w:rsidRPr="00296ACE" w:rsidRDefault="00B65F8C" w:rsidP="00A4411A">
            <w:pPr>
              <w:spacing w:line="360" w:lineRule="auto"/>
              <w:jc w:val="both"/>
              <w:rPr>
                <w:rFonts w:ascii="Times New Roman" w:hAnsi="Times New Roman" w:cs="Times New Roman"/>
                <w:sz w:val="20"/>
                <w:szCs w:val="20"/>
              </w:rPr>
            </w:pPr>
          </w:p>
        </w:tc>
        <w:tc>
          <w:tcPr>
            <w:tcW w:w="1528" w:type="dxa"/>
            <w:noWrap/>
            <w:hideMark/>
          </w:tcPr>
          <w:p w14:paraId="60EEDF9E"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Germany</w:t>
            </w:r>
          </w:p>
        </w:tc>
        <w:tc>
          <w:tcPr>
            <w:tcW w:w="236" w:type="dxa"/>
          </w:tcPr>
          <w:p w14:paraId="6A7EED75"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47059241" w14:textId="25B4AB99"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8ud2lhut2","properties":{"formattedCitation":"[4]","plainCitation":"[4]","noteIndex":0},"citationItems":[{"id":"bvZVep35/2mE4ks5t","uris":["http://zotero.org/users/local/3FsyJZw4/items/ZCXNGZ98"],"itemData":{"id":"rNhfQnli/0GkWQtfO","type":"article-journal","container-title":"Journal of Chromatography A","DOI":"10.1016/j.chroma.2017.12.023","ISSN":"00219673","journalAbbreviation":"Journal of Chromatography A","language":"en","page":"27-43","source":"DOI.org (Crossref)","title":"Utilization of large volume zwitterionic hydrophilic interaction liquid chromatography for the analysis of polar pharmaceuticals in aqueous environmental samples: Benefits and limitations","title-short":"Utilization of large volume zwitterionic hydrophilic interaction liquid chromatography for the analysis of polar pharmaceuticals in aqueous environmental samples","volume":"1535","author":[{"family":"Boulard","given":"Lise"},{"family":"Dierkes","given":"Georg"},{"family":"Ternes","given":"Thomas"}],"issued":{"date-parts":[["2018",2]]}}}],"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4]</w:t>
            </w:r>
            <w:r w:rsidRPr="00296ACE">
              <w:rPr>
                <w:rFonts w:ascii="Times New Roman" w:hAnsi="Times New Roman" w:cs="Times New Roman"/>
                <w:sz w:val="20"/>
                <w:szCs w:val="20"/>
              </w:rPr>
              <w:fldChar w:fldCharType="end"/>
            </w:r>
          </w:p>
        </w:tc>
      </w:tr>
      <w:tr w:rsidR="00B762E0" w:rsidRPr="00296ACE" w14:paraId="261A9E2F" w14:textId="77777777" w:rsidTr="00B762E0">
        <w:trPr>
          <w:trHeight w:val="299"/>
        </w:trPr>
        <w:tc>
          <w:tcPr>
            <w:tcW w:w="2127" w:type="dxa"/>
            <w:noWrap/>
            <w:hideMark/>
          </w:tcPr>
          <w:p w14:paraId="1C2E621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Emtricitabine</w:t>
            </w:r>
          </w:p>
        </w:tc>
        <w:tc>
          <w:tcPr>
            <w:tcW w:w="1701" w:type="dxa"/>
            <w:noWrap/>
            <w:hideMark/>
          </w:tcPr>
          <w:p w14:paraId="3A751C7D"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98</w:t>
            </w:r>
          </w:p>
        </w:tc>
        <w:tc>
          <w:tcPr>
            <w:tcW w:w="1984" w:type="dxa"/>
            <w:hideMark/>
          </w:tcPr>
          <w:p w14:paraId="39D2B9FB"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14</w:t>
            </w:r>
          </w:p>
        </w:tc>
        <w:tc>
          <w:tcPr>
            <w:tcW w:w="1528" w:type="dxa"/>
            <w:noWrap/>
            <w:hideMark/>
          </w:tcPr>
          <w:p w14:paraId="6435B277"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Germany</w:t>
            </w:r>
          </w:p>
        </w:tc>
        <w:tc>
          <w:tcPr>
            <w:tcW w:w="236" w:type="dxa"/>
          </w:tcPr>
          <w:p w14:paraId="3D999027"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7B0C68BA" w14:textId="76AF8750"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5ojrl94ea","properties":{"formattedCitation":"[3]","plainCitation":"[3]","noteIndex":0},"citationItems":[{"id":"bvZVep35/6bNSJVru","uris":["http://zotero.org/users/local/3FsyJZw4/items/LKZ9LJBK"],"itemData":{"id":"rNhfQnli/iTC1cPAj","type":"article-journal","abstract":"The fate of ﬁve antiviral drugs (abacavir, emtricitabine, ganciclovir, lamivudine and zidovudine) was investigated in biological wastewater treatment. Investigations of degradation kinetics were accompanied by the elucidation of formed transformation products (TPs) using activated sludge lab experiments and subsequent LC-HRMS analysis. Degradation rate constants ranged between 0.46 L dÀ1 gSÀS1 (zidovudine) and 55.8 L dÀ1 gSÀS1 (abacavir). Despite these differences of the degradation kinetics, the same main biotransformation reaction was observed for all ﬁve compounds: oxidation of the terminal hydroxyl-moiety to the corresponding carboxylic acid (formation of carboxy-TPs). In addition, the oxidation of thioether moieties to sulfoxides was observed for emtricitabine and lamivudine.","container-title":"Water Research","DOI":"10.1016/j.watres.2016.03.045","ISSN":"00431354","journalAbbreviation":"Water Research","language":"en","page":"75-83","source":"DOI.org (Crossref)","title":"Identification of transformation products of antiviral drugs formed during biological wastewater treatment and their occurrence in the urban water cycle","volume":"98","author":[{"family":"Funke","given":"Jan"},{"family":"Prasse","given":"Carsten"},{"family":"Ternes","given":"Thomas A."}],"issued":{"date-parts":[["2016",7]]}}}],"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3]</w:t>
            </w:r>
            <w:r w:rsidRPr="00296ACE">
              <w:rPr>
                <w:rFonts w:ascii="Times New Roman" w:hAnsi="Times New Roman" w:cs="Times New Roman"/>
                <w:sz w:val="20"/>
                <w:szCs w:val="20"/>
              </w:rPr>
              <w:fldChar w:fldCharType="end"/>
            </w:r>
          </w:p>
        </w:tc>
      </w:tr>
      <w:tr w:rsidR="00B762E0" w:rsidRPr="00296ACE" w14:paraId="3CA279B8" w14:textId="77777777" w:rsidTr="00B762E0">
        <w:trPr>
          <w:trHeight w:val="299"/>
        </w:trPr>
        <w:tc>
          <w:tcPr>
            <w:tcW w:w="2127" w:type="dxa"/>
            <w:noWrap/>
            <w:hideMark/>
          </w:tcPr>
          <w:p w14:paraId="6633393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Emtricitabine</w:t>
            </w:r>
          </w:p>
        </w:tc>
        <w:tc>
          <w:tcPr>
            <w:tcW w:w="1701" w:type="dxa"/>
            <w:noWrap/>
            <w:hideMark/>
          </w:tcPr>
          <w:p w14:paraId="5627633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 xml:space="preserve">3.10 </w:t>
            </w:r>
          </w:p>
        </w:tc>
        <w:tc>
          <w:tcPr>
            <w:tcW w:w="1984" w:type="dxa"/>
            <w:hideMark/>
          </w:tcPr>
          <w:p w14:paraId="40158267"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22</w:t>
            </w:r>
          </w:p>
        </w:tc>
        <w:tc>
          <w:tcPr>
            <w:tcW w:w="1528" w:type="dxa"/>
            <w:noWrap/>
            <w:hideMark/>
          </w:tcPr>
          <w:p w14:paraId="1438925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577914DD"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595212A7" w14:textId="682C58F3"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9ok7e6kek","properties":{"formattedCitation":"[8]","plainCitation":"[8]","noteIndex":0},"citationItems":[{"id":"bvZVep35/YdUCHSfE","uris":["http://zotero.org/users/8372031/items/WLE6LS8D"],"itemData":{"id":34,"type":"article-journal","abstract":"This work describes a simple and sensitive method for the simultaneous isolation, enrichment, identification and quantitation of selected antiretroviral drugs; emtricitabine, tenofovir disoproxil and efavirenz in aqueous samples and plants. The analytical method was based on microwave extraction and hollow fibre liquid phase microextraction technique coupled with ultra-high pressure liquid chromatography-high resolution mass spectrometry. A multivariate approach via a half-fractional factorial design was used focusing on six factors; donor phase pH, acceptor phase HCl concentration, extraction time, stirring rate, supported liquid membrane carrier composition and salt content. The optimal enrichment factors for emtricitabine, tenofovir disoproxil and efavirenz from aqueous phase were 78, 111 and 24, respectively. The analytical method yielded recoveries in the range of 86 to 111%, and quantitation limits for emtricitabine, tenofovir disoproxil and efavirenz in wastewater were 0.033, 0.10 and 0.53 μg L−1, respectively. The drugs were detected in most samples with concentrations up to 37.6 μg L−1 recorded for efavirenz in wastewater effluent. Roots of the water hyacinth plant had higher concentrations of the investigated drugs ranging from 7.4 to 29.6 μg kg−1. Overall, hollow fibre liquid phase microextraction proved to be an ideal tool for isolating and preconcentrating the selected antiretroviral drugs from environmental samples.","container-title":"Journal of Hazardous Materials","DOI":"10.1016/j.jhazmat.2019.121067","ISSN":"03043894","journalAbbreviation":"Journal of Hazardous Materials","language":"en","page":"121067","source":"DOI.org (Crossref)","title":"Determination of selected antiretroviral drugs in wastewater, surface water and aquatic plants using hollow fibre liquid phase microextraction and liquid chromatography - tandem mass spectrometry","volume":"382","author":[{"family":"Mlunguza","given":"Nomchenge Yamkelani"},{"family":"Ncube","given":"Somandla"},{"family":"Mahlambi","given":"Precious Nokwethemba"},{"family":"Chimuka","given":"Luke"},{"family":"Madikizela","given":"Lawrence Mzukisi"}],"issued":{"date-parts":[["2020",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8]</w:t>
            </w:r>
            <w:r w:rsidRPr="00296ACE">
              <w:rPr>
                <w:rFonts w:ascii="Times New Roman" w:hAnsi="Times New Roman" w:cs="Times New Roman"/>
                <w:sz w:val="20"/>
                <w:szCs w:val="20"/>
              </w:rPr>
              <w:fldChar w:fldCharType="end"/>
            </w:r>
          </w:p>
        </w:tc>
      </w:tr>
      <w:tr w:rsidR="00B762E0" w:rsidRPr="00296ACE" w14:paraId="15376E60" w14:textId="77777777" w:rsidTr="00B762E0">
        <w:trPr>
          <w:trHeight w:val="299"/>
        </w:trPr>
        <w:tc>
          <w:tcPr>
            <w:tcW w:w="2127" w:type="dxa"/>
            <w:noWrap/>
            <w:hideMark/>
          </w:tcPr>
          <w:p w14:paraId="402454A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Emtricitabine</w:t>
            </w:r>
          </w:p>
        </w:tc>
        <w:tc>
          <w:tcPr>
            <w:tcW w:w="1701" w:type="dxa"/>
            <w:noWrap/>
            <w:hideMark/>
          </w:tcPr>
          <w:p w14:paraId="4CD01EC0"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30</w:t>
            </w:r>
          </w:p>
        </w:tc>
        <w:tc>
          <w:tcPr>
            <w:tcW w:w="1984" w:type="dxa"/>
            <w:hideMark/>
          </w:tcPr>
          <w:p w14:paraId="6738794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22</w:t>
            </w:r>
          </w:p>
        </w:tc>
        <w:tc>
          <w:tcPr>
            <w:tcW w:w="1528" w:type="dxa"/>
            <w:noWrap/>
            <w:hideMark/>
          </w:tcPr>
          <w:p w14:paraId="7C9258B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37819C22"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1563155E" w14:textId="3DF219A1"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8kn0hln0h","properties":{"formattedCitation":"[8]","plainCitation":"[8]","noteIndex":0},"citationItems":[{"id":"bvZVep35/YdUCHSfE","uris":["http://zotero.org/users/8372031/items/WLE6LS8D"],"itemData":{"id":34,"type":"article-journal","abstract":"This work describes a simple and sensitive method for the simultaneous isolation, enrichment, identification and quantitation of selected antiretroviral drugs; emtricitabine, tenofovir disoproxil and efavirenz in aqueous samples and plants. The analytical method was based on microwave extraction and hollow fibre liquid phase microextraction technique coupled with ultra-high pressure liquid chromatography-high resolution mass spectrometry. A multivariate approach via a half-fractional factorial design was used focusing on six factors; donor phase pH, acceptor phase HCl concentration, extraction time, stirring rate, supported liquid membrane carrier composition and salt content. The optimal enrichment factors for emtricitabine, tenofovir disoproxil and efavirenz from aqueous phase were 78, 111 and 24, respectively. The analytical method yielded recoveries in the range of 86 to 111%, and quantitation limits for emtricitabine, tenofovir disoproxil and efavirenz in wastewater were 0.033, 0.10 and 0.53 μg L−1, respectively. The drugs were detected in most samples with concentrations up to 37.6 μg L−1 recorded for efavirenz in wastewater effluent. Roots of the water hyacinth plant had higher concentrations of the investigated drugs ranging from 7.4 to 29.6 μg kg−1. Overall, hollow fibre liquid phase microextraction proved to be an ideal tool for isolating and preconcentrating the selected antiretroviral drugs from environmental samples.","container-title":"Journal of Hazardous Materials","DOI":"10.1016/j.jhazmat.2019.121067","ISSN":"03043894","journalAbbreviation":"Journal of Hazardous Materials","language":"en","page":"121067","source":"DOI.org (Crossref)","title":"Determination of selected antiretroviral drugs in wastewater, surface water and aquatic plants using hollow fibre liquid phase microextraction and liquid chromatography - tandem mass spectrometry","volume":"382","author":[{"family":"Mlunguza","given":"Nomchenge Yamkelani"},{"family":"Ncube","given":"Somandla"},{"family":"Mahlambi","given":"Precious Nokwethemba"},{"family":"Chimuka","given":"Luke"},{"family":"Madikizela","given":"Lawrence Mzukisi"}],"issued":{"date-parts":[["2020",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8]</w:t>
            </w:r>
            <w:r w:rsidRPr="00296ACE">
              <w:rPr>
                <w:rFonts w:ascii="Times New Roman" w:hAnsi="Times New Roman" w:cs="Times New Roman"/>
                <w:sz w:val="20"/>
                <w:szCs w:val="20"/>
              </w:rPr>
              <w:fldChar w:fldCharType="end"/>
            </w:r>
          </w:p>
        </w:tc>
      </w:tr>
      <w:tr w:rsidR="00B762E0" w:rsidRPr="00296ACE" w14:paraId="340BF998" w14:textId="77777777" w:rsidTr="00B762E0">
        <w:trPr>
          <w:trHeight w:val="299"/>
        </w:trPr>
        <w:tc>
          <w:tcPr>
            <w:tcW w:w="2127" w:type="dxa"/>
            <w:noWrap/>
            <w:hideMark/>
          </w:tcPr>
          <w:p w14:paraId="0A92075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Emtricitabine</w:t>
            </w:r>
          </w:p>
        </w:tc>
        <w:tc>
          <w:tcPr>
            <w:tcW w:w="1701" w:type="dxa"/>
            <w:noWrap/>
            <w:hideMark/>
          </w:tcPr>
          <w:p w14:paraId="1F301309"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47</w:t>
            </w:r>
          </w:p>
        </w:tc>
        <w:tc>
          <w:tcPr>
            <w:tcW w:w="1984" w:type="dxa"/>
            <w:hideMark/>
          </w:tcPr>
          <w:p w14:paraId="1256FADE"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35</w:t>
            </w:r>
          </w:p>
        </w:tc>
        <w:tc>
          <w:tcPr>
            <w:tcW w:w="1528" w:type="dxa"/>
            <w:noWrap/>
            <w:hideMark/>
          </w:tcPr>
          <w:p w14:paraId="2DE2CBC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23F9FF5A"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70B03C73" w14:textId="100ABC7B"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c1cros4ed","properties":{"formattedCitation":"[8]","plainCitation":"[8]","noteIndex":0},"citationItems":[{"id":"bvZVep35/YdUCHSfE","uris":["http://zotero.org/users/8372031/items/WLE6LS8D"],"itemData":{"id":34,"type":"article-journal","abstract":"This work describes a simple and sensitive method for the simultaneous isolation, enrichment, identification and quantitation of selected antiretroviral drugs; emtricitabine, tenofovir disoproxil and efavirenz in aqueous samples and plants. The analytical method was based on microwave extraction and hollow fibre liquid phase microextraction technique coupled with ultra-high pressure liquid chromatography-high resolution mass spectrometry. A multivariate approach via a half-fractional factorial design was used focusing on six factors; donor phase pH, acceptor phase HCl concentration, extraction time, stirring rate, supported liquid membrane carrier composition and salt content. The optimal enrichment factors for emtricitabine, tenofovir disoproxil and efavirenz from aqueous phase were 78, 111 and 24, respectively. The analytical method yielded recoveries in the range of 86 to 111%, and quantitation limits for emtricitabine, tenofovir disoproxil and efavirenz in wastewater were 0.033, 0.10 and 0.53 μg L−1, respectively. The drugs were detected in most samples with concentrations up to 37.6 μg L−1 recorded for efavirenz in wastewater effluent. Roots of the water hyacinth plant had higher concentrations of the investigated drugs ranging from 7.4 to 29.6 μg kg−1. Overall, hollow fibre liquid phase microextraction proved to be an ideal tool for isolating and preconcentrating the selected antiretroviral drugs from environmental samples.","container-title":"Journal of Hazardous Materials","DOI":"10.1016/j.jhazmat.2019.121067","ISSN":"03043894","journalAbbreviation":"Journal of Hazardous Materials","language":"en","page":"121067","source":"DOI.org (Crossref)","title":"Determination of selected antiretroviral drugs in wastewater, surface water and aquatic plants using hollow fibre liquid phase microextraction and liquid chromatography - tandem mass spectrometry","volume":"382","author":[{"family":"Mlunguza","given":"Nomchenge Yamkelani"},{"family":"Ncube","given":"Somandla"},{"family":"Mahlambi","given":"Precious Nokwethemba"},{"family":"Chimuka","given":"Luke"},{"family":"Madikizela","given":"Lawrence Mzukisi"}],"issued":{"date-parts":[["2020",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8]</w:t>
            </w:r>
            <w:r w:rsidRPr="00296ACE">
              <w:rPr>
                <w:rFonts w:ascii="Times New Roman" w:hAnsi="Times New Roman" w:cs="Times New Roman"/>
                <w:sz w:val="20"/>
                <w:szCs w:val="20"/>
              </w:rPr>
              <w:fldChar w:fldCharType="end"/>
            </w:r>
          </w:p>
        </w:tc>
      </w:tr>
      <w:tr w:rsidR="00B762E0" w:rsidRPr="00296ACE" w14:paraId="29B8E502" w14:textId="77777777" w:rsidTr="00B762E0">
        <w:trPr>
          <w:trHeight w:val="299"/>
        </w:trPr>
        <w:tc>
          <w:tcPr>
            <w:tcW w:w="2127" w:type="dxa"/>
            <w:noWrap/>
            <w:hideMark/>
          </w:tcPr>
          <w:p w14:paraId="4A7312C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Emtricitabine</w:t>
            </w:r>
          </w:p>
        </w:tc>
        <w:tc>
          <w:tcPr>
            <w:tcW w:w="1701" w:type="dxa"/>
            <w:noWrap/>
            <w:hideMark/>
          </w:tcPr>
          <w:p w14:paraId="3BA394D0"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t; LOQ</w:t>
            </w:r>
          </w:p>
        </w:tc>
        <w:tc>
          <w:tcPr>
            <w:tcW w:w="1984" w:type="dxa"/>
            <w:hideMark/>
          </w:tcPr>
          <w:p w14:paraId="0D90BE77"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11</w:t>
            </w:r>
          </w:p>
        </w:tc>
        <w:tc>
          <w:tcPr>
            <w:tcW w:w="1528" w:type="dxa"/>
            <w:noWrap/>
            <w:hideMark/>
          </w:tcPr>
          <w:p w14:paraId="04E798F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70D57B7A"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43E455B5" w14:textId="32403C50"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fspfhjrca","properties":{"formattedCitation":"[8]","plainCitation":"[8]","noteIndex":0},"citationItems":[{"id":"bvZVep35/YdUCHSfE","uris":["http://zotero.org/users/8372031/items/WLE6LS8D"],"itemData":{"id":34,"type":"article-journal","abstract":"This work describes a simple and sensitive method for the simultaneous isolation, enrichment, identification and quantitation of selected antiretroviral drugs; emtricitabine, tenofovir disoproxil and efavirenz in aqueous samples and plants. The analytical method was based on microwave extraction and hollow fibre liquid phase microextraction technique coupled with ultra-high pressure liquid chromatography-high resolution mass spectrometry. A multivariate approach via a half-fractional factorial design was used focusing on six factors; donor phase pH, acceptor phase HCl concentration, extraction time, stirring rate, supported liquid membrane carrier composition and salt content. The optimal enrichment factors for emtricitabine, tenofovir disoproxil and efavirenz from aqueous phase were 78, 111 and 24, respectively. The analytical method yielded recoveries in the range of 86 to 111%, and quantitation limits for emtricitabine, tenofovir disoproxil and efavirenz in wastewater were 0.033, 0.10 and 0.53 μg L−1, respectively. The drugs were detected in most samples with concentrations up to 37.6 μg L−1 recorded for efavirenz in wastewater effluent. Roots of the water hyacinth plant had higher concentrations of the investigated drugs ranging from 7.4 to 29.6 μg kg−1. Overall, hollow fibre liquid phase microextraction proved to be an ideal tool for isolating and preconcentrating the selected antiretroviral drugs from environmental samples.","container-title":"Journal of Hazardous Materials","DOI":"10.1016/j.jhazmat.2019.121067","ISSN":"03043894","journalAbbreviation":"Journal of Hazardous Materials","language":"en","page":"121067","source":"DOI.org (Crossref)","title":"Determination of selected antiretroviral drugs in wastewater, surface water and aquatic plants using hollow fibre liquid phase microextraction and liquid chromatography - tandem mass spectrometry","volume":"382","author":[{"family":"Mlunguza","given":"Nomchenge Yamkelani"},{"family":"Ncube","given":"Somandla"},{"family":"Mahlambi","given":"Precious Nokwethemba"},{"family":"Chimuka","given":"Luke"},{"family":"Madikizela","given":"Lawrence Mzukisi"}],"issued":{"date-parts":[["2020",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8]</w:t>
            </w:r>
            <w:r w:rsidRPr="00296ACE">
              <w:rPr>
                <w:rFonts w:ascii="Times New Roman" w:hAnsi="Times New Roman" w:cs="Times New Roman"/>
                <w:sz w:val="20"/>
                <w:szCs w:val="20"/>
              </w:rPr>
              <w:fldChar w:fldCharType="end"/>
            </w:r>
          </w:p>
        </w:tc>
      </w:tr>
      <w:tr w:rsidR="00B762E0" w:rsidRPr="00296ACE" w14:paraId="777172B4" w14:textId="77777777" w:rsidTr="00B762E0">
        <w:trPr>
          <w:trHeight w:val="299"/>
        </w:trPr>
        <w:tc>
          <w:tcPr>
            <w:tcW w:w="2127" w:type="dxa"/>
            <w:noWrap/>
            <w:hideMark/>
          </w:tcPr>
          <w:p w14:paraId="353658E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Indinavir</w:t>
            </w:r>
          </w:p>
        </w:tc>
        <w:tc>
          <w:tcPr>
            <w:tcW w:w="1701" w:type="dxa"/>
            <w:noWrap/>
            <w:hideMark/>
          </w:tcPr>
          <w:p w14:paraId="00FDE50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59</w:t>
            </w:r>
          </w:p>
        </w:tc>
        <w:tc>
          <w:tcPr>
            <w:tcW w:w="1984" w:type="dxa"/>
            <w:hideMark/>
          </w:tcPr>
          <w:p w14:paraId="2747CCC1"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42</w:t>
            </w:r>
          </w:p>
        </w:tc>
        <w:tc>
          <w:tcPr>
            <w:tcW w:w="1528" w:type="dxa"/>
            <w:noWrap/>
            <w:hideMark/>
          </w:tcPr>
          <w:p w14:paraId="0886DD1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1BBE2B09"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38DC5339" w14:textId="43A11D19"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ubb8mdi19","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7E02480A" w14:textId="77777777" w:rsidTr="00B762E0">
        <w:trPr>
          <w:trHeight w:val="299"/>
        </w:trPr>
        <w:tc>
          <w:tcPr>
            <w:tcW w:w="2127" w:type="dxa"/>
            <w:noWrap/>
            <w:hideMark/>
          </w:tcPr>
          <w:p w14:paraId="564A665D"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Indinavir</w:t>
            </w:r>
          </w:p>
        </w:tc>
        <w:tc>
          <w:tcPr>
            <w:tcW w:w="1701" w:type="dxa"/>
            <w:noWrap/>
            <w:hideMark/>
          </w:tcPr>
          <w:p w14:paraId="7F45EB1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26</w:t>
            </w:r>
          </w:p>
        </w:tc>
        <w:tc>
          <w:tcPr>
            <w:tcW w:w="1984" w:type="dxa"/>
            <w:hideMark/>
          </w:tcPr>
          <w:p w14:paraId="3859452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25</w:t>
            </w:r>
          </w:p>
        </w:tc>
        <w:tc>
          <w:tcPr>
            <w:tcW w:w="1528" w:type="dxa"/>
            <w:noWrap/>
            <w:hideMark/>
          </w:tcPr>
          <w:p w14:paraId="53BF8538"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20A821DB"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7566A62F" w14:textId="6287171E"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g1il2gmfs","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12DCFDEF" w14:textId="77777777" w:rsidTr="00B762E0">
        <w:trPr>
          <w:trHeight w:val="299"/>
        </w:trPr>
        <w:tc>
          <w:tcPr>
            <w:tcW w:w="2127" w:type="dxa"/>
            <w:noWrap/>
            <w:hideMark/>
          </w:tcPr>
          <w:p w14:paraId="3892A849"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Indinavir</w:t>
            </w:r>
          </w:p>
        </w:tc>
        <w:tc>
          <w:tcPr>
            <w:tcW w:w="1701" w:type="dxa"/>
            <w:noWrap/>
            <w:hideMark/>
          </w:tcPr>
          <w:p w14:paraId="6D4ECDB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3</w:t>
            </w:r>
          </w:p>
        </w:tc>
        <w:tc>
          <w:tcPr>
            <w:tcW w:w="1984" w:type="dxa"/>
            <w:hideMark/>
          </w:tcPr>
          <w:p w14:paraId="0336AD1E"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4</w:t>
            </w:r>
          </w:p>
        </w:tc>
        <w:tc>
          <w:tcPr>
            <w:tcW w:w="1528" w:type="dxa"/>
            <w:noWrap/>
            <w:hideMark/>
          </w:tcPr>
          <w:p w14:paraId="639BFDE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5BCE0456"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7267CAD3" w14:textId="7FF791C0"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889547a75","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37FE3180" w14:textId="77777777" w:rsidTr="00B762E0">
        <w:trPr>
          <w:trHeight w:val="299"/>
        </w:trPr>
        <w:tc>
          <w:tcPr>
            <w:tcW w:w="2127" w:type="dxa"/>
            <w:noWrap/>
            <w:hideMark/>
          </w:tcPr>
          <w:p w14:paraId="4306884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 xml:space="preserve">Lamivudine </w:t>
            </w:r>
          </w:p>
        </w:tc>
        <w:tc>
          <w:tcPr>
            <w:tcW w:w="1701" w:type="dxa"/>
            <w:noWrap/>
            <w:hideMark/>
          </w:tcPr>
          <w:p w14:paraId="6CA6C61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37</w:t>
            </w:r>
          </w:p>
        </w:tc>
        <w:tc>
          <w:tcPr>
            <w:tcW w:w="1984" w:type="dxa"/>
            <w:hideMark/>
          </w:tcPr>
          <w:p w14:paraId="550A1FF8"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t; LOQ</w:t>
            </w:r>
          </w:p>
        </w:tc>
        <w:tc>
          <w:tcPr>
            <w:tcW w:w="1528" w:type="dxa"/>
            <w:noWrap/>
            <w:hideMark/>
          </w:tcPr>
          <w:p w14:paraId="00794F2E"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Germany</w:t>
            </w:r>
          </w:p>
        </w:tc>
        <w:tc>
          <w:tcPr>
            <w:tcW w:w="236" w:type="dxa"/>
          </w:tcPr>
          <w:p w14:paraId="6A3A2C96"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48DF4245" w14:textId="1ED362F5"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3hcbooqf3","properties":{"formattedCitation":"[3]","plainCitation":"[3]","noteIndex":0},"citationItems":[{"id":"bvZVep35/6bNSJVru","uris":["http://zotero.org/users/local/3FsyJZw4/items/LKZ9LJBK"],"itemData":{"id":"rNhfQnli/iTC1cPAj","type":"article-journal","abstract":"The fate of ﬁve antiviral drugs (abacavir, emtricitabine, ganciclovir, lamivudine and zidovudine) was investigated in biological wastewater treatment. Investigations of degradation kinetics were accompanied by the elucidation of formed transformation products (TPs) using activated sludge lab experiments and subsequent LC-HRMS analysis. Degradation rate constants ranged between 0.46 L dÀ1 gSÀS1 (zidovudine) and 55.8 L dÀ1 gSÀS1 (abacavir). Despite these differences of the degradation kinetics, the same main biotransformation reaction was observed for all ﬁve compounds: oxidation of the terminal hydroxyl-moiety to the corresponding carboxylic acid (formation of carboxy-TPs). In addition, the oxidation of thioether moieties to sulfoxides was observed for emtricitabine and lamivudine.","container-title":"Water Research","DOI":"10.1016/j.watres.2016.03.045","ISSN":"00431354","journalAbbreviation":"Water Research","language":"en","page":"75-83","source":"DOI.org (Crossref)","title":"Identification of transformation products of antiviral drugs formed during biological wastewater treatment and their occurrence in the urban water cycle","volume":"98","author":[{"family":"Funke","given":"Jan"},{"family":"Prasse","given":"Carsten"},{"family":"Ternes","given":"Thomas A."}],"issued":{"date-parts":[["2016",7]]}}}],"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3]</w:t>
            </w:r>
            <w:r w:rsidRPr="00296ACE">
              <w:rPr>
                <w:rFonts w:ascii="Times New Roman" w:hAnsi="Times New Roman" w:cs="Times New Roman"/>
                <w:sz w:val="20"/>
                <w:szCs w:val="20"/>
              </w:rPr>
              <w:fldChar w:fldCharType="end"/>
            </w:r>
          </w:p>
        </w:tc>
      </w:tr>
      <w:tr w:rsidR="00B762E0" w:rsidRPr="00296ACE" w14:paraId="6549C341" w14:textId="77777777" w:rsidTr="00B762E0">
        <w:trPr>
          <w:trHeight w:val="299"/>
        </w:trPr>
        <w:tc>
          <w:tcPr>
            <w:tcW w:w="2127" w:type="dxa"/>
            <w:noWrap/>
            <w:hideMark/>
          </w:tcPr>
          <w:p w14:paraId="2DBDD80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amivudine</w:t>
            </w:r>
          </w:p>
        </w:tc>
        <w:tc>
          <w:tcPr>
            <w:tcW w:w="1701" w:type="dxa"/>
            <w:noWrap/>
            <w:hideMark/>
          </w:tcPr>
          <w:p w14:paraId="6715B79F"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14</w:t>
            </w:r>
          </w:p>
        </w:tc>
        <w:tc>
          <w:tcPr>
            <w:tcW w:w="1984" w:type="dxa"/>
            <w:hideMark/>
          </w:tcPr>
          <w:p w14:paraId="47322D3F"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01</w:t>
            </w:r>
          </w:p>
        </w:tc>
        <w:tc>
          <w:tcPr>
            <w:tcW w:w="1528" w:type="dxa"/>
            <w:noWrap/>
            <w:hideMark/>
          </w:tcPr>
          <w:p w14:paraId="6AFEA599"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Belgium</w:t>
            </w:r>
          </w:p>
        </w:tc>
        <w:tc>
          <w:tcPr>
            <w:tcW w:w="236" w:type="dxa"/>
          </w:tcPr>
          <w:p w14:paraId="600518F7"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4623C502" w14:textId="30F34B8F"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lkap7g8g6","properties":{"formattedCitation":"[11]","plainCitation":"[11]","noteIndex":0},"citationItems":[{"id":"bvZVep35/tOirrfdc","uris":["http://zotero.org/users/8372031/items/YYYA883V"],"itemData":{"id":153,"type":"article-journal","abstract":"Although there is increased global environmental concern about emerging organic micropollutants (EOMPs) such as pharmaceuticals, personal care products (PPCPs) and polar pesticides, limited information is available on their occurrence in Africa. This study presents unique data on concentrations and loads of 31 PPCPs and 10 pesticides in four wastewater stabilization ponds (WSPs) and receiving rivers (ﬂowing through urban centres) in Kenya. The WSPs indicate a high potential to remove pharmaceutically active compounds (PhACs) with removals by up to N4 orders of magnitude (N99.99% removal), mainly occurring at the facultative stage. However, there are large differences in removal among the different classes, and a shift in the relative PhACs occurrence is observed during wastewater treatment. Whereas the inﬂuent is dominated by high-consumption PhACs like anti-inﬂammatory drugs (e.g. paracetamol and ibuprofen, up to 1000 μg L−1), the most recalcitrant PhACs including mainly antibiotics (e.g. sulfadoxin and sulfamethoxazole) and antiretrovirals (e.g. lamivudine and nevirapine) are largely abundant (up to 100 μg L−1) in treated efﬂuent.","container-title":"Science of The Total Environment","DOI":"10.1016/j.scitotenv.2018.04.331","ISSN":"00489697","journalAbbreviation":"Science of The Total Environment","language":"en","page":"336-348","source":"DOI.org (Crossref)","title":"Occurrence, fate and removal of pharmaceuticals, personal care products and pesticides in wastewater stabilization ponds and receiving rivers in the Nzoia Basin, Kenya","volume":"637-638","author":[{"family":"K'oreje","given":"Kenneth Otieno"},{"family":"Kandie","given":"Faith Jebiwot"},{"family":"Vergeynst","given":"Leendert"},{"family":"Abira","given":"Margaret Akinyi"},{"family":"Van Langenhove","given":"Herman"},{"family":"Okoth","given":"Maurice"},{"family":"Demeestere","given":"Kristof"}],"issued":{"date-parts":[["2018",10]]}}}],"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11]</w:t>
            </w:r>
            <w:r w:rsidRPr="00296ACE">
              <w:rPr>
                <w:rFonts w:ascii="Times New Roman" w:hAnsi="Times New Roman" w:cs="Times New Roman"/>
                <w:sz w:val="20"/>
                <w:szCs w:val="20"/>
              </w:rPr>
              <w:fldChar w:fldCharType="end"/>
            </w:r>
          </w:p>
        </w:tc>
      </w:tr>
      <w:tr w:rsidR="00B762E0" w:rsidRPr="00296ACE" w14:paraId="6025F481" w14:textId="77777777" w:rsidTr="00B762E0">
        <w:trPr>
          <w:trHeight w:val="299"/>
        </w:trPr>
        <w:tc>
          <w:tcPr>
            <w:tcW w:w="2127" w:type="dxa"/>
            <w:noWrap/>
            <w:hideMark/>
          </w:tcPr>
          <w:p w14:paraId="59D4732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amivudine</w:t>
            </w:r>
          </w:p>
        </w:tc>
        <w:tc>
          <w:tcPr>
            <w:tcW w:w="1701" w:type="dxa"/>
            <w:noWrap/>
            <w:hideMark/>
          </w:tcPr>
          <w:p w14:paraId="465341A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30.3</w:t>
            </w:r>
          </w:p>
        </w:tc>
        <w:tc>
          <w:tcPr>
            <w:tcW w:w="1984" w:type="dxa"/>
            <w:hideMark/>
          </w:tcPr>
          <w:p w14:paraId="030AF911"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9.9</w:t>
            </w:r>
          </w:p>
        </w:tc>
        <w:tc>
          <w:tcPr>
            <w:tcW w:w="1528" w:type="dxa"/>
            <w:noWrap/>
            <w:hideMark/>
          </w:tcPr>
          <w:p w14:paraId="5701C0A4"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Kenya</w:t>
            </w:r>
          </w:p>
        </w:tc>
        <w:tc>
          <w:tcPr>
            <w:tcW w:w="236" w:type="dxa"/>
          </w:tcPr>
          <w:p w14:paraId="39FB8F0C"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794827A6" w14:textId="6F102240"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5bk8um46q","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6]</w:t>
            </w:r>
            <w:r w:rsidRPr="00296ACE">
              <w:rPr>
                <w:rFonts w:ascii="Times New Roman" w:hAnsi="Times New Roman" w:cs="Times New Roman"/>
                <w:sz w:val="20"/>
                <w:szCs w:val="20"/>
              </w:rPr>
              <w:fldChar w:fldCharType="end"/>
            </w:r>
          </w:p>
        </w:tc>
      </w:tr>
      <w:tr w:rsidR="00B762E0" w:rsidRPr="00296ACE" w14:paraId="718B5885" w14:textId="77777777" w:rsidTr="00B762E0">
        <w:trPr>
          <w:trHeight w:val="299"/>
        </w:trPr>
        <w:tc>
          <w:tcPr>
            <w:tcW w:w="2127" w:type="dxa"/>
            <w:noWrap/>
            <w:hideMark/>
          </w:tcPr>
          <w:p w14:paraId="2B21D39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amivudine</w:t>
            </w:r>
          </w:p>
        </w:tc>
        <w:tc>
          <w:tcPr>
            <w:tcW w:w="1701" w:type="dxa"/>
            <w:noWrap/>
            <w:hideMark/>
          </w:tcPr>
          <w:p w14:paraId="4BBF938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60.6</w:t>
            </w:r>
          </w:p>
        </w:tc>
        <w:tc>
          <w:tcPr>
            <w:tcW w:w="1984" w:type="dxa"/>
            <w:hideMark/>
          </w:tcPr>
          <w:p w14:paraId="0F8AD6E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31.07</w:t>
            </w:r>
          </w:p>
        </w:tc>
        <w:tc>
          <w:tcPr>
            <w:tcW w:w="1528" w:type="dxa"/>
            <w:noWrap/>
            <w:hideMark/>
          </w:tcPr>
          <w:p w14:paraId="5C62BB8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Kenya</w:t>
            </w:r>
          </w:p>
        </w:tc>
        <w:tc>
          <w:tcPr>
            <w:tcW w:w="236" w:type="dxa"/>
          </w:tcPr>
          <w:p w14:paraId="3496C9D3"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52C1D814" w14:textId="525CAFAE"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hms2evucu","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6]</w:t>
            </w:r>
            <w:r w:rsidRPr="00296ACE">
              <w:rPr>
                <w:rFonts w:ascii="Times New Roman" w:hAnsi="Times New Roman" w:cs="Times New Roman"/>
                <w:sz w:val="20"/>
                <w:szCs w:val="20"/>
              </w:rPr>
              <w:fldChar w:fldCharType="end"/>
            </w:r>
          </w:p>
        </w:tc>
      </w:tr>
      <w:tr w:rsidR="00B762E0" w:rsidRPr="00296ACE" w14:paraId="3B020A8B" w14:textId="77777777" w:rsidTr="00B762E0">
        <w:trPr>
          <w:trHeight w:val="299"/>
        </w:trPr>
        <w:tc>
          <w:tcPr>
            <w:tcW w:w="2127" w:type="dxa"/>
            <w:noWrap/>
            <w:hideMark/>
          </w:tcPr>
          <w:p w14:paraId="09CFDDAE"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amivudine</w:t>
            </w:r>
          </w:p>
        </w:tc>
        <w:tc>
          <w:tcPr>
            <w:tcW w:w="1701" w:type="dxa"/>
            <w:noWrap/>
            <w:hideMark/>
          </w:tcPr>
          <w:p w14:paraId="06781D54"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31.46</w:t>
            </w:r>
          </w:p>
        </w:tc>
        <w:tc>
          <w:tcPr>
            <w:tcW w:w="1984" w:type="dxa"/>
            <w:hideMark/>
          </w:tcPr>
          <w:p w14:paraId="4909CD1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29.87</w:t>
            </w:r>
          </w:p>
        </w:tc>
        <w:tc>
          <w:tcPr>
            <w:tcW w:w="1528" w:type="dxa"/>
            <w:noWrap/>
            <w:hideMark/>
          </w:tcPr>
          <w:p w14:paraId="180D162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Kenya</w:t>
            </w:r>
          </w:p>
        </w:tc>
        <w:tc>
          <w:tcPr>
            <w:tcW w:w="236" w:type="dxa"/>
          </w:tcPr>
          <w:p w14:paraId="56D5DEA6"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49180EF1" w14:textId="29E16BBE"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v50dvvi5n","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6]</w:t>
            </w:r>
            <w:r w:rsidRPr="00296ACE">
              <w:rPr>
                <w:rFonts w:ascii="Times New Roman" w:hAnsi="Times New Roman" w:cs="Times New Roman"/>
                <w:sz w:val="20"/>
                <w:szCs w:val="20"/>
              </w:rPr>
              <w:fldChar w:fldCharType="end"/>
            </w:r>
          </w:p>
        </w:tc>
      </w:tr>
      <w:tr w:rsidR="00B762E0" w:rsidRPr="00296ACE" w14:paraId="79C71123" w14:textId="77777777" w:rsidTr="00B762E0">
        <w:trPr>
          <w:trHeight w:val="299"/>
        </w:trPr>
        <w:tc>
          <w:tcPr>
            <w:tcW w:w="2127" w:type="dxa"/>
            <w:noWrap/>
            <w:hideMark/>
          </w:tcPr>
          <w:p w14:paraId="585B4BE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amivudine</w:t>
            </w:r>
          </w:p>
        </w:tc>
        <w:tc>
          <w:tcPr>
            <w:tcW w:w="1701" w:type="dxa"/>
            <w:noWrap/>
          </w:tcPr>
          <w:p w14:paraId="417C2C8B" w14:textId="77777777" w:rsidR="00B65F8C" w:rsidRPr="00296ACE" w:rsidRDefault="00B65F8C" w:rsidP="00A4411A">
            <w:pPr>
              <w:spacing w:line="360" w:lineRule="auto"/>
              <w:jc w:val="both"/>
              <w:rPr>
                <w:rFonts w:ascii="Times New Roman" w:hAnsi="Times New Roman" w:cs="Times New Roman"/>
                <w:sz w:val="20"/>
                <w:szCs w:val="20"/>
              </w:rPr>
            </w:pPr>
          </w:p>
        </w:tc>
        <w:tc>
          <w:tcPr>
            <w:tcW w:w="1984" w:type="dxa"/>
            <w:hideMark/>
          </w:tcPr>
          <w:p w14:paraId="53C5B6D9"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3.98</w:t>
            </w:r>
          </w:p>
        </w:tc>
        <w:tc>
          <w:tcPr>
            <w:tcW w:w="1528" w:type="dxa"/>
            <w:noWrap/>
            <w:hideMark/>
          </w:tcPr>
          <w:p w14:paraId="63048151"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Kenya</w:t>
            </w:r>
          </w:p>
        </w:tc>
        <w:tc>
          <w:tcPr>
            <w:tcW w:w="236" w:type="dxa"/>
          </w:tcPr>
          <w:p w14:paraId="75D95FEA"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3EE1DC23" w14:textId="4C3FA8D3"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2159igdiq","properties":{"formattedCitation":"[12]","plainCitation":"[12]","noteIndex":0},"citationItems":[{"id":"bvZVep35/lO7yfFFQ","uris":["http://zotero.org/users/8372031/items/CS87VPCL"],"itemData":{"id":36,"type":"article-journal","container-title":"Science of The Total Environment","DOI":"10.1016/j.scitotenv.2015.08.139","ISSN":"00489697","journalAbbreviation":"Science of The Total Environment","language":"en","page":"206-213","source":"DOI.org (Crossref)","title":"Occurrence of selected antibiotics and antiretroviral drugs in Nairobi River Basin, Kenya","volume":"539","author":[{"family":"Ngumba","given":"Elijah"},{"family":"Gachanja","given":"Anthony"},{"family":"Tuhkanen","given":"Tuula"}],"issued":{"date-parts":[["2016",1]]}}}],"schema":"https://github.com/citation-style-language/schema/raw/master/csl-citation.json"} </w:instrText>
            </w:r>
            <w:r w:rsidRPr="00296ACE">
              <w:rPr>
                <w:rFonts w:ascii="Times New Roman" w:hAnsi="Times New Roman" w:cs="Times New Roman"/>
                <w:sz w:val="20"/>
                <w:szCs w:val="20"/>
              </w:rPr>
              <w:fldChar w:fldCharType="separate"/>
            </w:r>
            <w:r w:rsidR="00DB7327" w:rsidRPr="00DB7327">
              <w:rPr>
                <w:rFonts w:ascii="Times New Roman" w:hAnsi="Times New Roman" w:cs="Times New Roman"/>
                <w:sz w:val="20"/>
                <w:szCs w:val="24"/>
              </w:rPr>
              <w:t>[12]</w:t>
            </w:r>
            <w:r w:rsidRPr="00296ACE">
              <w:rPr>
                <w:rFonts w:ascii="Times New Roman" w:hAnsi="Times New Roman" w:cs="Times New Roman"/>
                <w:sz w:val="20"/>
                <w:szCs w:val="20"/>
              </w:rPr>
              <w:fldChar w:fldCharType="end"/>
            </w:r>
          </w:p>
        </w:tc>
      </w:tr>
      <w:tr w:rsidR="00B762E0" w:rsidRPr="00296ACE" w14:paraId="792876BA" w14:textId="77777777" w:rsidTr="00B762E0">
        <w:trPr>
          <w:trHeight w:val="299"/>
        </w:trPr>
        <w:tc>
          <w:tcPr>
            <w:tcW w:w="2127" w:type="dxa"/>
            <w:noWrap/>
            <w:hideMark/>
          </w:tcPr>
          <w:p w14:paraId="64E97787"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amivudine</w:t>
            </w:r>
          </w:p>
        </w:tc>
        <w:tc>
          <w:tcPr>
            <w:tcW w:w="1701" w:type="dxa"/>
            <w:noWrap/>
            <w:hideMark/>
          </w:tcPr>
          <w:p w14:paraId="6B9B742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84</w:t>
            </w:r>
          </w:p>
        </w:tc>
        <w:tc>
          <w:tcPr>
            <w:tcW w:w="1984" w:type="dxa"/>
            <w:hideMark/>
          </w:tcPr>
          <w:p w14:paraId="45C3A42E"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t; LOD</w:t>
            </w:r>
          </w:p>
        </w:tc>
        <w:tc>
          <w:tcPr>
            <w:tcW w:w="1528" w:type="dxa"/>
            <w:noWrap/>
            <w:hideMark/>
          </w:tcPr>
          <w:p w14:paraId="7D7E528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71877000"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7231BCE4" w14:textId="5E4DEF87"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omk83m50","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7B5941AE" w14:textId="77777777" w:rsidTr="00B762E0">
        <w:trPr>
          <w:trHeight w:val="299"/>
        </w:trPr>
        <w:tc>
          <w:tcPr>
            <w:tcW w:w="2127" w:type="dxa"/>
            <w:noWrap/>
            <w:hideMark/>
          </w:tcPr>
          <w:p w14:paraId="205FC02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 xml:space="preserve">Lamivudine </w:t>
            </w:r>
          </w:p>
        </w:tc>
        <w:tc>
          <w:tcPr>
            <w:tcW w:w="1701" w:type="dxa"/>
            <w:noWrap/>
            <w:hideMark/>
          </w:tcPr>
          <w:p w14:paraId="145C228B"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9</w:t>
            </w:r>
          </w:p>
        </w:tc>
        <w:tc>
          <w:tcPr>
            <w:tcW w:w="1984" w:type="dxa"/>
            <w:hideMark/>
          </w:tcPr>
          <w:p w14:paraId="2DA5D7B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t; LOD</w:t>
            </w:r>
          </w:p>
        </w:tc>
        <w:tc>
          <w:tcPr>
            <w:tcW w:w="1528" w:type="dxa"/>
            <w:noWrap/>
            <w:hideMark/>
          </w:tcPr>
          <w:p w14:paraId="4E5110D9"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655BCBED"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1700235C" w14:textId="225A74ED"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ven6453pb","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745DC4DD" w14:textId="77777777" w:rsidTr="00B762E0">
        <w:trPr>
          <w:trHeight w:val="299"/>
        </w:trPr>
        <w:tc>
          <w:tcPr>
            <w:tcW w:w="2127" w:type="dxa"/>
            <w:noWrap/>
            <w:hideMark/>
          </w:tcPr>
          <w:p w14:paraId="2A39B86F"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 xml:space="preserve">Lamivudine </w:t>
            </w:r>
          </w:p>
        </w:tc>
        <w:tc>
          <w:tcPr>
            <w:tcW w:w="1701" w:type="dxa"/>
            <w:noWrap/>
            <w:hideMark/>
          </w:tcPr>
          <w:p w14:paraId="0365367F"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2.2</w:t>
            </w:r>
          </w:p>
        </w:tc>
        <w:tc>
          <w:tcPr>
            <w:tcW w:w="1984" w:type="dxa"/>
            <w:hideMark/>
          </w:tcPr>
          <w:p w14:paraId="5CE85424"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13</w:t>
            </w:r>
          </w:p>
        </w:tc>
        <w:tc>
          <w:tcPr>
            <w:tcW w:w="1528" w:type="dxa"/>
            <w:noWrap/>
            <w:hideMark/>
          </w:tcPr>
          <w:p w14:paraId="57F0D72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245BD19E"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4D7AA020" w14:textId="5CAD4234"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h0aiiadhg","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58DAAE5E" w14:textId="77777777" w:rsidTr="00B762E0">
        <w:trPr>
          <w:trHeight w:val="299"/>
        </w:trPr>
        <w:tc>
          <w:tcPr>
            <w:tcW w:w="2127" w:type="dxa"/>
            <w:noWrap/>
            <w:hideMark/>
          </w:tcPr>
          <w:p w14:paraId="4C5638F0"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amivudine</w:t>
            </w:r>
          </w:p>
        </w:tc>
        <w:tc>
          <w:tcPr>
            <w:tcW w:w="1701" w:type="dxa"/>
            <w:noWrap/>
            <w:hideMark/>
          </w:tcPr>
          <w:p w14:paraId="22D3235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20.9</w:t>
            </w:r>
          </w:p>
        </w:tc>
        <w:tc>
          <w:tcPr>
            <w:tcW w:w="1984" w:type="dxa"/>
            <w:hideMark/>
          </w:tcPr>
          <w:p w14:paraId="18FF4D0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t; LOQ</w:t>
            </w:r>
          </w:p>
        </w:tc>
        <w:tc>
          <w:tcPr>
            <w:tcW w:w="1528" w:type="dxa"/>
            <w:noWrap/>
            <w:hideMark/>
          </w:tcPr>
          <w:p w14:paraId="153B7EAF"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 xml:space="preserve">South Africa </w:t>
            </w:r>
          </w:p>
        </w:tc>
        <w:tc>
          <w:tcPr>
            <w:tcW w:w="236" w:type="dxa"/>
          </w:tcPr>
          <w:p w14:paraId="5C1DFFAF"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2677B154" w14:textId="51CEDA0E"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34r04pm9q","properties":{"formattedCitation":"[10]","plainCitation":"[10]","noteIndex":0},"citationItems":[{"id":"bvZVep35/NRy8Rf3y","uris":["http://zotero.org/users/8372031/items/ZZEINR4V"],"itemData":{"id":35,"type":"article-journal","abstract":"The widespread implementation of antiretroviral therapy medication has made antiretroviral drugs (ARVDs) a signiﬁcant pharmaceutical class in regions of high HIV infection rates. However, relatively little is known regarding the environmental occurrence of these emerging contaminants, and this is especially true for their metabolites. In this work, we report analytical methods to study the simultaneous occurrence of a range of common ARVDs and some of their known metabolites in surface water and wastewater. A novel direct injection liquid chromatography-tandem mass spectrometry (LC-MS/MS) method is reported for the analysis of ARVDs of different therapeutic classes and their selected metabolites in wastewater samples. In addition, a solid phase extraction (SPE) procedure was developed for pre-concentration of ARVs and metabolites from surface water samples. The respective methods proved suitable for the quantitative analysis of six parent ARVDs from three ARV classes, as well as three metabolites. Method validation showed average recoveries of 86% for the direct injection method, and 64% for the SPE method. With the exception of Zidovudine and the metabolites of Zidovudine and Ritonavir, all target ARVDs were detected in wastewater samples from two wastewater treatment plants in the Western Cape, South Africa. Higher concentrations were generally measured in inﬂuent compared to efﬂuent samples, in the dry compared to the wet season as well as in chlorinated compared to uvirradiated efﬂuents. This study contributes for the ﬁrst time quantitative data on the environmental occurrence of the known metabolites of Nevirapine (12-hydroxy-Nevirapine) and Efavirenz (8,14dihydroxy-Efavirenz).","container-title":"Chemosphere","DOI":"10.1016/j.chemosphere.2018.12.205","ISSN":"00456535","journalAbbreviation":"Chemosphere","language":"en","page":"983-992","source":"DOI.org (Crossref)","title":"Simultaneous quantification of commonly prescribed antiretroviral drugs and their selected metabolites in aqueous environmental samples by direct injection and solid phase extraction liquid chromatography - tandem mass spectrometry","volume":"220","author":[{"family":"Mosekiemang","given":"Tlou T."},{"family":"Stander","given":"Maria A."},{"family":"Villiers","given":"André","non-dropping-particle":"de"}],"issued":{"date-parts":[["2019",4]]}}}],"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10]</w:t>
            </w:r>
            <w:r w:rsidRPr="00296ACE">
              <w:rPr>
                <w:rFonts w:ascii="Times New Roman" w:hAnsi="Times New Roman" w:cs="Times New Roman"/>
                <w:sz w:val="20"/>
                <w:szCs w:val="20"/>
              </w:rPr>
              <w:fldChar w:fldCharType="end"/>
            </w:r>
          </w:p>
        </w:tc>
      </w:tr>
      <w:tr w:rsidR="00B762E0" w:rsidRPr="00296ACE" w14:paraId="4F1A573E" w14:textId="77777777" w:rsidTr="00B762E0">
        <w:trPr>
          <w:trHeight w:val="299"/>
        </w:trPr>
        <w:tc>
          <w:tcPr>
            <w:tcW w:w="2127" w:type="dxa"/>
            <w:noWrap/>
            <w:hideMark/>
          </w:tcPr>
          <w:p w14:paraId="58603798"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amivudine</w:t>
            </w:r>
          </w:p>
        </w:tc>
        <w:tc>
          <w:tcPr>
            <w:tcW w:w="1701" w:type="dxa"/>
            <w:noWrap/>
            <w:hideMark/>
          </w:tcPr>
          <w:p w14:paraId="7E41AE30"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18.97</w:t>
            </w:r>
          </w:p>
        </w:tc>
        <w:tc>
          <w:tcPr>
            <w:tcW w:w="1984" w:type="dxa"/>
            <w:hideMark/>
          </w:tcPr>
          <w:p w14:paraId="38C45DD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55.76</w:t>
            </w:r>
          </w:p>
        </w:tc>
        <w:tc>
          <w:tcPr>
            <w:tcW w:w="1528" w:type="dxa"/>
            <w:noWrap/>
            <w:hideMark/>
          </w:tcPr>
          <w:p w14:paraId="60504131"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Zambia</w:t>
            </w:r>
          </w:p>
        </w:tc>
        <w:tc>
          <w:tcPr>
            <w:tcW w:w="236" w:type="dxa"/>
          </w:tcPr>
          <w:p w14:paraId="2072FCED"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01E1D0F7" w14:textId="0E2FEF49"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3cshula0r","properties":{"formattedCitation":"[13]","plainCitation":"[13]","noteIndex":0},"citationItems":[{"id":"bvZVep35/bwZ1QHJe","uris":["http://zotero.org/users/8372031/items/IJ24DJ6Q"],"itemData":{"id":1343,"type":"article-journal","abstract":"Recently, there has been an increased interest in bridging the knowledge gap in the occurrence and fate of pharmaceuticals in African urban water  cycles. In this study, the occurrence of 7 antibiotics and 3 antiretrovirals in source-separated urine, groundwater, wastewater and surface water of the peri-urban area of Chunga in Lusaka, Zambia, was studied. In groundwater, the pharmaceuticals were only sporadically present with 4 antibiotics and 1 antiretroviral detected. The concentration of the antibiotics ranged from below limit of quantification (&lt;LOQ) to 880 ng/L, with sulfamethoxazole having the highest detection frequency of 42.3%. In the surface water, a comparatively high concentration of pharmaceuticals was measured with concentrations ranging from &lt;LOQ–11 800 ng/L to &lt;LOQ–49 700 ng/L for antibiotics and antiretroviral drugs, respectively.Similarly, the concentration of antibiotics in wastewater treatment plant (WWTP) influent and effluent waters ranged from 100–33 300 ng/L and 80–30 040 ng/L, respectively. The concentration of the antiretrovirals was also relatively high in the wastewater and ranged from 680–118 970 ng/L and 1 720–55 760 ng/L in the influent and effluent, respectively. The concentration of the target analytes in source-separated urine were several orders of magnitude higher than in wastewater. Sulfamethoxazole, trimethoprim and lamivudine had the highest concentrations, of 7 740 μg/L, 12 800 μg/L and 10 010 μg/L, respectively. The high concentration detected in source-separated urine calls for precautionary measures to be  undertaken when such urine is to be used as a fertilizer. However, urine source separation has a major advantage of pooling a significant proportion of excreted pharmaceuticals into small manageable volumes which can be effectively treated,  minimizing environmental contamination. The high concentrations of antibiotics and antiretroviral drugs measured in this study necessitate creation of effective barriers to mitigate the possible environmental and human health risks. \nKeywords: antibiotics antiretrovirals groundwater source-separated  urine wastewater","container-title":"Water SA","ISSN":"0378-4738","issue":"2","language":"en","license":"Copyright (c)","note":"number: 2","page":"278-284","source":"www.ajol.info","title":"Occurrence of antibiotics and antiretroviral drugs in source-separated urine, groundwater, surface water and wastewater in the peri-urban area of Chunga in Lusaka, Zambia","volume":"46","author":[{"family":"Ngumba","given":"Elijah"},{"family":"Gachanja","given":"Anthony"},{"family":"Nyirenda","given":"James"},{"family":"Maldonado","given":"Johanna"},{"family":"Tuhkanen","given":"Tuula"}],"issued":{"date-parts":[["2020",5,19]]}}}],"schema":"https://github.com/citation-style-language/schema/raw/master/csl-citation.json"} </w:instrText>
            </w:r>
            <w:r w:rsidRPr="00296ACE">
              <w:rPr>
                <w:rFonts w:ascii="Times New Roman" w:hAnsi="Times New Roman" w:cs="Times New Roman"/>
                <w:sz w:val="20"/>
                <w:szCs w:val="20"/>
              </w:rPr>
              <w:fldChar w:fldCharType="separate"/>
            </w:r>
            <w:r w:rsidR="00DB7327" w:rsidRPr="00DB7327">
              <w:rPr>
                <w:rFonts w:ascii="Times New Roman" w:hAnsi="Times New Roman" w:cs="Times New Roman"/>
                <w:sz w:val="20"/>
                <w:szCs w:val="24"/>
              </w:rPr>
              <w:t>[13]</w:t>
            </w:r>
            <w:r w:rsidRPr="00296ACE">
              <w:rPr>
                <w:rFonts w:ascii="Times New Roman" w:hAnsi="Times New Roman" w:cs="Times New Roman"/>
                <w:sz w:val="20"/>
                <w:szCs w:val="20"/>
              </w:rPr>
              <w:fldChar w:fldCharType="end"/>
            </w:r>
          </w:p>
        </w:tc>
      </w:tr>
      <w:tr w:rsidR="00B762E0" w:rsidRPr="00296ACE" w14:paraId="5002F3C2" w14:textId="77777777" w:rsidTr="00B762E0">
        <w:trPr>
          <w:trHeight w:val="299"/>
        </w:trPr>
        <w:tc>
          <w:tcPr>
            <w:tcW w:w="2127" w:type="dxa"/>
            <w:noWrap/>
            <w:hideMark/>
          </w:tcPr>
          <w:p w14:paraId="4091B241"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amivudine</w:t>
            </w:r>
          </w:p>
        </w:tc>
        <w:tc>
          <w:tcPr>
            <w:tcW w:w="1701" w:type="dxa"/>
            <w:noWrap/>
            <w:hideMark/>
          </w:tcPr>
          <w:p w14:paraId="30703218"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72</w:t>
            </w:r>
          </w:p>
        </w:tc>
        <w:tc>
          <w:tcPr>
            <w:tcW w:w="1984" w:type="dxa"/>
            <w:hideMark/>
          </w:tcPr>
          <w:p w14:paraId="5B3E8B5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t; LOQ</w:t>
            </w:r>
          </w:p>
        </w:tc>
        <w:tc>
          <w:tcPr>
            <w:tcW w:w="1528" w:type="dxa"/>
            <w:noWrap/>
            <w:hideMark/>
          </w:tcPr>
          <w:p w14:paraId="0973C95F"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Germany</w:t>
            </w:r>
          </w:p>
        </w:tc>
        <w:tc>
          <w:tcPr>
            <w:tcW w:w="236" w:type="dxa"/>
          </w:tcPr>
          <w:p w14:paraId="0776288E"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3A00E94D" w14:textId="0BB4EB9D"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231lg7fpb","properties":{"formattedCitation":"[5]","plainCitation":"[5]","noteIndex":0},"citationItems":[{"id":"bvZVep35/QltU5ccN","uris":["http://zotero.org/users/8372031/items/CVEG32XM"],"itemData":{"id":43,"type":"article-journal","container-title":"Environmental Science &amp; Technology","DOI":"10.1021/es903216p","ISSN":"0013-936X, 1520-5851","issue":"5","journalAbbreviation":"Environ. Sci. Technol.","language":"en","note":"number: 5","page":"1728-1735","source":"DOI.org (Crossref)","title":"Antiviral Drugs in Wastewater and Surface Waters: A New Pharmaceutical Class of Environmental Relevance?","title-short":"Antiviral Drugs in Wastewater and Surface Waters","volume":"44","author":[{"family":"Prasse","given":"Carsten"},{"family":"Schlüsener","given":"Michael P."},{"family":"Schulz","given":"Ralf"},{"family":"Ternes","given":"Thomas A."}],"issued":{"date-parts":[["2010",3,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5]</w:t>
            </w:r>
            <w:r w:rsidRPr="00296ACE">
              <w:rPr>
                <w:rFonts w:ascii="Times New Roman" w:hAnsi="Times New Roman" w:cs="Times New Roman"/>
                <w:sz w:val="20"/>
                <w:szCs w:val="20"/>
              </w:rPr>
              <w:fldChar w:fldCharType="end"/>
            </w:r>
          </w:p>
        </w:tc>
      </w:tr>
      <w:tr w:rsidR="00B762E0" w:rsidRPr="00296ACE" w14:paraId="1BD7630C" w14:textId="77777777" w:rsidTr="00B762E0">
        <w:trPr>
          <w:trHeight w:val="299"/>
        </w:trPr>
        <w:tc>
          <w:tcPr>
            <w:tcW w:w="2127" w:type="dxa"/>
            <w:noWrap/>
            <w:hideMark/>
          </w:tcPr>
          <w:p w14:paraId="1C4E2994"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opinavir</w:t>
            </w:r>
          </w:p>
        </w:tc>
        <w:tc>
          <w:tcPr>
            <w:tcW w:w="1701" w:type="dxa"/>
            <w:noWrap/>
            <w:hideMark/>
          </w:tcPr>
          <w:p w14:paraId="7D9DCCE8" w14:textId="77777777" w:rsidR="00B65F8C" w:rsidRPr="00296ACE" w:rsidRDefault="00B65F8C" w:rsidP="00A4411A">
            <w:pPr>
              <w:spacing w:line="256" w:lineRule="auto"/>
              <w:rPr>
                <w:rFonts w:ascii="Times New Roman" w:hAnsi="Times New Roman" w:cs="Times New Roman"/>
                <w:sz w:val="20"/>
                <w:szCs w:val="20"/>
              </w:rPr>
            </w:pPr>
          </w:p>
        </w:tc>
        <w:tc>
          <w:tcPr>
            <w:tcW w:w="1984" w:type="dxa"/>
            <w:hideMark/>
          </w:tcPr>
          <w:p w14:paraId="29CADEB0"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13</w:t>
            </w:r>
          </w:p>
        </w:tc>
        <w:tc>
          <w:tcPr>
            <w:tcW w:w="1528" w:type="dxa"/>
            <w:noWrap/>
            <w:hideMark/>
          </w:tcPr>
          <w:p w14:paraId="66CDC9E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03B4D7EE"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7FC74CB9" w14:textId="18279B39"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fb39a028c","properties":{"formattedCitation":"[14]","plainCitation":"[14]","noteIndex":0},"citationItems":[{"id":"bvZVep35/bL4Xryac","uris":["http://zotero.org/users/local/3FsyJZw4/items/RV482U5P"],"itemData":{"id":"rNhfQnli/7SHIxnmo","type":"article-journal","abstract":"The study and quantiﬁcation of personal care products, such as pharmaceuticals, in surface water has become popular in recent years; yet very little description of these compounds’ presence in South African surface water exists in the literature. Antiretrovirals (ARVs), used to treat human immunodeﬁciency virus (HIV) are rarely considered within this ﬁeld. A new method for the simultaneous quantiﬁcation of 12 antiretroviral compounds in surface water using the standard addition method is described. Water samples were concentrated by a generic automated solid phase extraction method and analysed by ultrahigh pressure liquid chromatography tandem mass spectrometry (UHPLC-MS/MS). Substantial matrix effect was encountered in the samples with an average method detection limit of 90.4 ng/L. This is the ﬁrst reported countrywide survey of South African surface water for the quantiﬁcation of these compounds with average concentrations ranging between 26.5 and 430 ng/L.","container-title":"Environmental Pollution","DOI":"10.1016/j.envpol.2015.01.030","ISSN":"02697491","journalAbbreviation":"Environmental Pollution","language":"en","page":"235-243","source":"DOI.org (Crossref)","title":"The occurrence of anti-retroviral compounds used for HIV treatment in South African surface water","volume":"199","author":[{"family":"Wood","given":"Timothy Paul"},{"family":"Duvenage","given":"Cornelia S.J."},{"family":"Rohwer","given":"Egmont"}],"issued":{"date-parts":[["2015",4]]}}}],"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14]</w:t>
            </w:r>
            <w:r w:rsidRPr="00296ACE">
              <w:rPr>
                <w:rFonts w:ascii="Times New Roman" w:hAnsi="Times New Roman" w:cs="Times New Roman"/>
                <w:sz w:val="20"/>
                <w:szCs w:val="20"/>
              </w:rPr>
              <w:fldChar w:fldCharType="end"/>
            </w:r>
          </w:p>
        </w:tc>
      </w:tr>
      <w:tr w:rsidR="00B762E0" w:rsidRPr="00296ACE" w14:paraId="2DF38E98" w14:textId="77777777" w:rsidTr="00B762E0">
        <w:trPr>
          <w:trHeight w:val="299"/>
        </w:trPr>
        <w:tc>
          <w:tcPr>
            <w:tcW w:w="2127" w:type="dxa"/>
            <w:noWrap/>
            <w:hideMark/>
          </w:tcPr>
          <w:p w14:paraId="30FF975B"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opinavir</w:t>
            </w:r>
          </w:p>
        </w:tc>
        <w:tc>
          <w:tcPr>
            <w:tcW w:w="1701" w:type="dxa"/>
            <w:noWrap/>
            <w:hideMark/>
          </w:tcPr>
          <w:p w14:paraId="585E4949"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3</w:t>
            </w:r>
          </w:p>
        </w:tc>
        <w:tc>
          <w:tcPr>
            <w:tcW w:w="1984" w:type="dxa"/>
            <w:hideMark/>
          </w:tcPr>
          <w:p w14:paraId="342E5D7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3.8</w:t>
            </w:r>
          </w:p>
        </w:tc>
        <w:tc>
          <w:tcPr>
            <w:tcW w:w="1528" w:type="dxa"/>
            <w:noWrap/>
            <w:hideMark/>
          </w:tcPr>
          <w:p w14:paraId="71C3B5C7"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6A223651"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7C218B8D" w14:textId="19FC9332"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kb7f1rqb1","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2AB2E11D" w14:textId="77777777" w:rsidTr="00B762E0">
        <w:trPr>
          <w:trHeight w:val="299"/>
        </w:trPr>
        <w:tc>
          <w:tcPr>
            <w:tcW w:w="2127" w:type="dxa"/>
            <w:noWrap/>
            <w:hideMark/>
          </w:tcPr>
          <w:p w14:paraId="73B2261F"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opinavir</w:t>
            </w:r>
          </w:p>
        </w:tc>
        <w:tc>
          <w:tcPr>
            <w:tcW w:w="1701" w:type="dxa"/>
            <w:noWrap/>
            <w:hideMark/>
          </w:tcPr>
          <w:p w14:paraId="146D695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2</w:t>
            </w:r>
          </w:p>
        </w:tc>
        <w:tc>
          <w:tcPr>
            <w:tcW w:w="1984" w:type="dxa"/>
            <w:hideMark/>
          </w:tcPr>
          <w:p w14:paraId="446F5F5D"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9</w:t>
            </w:r>
          </w:p>
        </w:tc>
        <w:tc>
          <w:tcPr>
            <w:tcW w:w="1528" w:type="dxa"/>
            <w:noWrap/>
            <w:hideMark/>
          </w:tcPr>
          <w:p w14:paraId="7FAA3910"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54E2CE46"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405C298D" w14:textId="72B1DE0E"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unujet23u","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6D573FC0" w14:textId="77777777" w:rsidTr="00B762E0">
        <w:trPr>
          <w:trHeight w:val="299"/>
        </w:trPr>
        <w:tc>
          <w:tcPr>
            <w:tcW w:w="2127" w:type="dxa"/>
            <w:noWrap/>
            <w:hideMark/>
          </w:tcPr>
          <w:p w14:paraId="2B72D5AD"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opinavir</w:t>
            </w:r>
          </w:p>
        </w:tc>
        <w:tc>
          <w:tcPr>
            <w:tcW w:w="1701" w:type="dxa"/>
            <w:noWrap/>
            <w:hideMark/>
          </w:tcPr>
          <w:p w14:paraId="6F7C13E7"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2.5</w:t>
            </w:r>
          </w:p>
        </w:tc>
        <w:tc>
          <w:tcPr>
            <w:tcW w:w="1984" w:type="dxa"/>
            <w:hideMark/>
          </w:tcPr>
          <w:p w14:paraId="06147EC1"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3.8</w:t>
            </w:r>
          </w:p>
        </w:tc>
        <w:tc>
          <w:tcPr>
            <w:tcW w:w="1528" w:type="dxa"/>
            <w:noWrap/>
            <w:hideMark/>
          </w:tcPr>
          <w:p w14:paraId="5B4F731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4E59196A"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11FE8C40" w14:textId="607491AC"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eldan44pk","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710E8590" w14:textId="77777777" w:rsidTr="00B762E0">
        <w:trPr>
          <w:trHeight w:val="299"/>
        </w:trPr>
        <w:tc>
          <w:tcPr>
            <w:tcW w:w="2127" w:type="dxa"/>
            <w:noWrap/>
            <w:hideMark/>
          </w:tcPr>
          <w:p w14:paraId="4735940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Maraviroc</w:t>
            </w:r>
          </w:p>
        </w:tc>
        <w:tc>
          <w:tcPr>
            <w:tcW w:w="1701" w:type="dxa"/>
            <w:noWrap/>
            <w:hideMark/>
          </w:tcPr>
          <w:p w14:paraId="6D7D6E64"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82</w:t>
            </w:r>
          </w:p>
        </w:tc>
        <w:tc>
          <w:tcPr>
            <w:tcW w:w="1984" w:type="dxa"/>
            <w:hideMark/>
          </w:tcPr>
          <w:p w14:paraId="0000F0F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39</w:t>
            </w:r>
          </w:p>
        </w:tc>
        <w:tc>
          <w:tcPr>
            <w:tcW w:w="1528" w:type="dxa"/>
            <w:noWrap/>
            <w:hideMark/>
          </w:tcPr>
          <w:p w14:paraId="3F28BFF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 xml:space="preserve">South Africa </w:t>
            </w:r>
          </w:p>
        </w:tc>
        <w:tc>
          <w:tcPr>
            <w:tcW w:w="236" w:type="dxa"/>
          </w:tcPr>
          <w:p w14:paraId="7A9D07AE"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195871B2" w14:textId="664E0264"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svaevvqa1","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0F09A31E" w14:textId="77777777" w:rsidTr="00B762E0">
        <w:trPr>
          <w:trHeight w:val="299"/>
        </w:trPr>
        <w:tc>
          <w:tcPr>
            <w:tcW w:w="2127" w:type="dxa"/>
            <w:noWrap/>
            <w:hideMark/>
          </w:tcPr>
          <w:p w14:paraId="5526E597"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lastRenderedPageBreak/>
              <w:t>Nevirapine</w:t>
            </w:r>
          </w:p>
        </w:tc>
        <w:tc>
          <w:tcPr>
            <w:tcW w:w="1701" w:type="dxa"/>
            <w:noWrap/>
          </w:tcPr>
          <w:p w14:paraId="5042AA7F" w14:textId="77777777" w:rsidR="00B65F8C" w:rsidRPr="00296ACE" w:rsidRDefault="00B65F8C" w:rsidP="00A4411A">
            <w:pPr>
              <w:spacing w:line="360" w:lineRule="auto"/>
              <w:jc w:val="both"/>
              <w:rPr>
                <w:rFonts w:ascii="Times New Roman" w:hAnsi="Times New Roman" w:cs="Times New Roman"/>
                <w:sz w:val="20"/>
                <w:szCs w:val="20"/>
              </w:rPr>
            </w:pPr>
          </w:p>
        </w:tc>
        <w:tc>
          <w:tcPr>
            <w:tcW w:w="1984" w:type="dxa"/>
            <w:hideMark/>
          </w:tcPr>
          <w:p w14:paraId="28939F68"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357</w:t>
            </w:r>
          </w:p>
        </w:tc>
        <w:tc>
          <w:tcPr>
            <w:tcW w:w="1528" w:type="dxa"/>
            <w:noWrap/>
            <w:hideMark/>
          </w:tcPr>
          <w:p w14:paraId="4257276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Kenya</w:t>
            </w:r>
          </w:p>
        </w:tc>
        <w:tc>
          <w:tcPr>
            <w:tcW w:w="236" w:type="dxa"/>
          </w:tcPr>
          <w:p w14:paraId="77B2F58A"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248EA2D6" w14:textId="3987174F"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mlmlpfcjo","properties":{"formattedCitation":"[12]","plainCitation":"[12]","noteIndex":0},"citationItems":[{"id":"bvZVep35/lO7yfFFQ","uris":["http://zotero.org/users/8372031/items/CS87VPCL"],"itemData":{"id":36,"type":"article-journal","container-title":"Science of The Total Environment","DOI":"10.1016/j.scitotenv.2015.08.139","ISSN":"00489697","journalAbbreviation":"Science of The Total Environment","language":"en","page":"206-213","source":"DOI.org (Crossref)","title":"Occurrence of selected antibiotics and antiretroviral drugs in Nairobi River Basin, Kenya","volume":"539","author":[{"family":"Ngumba","given":"Elijah"},{"family":"Gachanja","given":"Anthony"},{"family":"Tuhkanen","given":"Tuula"}],"issued":{"date-parts":[["2016",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12]</w:t>
            </w:r>
            <w:r w:rsidRPr="00296ACE">
              <w:rPr>
                <w:rFonts w:ascii="Times New Roman" w:hAnsi="Times New Roman" w:cs="Times New Roman"/>
                <w:sz w:val="20"/>
                <w:szCs w:val="20"/>
              </w:rPr>
              <w:fldChar w:fldCharType="end"/>
            </w:r>
          </w:p>
        </w:tc>
      </w:tr>
      <w:tr w:rsidR="00B762E0" w:rsidRPr="00296ACE" w14:paraId="50BC6CF3" w14:textId="77777777" w:rsidTr="00B762E0">
        <w:trPr>
          <w:trHeight w:val="299"/>
        </w:trPr>
        <w:tc>
          <w:tcPr>
            <w:tcW w:w="2127" w:type="dxa"/>
            <w:noWrap/>
            <w:hideMark/>
          </w:tcPr>
          <w:p w14:paraId="7FC37249"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Nevirapine</w:t>
            </w:r>
          </w:p>
        </w:tc>
        <w:tc>
          <w:tcPr>
            <w:tcW w:w="1701" w:type="dxa"/>
            <w:noWrap/>
            <w:hideMark/>
          </w:tcPr>
          <w:p w14:paraId="08046A29"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85</w:t>
            </w:r>
          </w:p>
        </w:tc>
        <w:tc>
          <w:tcPr>
            <w:tcW w:w="1984" w:type="dxa"/>
            <w:hideMark/>
          </w:tcPr>
          <w:p w14:paraId="2C696250"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03</w:t>
            </w:r>
          </w:p>
        </w:tc>
        <w:tc>
          <w:tcPr>
            <w:tcW w:w="1528" w:type="dxa"/>
            <w:noWrap/>
            <w:hideMark/>
          </w:tcPr>
          <w:p w14:paraId="61ED7279"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Kenya</w:t>
            </w:r>
          </w:p>
        </w:tc>
        <w:tc>
          <w:tcPr>
            <w:tcW w:w="236" w:type="dxa"/>
          </w:tcPr>
          <w:p w14:paraId="480053FA"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6D4D7CDF" w14:textId="6E64A9FA"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81hu19mvj","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6]</w:t>
            </w:r>
            <w:r w:rsidRPr="00296ACE">
              <w:rPr>
                <w:rFonts w:ascii="Times New Roman" w:hAnsi="Times New Roman" w:cs="Times New Roman"/>
                <w:sz w:val="20"/>
                <w:szCs w:val="20"/>
              </w:rPr>
              <w:fldChar w:fldCharType="end"/>
            </w:r>
          </w:p>
        </w:tc>
      </w:tr>
      <w:tr w:rsidR="00B762E0" w:rsidRPr="00296ACE" w14:paraId="255C0D46" w14:textId="77777777" w:rsidTr="00B762E0">
        <w:trPr>
          <w:trHeight w:val="299"/>
        </w:trPr>
        <w:tc>
          <w:tcPr>
            <w:tcW w:w="2127" w:type="dxa"/>
            <w:noWrap/>
            <w:hideMark/>
          </w:tcPr>
          <w:p w14:paraId="67AC7C8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Nevirapine</w:t>
            </w:r>
          </w:p>
        </w:tc>
        <w:tc>
          <w:tcPr>
            <w:tcW w:w="1701" w:type="dxa"/>
            <w:noWrap/>
            <w:hideMark/>
          </w:tcPr>
          <w:p w14:paraId="5F31D6C7"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3.3</w:t>
            </w:r>
          </w:p>
        </w:tc>
        <w:tc>
          <w:tcPr>
            <w:tcW w:w="1984" w:type="dxa"/>
            <w:hideMark/>
          </w:tcPr>
          <w:p w14:paraId="16096FAE"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2.11</w:t>
            </w:r>
          </w:p>
        </w:tc>
        <w:tc>
          <w:tcPr>
            <w:tcW w:w="1528" w:type="dxa"/>
            <w:noWrap/>
            <w:hideMark/>
          </w:tcPr>
          <w:p w14:paraId="030E227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Kenya</w:t>
            </w:r>
          </w:p>
        </w:tc>
        <w:tc>
          <w:tcPr>
            <w:tcW w:w="236" w:type="dxa"/>
          </w:tcPr>
          <w:p w14:paraId="518F90FF"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504C977A" w14:textId="75C4701C"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jp9u1nfcf","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6]</w:t>
            </w:r>
            <w:r w:rsidRPr="00296ACE">
              <w:rPr>
                <w:rFonts w:ascii="Times New Roman" w:hAnsi="Times New Roman" w:cs="Times New Roman"/>
                <w:sz w:val="20"/>
                <w:szCs w:val="20"/>
              </w:rPr>
              <w:fldChar w:fldCharType="end"/>
            </w:r>
          </w:p>
        </w:tc>
      </w:tr>
      <w:tr w:rsidR="00B762E0" w:rsidRPr="00296ACE" w14:paraId="72DCAEBB" w14:textId="77777777" w:rsidTr="00B762E0">
        <w:trPr>
          <w:trHeight w:val="299"/>
        </w:trPr>
        <w:tc>
          <w:tcPr>
            <w:tcW w:w="2127" w:type="dxa"/>
            <w:noWrap/>
            <w:hideMark/>
          </w:tcPr>
          <w:p w14:paraId="5775FAC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Nevirapine</w:t>
            </w:r>
          </w:p>
        </w:tc>
        <w:tc>
          <w:tcPr>
            <w:tcW w:w="1701" w:type="dxa"/>
            <w:noWrap/>
            <w:hideMark/>
          </w:tcPr>
          <w:p w14:paraId="6421FDD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2.08</w:t>
            </w:r>
          </w:p>
        </w:tc>
        <w:tc>
          <w:tcPr>
            <w:tcW w:w="1984" w:type="dxa"/>
            <w:hideMark/>
          </w:tcPr>
          <w:p w14:paraId="07148D6F"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2.03</w:t>
            </w:r>
          </w:p>
        </w:tc>
        <w:tc>
          <w:tcPr>
            <w:tcW w:w="1528" w:type="dxa"/>
            <w:noWrap/>
            <w:hideMark/>
          </w:tcPr>
          <w:p w14:paraId="3A828AC1"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Kenya</w:t>
            </w:r>
          </w:p>
        </w:tc>
        <w:tc>
          <w:tcPr>
            <w:tcW w:w="236" w:type="dxa"/>
          </w:tcPr>
          <w:p w14:paraId="312219C8"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3D11E721" w14:textId="02788C85"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0mo4m2rk4","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6]</w:t>
            </w:r>
            <w:r w:rsidRPr="00296ACE">
              <w:rPr>
                <w:rFonts w:ascii="Times New Roman" w:hAnsi="Times New Roman" w:cs="Times New Roman"/>
                <w:sz w:val="20"/>
                <w:szCs w:val="20"/>
              </w:rPr>
              <w:fldChar w:fldCharType="end"/>
            </w:r>
          </w:p>
        </w:tc>
      </w:tr>
      <w:tr w:rsidR="00B762E0" w:rsidRPr="00296ACE" w14:paraId="211E94CA" w14:textId="77777777" w:rsidTr="00B762E0">
        <w:trPr>
          <w:trHeight w:val="299"/>
        </w:trPr>
        <w:tc>
          <w:tcPr>
            <w:tcW w:w="2127" w:type="dxa"/>
            <w:noWrap/>
            <w:hideMark/>
          </w:tcPr>
          <w:p w14:paraId="172842A8"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Nevirapine</w:t>
            </w:r>
          </w:p>
        </w:tc>
        <w:tc>
          <w:tcPr>
            <w:tcW w:w="1701" w:type="dxa"/>
            <w:noWrap/>
            <w:hideMark/>
          </w:tcPr>
          <w:p w14:paraId="7E91F148"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11</w:t>
            </w:r>
          </w:p>
        </w:tc>
        <w:tc>
          <w:tcPr>
            <w:tcW w:w="1984" w:type="dxa"/>
            <w:hideMark/>
          </w:tcPr>
          <w:p w14:paraId="3FE2579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002</w:t>
            </w:r>
          </w:p>
        </w:tc>
        <w:tc>
          <w:tcPr>
            <w:tcW w:w="1528" w:type="dxa"/>
            <w:noWrap/>
            <w:hideMark/>
          </w:tcPr>
          <w:p w14:paraId="6946D5D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Canada</w:t>
            </w:r>
          </w:p>
        </w:tc>
        <w:tc>
          <w:tcPr>
            <w:tcW w:w="236" w:type="dxa"/>
          </w:tcPr>
          <w:p w14:paraId="7039A4CD"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5D870D85" w14:textId="437107FF"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c1jfr64tk","properties":{"formattedCitation":"[11]","plainCitation":"[11]","noteIndex":0},"citationItems":[{"id":"bvZVep35/tOirrfdc","uris":["http://zotero.org/users/8372031/items/YYYA883V"],"itemData":{"id":153,"type":"article-journal","abstract":"Although there is increased global environmental concern about emerging organic micropollutants (EOMPs) such as pharmaceuticals, personal care products (PPCPs) and polar pesticides, limited information is available on their occurrence in Africa. This study presents unique data on concentrations and loads of 31 PPCPs and 10 pesticides in four wastewater stabilization ponds (WSPs) and receiving rivers (ﬂowing through urban centres) in Kenya. The WSPs indicate a high potential to remove pharmaceutically active compounds (PhACs) with removals by up to N4 orders of magnitude (N99.99% removal), mainly occurring at the facultative stage. However, there are large differences in removal among the different classes, and a shift in the relative PhACs occurrence is observed during wastewater treatment. Whereas the inﬂuent is dominated by high-consumption PhACs like anti-inﬂammatory drugs (e.g. paracetamol and ibuprofen, up to 1000 μg L−1), the most recalcitrant PhACs including mainly antibiotics (e.g. sulfadoxin and sulfamethoxazole) and antiretrovirals (e.g. lamivudine and nevirapine) are largely abundant (up to 100 μg L−1) in treated efﬂuent.","container-title":"Science of The Total Environment","DOI":"10.1016/j.scitotenv.2018.04.331","ISSN":"00489697","journalAbbreviation":"Science of The Total Environment","language":"en","page":"336-348","source":"DOI.org (Crossref)","title":"Occurrence, fate and removal of pharmaceuticals, personal care products and pesticides in wastewater stabilization ponds and receiving rivers in the Nzoia Basin, Kenya","volume":"637-638","author":[{"family":"K'oreje","given":"Kenneth Otieno"},{"family":"Kandie","given":"Faith Jebiwot"},{"family":"Vergeynst","given":"Leendert"},{"family":"Abira","given":"Margaret Akinyi"},{"family":"Van Langenhove","given":"Herman"},{"family":"Okoth","given":"Maurice"},{"family":"Demeestere","given":"Kristof"}],"issued":{"date-parts":[["2018",10]]}}}],"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11]</w:t>
            </w:r>
            <w:r w:rsidRPr="00296ACE">
              <w:rPr>
                <w:rFonts w:ascii="Times New Roman" w:hAnsi="Times New Roman" w:cs="Times New Roman"/>
                <w:sz w:val="20"/>
                <w:szCs w:val="20"/>
              </w:rPr>
              <w:fldChar w:fldCharType="end"/>
            </w:r>
          </w:p>
        </w:tc>
      </w:tr>
      <w:tr w:rsidR="00B762E0" w:rsidRPr="00296ACE" w14:paraId="21C2CD9F" w14:textId="77777777" w:rsidTr="00B762E0">
        <w:trPr>
          <w:trHeight w:val="299"/>
        </w:trPr>
        <w:tc>
          <w:tcPr>
            <w:tcW w:w="2127" w:type="dxa"/>
            <w:noWrap/>
            <w:hideMark/>
          </w:tcPr>
          <w:p w14:paraId="2D3ECB5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sz w:val="20"/>
                <w:szCs w:val="20"/>
              </w:rPr>
              <w:t>Nevirapine</w:t>
            </w:r>
          </w:p>
        </w:tc>
        <w:tc>
          <w:tcPr>
            <w:tcW w:w="1701" w:type="dxa"/>
            <w:noWrap/>
            <w:hideMark/>
          </w:tcPr>
          <w:p w14:paraId="5D0ADCA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sz w:val="20"/>
                <w:szCs w:val="20"/>
              </w:rPr>
              <w:t>0.64</w:t>
            </w:r>
          </w:p>
        </w:tc>
        <w:tc>
          <w:tcPr>
            <w:tcW w:w="1984" w:type="dxa"/>
            <w:hideMark/>
          </w:tcPr>
          <w:p w14:paraId="04BF168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sz w:val="20"/>
                <w:szCs w:val="20"/>
              </w:rPr>
              <w:t>1.72</w:t>
            </w:r>
          </w:p>
        </w:tc>
        <w:tc>
          <w:tcPr>
            <w:tcW w:w="1528" w:type="dxa"/>
            <w:noWrap/>
            <w:hideMark/>
          </w:tcPr>
          <w:p w14:paraId="31CF4308"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sz w:val="20"/>
                <w:szCs w:val="20"/>
              </w:rPr>
              <w:t>Zambia</w:t>
            </w:r>
          </w:p>
        </w:tc>
        <w:tc>
          <w:tcPr>
            <w:tcW w:w="236" w:type="dxa"/>
          </w:tcPr>
          <w:p w14:paraId="5A9C1959" w14:textId="77777777" w:rsidR="00B65F8C" w:rsidRPr="00296ACE" w:rsidRDefault="00B65F8C" w:rsidP="00A4411A">
            <w:pPr>
              <w:spacing w:line="360" w:lineRule="auto"/>
              <w:jc w:val="center"/>
              <w:rPr>
                <w:rFonts w:ascii="Times New Roman" w:hAnsi="Times New Roman"/>
                <w:sz w:val="20"/>
                <w:szCs w:val="20"/>
              </w:rPr>
            </w:pPr>
          </w:p>
        </w:tc>
        <w:tc>
          <w:tcPr>
            <w:tcW w:w="1638" w:type="dxa"/>
            <w:noWrap/>
            <w:hideMark/>
          </w:tcPr>
          <w:p w14:paraId="774B6085" w14:textId="3DF3BFDA"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sz w:val="20"/>
                <w:szCs w:val="20"/>
              </w:rPr>
              <w:fldChar w:fldCharType="begin"/>
            </w:r>
            <w:r w:rsidR="004F0B41">
              <w:rPr>
                <w:rFonts w:ascii="Times New Roman" w:hAnsi="Times New Roman"/>
                <w:sz w:val="20"/>
                <w:szCs w:val="20"/>
              </w:rPr>
              <w:instrText xml:space="preserve"> ADDIN ZOTERO_ITEM CSL_CITATION {"citationID":"a2mngj08jpc","properties":{"formattedCitation":"[13]","plainCitation":"[13]","noteIndex":0},"citationItems":[{"id":"bvZVep35/bwZ1QHJe","uris":["http://zotero.org/users/8372031/items/IJ24DJ6Q"],"itemData":{"id":1343,"type":"article-journal","abstract":"Recently, there has been an increased interest in bridging the knowledge gap in the occurrence and fate of pharmaceuticals in African urban water  cycles. In this study, the occurrence of 7 antibiotics and 3 antiretrovirals in source-separated urine, groundwater, wastewater and surface water of the peri-urban area of Chunga in Lusaka, Zambia, was studied. In groundwater, the pharmaceuticals were only sporadically present with 4 antibiotics and 1 antiretroviral detected. The concentration of the antibiotics ranged from below limit of quantification (&lt;LOQ) to 880 ng/L, with sulfamethoxazole having the highest detection frequency of 42.3%. In the surface water, a comparatively high concentration of pharmaceuticals was measured with concentrations ranging from &lt;LOQ–11 800 ng/L to &lt;LOQ–49 700 ng/L for antibiotics and antiretroviral drugs, respectively.Similarly, the concentration of antibiotics in wastewater treatment plant (WWTP) influent and effluent waters ranged from 100–33 300 ng/L and 80–30 040 ng/L, respectively. The concentration of the antiretrovirals was also relatively high in the wastewater and ranged from 680–118 970 ng/L and 1 720–55 760 ng/L in the influent and effluent, respectively. The concentration of the target analytes in source-separated urine were several orders of magnitude higher than in wastewater. Sulfamethoxazole, trimethoprim and lamivudine had the highest concentrations, of 7 740 μg/L, 12 800 μg/L and 10 010 μg/L, respectively. The high concentration detected in source-separated urine calls for precautionary measures to be  undertaken when such urine is to be used as a fertilizer. However, urine source separation has a major advantage of pooling a significant proportion of excreted pharmaceuticals into small manageable volumes which can be effectively treated,  minimizing environmental contamination. The high concentrations of antibiotics and antiretroviral drugs measured in this study necessitate creation of effective barriers to mitigate the possible environmental and human health risks. \nKeywords: antibiotics antiretrovirals groundwater source-separated  urine wastewater","container-title":"Water SA","ISSN":"0378-4738","issue":"2","language":"en","license":"Copyright (c)","note":"number: 2","page":"278-284","source":"www.ajol.info","title":"Occurrence of antibiotics and antiretroviral drugs in source-separated urine, groundwater, surface water and wastewater in the peri-urban area of Chunga in Lusaka, Zambia","volume":"46","author":[{"family":"Ngumba","given":"Elijah"},{"family":"Gachanja","given":"Anthony"},{"family":"Nyirenda","given":"James"},{"family":"Maldonado","given":"Johanna"},{"family":"Tuhkanen","given":"Tuula"}],"issued":{"date-parts":[["2020",5,19]]}}}],"schema":"https://github.com/citation-style-language/schema/raw/master/csl-citation.json"} </w:instrText>
            </w:r>
            <w:r w:rsidRPr="00296ACE">
              <w:rPr>
                <w:rFonts w:ascii="Times New Roman" w:hAnsi="Times New Roman"/>
                <w:sz w:val="20"/>
                <w:szCs w:val="20"/>
              </w:rPr>
              <w:fldChar w:fldCharType="separate"/>
            </w:r>
            <w:r w:rsidR="00517FC1" w:rsidRPr="00517FC1">
              <w:rPr>
                <w:rFonts w:ascii="Times New Roman" w:hAnsi="Times New Roman" w:cs="Times New Roman"/>
                <w:sz w:val="20"/>
                <w:szCs w:val="24"/>
              </w:rPr>
              <w:t>[13]</w:t>
            </w:r>
            <w:r w:rsidRPr="00296ACE">
              <w:rPr>
                <w:rFonts w:ascii="Times New Roman" w:hAnsi="Times New Roman"/>
                <w:sz w:val="20"/>
                <w:szCs w:val="20"/>
              </w:rPr>
              <w:fldChar w:fldCharType="end"/>
            </w:r>
          </w:p>
        </w:tc>
      </w:tr>
      <w:tr w:rsidR="00B762E0" w:rsidRPr="00296ACE" w14:paraId="0A2B844A" w14:textId="77777777" w:rsidTr="00B762E0">
        <w:trPr>
          <w:trHeight w:val="299"/>
        </w:trPr>
        <w:tc>
          <w:tcPr>
            <w:tcW w:w="2127" w:type="dxa"/>
            <w:noWrap/>
            <w:hideMark/>
          </w:tcPr>
          <w:p w14:paraId="4957179D"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Nevirapine</w:t>
            </w:r>
          </w:p>
        </w:tc>
        <w:tc>
          <w:tcPr>
            <w:tcW w:w="1701" w:type="dxa"/>
            <w:noWrap/>
            <w:hideMark/>
          </w:tcPr>
          <w:p w14:paraId="2D31CD7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67</w:t>
            </w:r>
          </w:p>
        </w:tc>
        <w:tc>
          <w:tcPr>
            <w:tcW w:w="1984" w:type="dxa"/>
            <w:hideMark/>
          </w:tcPr>
          <w:p w14:paraId="6AA4D3A7"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54</w:t>
            </w:r>
          </w:p>
        </w:tc>
        <w:tc>
          <w:tcPr>
            <w:tcW w:w="1528" w:type="dxa"/>
            <w:noWrap/>
            <w:hideMark/>
          </w:tcPr>
          <w:p w14:paraId="5058A40E"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7CDEDC68"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739A869F" w14:textId="6A4B9512"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2011l6ag3","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554E33F7" w14:textId="77777777" w:rsidTr="00B762E0">
        <w:trPr>
          <w:trHeight w:val="299"/>
        </w:trPr>
        <w:tc>
          <w:tcPr>
            <w:tcW w:w="2127" w:type="dxa"/>
            <w:noWrap/>
            <w:hideMark/>
          </w:tcPr>
          <w:p w14:paraId="427ECE8B"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Nevirapine</w:t>
            </w:r>
          </w:p>
        </w:tc>
        <w:tc>
          <w:tcPr>
            <w:tcW w:w="1701" w:type="dxa"/>
            <w:noWrap/>
            <w:hideMark/>
          </w:tcPr>
          <w:p w14:paraId="15C6852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2.1</w:t>
            </w:r>
          </w:p>
        </w:tc>
        <w:tc>
          <w:tcPr>
            <w:tcW w:w="1984" w:type="dxa"/>
            <w:hideMark/>
          </w:tcPr>
          <w:p w14:paraId="7BEF477D"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9</w:t>
            </w:r>
          </w:p>
        </w:tc>
        <w:tc>
          <w:tcPr>
            <w:tcW w:w="1528" w:type="dxa"/>
            <w:noWrap/>
            <w:hideMark/>
          </w:tcPr>
          <w:p w14:paraId="25967F3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7E5C4FF4"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199A7383" w14:textId="3E8FC26B"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2fsp15tv3","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76F2072D" w14:textId="77777777" w:rsidTr="00B762E0">
        <w:trPr>
          <w:trHeight w:val="299"/>
        </w:trPr>
        <w:tc>
          <w:tcPr>
            <w:tcW w:w="2127" w:type="dxa"/>
            <w:noWrap/>
            <w:hideMark/>
          </w:tcPr>
          <w:p w14:paraId="342C8098"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Nevirapine</w:t>
            </w:r>
          </w:p>
        </w:tc>
        <w:tc>
          <w:tcPr>
            <w:tcW w:w="1701" w:type="dxa"/>
            <w:noWrap/>
            <w:hideMark/>
          </w:tcPr>
          <w:p w14:paraId="2A4E1658"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2.8</w:t>
            </w:r>
          </w:p>
        </w:tc>
        <w:tc>
          <w:tcPr>
            <w:tcW w:w="1984" w:type="dxa"/>
            <w:hideMark/>
          </w:tcPr>
          <w:p w14:paraId="10BC009E"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4</w:t>
            </w:r>
          </w:p>
        </w:tc>
        <w:tc>
          <w:tcPr>
            <w:tcW w:w="1528" w:type="dxa"/>
            <w:noWrap/>
            <w:hideMark/>
          </w:tcPr>
          <w:p w14:paraId="17706E4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1CDBAC00"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4F43CBE6" w14:textId="63F9BA92"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eut2flf8v","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5AED1659" w14:textId="77777777" w:rsidTr="00B762E0">
        <w:trPr>
          <w:trHeight w:val="299"/>
        </w:trPr>
        <w:tc>
          <w:tcPr>
            <w:tcW w:w="2127" w:type="dxa"/>
            <w:noWrap/>
            <w:hideMark/>
          </w:tcPr>
          <w:p w14:paraId="3E0A344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Nevirapine</w:t>
            </w:r>
          </w:p>
        </w:tc>
        <w:tc>
          <w:tcPr>
            <w:tcW w:w="1701" w:type="dxa"/>
            <w:noWrap/>
            <w:hideMark/>
          </w:tcPr>
          <w:p w14:paraId="28841CB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681</w:t>
            </w:r>
          </w:p>
        </w:tc>
        <w:tc>
          <w:tcPr>
            <w:tcW w:w="1984" w:type="dxa"/>
            <w:hideMark/>
          </w:tcPr>
          <w:p w14:paraId="6F4DCC80"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764</w:t>
            </w:r>
          </w:p>
        </w:tc>
        <w:tc>
          <w:tcPr>
            <w:tcW w:w="1528" w:type="dxa"/>
            <w:noWrap/>
            <w:hideMark/>
          </w:tcPr>
          <w:p w14:paraId="16AB43A9"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45644E47"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434F794B" w14:textId="03DEDFB5"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p9f1ouq2a","properties":{"formattedCitation":"[10]","plainCitation":"[10]","noteIndex":0},"citationItems":[{"id":"bvZVep35/NRy8Rf3y","uris":["http://zotero.org/users/8372031/items/ZZEINR4V"],"itemData":{"id":35,"type":"article-journal","abstract":"The widespread implementation of antiretroviral therapy medication has made antiretroviral drugs (ARVDs) a signiﬁcant pharmaceutical class in regions of high HIV infection rates. However, relatively little is known regarding the environmental occurrence of these emerging contaminants, and this is especially true for their metabolites. In this work, we report analytical methods to study the simultaneous occurrence of a range of common ARVDs and some of their known metabolites in surface water and wastewater. A novel direct injection liquid chromatography-tandem mass spectrometry (LC-MS/MS) method is reported for the analysis of ARVDs of different therapeutic classes and their selected metabolites in wastewater samples. In addition, a solid phase extraction (SPE) procedure was developed for pre-concentration of ARVs and metabolites from surface water samples. The respective methods proved suitable for the quantitative analysis of six parent ARVDs from three ARV classes, as well as three metabolites. Method validation showed average recoveries of 86% for the direct injection method, and 64% for the SPE method. With the exception of Zidovudine and the metabolites of Zidovudine and Ritonavir, all target ARVDs were detected in wastewater samples from two wastewater treatment plants in the Western Cape, South Africa. Higher concentrations were generally measured in inﬂuent compared to efﬂuent samples, in the dry compared to the wet season as well as in chlorinated compared to uvirradiated efﬂuents. This study contributes for the ﬁrst time quantitative data on the environmental occurrence of the known metabolites of Nevirapine (12-hydroxy-Nevirapine) and Efavirenz (8,14dihydroxy-Efavirenz).","container-title":"Chemosphere","DOI":"10.1016/j.chemosphere.2018.12.205","ISSN":"00456535","journalAbbreviation":"Chemosphere","language":"en","page":"983-992","source":"DOI.org (Crossref)","title":"Simultaneous quantification of commonly prescribed antiretroviral drugs and their selected metabolites in aqueous environmental samples by direct injection and solid phase extraction liquid chromatography - tandem mass spectrometry","volume":"220","author":[{"family":"Mosekiemang","given":"Tlou T."},{"family":"Stander","given":"Maria A."},{"family":"Villiers","given":"André","non-dropping-particle":"de"}],"issued":{"date-parts":[["2019",4]]}}}],"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10]</w:t>
            </w:r>
            <w:r w:rsidRPr="00296ACE">
              <w:rPr>
                <w:rFonts w:ascii="Times New Roman" w:hAnsi="Times New Roman" w:cs="Times New Roman"/>
                <w:sz w:val="20"/>
                <w:szCs w:val="20"/>
              </w:rPr>
              <w:fldChar w:fldCharType="end"/>
            </w:r>
          </w:p>
        </w:tc>
      </w:tr>
      <w:tr w:rsidR="00B762E0" w:rsidRPr="00296ACE" w14:paraId="5453EB8E" w14:textId="77777777" w:rsidTr="00B762E0">
        <w:trPr>
          <w:trHeight w:val="299"/>
        </w:trPr>
        <w:tc>
          <w:tcPr>
            <w:tcW w:w="2127" w:type="dxa"/>
            <w:noWrap/>
            <w:hideMark/>
          </w:tcPr>
          <w:p w14:paraId="547F47F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Nevirapine</w:t>
            </w:r>
          </w:p>
        </w:tc>
        <w:tc>
          <w:tcPr>
            <w:tcW w:w="1701" w:type="dxa"/>
            <w:noWrap/>
            <w:hideMark/>
          </w:tcPr>
          <w:p w14:paraId="31F7F32B"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2.1</w:t>
            </w:r>
          </w:p>
        </w:tc>
        <w:tc>
          <w:tcPr>
            <w:tcW w:w="1984" w:type="dxa"/>
            <w:hideMark/>
          </w:tcPr>
          <w:p w14:paraId="103893D0"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35</w:t>
            </w:r>
          </w:p>
        </w:tc>
        <w:tc>
          <w:tcPr>
            <w:tcW w:w="1528" w:type="dxa"/>
            <w:noWrap/>
            <w:hideMark/>
          </w:tcPr>
          <w:p w14:paraId="658B483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18C7BDEF"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2B5E1B8E" w14:textId="77F9D174"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7bs4j6sau","properties":{"formattedCitation":"[9]","plainCitation":"[9]","noteIndex":0},"citationItems":[{"id":"bvZVep35/K2G6my08","uris":["http://zotero.org/users/8372031/items/FFTD62LF"],"itemData":{"id":1524,"type":"article-journal","abstract":"Increasing amounts of Pharmaceutical Personal Care Products (PPCPs) have been detected in the water cycle in recent years. Of all the PPCPs, very little information regarding the determination of Antiretroviral Drugs (ARVDs) is available. The aim of this study was to monitor the concentrations of two ARVDs, nevirapine and efavirenz in influent and effluent points at a Wastewater Treatment Works in Gauteng, South Africa. Treated wastewater, before and after chlorination, was also examined to determine if the target ARVDs were removed by chlorination. The target ARVDs were extracted from wastewater using Solid Phase Extraction (SPE) and the extracts were subsequently analysed using Gas Chromatography-Time of Flight Mass Spectrometry (GC-TOFMS).The method (extraction plus instrumental) was validated to determine limits of detection and quantification; accuracy; precision and uncertainties (at 40 ng/L) and all were found to be well within requirements for part per trillion analyses. The robustness of the method was also determined by analysing 10 quality control replicates on three non-consecutive days and found to be fit for purpose. The concentrations of nevirapine and efavirenz in wastewater influent were found to be as high as 2100 and 17400 ng/L respectively. As much as 50% of the ARVDs were removed by the wastewater treatment plant and resulted in treated effluent concentrations of nevirapine and efavirenz as high as 350 and 7100 ng/L respectively. Chlorination was not found to affect the ARVDs significantly. The findings from two other investigations, one in Germany and the other from South Africa, that have investigated ARVDsin surface water and wastewater are compared with those of this study.","container-title":"Journal of Chromatography &amp; Separation Techniques","DOI":"10.4172/2157-7064.1000272","journalAbbreviation":"Journal of Chromatography &amp; Separation Techniques","source":"ResearchGate","title":"Quantification of Selected Antiretroviral Drugs in a Wastewater Treatment Works in South Africa Using GC-TOFMS","volume":"06","author":[{"family":"Schoeman","given":"C"},{"family":"Mashiane","given":"M"},{"family":"Dlamini","given":"M"},{"family":"Okonkwo","given":"O.J."}],"issued":{"date-parts":[["2015",1,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9]</w:t>
            </w:r>
            <w:r w:rsidRPr="00296ACE">
              <w:rPr>
                <w:rFonts w:ascii="Times New Roman" w:hAnsi="Times New Roman" w:cs="Times New Roman"/>
                <w:sz w:val="20"/>
                <w:szCs w:val="20"/>
              </w:rPr>
              <w:fldChar w:fldCharType="end"/>
            </w:r>
          </w:p>
        </w:tc>
      </w:tr>
      <w:tr w:rsidR="00B762E0" w:rsidRPr="00296ACE" w14:paraId="1FC00898" w14:textId="77777777" w:rsidTr="00B762E0">
        <w:trPr>
          <w:trHeight w:val="299"/>
        </w:trPr>
        <w:tc>
          <w:tcPr>
            <w:tcW w:w="2127" w:type="dxa"/>
            <w:noWrap/>
            <w:hideMark/>
          </w:tcPr>
          <w:p w14:paraId="32807FAD"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Nevirapine</w:t>
            </w:r>
          </w:p>
        </w:tc>
        <w:tc>
          <w:tcPr>
            <w:tcW w:w="1701" w:type="dxa"/>
            <w:noWrap/>
            <w:hideMark/>
          </w:tcPr>
          <w:p w14:paraId="06AEE891"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22</w:t>
            </w:r>
          </w:p>
        </w:tc>
        <w:tc>
          <w:tcPr>
            <w:tcW w:w="1984" w:type="dxa"/>
            <w:hideMark/>
          </w:tcPr>
          <w:p w14:paraId="7F1CB88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32</w:t>
            </w:r>
          </w:p>
        </w:tc>
        <w:tc>
          <w:tcPr>
            <w:tcW w:w="1528" w:type="dxa"/>
            <w:noWrap/>
            <w:hideMark/>
          </w:tcPr>
          <w:p w14:paraId="0BE0C3B4"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Germany</w:t>
            </w:r>
          </w:p>
        </w:tc>
        <w:tc>
          <w:tcPr>
            <w:tcW w:w="236" w:type="dxa"/>
          </w:tcPr>
          <w:p w14:paraId="70EA7AC4"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48C09925" w14:textId="4265DF0A"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leld7rntj","properties":{"formattedCitation":"[5]","plainCitation":"[5]","noteIndex":0},"citationItems":[{"id":"bvZVep35/QltU5ccN","uris":["http://zotero.org/users/8372031/items/CVEG32XM"],"itemData":{"id":43,"type":"article-journal","container-title":"Environmental Science &amp; Technology","DOI":"10.1021/es903216p","ISSN":"0013-936X, 1520-5851","issue":"5","journalAbbreviation":"Environ. Sci. Technol.","language":"en","note":"number: 5","page":"1728-1735","source":"DOI.org (Crossref)","title":"Antiviral Drugs in Wastewater and Surface Waters: A New Pharmaceutical Class of Environmental Relevance?","title-short":"Antiviral Drugs in Wastewater and Surface Waters","volume":"44","author":[{"family":"Prasse","given":"Carsten"},{"family":"Schlüsener","given":"Michael P."},{"family":"Schulz","given":"Ralf"},{"family":"Ternes","given":"Thomas A."}],"issued":{"date-parts":[["2010",3,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5]</w:t>
            </w:r>
            <w:r w:rsidRPr="00296ACE">
              <w:rPr>
                <w:rFonts w:ascii="Times New Roman" w:hAnsi="Times New Roman" w:cs="Times New Roman"/>
                <w:sz w:val="20"/>
                <w:szCs w:val="20"/>
              </w:rPr>
              <w:fldChar w:fldCharType="end"/>
            </w:r>
          </w:p>
        </w:tc>
      </w:tr>
      <w:tr w:rsidR="00B762E0" w:rsidRPr="00296ACE" w14:paraId="7CD056C6" w14:textId="77777777" w:rsidTr="00B762E0">
        <w:trPr>
          <w:trHeight w:val="299"/>
        </w:trPr>
        <w:tc>
          <w:tcPr>
            <w:tcW w:w="2127" w:type="dxa"/>
            <w:noWrap/>
            <w:hideMark/>
          </w:tcPr>
          <w:p w14:paraId="25167521"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Raltegravir</w:t>
            </w:r>
          </w:p>
        </w:tc>
        <w:tc>
          <w:tcPr>
            <w:tcW w:w="1701" w:type="dxa"/>
            <w:noWrap/>
            <w:hideMark/>
          </w:tcPr>
          <w:p w14:paraId="6998388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7</w:t>
            </w:r>
          </w:p>
        </w:tc>
        <w:tc>
          <w:tcPr>
            <w:tcW w:w="1984" w:type="dxa"/>
            <w:hideMark/>
          </w:tcPr>
          <w:p w14:paraId="0FBD35BD"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3.5</w:t>
            </w:r>
          </w:p>
        </w:tc>
        <w:tc>
          <w:tcPr>
            <w:tcW w:w="1528" w:type="dxa"/>
            <w:noWrap/>
            <w:hideMark/>
          </w:tcPr>
          <w:p w14:paraId="68C34AF4"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0B52CAEC"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271F74CB" w14:textId="114449C3"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r1sa8mte9","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6E30885D" w14:textId="77777777" w:rsidTr="00B762E0">
        <w:trPr>
          <w:trHeight w:val="299"/>
        </w:trPr>
        <w:tc>
          <w:tcPr>
            <w:tcW w:w="2127" w:type="dxa"/>
            <w:noWrap/>
            <w:hideMark/>
          </w:tcPr>
          <w:p w14:paraId="5F9DF1A0"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Raltegravir</w:t>
            </w:r>
          </w:p>
        </w:tc>
        <w:tc>
          <w:tcPr>
            <w:tcW w:w="1701" w:type="dxa"/>
            <w:noWrap/>
            <w:hideMark/>
          </w:tcPr>
          <w:p w14:paraId="494B5F2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81</w:t>
            </w:r>
          </w:p>
        </w:tc>
        <w:tc>
          <w:tcPr>
            <w:tcW w:w="1984" w:type="dxa"/>
            <w:hideMark/>
          </w:tcPr>
          <w:p w14:paraId="6B8EB881"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86</w:t>
            </w:r>
          </w:p>
        </w:tc>
        <w:tc>
          <w:tcPr>
            <w:tcW w:w="1528" w:type="dxa"/>
            <w:noWrap/>
            <w:hideMark/>
          </w:tcPr>
          <w:p w14:paraId="5D491C6E"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0764BC2C"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58D493A2" w14:textId="69972E36"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1r8l3v297","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4220B14A" w14:textId="77777777" w:rsidTr="00B762E0">
        <w:trPr>
          <w:trHeight w:val="299"/>
        </w:trPr>
        <w:tc>
          <w:tcPr>
            <w:tcW w:w="2127" w:type="dxa"/>
            <w:noWrap/>
            <w:hideMark/>
          </w:tcPr>
          <w:p w14:paraId="56EC41CF"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 xml:space="preserve">Raltegravir </w:t>
            </w:r>
          </w:p>
        </w:tc>
        <w:tc>
          <w:tcPr>
            <w:tcW w:w="1701" w:type="dxa"/>
            <w:noWrap/>
            <w:hideMark/>
          </w:tcPr>
          <w:p w14:paraId="40A57CF0"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61</w:t>
            </w:r>
          </w:p>
        </w:tc>
        <w:tc>
          <w:tcPr>
            <w:tcW w:w="1984" w:type="dxa"/>
            <w:hideMark/>
          </w:tcPr>
          <w:p w14:paraId="27B6DBC1"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t; LOD</w:t>
            </w:r>
          </w:p>
        </w:tc>
        <w:tc>
          <w:tcPr>
            <w:tcW w:w="1528" w:type="dxa"/>
            <w:noWrap/>
            <w:hideMark/>
          </w:tcPr>
          <w:p w14:paraId="2D19496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0DCEA324"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3E223A3B" w14:textId="7DA50DB0"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1bmqj9sbn","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1AE52538" w14:textId="77777777" w:rsidTr="00B762E0">
        <w:trPr>
          <w:trHeight w:val="299"/>
        </w:trPr>
        <w:tc>
          <w:tcPr>
            <w:tcW w:w="2127" w:type="dxa"/>
            <w:noWrap/>
            <w:hideMark/>
          </w:tcPr>
          <w:p w14:paraId="7B3E452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Ritonavir</w:t>
            </w:r>
          </w:p>
        </w:tc>
        <w:tc>
          <w:tcPr>
            <w:tcW w:w="1701" w:type="dxa"/>
            <w:noWrap/>
            <w:hideMark/>
          </w:tcPr>
          <w:p w14:paraId="1EEF4714"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9</w:t>
            </w:r>
          </w:p>
        </w:tc>
        <w:tc>
          <w:tcPr>
            <w:tcW w:w="1984" w:type="dxa"/>
          </w:tcPr>
          <w:p w14:paraId="5C868B60" w14:textId="77777777" w:rsidR="00B65F8C" w:rsidRPr="00296ACE" w:rsidRDefault="00B65F8C" w:rsidP="00A4411A">
            <w:pPr>
              <w:spacing w:line="360" w:lineRule="auto"/>
              <w:jc w:val="both"/>
              <w:rPr>
                <w:rFonts w:ascii="Times New Roman" w:hAnsi="Times New Roman" w:cs="Times New Roman"/>
                <w:sz w:val="20"/>
                <w:szCs w:val="20"/>
              </w:rPr>
            </w:pPr>
          </w:p>
        </w:tc>
        <w:tc>
          <w:tcPr>
            <w:tcW w:w="1528" w:type="dxa"/>
            <w:noWrap/>
            <w:hideMark/>
          </w:tcPr>
          <w:p w14:paraId="309DDC29"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witzerland</w:t>
            </w:r>
          </w:p>
        </w:tc>
        <w:tc>
          <w:tcPr>
            <w:tcW w:w="236" w:type="dxa"/>
          </w:tcPr>
          <w:p w14:paraId="2985501F"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3313D528" w14:textId="56F6C07E"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fi4ab599i","properties":{"formattedCitation":"[15]","plainCitation":"[15]","noteIndex":0},"citationItems":[{"id":"bvZVep35/O6yMwL8O","uris":["http://zotero.org/users/8372031/items/RJGWWXWL"],"itemData":{"id":134,"type":"article-journal","abstract":"Many organic micropollutants present in wastewater, such as pharmaceuticals and pesticides, are poorly removed in conventional wastewater treatment plants (WWTPs). To reduce the release of these substances into the aquatic environment, advanced wastewater treatments are necessary. In this context, two largescale pilot advanced treatments were tested in parallel over more than one year at the municipal WWTP of Lausanne, Switzerland. The treatments were: i) oxidation by ozone followed by sand ﬁltration (SF) and ii) powdered activated carbon (PAC) adsorption followed by either ultraﬁltration (UF) or sand ﬁltration. More than 70 potentially problematic substances (pharmaceuticals, pesticides, endocrine disruptors, drug metabolites and other common chemicals) were regularly measured at different stages of treatment. Additionally, several ecotoxicological tests such as the Yeast Estrogen Screen, a combined algae bioassay and a ﬁsh early life stage test were performed to evaluate efﬂuent toxicity. Both treatments signiﬁcantly improved the efﬂuent quality. Micropollutants were removed on average over 80% compared with raw wastewater, with an average ozone dose of 5.7 mg O3 l−1 or a PAC dose between 10 and 20 mg l−1. Depending on the chemical properties of the substances (presence of electron-rich moieties, charge and hydrophobicity), either ozone or PAC performed better. Both advanced treatments led to a clear reduction in toxicity of the efﬂuents, with PAC-UF performing slightly better overall. As both treatments had, on average, relatively similar efﬁciency, further criteria relevant to their implementation were considered, including local constraints (e.g., safety, sludge disposal, disinfection), operational feasibility and cost. For sensitive receiving waters (drinking water resources or recreational waters), the PAC-UF treatment, despite its current higher cost, was considered to be the most suitable option, enabling good removal of most micropollutants and macropollutants without forming problematic by-products, the strongest decrease in toxicity and a total disinfection of the efﬂuent.","container-title":"Science of The Total Environment","DOI":"10.1016/j.scitotenv.2013.05.034","ISSN":"00489697","journalAbbreviation":"Science of The Total Environment","language":"en","page":"480-498","source":"DOI.org (Crossref)","title":"Treatment of micropollutants in municipal wastewater: Ozone or powdered activated carbon?","title-short":"Treatment of micropollutants in municipal wastewater","volume":"461-462","author":[{"family":"Margot","given":"Jonas"},{"family":"Kienle","given":"Cornelia"},{"family":"Magnet","given":"Anoÿs"},{"family":"Weil","given":"Mirco"},{"family":"Rossi","given":"Luca"},{"family":"Alencastro","given":"Luiz Felippe","non-dropping-particle":"de"},{"family":"Abegglen","given":"Christian"},{"family":"Thonney","given":"Denis"},{"family":"Chèvre","given":"Nathalie"},{"family":"Schärer","given":"Michael"},{"family":"Barry","given":"D.A."}],"issued":{"date-parts":[["2013",9]]}}}],"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15]</w:t>
            </w:r>
            <w:r w:rsidRPr="00296ACE">
              <w:rPr>
                <w:rFonts w:ascii="Times New Roman" w:hAnsi="Times New Roman" w:cs="Times New Roman"/>
                <w:sz w:val="20"/>
                <w:szCs w:val="20"/>
              </w:rPr>
              <w:fldChar w:fldCharType="end"/>
            </w:r>
          </w:p>
        </w:tc>
      </w:tr>
      <w:tr w:rsidR="00B762E0" w:rsidRPr="00296ACE" w14:paraId="26A652DE" w14:textId="77777777" w:rsidTr="00B762E0">
        <w:trPr>
          <w:trHeight w:val="299"/>
        </w:trPr>
        <w:tc>
          <w:tcPr>
            <w:tcW w:w="2127" w:type="dxa"/>
            <w:noWrap/>
            <w:hideMark/>
          </w:tcPr>
          <w:p w14:paraId="63D185F8"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Ritonavir</w:t>
            </w:r>
          </w:p>
        </w:tc>
        <w:tc>
          <w:tcPr>
            <w:tcW w:w="1701" w:type="dxa"/>
            <w:noWrap/>
            <w:hideMark/>
          </w:tcPr>
          <w:p w14:paraId="780D76DF"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3.2</w:t>
            </w:r>
          </w:p>
        </w:tc>
        <w:tc>
          <w:tcPr>
            <w:tcW w:w="1984" w:type="dxa"/>
            <w:hideMark/>
          </w:tcPr>
          <w:p w14:paraId="37964BE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5</w:t>
            </w:r>
          </w:p>
        </w:tc>
        <w:tc>
          <w:tcPr>
            <w:tcW w:w="1528" w:type="dxa"/>
            <w:noWrap/>
            <w:hideMark/>
          </w:tcPr>
          <w:p w14:paraId="1BEB101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0B04E74C"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23D467FE" w14:textId="209A7499"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l652pjdcn","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7EDB6371" w14:textId="77777777" w:rsidTr="00B762E0">
        <w:trPr>
          <w:trHeight w:val="299"/>
        </w:trPr>
        <w:tc>
          <w:tcPr>
            <w:tcW w:w="2127" w:type="dxa"/>
            <w:noWrap/>
            <w:hideMark/>
          </w:tcPr>
          <w:p w14:paraId="55C5CF1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Ritonavir</w:t>
            </w:r>
          </w:p>
        </w:tc>
        <w:tc>
          <w:tcPr>
            <w:tcW w:w="1701" w:type="dxa"/>
            <w:noWrap/>
            <w:hideMark/>
          </w:tcPr>
          <w:p w14:paraId="20A660ED"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6</w:t>
            </w:r>
          </w:p>
        </w:tc>
        <w:tc>
          <w:tcPr>
            <w:tcW w:w="1984" w:type="dxa"/>
            <w:hideMark/>
          </w:tcPr>
          <w:p w14:paraId="29E1271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91</w:t>
            </w:r>
          </w:p>
        </w:tc>
        <w:tc>
          <w:tcPr>
            <w:tcW w:w="1528" w:type="dxa"/>
            <w:noWrap/>
            <w:hideMark/>
          </w:tcPr>
          <w:p w14:paraId="3DA5394E"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3929408A"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069435AA" w14:textId="06F28F76"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aef0c35eb","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3F93249A" w14:textId="77777777" w:rsidTr="00B762E0">
        <w:trPr>
          <w:trHeight w:val="299"/>
        </w:trPr>
        <w:tc>
          <w:tcPr>
            <w:tcW w:w="2127" w:type="dxa"/>
            <w:noWrap/>
            <w:hideMark/>
          </w:tcPr>
          <w:p w14:paraId="4182D818"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Ritonavir</w:t>
            </w:r>
          </w:p>
        </w:tc>
        <w:tc>
          <w:tcPr>
            <w:tcW w:w="1701" w:type="dxa"/>
            <w:noWrap/>
            <w:hideMark/>
          </w:tcPr>
          <w:p w14:paraId="53A8D5E0"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6</w:t>
            </w:r>
          </w:p>
        </w:tc>
        <w:tc>
          <w:tcPr>
            <w:tcW w:w="1984" w:type="dxa"/>
            <w:hideMark/>
          </w:tcPr>
          <w:p w14:paraId="0F21E551"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46</w:t>
            </w:r>
          </w:p>
        </w:tc>
        <w:tc>
          <w:tcPr>
            <w:tcW w:w="1528" w:type="dxa"/>
            <w:noWrap/>
            <w:hideMark/>
          </w:tcPr>
          <w:p w14:paraId="2267205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5E89895D"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6950106D" w14:textId="25ACC303"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r75npv6g3","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3E1D46CB" w14:textId="77777777" w:rsidTr="00B762E0">
        <w:trPr>
          <w:trHeight w:val="299"/>
        </w:trPr>
        <w:tc>
          <w:tcPr>
            <w:tcW w:w="2127" w:type="dxa"/>
            <w:noWrap/>
            <w:hideMark/>
          </w:tcPr>
          <w:p w14:paraId="0AEFFD38"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aquinavir</w:t>
            </w:r>
          </w:p>
        </w:tc>
        <w:tc>
          <w:tcPr>
            <w:tcW w:w="1701" w:type="dxa"/>
            <w:noWrap/>
            <w:hideMark/>
          </w:tcPr>
          <w:p w14:paraId="33D1F59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18</w:t>
            </w:r>
          </w:p>
        </w:tc>
        <w:tc>
          <w:tcPr>
            <w:tcW w:w="1984" w:type="dxa"/>
            <w:hideMark/>
          </w:tcPr>
          <w:p w14:paraId="18C71D5D"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t; LOD</w:t>
            </w:r>
          </w:p>
        </w:tc>
        <w:tc>
          <w:tcPr>
            <w:tcW w:w="1528" w:type="dxa"/>
            <w:noWrap/>
            <w:hideMark/>
          </w:tcPr>
          <w:p w14:paraId="29BE3029"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29A56527"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004A514A" w14:textId="0A3D1F08"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9tju9v4nl","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133ACF32" w14:textId="77777777" w:rsidTr="00B762E0">
        <w:trPr>
          <w:trHeight w:val="299"/>
        </w:trPr>
        <w:tc>
          <w:tcPr>
            <w:tcW w:w="2127" w:type="dxa"/>
            <w:noWrap/>
            <w:hideMark/>
          </w:tcPr>
          <w:p w14:paraId="0431BB7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tavudine</w:t>
            </w:r>
          </w:p>
        </w:tc>
        <w:tc>
          <w:tcPr>
            <w:tcW w:w="1701" w:type="dxa"/>
            <w:noWrap/>
            <w:hideMark/>
          </w:tcPr>
          <w:p w14:paraId="02F133F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788</w:t>
            </w:r>
          </w:p>
        </w:tc>
        <w:tc>
          <w:tcPr>
            <w:tcW w:w="1984" w:type="dxa"/>
          </w:tcPr>
          <w:p w14:paraId="7A63A155" w14:textId="77777777" w:rsidR="00B65F8C" w:rsidRPr="00296ACE" w:rsidRDefault="00B65F8C" w:rsidP="00A4411A">
            <w:pPr>
              <w:spacing w:line="360" w:lineRule="auto"/>
              <w:jc w:val="both"/>
              <w:rPr>
                <w:rFonts w:ascii="Times New Roman" w:hAnsi="Times New Roman" w:cs="Times New Roman"/>
                <w:sz w:val="20"/>
                <w:szCs w:val="20"/>
              </w:rPr>
            </w:pPr>
          </w:p>
        </w:tc>
        <w:tc>
          <w:tcPr>
            <w:tcW w:w="1528" w:type="dxa"/>
            <w:noWrap/>
            <w:hideMark/>
          </w:tcPr>
          <w:p w14:paraId="5B313DD4"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2867F74E"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0B1DD9D7" w14:textId="0A224BD6"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27t1qe1nu","properties":{"formattedCitation":"[14]","plainCitation":"[14]","noteIndex":0},"citationItems":[{"id":"bvZVep35/bL4Xryac","uris":["http://zotero.org/users/local/3FsyJZw4/items/RV482U5P"],"itemData":{"id":"VroYY1XY/fDWZFiSd","type":"article-journal","abstract":"The study and quantiﬁcation of personal care products, such as pharmaceuticals, in surface water has become popular in recent years; yet very little description of these compounds’ presence in South African surface water exists in the literature. Antiretrovirals (ARVs), used to treat human immunodeﬁciency virus (HIV) are rarely considered within this ﬁeld. A new method for the simultaneous quantiﬁcation of 12 antiretroviral compounds in surface water using the standard addition method is described. Water samples were concentrated by a generic automated solid phase extraction method and analysed by ultrahigh pressure liquid chromatography tandem mass spectrometry (UHPLC-MS/MS). Substantial matrix effect was encountered in the samples with an average method detection limit of 90.4 ng/L. This is the ﬁrst reported countrywide survey of South African surface water for the quantiﬁcation of these compounds with average concentrations ranging between 26.5 and 430 ng/L.","container-title":"Environmental Pollution","DOI":"10.1016/j.envpol.2015.01.030","ISSN":"02697491","journalAbbreviation":"Environmental Pollution","language":"en","page":"235-243","source":"DOI.org (Crossref)","title":"The occurrence of anti-retroviral compounds used for HIV treatment in South African surface water","volume":"199","author":[{"family":"Wood","given":"Timothy Paul"},{"family":"Duvenage","given":"Cornelia S.J."},{"family":"Rohwer","given":"Egmont"}],"issued":{"date-parts":[["2015",4]]}}}],"schema":"https://github.com/citation-style-language/schema/raw/master/csl-citation.json"} </w:instrText>
            </w:r>
            <w:r w:rsidRPr="00296ACE">
              <w:rPr>
                <w:rFonts w:ascii="Times New Roman" w:hAnsi="Times New Roman" w:cs="Times New Roman"/>
                <w:sz w:val="20"/>
                <w:szCs w:val="20"/>
              </w:rPr>
              <w:fldChar w:fldCharType="separate"/>
            </w:r>
            <w:r w:rsidR="007066C3" w:rsidRPr="007066C3">
              <w:rPr>
                <w:rFonts w:ascii="Times New Roman" w:hAnsi="Times New Roman" w:cs="Times New Roman"/>
                <w:sz w:val="20"/>
                <w:szCs w:val="24"/>
              </w:rPr>
              <w:t>[14]</w:t>
            </w:r>
            <w:r w:rsidRPr="00296ACE">
              <w:rPr>
                <w:rFonts w:ascii="Times New Roman" w:hAnsi="Times New Roman" w:cs="Times New Roman"/>
                <w:sz w:val="20"/>
                <w:szCs w:val="20"/>
              </w:rPr>
              <w:fldChar w:fldCharType="end"/>
            </w:r>
          </w:p>
        </w:tc>
      </w:tr>
      <w:tr w:rsidR="00B762E0" w:rsidRPr="00296ACE" w14:paraId="534044EA" w14:textId="77777777" w:rsidTr="00B762E0">
        <w:trPr>
          <w:trHeight w:val="299"/>
        </w:trPr>
        <w:tc>
          <w:tcPr>
            <w:tcW w:w="2127" w:type="dxa"/>
            <w:noWrap/>
            <w:hideMark/>
          </w:tcPr>
          <w:p w14:paraId="522B6C9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tavudine</w:t>
            </w:r>
          </w:p>
        </w:tc>
        <w:tc>
          <w:tcPr>
            <w:tcW w:w="1701" w:type="dxa"/>
            <w:noWrap/>
          </w:tcPr>
          <w:p w14:paraId="66F16B8A" w14:textId="77777777" w:rsidR="00B65F8C" w:rsidRPr="00296ACE" w:rsidRDefault="00B65F8C" w:rsidP="00A4411A">
            <w:pPr>
              <w:spacing w:line="360" w:lineRule="auto"/>
              <w:jc w:val="both"/>
              <w:rPr>
                <w:rFonts w:ascii="Times New Roman" w:hAnsi="Times New Roman" w:cs="Times New Roman"/>
                <w:sz w:val="20"/>
                <w:szCs w:val="20"/>
              </w:rPr>
            </w:pPr>
          </w:p>
        </w:tc>
        <w:tc>
          <w:tcPr>
            <w:tcW w:w="1984" w:type="dxa"/>
            <w:hideMark/>
          </w:tcPr>
          <w:p w14:paraId="56B77E0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413</w:t>
            </w:r>
          </w:p>
        </w:tc>
        <w:tc>
          <w:tcPr>
            <w:tcW w:w="1528" w:type="dxa"/>
            <w:noWrap/>
            <w:hideMark/>
          </w:tcPr>
          <w:p w14:paraId="586B884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06C59B62"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3058A1B4" w14:textId="196809DB"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bnhht9v25","properties":{"formattedCitation":"[14]","plainCitation":"[14]","noteIndex":0},"citationItems":[{"id":"bvZVep35/bL4Xryac","uris":["http://zotero.org/users/local/3FsyJZw4/items/RV482U5P"],"itemData":{"id":"VroYY1XY/fDWZFiSd","type":"article-journal","abstract":"The study and quantiﬁcation of personal care products, such as pharmaceuticals, in surface water has become popular in recent years; yet very little description of these compounds’ presence in South African surface water exists in the literature. Antiretrovirals (ARVs), used to treat human immunodeﬁciency virus (HIV) are rarely considered within this ﬁeld. A new method for the simultaneous quantiﬁcation of 12 antiretroviral compounds in surface water using the standard addition method is described. Water samples were concentrated by a generic automated solid phase extraction method and analysed by ultrahigh pressure liquid chromatography tandem mass spectrometry (UHPLC-MS/MS). Substantial matrix effect was encountered in the samples with an average method detection limit of 90.4 ng/L. This is the ﬁrst reported countrywide survey of South African surface water for the quantiﬁcation of these compounds with average concentrations ranging between 26.5 and 430 ng/L.","container-title":"Environmental Pollution","DOI":"10.1016/j.envpol.2015.01.030","ISSN":"02697491","journalAbbreviation":"Environmental Pollution","language":"en","page":"235-243","source":"DOI.org (Crossref)","title":"The occurrence of anti-retroviral compounds used for HIV treatment in South African surface water","volume":"199","author":[{"family":"Wood","given":"Timothy Paul"},{"family":"Duvenage","given":"Cornelia S.J."},{"family":"Rohwer","given":"Egmont"}],"issued":{"date-parts":[["2015",4]]}}}],"schema":"https://github.com/citation-style-language/schema/raw/master/csl-citation.json"} </w:instrText>
            </w:r>
            <w:r w:rsidRPr="00296ACE">
              <w:rPr>
                <w:rFonts w:ascii="Times New Roman" w:hAnsi="Times New Roman" w:cs="Times New Roman"/>
                <w:sz w:val="20"/>
                <w:szCs w:val="20"/>
              </w:rPr>
              <w:fldChar w:fldCharType="separate"/>
            </w:r>
            <w:r w:rsidR="00AE480D" w:rsidRPr="00AE480D">
              <w:rPr>
                <w:rFonts w:ascii="Times New Roman" w:hAnsi="Times New Roman" w:cs="Times New Roman"/>
                <w:sz w:val="20"/>
                <w:szCs w:val="24"/>
              </w:rPr>
              <w:t>[14]</w:t>
            </w:r>
            <w:r w:rsidRPr="00296ACE">
              <w:rPr>
                <w:rFonts w:ascii="Times New Roman" w:hAnsi="Times New Roman" w:cs="Times New Roman"/>
                <w:sz w:val="20"/>
                <w:szCs w:val="20"/>
              </w:rPr>
              <w:fldChar w:fldCharType="end"/>
            </w:r>
          </w:p>
        </w:tc>
      </w:tr>
      <w:tr w:rsidR="00B762E0" w:rsidRPr="00296ACE" w14:paraId="27B476B0" w14:textId="77777777" w:rsidTr="00B762E0">
        <w:trPr>
          <w:trHeight w:val="299"/>
        </w:trPr>
        <w:tc>
          <w:tcPr>
            <w:tcW w:w="2127" w:type="dxa"/>
            <w:noWrap/>
            <w:hideMark/>
          </w:tcPr>
          <w:p w14:paraId="63A0ACA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tavudine</w:t>
            </w:r>
          </w:p>
        </w:tc>
        <w:tc>
          <w:tcPr>
            <w:tcW w:w="1701" w:type="dxa"/>
            <w:noWrap/>
            <w:hideMark/>
          </w:tcPr>
          <w:p w14:paraId="260BA4B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11</w:t>
            </w:r>
          </w:p>
        </w:tc>
        <w:tc>
          <w:tcPr>
            <w:tcW w:w="1984" w:type="dxa"/>
            <w:hideMark/>
          </w:tcPr>
          <w:p w14:paraId="27BA962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t; LOQ</w:t>
            </w:r>
          </w:p>
        </w:tc>
        <w:tc>
          <w:tcPr>
            <w:tcW w:w="1528" w:type="dxa"/>
            <w:noWrap/>
            <w:hideMark/>
          </w:tcPr>
          <w:p w14:paraId="3C1E832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Germany</w:t>
            </w:r>
          </w:p>
        </w:tc>
        <w:tc>
          <w:tcPr>
            <w:tcW w:w="236" w:type="dxa"/>
          </w:tcPr>
          <w:p w14:paraId="5BEB882A"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799A18C0" w14:textId="65C368EA"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c1sh4dnm5","properties":{"formattedCitation":"[5]","plainCitation":"[5]","noteIndex":0},"citationItems":[{"id":"bvZVep35/QltU5ccN","uris":["http://zotero.org/users/8372031/items/CVEG32XM"],"itemData":{"id":43,"type":"article-journal","container-title":"Environmental Science &amp; Technology","DOI":"10.1021/es903216p","ISSN":"0013-936X, 1520-5851","issue":"5","journalAbbreviation":"Environ. Sci. Technol.","language":"en","note":"number: 5","page":"1728-1735","source":"DOI.org (Crossref)","title":"Antiviral Drugs in Wastewater and Surface Waters: A New Pharmaceutical Class of Environmental Relevance?","title-short":"Antiviral Drugs in Wastewater and Surface Waters","volume":"44","author":[{"family":"Prasse","given":"Carsten"},{"family":"Schlüsener","given":"Michael P."},{"family":"Schulz","given":"Ralf"},{"family":"Ternes","given":"Thomas A."}],"issued":{"date-parts":[["2010",3,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5]</w:t>
            </w:r>
            <w:r w:rsidRPr="00296ACE">
              <w:rPr>
                <w:rFonts w:ascii="Times New Roman" w:hAnsi="Times New Roman" w:cs="Times New Roman"/>
                <w:sz w:val="20"/>
                <w:szCs w:val="20"/>
              </w:rPr>
              <w:fldChar w:fldCharType="end"/>
            </w:r>
          </w:p>
        </w:tc>
      </w:tr>
      <w:tr w:rsidR="00B762E0" w:rsidRPr="00296ACE" w14:paraId="007D4BE9" w14:textId="77777777" w:rsidTr="00B762E0">
        <w:trPr>
          <w:trHeight w:val="299"/>
        </w:trPr>
        <w:tc>
          <w:tcPr>
            <w:tcW w:w="2127" w:type="dxa"/>
            <w:noWrap/>
            <w:hideMark/>
          </w:tcPr>
          <w:p w14:paraId="5139F80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Tenofovir</w:t>
            </w:r>
          </w:p>
        </w:tc>
        <w:tc>
          <w:tcPr>
            <w:tcW w:w="1701" w:type="dxa"/>
            <w:noWrap/>
            <w:hideMark/>
          </w:tcPr>
          <w:p w14:paraId="37EC35CD"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 xml:space="preserve">0.25 </w:t>
            </w:r>
          </w:p>
        </w:tc>
        <w:tc>
          <w:tcPr>
            <w:tcW w:w="1984" w:type="dxa"/>
            <w:hideMark/>
          </w:tcPr>
          <w:p w14:paraId="7BD8C17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17</w:t>
            </w:r>
          </w:p>
        </w:tc>
        <w:tc>
          <w:tcPr>
            <w:tcW w:w="1528" w:type="dxa"/>
            <w:noWrap/>
            <w:hideMark/>
          </w:tcPr>
          <w:p w14:paraId="45835484"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60FA4C6C"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5A4E14B5" w14:textId="3290D7CE"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rpgc5o1c8","properties":{"formattedCitation":"[8]","plainCitation":"[8]","noteIndex":0},"citationItems":[{"id":"bvZVep35/YdUCHSfE","uris":["http://zotero.org/users/8372031/items/WLE6LS8D"],"itemData":{"id":34,"type":"article-journal","abstract":"This work describes a simple and sensitive method for the simultaneous isolation, enrichment, identification and quantitation of selected antiretroviral drugs; emtricitabine, tenofovir disoproxil and efavirenz in aqueous samples and plants. The analytical method was based on microwave extraction and hollow fibre liquid phase microextraction technique coupled with ultra-high pressure liquid chromatography-high resolution mass spectrometry. A multivariate approach via a half-fractional factorial design was used focusing on six factors; donor phase pH, acceptor phase HCl concentration, extraction time, stirring rate, supported liquid membrane carrier composition and salt content. The optimal enrichment factors for emtricitabine, tenofovir disoproxil and efavirenz from aqueous phase were 78, 111 and 24, respectively. The analytical method yielded recoveries in the range of 86 to 111%, and quantitation limits for emtricitabine, tenofovir disoproxil and efavirenz in wastewater were 0.033, 0.10 and 0.53 μg L−1, respectively. The drugs were detected in most samples with concentrations up to 37.6 μg L−1 recorded for efavirenz in wastewater effluent. Roots of the water hyacinth plant had higher concentrations of the investigated drugs ranging from 7.4 to 29.6 μg kg−1. Overall, hollow fibre liquid phase microextraction proved to be an ideal tool for isolating and preconcentrating the selected antiretroviral drugs from environmental samples.","container-title":"Journal of Hazardous Materials","DOI":"10.1016/j.jhazmat.2019.121067","ISSN":"03043894","journalAbbreviation":"Journal of Hazardous Materials","language":"en","page":"121067","source":"DOI.org (Crossref)","title":"Determination of selected antiretroviral drugs in wastewater, surface water and aquatic plants using hollow fibre liquid phase microextraction and liquid chromatography - tandem mass spectrometry","volume":"382","author":[{"family":"Mlunguza","given":"Nomchenge Yamkelani"},{"family":"Ncube","given":"Somandla"},{"family":"Mahlambi","given":"Precious Nokwethemba"},{"family":"Chimuka","given":"Luke"},{"family":"Madikizela","given":"Lawrence Mzukisi"}],"issued":{"date-parts":[["2020",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8]</w:t>
            </w:r>
            <w:r w:rsidRPr="00296ACE">
              <w:rPr>
                <w:rFonts w:ascii="Times New Roman" w:hAnsi="Times New Roman" w:cs="Times New Roman"/>
                <w:sz w:val="20"/>
                <w:szCs w:val="20"/>
              </w:rPr>
              <w:fldChar w:fldCharType="end"/>
            </w:r>
          </w:p>
        </w:tc>
      </w:tr>
      <w:tr w:rsidR="00B762E0" w:rsidRPr="00296ACE" w14:paraId="6728D89D" w14:textId="77777777" w:rsidTr="00B762E0">
        <w:trPr>
          <w:trHeight w:val="299"/>
        </w:trPr>
        <w:tc>
          <w:tcPr>
            <w:tcW w:w="2127" w:type="dxa"/>
            <w:noWrap/>
            <w:hideMark/>
          </w:tcPr>
          <w:p w14:paraId="61D5C930"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Tenofovir</w:t>
            </w:r>
          </w:p>
        </w:tc>
        <w:tc>
          <w:tcPr>
            <w:tcW w:w="1701" w:type="dxa"/>
            <w:noWrap/>
            <w:hideMark/>
          </w:tcPr>
          <w:p w14:paraId="6194225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 xml:space="preserve">0.10 </w:t>
            </w:r>
          </w:p>
        </w:tc>
        <w:tc>
          <w:tcPr>
            <w:tcW w:w="1984" w:type="dxa"/>
            <w:hideMark/>
          </w:tcPr>
          <w:p w14:paraId="0AF611C4"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lt; LOQ</w:t>
            </w:r>
          </w:p>
        </w:tc>
        <w:tc>
          <w:tcPr>
            <w:tcW w:w="1528" w:type="dxa"/>
            <w:noWrap/>
            <w:hideMark/>
          </w:tcPr>
          <w:p w14:paraId="1D143B7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3C36829D"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2C3ACF20" w14:textId="755CA4B2"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eilipt29s","properties":{"formattedCitation":"[8]","plainCitation":"[8]","noteIndex":0},"citationItems":[{"id":"bvZVep35/YdUCHSfE","uris":["http://zotero.org/users/8372031/items/WLE6LS8D"],"itemData":{"id":34,"type":"article-journal","abstract":"This work describes a simple and sensitive method for the simultaneous isolation, enrichment, identification and quantitation of selected antiretroviral drugs; emtricitabine, tenofovir disoproxil and efavirenz in aqueous samples and plants. The analytical method was based on microwave extraction and hollow fibre liquid phase microextraction technique coupled with ultra-high pressure liquid chromatography-high resolution mass spectrometry. A multivariate approach via a half-fractional factorial design was used focusing on six factors; donor phase pH, acceptor phase HCl concentration, extraction time, stirring rate, supported liquid membrane carrier composition and salt content. The optimal enrichment factors for emtricitabine, tenofovir disoproxil and efavirenz from aqueous phase were 78, 111 and 24, respectively. The analytical method yielded recoveries in the range of 86 to 111%, and quantitation limits for emtricitabine, tenofovir disoproxil and efavirenz in wastewater were 0.033, 0.10 and 0.53 μg L−1, respectively. The drugs were detected in most samples with concentrations up to 37.6 μg L−1 recorded for efavirenz in wastewater effluent. Roots of the water hyacinth plant had higher concentrations of the investigated drugs ranging from 7.4 to 29.6 μg kg−1. Overall, hollow fibre liquid phase microextraction proved to be an ideal tool for isolating and preconcentrating the selected antiretroviral drugs from environmental samples.","container-title":"Journal of Hazardous Materials","DOI":"10.1016/j.jhazmat.2019.121067","ISSN":"03043894","journalAbbreviation":"Journal of Hazardous Materials","language":"en","page":"121067","source":"DOI.org (Crossref)","title":"Determination of selected antiretroviral drugs in wastewater, surface water and aquatic plants using hollow fibre liquid phase microextraction and liquid chromatography - tandem mass spectrometry","volume":"382","author":[{"family":"Mlunguza","given":"Nomchenge Yamkelani"},{"family":"Ncube","given":"Somandla"},{"family":"Mahlambi","given":"Precious Nokwethemba"},{"family":"Chimuka","given":"Luke"},{"family":"Madikizela","given":"Lawrence Mzukisi"}],"issued":{"date-parts":[["2020",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8]</w:t>
            </w:r>
            <w:r w:rsidRPr="00296ACE">
              <w:rPr>
                <w:rFonts w:ascii="Times New Roman" w:hAnsi="Times New Roman" w:cs="Times New Roman"/>
                <w:sz w:val="20"/>
                <w:szCs w:val="20"/>
              </w:rPr>
              <w:fldChar w:fldCharType="end"/>
            </w:r>
          </w:p>
        </w:tc>
      </w:tr>
      <w:tr w:rsidR="00B762E0" w:rsidRPr="00296ACE" w14:paraId="2EAD5C2D" w14:textId="77777777" w:rsidTr="00B762E0">
        <w:trPr>
          <w:trHeight w:val="299"/>
        </w:trPr>
        <w:tc>
          <w:tcPr>
            <w:tcW w:w="2127" w:type="dxa"/>
            <w:noWrap/>
            <w:hideMark/>
          </w:tcPr>
          <w:p w14:paraId="250ADEA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Zidovudine</w:t>
            </w:r>
          </w:p>
        </w:tc>
        <w:tc>
          <w:tcPr>
            <w:tcW w:w="1701" w:type="dxa"/>
            <w:noWrap/>
            <w:hideMark/>
          </w:tcPr>
          <w:p w14:paraId="2D0C3117"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116</w:t>
            </w:r>
          </w:p>
        </w:tc>
        <w:tc>
          <w:tcPr>
            <w:tcW w:w="1984" w:type="dxa"/>
            <w:hideMark/>
          </w:tcPr>
          <w:p w14:paraId="47C40E54"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132</w:t>
            </w:r>
          </w:p>
        </w:tc>
        <w:tc>
          <w:tcPr>
            <w:tcW w:w="1528" w:type="dxa"/>
            <w:noWrap/>
            <w:hideMark/>
          </w:tcPr>
          <w:p w14:paraId="47669797"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Belgium</w:t>
            </w:r>
          </w:p>
        </w:tc>
        <w:tc>
          <w:tcPr>
            <w:tcW w:w="236" w:type="dxa"/>
          </w:tcPr>
          <w:p w14:paraId="79A079E1"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45D244FC" w14:textId="62313293"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slrkd164o","properties":{"formattedCitation":"[11]","plainCitation":"[11]","noteIndex":0},"citationItems":[{"id":"bvZVep35/tOirrfdc","uris":["http://zotero.org/users/8372031/items/YYYA883V"],"itemData":{"id":153,"type":"article-journal","abstract":"Although there is increased global environmental concern about emerging organic micropollutants (EOMPs) such as pharmaceuticals, personal care products (PPCPs) and polar pesticides, limited information is available on their occurrence in Africa. This study presents unique data on concentrations and loads of 31 PPCPs and 10 pesticides in four wastewater stabilization ponds (WSPs) and receiving rivers (ﬂowing through urban centres) in Kenya. The WSPs indicate a high potential to remove pharmaceutically active compounds (PhACs) with removals by up to N4 orders of magnitude (N99.99% removal), mainly occurring at the facultative stage. However, there are large differences in removal among the different classes, and a shift in the relative PhACs occurrence is observed during wastewater treatment. Whereas the inﬂuent is dominated by high-consumption PhACs like anti-inﬂammatory drugs (e.g. paracetamol and ibuprofen, up to 1000 μg L−1), the most recalcitrant PhACs including mainly antibiotics (e.g. sulfadoxin and sulfamethoxazole) and antiretrovirals (e.g. lamivudine and nevirapine) are largely abundant (up to 100 μg L−1) in treated efﬂuent.","container-title":"Science of The Total Environment","DOI":"10.1016/j.scitotenv.2018.04.331","ISSN":"00489697","journalAbbreviation":"Science of The Total Environment","language":"en","page":"336-348","source":"DOI.org (Crossref)","title":"Occurrence, fate and removal of pharmaceuticals, personal care products and pesticides in wastewater stabilization ponds and receiving rivers in the Nzoia Basin, Kenya","volume":"637-638","author":[{"family":"K'oreje","given":"Kenneth Otieno"},{"family":"Kandie","given":"Faith Jebiwot"},{"family":"Vergeynst","given":"Leendert"},{"family":"Abira","given":"Margaret Akinyi"},{"family":"Van Langenhove","given":"Herman"},{"family":"Okoth","given":"Maurice"},{"family":"Demeestere","given":"Kristof"}],"issued":{"date-parts":[["2018",10]]}}}],"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11]</w:t>
            </w:r>
            <w:r w:rsidRPr="00296ACE">
              <w:rPr>
                <w:rFonts w:ascii="Times New Roman" w:hAnsi="Times New Roman" w:cs="Times New Roman"/>
                <w:sz w:val="20"/>
                <w:szCs w:val="20"/>
              </w:rPr>
              <w:fldChar w:fldCharType="end"/>
            </w:r>
          </w:p>
        </w:tc>
      </w:tr>
      <w:tr w:rsidR="00B762E0" w:rsidRPr="00296ACE" w14:paraId="74FB8127" w14:textId="77777777" w:rsidTr="00B762E0">
        <w:trPr>
          <w:trHeight w:val="299"/>
        </w:trPr>
        <w:tc>
          <w:tcPr>
            <w:tcW w:w="2127" w:type="dxa"/>
            <w:noWrap/>
            <w:hideMark/>
          </w:tcPr>
          <w:p w14:paraId="4BB6020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Zidovudine</w:t>
            </w:r>
          </w:p>
        </w:tc>
        <w:tc>
          <w:tcPr>
            <w:tcW w:w="1701" w:type="dxa"/>
            <w:noWrap/>
            <w:hideMark/>
          </w:tcPr>
          <w:p w14:paraId="20781ADD"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31</w:t>
            </w:r>
          </w:p>
        </w:tc>
        <w:tc>
          <w:tcPr>
            <w:tcW w:w="1984" w:type="dxa"/>
            <w:hideMark/>
          </w:tcPr>
          <w:p w14:paraId="3AAB47B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98</w:t>
            </w:r>
          </w:p>
        </w:tc>
        <w:tc>
          <w:tcPr>
            <w:tcW w:w="1528" w:type="dxa"/>
            <w:noWrap/>
            <w:hideMark/>
          </w:tcPr>
          <w:p w14:paraId="57EBBAA8"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Germany</w:t>
            </w:r>
          </w:p>
        </w:tc>
        <w:tc>
          <w:tcPr>
            <w:tcW w:w="236" w:type="dxa"/>
          </w:tcPr>
          <w:p w14:paraId="77B92D8F"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0964A430" w14:textId="3DA82209"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pclp289fb","properties":{"formattedCitation":"[5]","plainCitation":"[5]","noteIndex":0},"citationItems":[{"id":"bvZVep35/QltU5ccN","uris":["http://zotero.org/users/8372031/items/CVEG32XM"],"itemData":{"id":43,"type":"article-journal","container-title":"Environmental Science &amp; Technology","DOI":"10.1021/es903216p","ISSN":"0013-936X, 1520-5851","issue":"5","journalAbbreviation":"Environ. Sci. Technol.","language":"en","note":"number: 5","page":"1728-1735","source":"DOI.org (Crossref)","title":"Antiviral Drugs in Wastewater and Surface Waters: A New Pharmaceutical Class of Environmental Relevance?","title-short":"Antiviral Drugs in Wastewater and Surface Waters","volume":"44","author":[{"family":"Prasse","given":"Carsten"},{"family":"Schlüsener","given":"Michael P."},{"family":"Schulz","given":"Ralf"},{"family":"Ternes","given":"Thomas A."}],"issued":{"date-parts":[["2010",3,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5]</w:t>
            </w:r>
            <w:r w:rsidRPr="00296ACE">
              <w:rPr>
                <w:rFonts w:ascii="Times New Roman" w:hAnsi="Times New Roman" w:cs="Times New Roman"/>
                <w:sz w:val="20"/>
                <w:szCs w:val="20"/>
              </w:rPr>
              <w:fldChar w:fldCharType="end"/>
            </w:r>
          </w:p>
        </w:tc>
      </w:tr>
      <w:tr w:rsidR="00B762E0" w:rsidRPr="00296ACE" w14:paraId="1DDB5097" w14:textId="77777777" w:rsidTr="00B762E0">
        <w:trPr>
          <w:trHeight w:val="299"/>
        </w:trPr>
        <w:tc>
          <w:tcPr>
            <w:tcW w:w="2127" w:type="dxa"/>
            <w:noWrap/>
            <w:hideMark/>
          </w:tcPr>
          <w:p w14:paraId="6F96AC74"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Zidovudine</w:t>
            </w:r>
          </w:p>
        </w:tc>
        <w:tc>
          <w:tcPr>
            <w:tcW w:w="1701" w:type="dxa"/>
            <w:noWrap/>
            <w:hideMark/>
          </w:tcPr>
          <w:p w14:paraId="0262BE94"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38</w:t>
            </w:r>
          </w:p>
        </w:tc>
        <w:tc>
          <w:tcPr>
            <w:tcW w:w="1984" w:type="dxa"/>
            <w:hideMark/>
          </w:tcPr>
          <w:p w14:paraId="2135DE8D"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564</w:t>
            </w:r>
          </w:p>
        </w:tc>
        <w:tc>
          <w:tcPr>
            <w:tcW w:w="1528" w:type="dxa"/>
            <w:noWrap/>
            <w:hideMark/>
          </w:tcPr>
          <w:p w14:paraId="2AA7963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Germany</w:t>
            </w:r>
          </w:p>
        </w:tc>
        <w:tc>
          <w:tcPr>
            <w:tcW w:w="236" w:type="dxa"/>
          </w:tcPr>
          <w:p w14:paraId="66DD7968"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7A39FE3D" w14:textId="302DA592"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ul0qo00sj","properties":{"formattedCitation":"[5]","plainCitation":"[5]","noteIndex":0},"citationItems":[{"id":"bvZVep35/QltU5ccN","uris":["http://zotero.org/users/8372031/items/CVEG32XM"],"itemData":{"id":43,"type":"article-journal","container-title":"Environmental Science &amp; Technology","DOI":"10.1021/es903216p","ISSN":"0013-936X, 1520-5851","issue":"5","journalAbbreviation":"Environ. Sci. Technol.","language":"en","note":"number: 5","page":"1728-1735","source":"DOI.org (Crossref)","title":"Antiviral Drugs in Wastewater and Surface Waters: A New Pharmaceutical Class of Environmental Relevance?","title-short":"Antiviral Drugs in Wastewater and Surface Waters","volume":"44","author":[{"family":"Prasse","given":"Carsten"},{"family":"Schlüsener","given":"Michael P."},{"family":"Schulz","given":"Ralf"},{"family":"Ternes","given":"Thomas A."}],"issued":{"date-parts":[["2010",3,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5]</w:t>
            </w:r>
            <w:r w:rsidRPr="00296ACE">
              <w:rPr>
                <w:rFonts w:ascii="Times New Roman" w:hAnsi="Times New Roman" w:cs="Times New Roman"/>
                <w:sz w:val="20"/>
                <w:szCs w:val="20"/>
              </w:rPr>
              <w:fldChar w:fldCharType="end"/>
            </w:r>
          </w:p>
        </w:tc>
      </w:tr>
      <w:tr w:rsidR="00B762E0" w:rsidRPr="00296ACE" w14:paraId="5DF20588" w14:textId="77777777" w:rsidTr="00B762E0">
        <w:trPr>
          <w:trHeight w:val="299"/>
        </w:trPr>
        <w:tc>
          <w:tcPr>
            <w:tcW w:w="2127" w:type="dxa"/>
            <w:noWrap/>
            <w:hideMark/>
          </w:tcPr>
          <w:p w14:paraId="01AF700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Zidovudine</w:t>
            </w:r>
          </w:p>
        </w:tc>
        <w:tc>
          <w:tcPr>
            <w:tcW w:w="1701" w:type="dxa"/>
            <w:noWrap/>
            <w:hideMark/>
          </w:tcPr>
          <w:p w14:paraId="42694E60" w14:textId="77777777" w:rsidR="00B65F8C" w:rsidRPr="00296ACE" w:rsidRDefault="00B65F8C" w:rsidP="00A4411A">
            <w:pPr>
              <w:spacing w:line="256" w:lineRule="auto"/>
              <w:rPr>
                <w:rFonts w:ascii="Times New Roman" w:hAnsi="Times New Roman" w:cs="Times New Roman"/>
                <w:sz w:val="20"/>
                <w:szCs w:val="20"/>
              </w:rPr>
            </w:pPr>
          </w:p>
        </w:tc>
        <w:tc>
          <w:tcPr>
            <w:tcW w:w="1984" w:type="dxa"/>
            <w:hideMark/>
          </w:tcPr>
          <w:p w14:paraId="5CF09B8E"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97</w:t>
            </w:r>
          </w:p>
        </w:tc>
        <w:tc>
          <w:tcPr>
            <w:tcW w:w="1528" w:type="dxa"/>
            <w:noWrap/>
            <w:hideMark/>
          </w:tcPr>
          <w:p w14:paraId="158C8FE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506DFAF7"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4C7920F4" w14:textId="19AF0DCD"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50t9856oh","properties":{"formattedCitation":"[14]","plainCitation":"[14]","noteIndex":0},"citationItems":[{"id":"bvZVep35/bL4Xryac","uris":["http://zotero.org/users/local/3FsyJZw4/items/RV482U5P"],"itemData":{"id":"VroYY1XY/fDWZFiSd","type":"article-journal","abstract":"The study and quantiﬁcation of personal care products, such as pharmaceuticals, in surface water has become popular in recent years; yet very little description of these compounds’ presence in South African surface water exists in the literature. Antiretrovirals (ARVs), used to treat human immunodeﬁciency virus (HIV) are rarely considered within this ﬁeld. A new method for the simultaneous quantiﬁcation of 12 antiretroviral compounds in surface water using the standard addition method is described. Water samples were concentrated by a generic automated solid phase extraction method and analysed by ultrahigh pressure liquid chromatography tandem mass spectrometry (UHPLC-MS/MS). Substantial matrix effect was encountered in the samples with an average method detection limit of 90.4 ng/L. This is the ﬁrst reported countrywide survey of South African surface water for the quantiﬁcation of these compounds with average concentrations ranging between 26.5 and 430 ng/L.","container-title":"Environmental Pollution","DOI":"10.1016/j.envpol.2015.01.030","ISSN":"02697491","journalAbbreviation":"Environmental Pollution","language":"en","page":"235-243","source":"DOI.org (Crossref)","title":"The occurrence of anti-retroviral compounds used for HIV treatment in South African surface water","volume":"199","author":[{"family":"Wood","given":"Timothy Paul"},{"family":"Duvenage","given":"Cornelia S.J."},{"family":"Rohwer","given":"Egmont"}],"issued":{"date-parts":[["2015",4]]}}}],"schema":"https://github.com/citation-style-language/schema/raw/master/csl-citation.json"} </w:instrText>
            </w:r>
            <w:r w:rsidRPr="00296ACE">
              <w:rPr>
                <w:rFonts w:ascii="Times New Roman" w:hAnsi="Times New Roman" w:cs="Times New Roman"/>
                <w:sz w:val="20"/>
                <w:szCs w:val="20"/>
              </w:rPr>
              <w:fldChar w:fldCharType="separate"/>
            </w:r>
            <w:r w:rsidR="00CC46EA" w:rsidRPr="00CC46EA">
              <w:rPr>
                <w:rFonts w:ascii="Times New Roman" w:hAnsi="Times New Roman" w:cs="Times New Roman"/>
                <w:sz w:val="20"/>
                <w:szCs w:val="24"/>
              </w:rPr>
              <w:t>[14]</w:t>
            </w:r>
            <w:r w:rsidRPr="00296ACE">
              <w:rPr>
                <w:rFonts w:ascii="Times New Roman" w:hAnsi="Times New Roman" w:cs="Times New Roman"/>
                <w:sz w:val="20"/>
                <w:szCs w:val="20"/>
              </w:rPr>
              <w:fldChar w:fldCharType="end"/>
            </w:r>
          </w:p>
        </w:tc>
      </w:tr>
      <w:tr w:rsidR="00B762E0" w:rsidRPr="00296ACE" w14:paraId="3B877410" w14:textId="77777777" w:rsidTr="00B762E0">
        <w:trPr>
          <w:trHeight w:val="299"/>
        </w:trPr>
        <w:tc>
          <w:tcPr>
            <w:tcW w:w="2127" w:type="dxa"/>
            <w:noWrap/>
            <w:hideMark/>
          </w:tcPr>
          <w:p w14:paraId="28CB2AE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lastRenderedPageBreak/>
              <w:t>Zidovudine</w:t>
            </w:r>
          </w:p>
        </w:tc>
        <w:tc>
          <w:tcPr>
            <w:tcW w:w="1701" w:type="dxa"/>
            <w:noWrap/>
          </w:tcPr>
          <w:p w14:paraId="153949AB" w14:textId="77777777" w:rsidR="00B65F8C" w:rsidRPr="00296ACE" w:rsidRDefault="00B65F8C" w:rsidP="00A4411A">
            <w:pPr>
              <w:spacing w:line="360" w:lineRule="auto"/>
              <w:jc w:val="both"/>
              <w:rPr>
                <w:rFonts w:ascii="Times New Roman" w:hAnsi="Times New Roman" w:cs="Times New Roman"/>
                <w:sz w:val="20"/>
                <w:szCs w:val="20"/>
              </w:rPr>
            </w:pPr>
          </w:p>
        </w:tc>
        <w:tc>
          <w:tcPr>
            <w:tcW w:w="1984" w:type="dxa"/>
            <w:hideMark/>
          </w:tcPr>
          <w:p w14:paraId="51CBDA9E"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22</w:t>
            </w:r>
          </w:p>
        </w:tc>
        <w:tc>
          <w:tcPr>
            <w:tcW w:w="1528" w:type="dxa"/>
            <w:noWrap/>
            <w:hideMark/>
          </w:tcPr>
          <w:p w14:paraId="148ED3C4"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092B4327"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465EBD0D" w14:textId="3C6B1967"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urmgbrqpm","properties":{"formattedCitation":"[14]","plainCitation":"[14]","noteIndex":0},"citationItems":[{"id":"bvZVep35/bL4Xryac","uris":["http://zotero.org/users/local/3FsyJZw4/items/RV482U5P"],"itemData":{"id":"VroYY1XY/fDWZFiSd","type":"article-journal","abstract":"The study and quantiﬁcation of personal care products, such as pharmaceuticals, in surface water has become popular in recent years; yet very little description of these compounds’ presence in South African surface water exists in the literature. Antiretrovirals (ARVs), used to treat human immunodeﬁciency virus (HIV) are rarely considered within this ﬁeld. A new method for the simultaneous quantiﬁcation of 12 antiretroviral compounds in surface water using the standard addition method is described. Water samples were concentrated by a generic automated solid phase extraction method and analysed by ultrahigh pressure liquid chromatography tandem mass spectrometry (UHPLC-MS/MS). Substantial matrix effect was encountered in the samples with an average method detection limit of 90.4 ng/L. This is the ﬁrst reported countrywide survey of South African surface water for the quantiﬁcation of these compounds with average concentrations ranging between 26.5 and 430 ng/L.","container-title":"Environmental Pollution","DOI":"10.1016/j.envpol.2015.01.030","ISSN":"02697491","journalAbbreviation":"Environmental Pollution","language":"en","page":"235-243","source":"DOI.org (Crossref)","title":"The occurrence of anti-retroviral compounds used for HIV treatment in South African surface water","volume":"199","author":[{"family":"Wood","given":"Timothy Paul"},{"family":"Duvenage","given":"Cornelia S.J."},{"family":"Rohwer","given":"Egmont"}],"issued":{"date-parts":[["2015",4]]}}}],"schema":"https://github.com/citation-style-language/schema/raw/master/csl-citation.json"} </w:instrText>
            </w:r>
            <w:r w:rsidRPr="00296ACE">
              <w:rPr>
                <w:rFonts w:ascii="Times New Roman" w:hAnsi="Times New Roman" w:cs="Times New Roman"/>
                <w:sz w:val="20"/>
                <w:szCs w:val="20"/>
              </w:rPr>
              <w:fldChar w:fldCharType="separate"/>
            </w:r>
            <w:r w:rsidR="00A752CE" w:rsidRPr="00A752CE">
              <w:rPr>
                <w:rFonts w:ascii="Times New Roman" w:hAnsi="Times New Roman" w:cs="Times New Roman"/>
                <w:sz w:val="20"/>
                <w:szCs w:val="24"/>
              </w:rPr>
              <w:t>[14]</w:t>
            </w:r>
            <w:r w:rsidRPr="00296ACE">
              <w:rPr>
                <w:rFonts w:ascii="Times New Roman" w:hAnsi="Times New Roman" w:cs="Times New Roman"/>
                <w:sz w:val="20"/>
                <w:szCs w:val="20"/>
              </w:rPr>
              <w:fldChar w:fldCharType="end"/>
            </w:r>
          </w:p>
        </w:tc>
      </w:tr>
      <w:tr w:rsidR="00B762E0" w:rsidRPr="00296ACE" w14:paraId="41C38038" w14:textId="77777777" w:rsidTr="00B762E0">
        <w:trPr>
          <w:trHeight w:val="299"/>
        </w:trPr>
        <w:tc>
          <w:tcPr>
            <w:tcW w:w="2127" w:type="dxa"/>
            <w:noWrap/>
            <w:hideMark/>
          </w:tcPr>
          <w:p w14:paraId="567C699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Zidovudine</w:t>
            </w:r>
          </w:p>
        </w:tc>
        <w:tc>
          <w:tcPr>
            <w:tcW w:w="1701" w:type="dxa"/>
            <w:noWrap/>
            <w:hideMark/>
          </w:tcPr>
          <w:p w14:paraId="7DEAE51F"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66.59</w:t>
            </w:r>
          </w:p>
        </w:tc>
        <w:tc>
          <w:tcPr>
            <w:tcW w:w="1984" w:type="dxa"/>
            <w:hideMark/>
          </w:tcPr>
          <w:p w14:paraId="3764C35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37.14</w:t>
            </w:r>
          </w:p>
        </w:tc>
        <w:tc>
          <w:tcPr>
            <w:tcW w:w="1528" w:type="dxa"/>
            <w:noWrap/>
            <w:hideMark/>
          </w:tcPr>
          <w:p w14:paraId="2FA765E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Zambia</w:t>
            </w:r>
          </w:p>
        </w:tc>
        <w:tc>
          <w:tcPr>
            <w:tcW w:w="236" w:type="dxa"/>
          </w:tcPr>
          <w:p w14:paraId="2CC554D8" w14:textId="77777777" w:rsidR="00B65F8C" w:rsidRPr="00296ACE" w:rsidRDefault="00B65F8C" w:rsidP="00A4411A">
            <w:pPr>
              <w:spacing w:line="360" w:lineRule="auto"/>
              <w:jc w:val="center"/>
              <w:rPr>
                <w:rFonts w:ascii="Times New Roman" w:hAnsi="Times New Roman" w:cs="Times New Roman"/>
                <w:sz w:val="20"/>
                <w:szCs w:val="20"/>
                <w:u w:val="dash"/>
              </w:rPr>
            </w:pPr>
          </w:p>
        </w:tc>
        <w:tc>
          <w:tcPr>
            <w:tcW w:w="1638" w:type="dxa"/>
            <w:noWrap/>
            <w:hideMark/>
          </w:tcPr>
          <w:p w14:paraId="43FC5130" w14:textId="6C58C2C5" w:rsidR="00B65F8C" w:rsidRPr="00296ACE" w:rsidRDefault="00A73FB8"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n3v5jjrvk","properties":{"formattedCitation":"[13]","plainCitation":"[13]","noteIndex":0},"citationItems":[{"id":"bvZVep35/bwZ1QHJe","uris":["http://zotero.org/users/8372031/items/IJ24DJ6Q"],"itemData":{"id":"VroYY1XY/Q8fUhie6","type":"article-journal","abstract":"Recently, there has been an increased interest in bridging the knowledge gap in the occurrence and fate of pharmaceuticals in African urban water  cycles. In this study, the occurrence of 7 antibiotics and 3 antiretrovirals in source-separated urine, groundwater, wastewater and surface water of the peri-urban area of Chunga in Lusaka, Zambia, was studied. In groundwater, the pharmaceuticals were only sporadically present with 4 antibiotics and 1 antiretroviral detected. The concentration of the antibiotics ranged from below limit of quantification (&lt;LOQ) to 880 ng/L, with sulfamethoxazole having the highest detection frequency of 42.3%. In the surface water, a comparatively high concentration of pharmaceuticals was measured with concentrations ranging from &lt;LOQ–11 800 ng/L to &lt;LOQ–49 700 ng/L for antibiotics and antiretroviral drugs, respectively.Similarly, the concentration of antibiotics in wastewater treatment plant (WWTP) influent and effluent waters ranged from 100–33 300 ng/L and 80–30 040 ng/L, respectively. The concentration of the antiretrovirals was also relatively high in the wastewater and ranged from 680–118 970 ng/L and 1 720–55 760 ng/L in the influent and effluent, respectively. The concentration of the target analytes in source-separated urine were several orders of magnitude higher than in wastewater. Sulfamethoxazole, trimethoprim and lamivudine had the highest concentrations, of 7 740 μg/L, 12 800 μg/L and 10 010 μg/L, respectively. The high concentration detected in source-separated urine calls for precautionary measures to be  undertaken when such urine is to be used as a fertilizer. However, urine source separation has a major advantage of pooling a significant proportion of excreted pharmaceuticals into small manageable volumes which can be effectively treated,  minimizing environmental contamination. The high concentrations of antibiotics and antiretroviral drugs measured in this study necessitate creation of effective barriers to mitigate the possible environmental and human health risks. \nKeywords: antibiotics antiretrovirals groundwater source-separated  urine wastewater","container-title":"Water SA","ISSN":"0378-4738","issue":"2","language":"en","license":"Copyright (c)","note":"number: 2","page":"278-284","source":"www.ajol.info","title":"Occurrence of antibiotics and antiretroviral drugs in source-separated urine, groundwater, surface water and wastewater in the peri-urban area of Chunga in Lusaka, Zambia","volume":"46","author":[{"family":"Ngumba","given":"Elijah"},{"family":"Gachanja","given":"Anthony"},{"family":"Nyirenda","given":"James"},{"family":"Maldonado","given":"Johanna"},{"family":"Tuhkanen","given":"Tuula"}],"issued":{"date-parts":[["2020",5,19]]}}}],"schema":"https://github.com/citation-style-language/schema/raw/master/csl-citation.json"} </w:instrText>
            </w:r>
            <w:r w:rsidRPr="00296ACE">
              <w:rPr>
                <w:rFonts w:ascii="Times New Roman" w:hAnsi="Times New Roman" w:cs="Times New Roman"/>
                <w:sz w:val="20"/>
                <w:szCs w:val="20"/>
              </w:rPr>
              <w:fldChar w:fldCharType="separate"/>
            </w:r>
            <w:r w:rsidR="00FE2A14" w:rsidRPr="00FE2A14">
              <w:rPr>
                <w:rFonts w:ascii="Times New Roman" w:hAnsi="Times New Roman" w:cs="Times New Roman"/>
                <w:sz w:val="20"/>
                <w:szCs w:val="24"/>
              </w:rPr>
              <w:t>[13]</w:t>
            </w:r>
            <w:r w:rsidRPr="00296ACE">
              <w:rPr>
                <w:rFonts w:ascii="Times New Roman" w:hAnsi="Times New Roman" w:cs="Times New Roman"/>
                <w:sz w:val="20"/>
                <w:szCs w:val="20"/>
              </w:rPr>
              <w:fldChar w:fldCharType="end"/>
            </w:r>
          </w:p>
        </w:tc>
      </w:tr>
      <w:tr w:rsidR="00B762E0" w:rsidRPr="00296ACE" w14:paraId="711E078D" w14:textId="77777777" w:rsidTr="00B762E0">
        <w:trPr>
          <w:trHeight w:val="299"/>
        </w:trPr>
        <w:tc>
          <w:tcPr>
            <w:tcW w:w="2127" w:type="dxa"/>
            <w:noWrap/>
            <w:hideMark/>
          </w:tcPr>
          <w:p w14:paraId="041ABFC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Zidovudine</w:t>
            </w:r>
          </w:p>
        </w:tc>
        <w:tc>
          <w:tcPr>
            <w:tcW w:w="1701" w:type="dxa"/>
            <w:noWrap/>
            <w:hideMark/>
          </w:tcPr>
          <w:p w14:paraId="113B4009" w14:textId="77777777" w:rsidR="00B65F8C" w:rsidRPr="00296ACE" w:rsidRDefault="00B65F8C" w:rsidP="00A4411A">
            <w:pPr>
              <w:spacing w:line="256" w:lineRule="auto"/>
              <w:rPr>
                <w:rFonts w:ascii="Times New Roman" w:hAnsi="Times New Roman" w:cs="Times New Roman"/>
                <w:sz w:val="20"/>
                <w:szCs w:val="20"/>
              </w:rPr>
            </w:pPr>
          </w:p>
        </w:tc>
        <w:tc>
          <w:tcPr>
            <w:tcW w:w="1984" w:type="dxa"/>
            <w:hideMark/>
          </w:tcPr>
          <w:p w14:paraId="2914427B"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513</w:t>
            </w:r>
          </w:p>
        </w:tc>
        <w:tc>
          <w:tcPr>
            <w:tcW w:w="1528" w:type="dxa"/>
            <w:noWrap/>
            <w:hideMark/>
          </w:tcPr>
          <w:p w14:paraId="09473EC8"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Kenya</w:t>
            </w:r>
          </w:p>
        </w:tc>
        <w:tc>
          <w:tcPr>
            <w:tcW w:w="236" w:type="dxa"/>
          </w:tcPr>
          <w:p w14:paraId="2AF018F6"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0D4026D2" w14:textId="304F1AC3"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n4k6gks3s","properties":{"formattedCitation":"[16]","plainCitation":"[16]","noteIndex":0},"citationItems":[{"id":"bvZVep35/tskR5VC6","uris":["http://zotero.org/users/local/3FsyJZw4/items/KJASJJ55"],"itemData":{"id":"rNhfQnli/6QzAo6eb","type":"article-journal","language":"en","page":"95","source":"Zotero","title":"Occurrence and control of selected antibiotics and antiretroviral drugs in urban hydrological cycles","author":[{"family":"Ngumba","given":"Elijah"}],"issued":{"date-parts":[["2018"]]}}}],"schema":"https://github.com/citation-style-language/schema/raw/master/csl-citation.json"} </w:instrText>
            </w:r>
            <w:r w:rsidRPr="00296ACE">
              <w:rPr>
                <w:rFonts w:ascii="Times New Roman" w:hAnsi="Times New Roman" w:cs="Times New Roman"/>
                <w:sz w:val="20"/>
                <w:szCs w:val="20"/>
              </w:rPr>
              <w:fldChar w:fldCharType="separate"/>
            </w:r>
            <w:r w:rsidR="007066C3" w:rsidRPr="007066C3">
              <w:rPr>
                <w:rFonts w:ascii="Times New Roman" w:hAnsi="Times New Roman" w:cs="Times New Roman"/>
                <w:sz w:val="20"/>
              </w:rPr>
              <w:t>[16]</w:t>
            </w:r>
            <w:r w:rsidRPr="00296ACE">
              <w:rPr>
                <w:rFonts w:ascii="Times New Roman" w:hAnsi="Times New Roman" w:cs="Times New Roman"/>
                <w:sz w:val="20"/>
                <w:szCs w:val="20"/>
              </w:rPr>
              <w:fldChar w:fldCharType="end"/>
            </w:r>
          </w:p>
        </w:tc>
      </w:tr>
      <w:tr w:rsidR="00B762E0" w:rsidRPr="00296ACE" w14:paraId="09AF778C" w14:textId="77777777" w:rsidTr="00B762E0">
        <w:trPr>
          <w:trHeight w:val="299"/>
        </w:trPr>
        <w:tc>
          <w:tcPr>
            <w:tcW w:w="2127" w:type="dxa"/>
            <w:noWrap/>
            <w:hideMark/>
          </w:tcPr>
          <w:p w14:paraId="28148E1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Zidovudine</w:t>
            </w:r>
          </w:p>
        </w:tc>
        <w:tc>
          <w:tcPr>
            <w:tcW w:w="1701" w:type="dxa"/>
            <w:noWrap/>
            <w:hideMark/>
          </w:tcPr>
          <w:p w14:paraId="379B77C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62</w:t>
            </w:r>
          </w:p>
        </w:tc>
        <w:tc>
          <w:tcPr>
            <w:tcW w:w="1984" w:type="dxa"/>
            <w:hideMark/>
          </w:tcPr>
          <w:p w14:paraId="624FA17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37</w:t>
            </w:r>
          </w:p>
        </w:tc>
        <w:tc>
          <w:tcPr>
            <w:tcW w:w="1528" w:type="dxa"/>
            <w:noWrap/>
            <w:hideMark/>
          </w:tcPr>
          <w:p w14:paraId="23F2B364"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Finland</w:t>
            </w:r>
          </w:p>
        </w:tc>
        <w:tc>
          <w:tcPr>
            <w:tcW w:w="236" w:type="dxa"/>
          </w:tcPr>
          <w:p w14:paraId="50B38843"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30D8D6A6" w14:textId="4871394F" w:rsidR="00B65F8C" w:rsidRPr="00882733" w:rsidRDefault="00B65F8C" w:rsidP="00B762E0">
            <w:pPr>
              <w:spacing w:line="360" w:lineRule="auto"/>
              <w:jc w:val="center"/>
              <w:rPr>
                <w:rFonts w:ascii="Times New Roman" w:hAnsi="Times New Roman" w:cs="Times New Roman"/>
                <w:sz w:val="20"/>
                <w:szCs w:val="20"/>
              </w:rPr>
            </w:pPr>
            <w:r w:rsidRPr="00882733">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hh2uhggfl","properties":{"formattedCitation":"[16]","plainCitation":"[16]","noteIndex":0},"citationItems":[{"id":"bvZVep35/tskR5VC6","uris":["http://zotero.org/users/local/3FsyJZw4/items/KJASJJ55"],"itemData":{"id":758,"type":"article-journal","language":"en","page":"95","source":"Zotero","title":"Occurrence and control of selected antibiotics and antiretroviral drugs in urban hydrological cycles","author":[{"family":"Ngumba","given":"Elijah"}],"issued":{"date-parts":[["2018"]]}}}],"schema":"https://github.com/citation-style-language/schema/raw/master/csl-citation.json"} </w:instrText>
            </w:r>
            <w:r w:rsidRPr="00882733">
              <w:rPr>
                <w:rFonts w:ascii="Times New Roman" w:hAnsi="Times New Roman" w:cs="Times New Roman"/>
                <w:sz w:val="20"/>
                <w:szCs w:val="20"/>
              </w:rPr>
              <w:fldChar w:fldCharType="separate"/>
            </w:r>
            <w:r w:rsidR="007066C3" w:rsidRPr="007066C3">
              <w:rPr>
                <w:rFonts w:ascii="Times New Roman" w:hAnsi="Times New Roman" w:cs="Times New Roman"/>
                <w:sz w:val="20"/>
              </w:rPr>
              <w:t>[16]</w:t>
            </w:r>
            <w:r w:rsidRPr="00882733">
              <w:rPr>
                <w:rFonts w:ascii="Times New Roman" w:hAnsi="Times New Roman" w:cs="Times New Roman"/>
                <w:sz w:val="20"/>
                <w:szCs w:val="20"/>
              </w:rPr>
              <w:fldChar w:fldCharType="end"/>
            </w:r>
          </w:p>
        </w:tc>
      </w:tr>
      <w:tr w:rsidR="00B762E0" w:rsidRPr="00296ACE" w14:paraId="3E26D2C6" w14:textId="77777777" w:rsidTr="00B762E0">
        <w:trPr>
          <w:trHeight w:val="299"/>
        </w:trPr>
        <w:tc>
          <w:tcPr>
            <w:tcW w:w="2127" w:type="dxa"/>
            <w:noWrap/>
            <w:hideMark/>
          </w:tcPr>
          <w:p w14:paraId="2B89F62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Zidovudine</w:t>
            </w:r>
          </w:p>
        </w:tc>
        <w:tc>
          <w:tcPr>
            <w:tcW w:w="1701" w:type="dxa"/>
            <w:noWrap/>
            <w:hideMark/>
          </w:tcPr>
          <w:p w14:paraId="66B4E3C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07</w:t>
            </w:r>
          </w:p>
        </w:tc>
        <w:tc>
          <w:tcPr>
            <w:tcW w:w="1984" w:type="dxa"/>
            <w:hideMark/>
          </w:tcPr>
          <w:p w14:paraId="4493FAB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97.7</w:t>
            </w:r>
          </w:p>
        </w:tc>
        <w:tc>
          <w:tcPr>
            <w:tcW w:w="1528" w:type="dxa"/>
            <w:noWrap/>
            <w:hideMark/>
          </w:tcPr>
          <w:p w14:paraId="7C058CF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3BBEE2D2"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7BFD4401" w14:textId="6049D27D"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pnrst75ku","properties":{"formattedCitation":"[10]","plainCitation":"[10]","noteIndex":0},"citationItems":[{"id":"bvZVep35/NRy8Rf3y","uris":["http://zotero.org/users/8372031/items/ZZEINR4V"],"itemData":{"id":35,"type":"article-journal","abstract":"The widespread implementation of antiretroviral therapy medication has made antiretroviral drugs (ARVDs) a signiﬁcant pharmaceutical class in regions of high HIV infection rates. However, relatively little is known regarding the environmental occurrence of these emerging contaminants, and this is especially true for their metabolites. In this work, we report analytical methods to study the simultaneous occurrence of a range of common ARVDs and some of their known metabolites in surface water and wastewater. A novel direct injection liquid chromatography-tandem mass spectrometry (LC-MS/MS) method is reported for the analysis of ARVDs of different therapeutic classes and their selected metabolites in wastewater samples. In addition, a solid phase extraction (SPE) procedure was developed for pre-concentration of ARVs and metabolites from surface water samples. The respective methods proved suitable for the quantitative analysis of six parent ARVDs from three ARV classes, as well as three metabolites. Method validation showed average recoveries of 86% for the direct injection method, and 64% for the SPE method. With the exception of Zidovudine and the metabolites of Zidovudine and Ritonavir, all target ARVDs were detected in wastewater samples from two wastewater treatment plants in the Western Cape, South Africa. Higher concentrations were generally measured in inﬂuent compared to efﬂuent samples, in the dry compared to the wet season as well as in chlorinated compared to uvirradiated efﬂuents. This study contributes for the ﬁrst time quantitative data on the environmental occurrence of the known metabolites of Nevirapine (12-hydroxy-Nevirapine) and Efavirenz (8,14dihydroxy-Efavirenz).","container-title":"Chemosphere","DOI":"10.1016/j.chemosphere.2018.12.205","ISSN":"00456535","journalAbbreviation":"Chemosphere","language":"en","page":"983-992","source":"DOI.org (Crossref)","title":"Simultaneous quantification of commonly prescribed antiretroviral drugs and their selected metabolites in aqueous environmental samples by direct injection and solid phase extraction liquid chromatography - tandem mass spectrometry","volume":"220","author":[{"family":"Mosekiemang","given":"Tlou T."},{"family":"Stander","given":"Maria A."},{"family":"Villiers","given":"André","non-dropping-particle":"de"}],"issued":{"date-parts":[["2019",4]]}}}],"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10]</w:t>
            </w:r>
            <w:r w:rsidRPr="00296ACE">
              <w:rPr>
                <w:rFonts w:ascii="Times New Roman" w:hAnsi="Times New Roman" w:cs="Times New Roman"/>
                <w:sz w:val="20"/>
                <w:szCs w:val="20"/>
              </w:rPr>
              <w:fldChar w:fldCharType="end"/>
            </w:r>
          </w:p>
        </w:tc>
      </w:tr>
      <w:tr w:rsidR="00B762E0" w:rsidRPr="00296ACE" w14:paraId="25634D6B" w14:textId="77777777" w:rsidTr="00B762E0">
        <w:trPr>
          <w:trHeight w:val="299"/>
        </w:trPr>
        <w:tc>
          <w:tcPr>
            <w:tcW w:w="2127" w:type="dxa"/>
            <w:noWrap/>
            <w:hideMark/>
          </w:tcPr>
          <w:p w14:paraId="7270CBDF"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Zidovudine</w:t>
            </w:r>
          </w:p>
        </w:tc>
        <w:tc>
          <w:tcPr>
            <w:tcW w:w="1701" w:type="dxa"/>
            <w:noWrap/>
            <w:hideMark/>
          </w:tcPr>
          <w:p w14:paraId="6C4A10F6"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6.9</w:t>
            </w:r>
          </w:p>
        </w:tc>
        <w:tc>
          <w:tcPr>
            <w:tcW w:w="1984" w:type="dxa"/>
            <w:hideMark/>
          </w:tcPr>
          <w:p w14:paraId="70799D6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87</w:t>
            </w:r>
          </w:p>
        </w:tc>
        <w:tc>
          <w:tcPr>
            <w:tcW w:w="1528" w:type="dxa"/>
            <w:noWrap/>
            <w:hideMark/>
          </w:tcPr>
          <w:p w14:paraId="0497A7B9"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662CB555"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490A2612" w14:textId="69C652EA"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lc7vhh3ll","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1F5A90BE" w14:textId="77777777" w:rsidTr="00B762E0">
        <w:trPr>
          <w:trHeight w:val="299"/>
        </w:trPr>
        <w:tc>
          <w:tcPr>
            <w:tcW w:w="2127" w:type="dxa"/>
            <w:noWrap/>
            <w:hideMark/>
          </w:tcPr>
          <w:p w14:paraId="6D9DC348"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Zidovudine</w:t>
            </w:r>
          </w:p>
        </w:tc>
        <w:tc>
          <w:tcPr>
            <w:tcW w:w="1701" w:type="dxa"/>
            <w:noWrap/>
            <w:hideMark/>
          </w:tcPr>
          <w:p w14:paraId="585990F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53</w:t>
            </w:r>
          </w:p>
        </w:tc>
        <w:tc>
          <w:tcPr>
            <w:tcW w:w="1984" w:type="dxa"/>
            <w:hideMark/>
          </w:tcPr>
          <w:p w14:paraId="7F1A946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5</w:t>
            </w:r>
          </w:p>
        </w:tc>
        <w:tc>
          <w:tcPr>
            <w:tcW w:w="1528" w:type="dxa"/>
            <w:noWrap/>
            <w:hideMark/>
          </w:tcPr>
          <w:p w14:paraId="39BC940E"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4209A95D"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1288A625" w14:textId="5F86C5C5"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cr6q5pa65","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4F8A7743" w14:textId="77777777" w:rsidTr="00B762E0">
        <w:trPr>
          <w:trHeight w:val="299"/>
        </w:trPr>
        <w:tc>
          <w:tcPr>
            <w:tcW w:w="2127" w:type="dxa"/>
            <w:noWrap/>
            <w:hideMark/>
          </w:tcPr>
          <w:p w14:paraId="706F7E7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Zidovudine</w:t>
            </w:r>
          </w:p>
        </w:tc>
        <w:tc>
          <w:tcPr>
            <w:tcW w:w="1701" w:type="dxa"/>
            <w:noWrap/>
            <w:hideMark/>
          </w:tcPr>
          <w:p w14:paraId="0052C8D0"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1</w:t>
            </w:r>
          </w:p>
        </w:tc>
        <w:tc>
          <w:tcPr>
            <w:tcW w:w="1984" w:type="dxa"/>
            <w:hideMark/>
          </w:tcPr>
          <w:p w14:paraId="02EE8E89"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43</w:t>
            </w:r>
          </w:p>
        </w:tc>
        <w:tc>
          <w:tcPr>
            <w:tcW w:w="1528" w:type="dxa"/>
            <w:noWrap/>
            <w:hideMark/>
          </w:tcPr>
          <w:p w14:paraId="14DECF60"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South Africa</w:t>
            </w:r>
          </w:p>
        </w:tc>
        <w:tc>
          <w:tcPr>
            <w:tcW w:w="236" w:type="dxa"/>
          </w:tcPr>
          <w:p w14:paraId="1EE03F83"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42C6612B" w14:textId="7C5D1DA4"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9gu9rivv9","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2]</w:t>
            </w:r>
            <w:r w:rsidRPr="00296ACE">
              <w:rPr>
                <w:rFonts w:ascii="Times New Roman" w:hAnsi="Times New Roman" w:cs="Times New Roman"/>
                <w:sz w:val="20"/>
                <w:szCs w:val="20"/>
              </w:rPr>
              <w:fldChar w:fldCharType="end"/>
            </w:r>
          </w:p>
        </w:tc>
      </w:tr>
      <w:tr w:rsidR="00B762E0" w:rsidRPr="00296ACE" w14:paraId="713AD704" w14:textId="77777777" w:rsidTr="00B762E0">
        <w:trPr>
          <w:trHeight w:val="299"/>
        </w:trPr>
        <w:tc>
          <w:tcPr>
            <w:tcW w:w="2127" w:type="dxa"/>
            <w:noWrap/>
            <w:hideMark/>
          </w:tcPr>
          <w:p w14:paraId="0E0E362F"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Zidovudine</w:t>
            </w:r>
          </w:p>
        </w:tc>
        <w:tc>
          <w:tcPr>
            <w:tcW w:w="1701" w:type="dxa"/>
            <w:noWrap/>
            <w:hideMark/>
          </w:tcPr>
          <w:p w14:paraId="524171AE"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08</w:t>
            </w:r>
          </w:p>
        </w:tc>
        <w:tc>
          <w:tcPr>
            <w:tcW w:w="1984" w:type="dxa"/>
            <w:hideMark/>
          </w:tcPr>
          <w:p w14:paraId="33B2FA6D"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06</w:t>
            </w:r>
          </w:p>
        </w:tc>
        <w:tc>
          <w:tcPr>
            <w:tcW w:w="1528" w:type="dxa"/>
            <w:noWrap/>
            <w:hideMark/>
          </w:tcPr>
          <w:p w14:paraId="743DF5BF"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France</w:t>
            </w:r>
          </w:p>
        </w:tc>
        <w:tc>
          <w:tcPr>
            <w:tcW w:w="236" w:type="dxa"/>
          </w:tcPr>
          <w:p w14:paraId="0976158F"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08098B8A" w14:textId="779B043B"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qd6khlup1","properties":{"formattedCitation":"[17]","plainCitation":"[17]","noteIndex":0},"citationItems":[{"id":"bvZVep35/M2K9m0mo","uris":["http://zotero.org/users/8372031/items/TIN99DY4"],"itemData":{"id":1529,"type":"article-journal","abstract":"Comprehensive source and fate studies of pharmaceuticals in the environment require analytical methods able to quantify a wide range of molecules over various therapeutic classes, in aqueous and solid matrices. Considering this need, the development of an analytical method to determine 53 pharmaceuticals in aqueous phase and in solid matrices using a combination of microwave-assisted extraction, solid phase extraction, and liquid chromatography coupled with tandem mass spectrometry is reported. Method was successfully validated regarding linearity, repeatability, and overall protocol recovery. Method detection limits (MDLs) do not exceed 1 ng L−1 for 40 molecules in aqueous matrices (6 ng L−1 for the 13 remaining), while subnanogram per gram MDLs were reached for 38 molecules in solid phase (29 ng g−1 for the 15 remaining). Losses due to preparative steps were assessed for the 32 analytes associated to their labeled homologue, revealing an average loss of 40 % during reconcentration, the most altering step. Presence of analytes in wastewater treatment plant (WWTP) effluent aqueous phase and suspended solids (SS) as well as in river water, SS, and sediments was then investigated on a periurban river located in the suburbs of Bordeaux, France, revealing a major contribution of WWTP effluent to the river contamination. Sorption on river SS exceeded 5 % of total concentration for amitriptyline, fluoxetine, imipramine, ritonavir, sildenafil, and propranolol and appeared to be submitted to a seasonal influence. Sediment contamination was lower than the one of SS, organic carbon content, and sediment fine element proportion was accountable for the highest measured concentrations.","container-title":"Analytical and Bioanalytical Chemistry","DOI":"10.1007/s00216-015-9017-3","ISSN":"1618-2650","issue":"28","journalAbbreviation":"Anal Bioanal Chem","language":"en","page":"8585-8604","source":"Springer Link","title":"Development and application of a multi-residue method for the determination of 53 pharmaceuticals in water, sediment, and suspended solids using liquid chromatography-tandem mass spectrometry","volume":"407","author":[{"family":"Aminot","given":"Yann"},{"family":"Litrico","given":"Xavier"},{"family":"Chambolle","given":"Mélodie"},{"family":"Arnaud","given":"Christine"},{"family":"Pardon","given":"Patrick"},{"family":"Budzindki","given":"Hélène"}],"issued":{"date-parts":[["2015",11,1]]}}}],"schema":"https://github.com/citation-style-language/schema/raw/master/csl-citation.json"} </w:instrText>
            </w:r>
            <w:r w:rsidRPr="00296ACE">
              <w:rPr>
                <w:rFonts w:ascii="Times New Roman" w:hAnsi="Times New Roman" w:cs="Times New Roman"/>
                <w:sz w:val="20"/>
                <w:szCs w:val="20"/>
              </w:rPr>
              <w:fldChar w:fldCharType="separate"/>
            </w:r>
            <w:r w:rsidR="007066C3" w:rsidRPr="007066C3">
              <w:rPr>
                <w:rFonts w:ascii="Times New Roman" w:hAnsi="Times New Roman" w:cs="Times New Roman"/>
                <w:sz w:val="20"/>
              </w:rPr>
              <w:t>[17]</w:t>
            </w:r>
            <w:r w:rsidRPr="00296ACE">
              <w:rPr>
                <w:rFonts w:ascii="Times New Roman" w:hAnsi="Times New Roman" w:cs="Times New Roman"/>
                <w:sz w:val="20"/>
                <w:szCs w:val="20"/>
              </w:rPr>
              <w:fldChar w:fldCharType="end"/>
            </w:r>
          </w:p>
        </w:tc>
      </w:tr>
      <w:tr w:rsidR="00B762E0" w:rsidRPr="00296ACE" w14:paraId="184BA2A7" w14:textId="77777777" w:rsidTr="00B762E0">
        <w:trPr>
          <w:trHeight w:val="299"/>
        </w:trPr>
        <w:tc>
          <w:tcPr>
            <w:tcW w:w="2127" w:type="dxa"/>
            <w:noWrap/>
            <w:hideMark/>
          </w:tcPr>
          <w:p w14:paraId="7957A2E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Zidovudine</w:t>
            </w:r>
          </w:p>
        </w:tc>
        <w:tc>
          <w:tcPr>
            <w:tcW w:w="1701" w:type="dxa"/>
            <w:noWrap/>
            <w:hideMark/>
          </w:tcPr>
          <w:p w14:paraId="32112181"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3.27</w:t>
            </w:r>
          </w:p>
        </w:tc>
        <w:tc>
          <w:tcPr>
            <w:tcW w:w="1984" w:type="dxa"/>
            <w:hideMark/>
          </w:tcPr>
          <w:p w14:paraId="563F248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9</w:t>
            </w:r>
          </w:p>
        </w:tc>
        <w:tc>
          <w:tcPr>
            <w:tcW w:w="1528" w:type="dxa"/>
            <w:noWrap/>
            <w:hideMark/>
          </w:tcPr>
          <w:p w14:paraId="4F68767A"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Kenya</w:t>
            </w:r>
          </w:p>
        </w:tc>
        <w:tc>
          <w:tcPr>
            <w:tcW w:w="236" w:type="dxa"/>
          </w:tcPr>
          <w:p w14:paraId="76303637"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75960BB2" w14:textId="713EF67F"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6jbjihl00","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6]</w:t>
            </w:r>
            <w:r w:rsidRPr="00296ACE">
              <w:rPr>
                <w:rFonts w:ascii="Times New Roman" w:hAnsi="Times New Roman" w:cs="Times New Roman"/>
                <w:sz w:val="20"/>
                <w:szCs w:val="20"/>
              </w:rPr>
              <w:fldChar w:fldCharType="end"/>
            </w:r>
          </w:p>
        </w:tc>
      </w:tr>
      <w:tr w:rsidR="00B762E0" w:rsidRPr="00296ACE" w14:paraId="1638DE01" w14:textId="77777777" w:rsidTr="00B762E0">
        <w:trPr>
          <w:trHeight w:val="299"/>
        </w:trPr>
        <w:tc>
          <w:tcPr>
            <w:tcW w:w="2127" w:type="dxa"/>
            <w:noWrap/>
            <w:hideMark/>
          </w:tcPr>
          <w:p w14:paraId="28ABA53B"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Zidovudine</w:t>
            </w:r>
          </w:p>
        </w:tc>
        <w:tc>
          <w:tcPr>
            <w:tcW w:w="1701" w:type="dxa"/>
            <w:noWrap/>
            <w:hideMark/>
          </w:tcPr>
          <w:p w14:paraId="5BEE83A0"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12.1</w:t>
            </w:r>
          </w:p>
        </w:tc>
        <w:tc>
          <w:tcPr>
            <w:tcW w:w="1984" w:type="dxa"/>
            <w:hideMark/>
          </w:tcPr>
          <w:p w14:paraId="683C7DFE"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09</w:t>
            </w:r>
          </w:p>
        </w:tc>
        <w:tc>
          <w:tcPr>
            <w:tcW w:w="1528" w:type="dxa"/>
            <w:noWrap/>
            <w:hideMark/>
          </w:tcPr>
          <w:p w14:paraId="73BA768D"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Kenya</w:t>
            </w:r>
          </w:p>
        </w:tc>
        <w:tc>
          <w:tcPr>
            <w:tcW w:w="236" w:type="dxa"/>
          </w:tcPr>
          <w:p w14:paraId="79C4CAC6"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5362F409" w14:textId="55DD648A"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c6i3nbbht","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6]</w:t>
            </w:r>
            <w:r w:rsidRPr="00296ACE">
              <w:rPr>
                <w:rFonts w:ascii="Times New Roman" w:hAnsi="Times New Roman" w:cs="Times New Roman"/>
                <w:sz w:val="20"/>
                <w:szCs w:val="20"/>
              </w:rPr>
              <w:fldChar w:fldCharType="end"/>
            </w:r>
          </w:p>
        </w:tc>
      </w:tr>
      <w:tr w:rsidR="00B762E0" w:rsidRPr="00296ACE" w14:paraId="532AB80F" w14:textId="77777777" w:rsidTr="00B762E0">
        <w:trPr>
          <w:trHeight w:val="299"/>
        </w:trPr>
        <w:tc>
          <w:tcPr>
            <w:tcW w:w="2127" w:type="dxa"/>
            <w:noWrap/>
            <w:hideMark/>
          </w:tcPr>
          <w:p w14:paraId="1EA992F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Zidovudine</w:t>
            </w:r>
          </w:p>
        </w:tc>
        <w:tc>
          <w:tcPr>
            <w:tcW w:w="1701" w:type="dxa"/>
            <w:noWrap/>
            <w:hideMark/>
          </w:tcPr>
          <w:p w14:paraId="6A772BC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20.13</w:t>
            </w:r>
          </w:p>
        </w:tc>
        <w:tc>
          <w:tcPr>
            <w:tcW w:w="1984" w:type="dxa"/>
            <w:hideMark/>
          </w:tcPr>
          <w:p w14:paraId="78D821C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11</w:t>
            </w:r>
          </w:p>
        </w:tc>
        <w:tc>
          <w:tcPr>
            <w:tcW w:w="1528" w:type="dxa"/>
            <w:noWrap/>
            <w:hideMark/>
          </w:tcPr>
          <w:p w14:paraId="16959682"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Kenya</w:t>
            </w:r>
          </w:p>
        </w:tc>
        <w:tc>
          <w:tcPr>
            <w:tcW w:w="236" w:type="dxa"/>
          </w:tcPr>
          <w:p w14:paraId="44C81E69"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noWrap/>
            <w:hideMark/>
          </w:tcPr>
          <w:p w14:paraId="03BBB566" w14:textId="1B80CCAD"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gl66akklf","properties":{"formattedCitation":"[11]","plainCitation":"[11]","noteIndex":0},"citationItems":[{"id":"bvZVep35/tOirrfdc","uris":["http://zotero.org/users/8372031/items/YYYA883V"],"itemData":{"id":153,"type":"article-journal","abstract":"Although there is increased global environmental concern about emerging organic micropollutants (EOMPs) such as pharmaceuticals, personal care products (PPCPs) and polar pesticides, limited information is available on their occurrence in Africa. This study presents unique data on concentrations and loads of 31 PPCPs and 10 pesticides in four wastewater stabilization ponds (WSPs) and receiving rivers (ﬂowing through urban centres) in Kenya. The WSPs indicate a high potential to remove pharmaceutically active compounds (PhACs) with removals by up to N4 orders of magnitude (N99.99% removal), mainly occurring at the facultative stage. However, there are large differences in removal among the different classes, and a shift in the relative PhACs occurrence is observed during wastewater treatment. Whereas the inﬂuent is dominated by high-consumption PhACs like anti-inﬂammatory drugs (e.g. paracetamol and ibuprofen, up to 1000 μg L−1), the most recalcitrant PhACs including mainly antibiotics (e.g. sulfadoxin and sulfamethoxazole) and antiretrovirals (e.g. lamivudine and nevirapine) are largely abundant (up to 100 μg L−1) in treated efﬂuent.","container-title":"Science of The Total Environment","DOI":"10.1016/j.scitotenv.2018.04.331","ISSN":"00489697","journalAbbreviation":"Science of The Total Environment","language":"en","page":"336-348","source":"DOI.org (Crossref)","title":"Occurrence, fate and removal of pharmaceuticals, personal care products and pesticides in wastewater stabilization ponds and receiving rivers in the Nzoia Basin, Kenya","volume":"637-638","author":[{"family":"K'oreje","given":"Kenneth Otieno"},{"family":"Kandie","given":"Faith Jebiwot"},{"family":"Vergeynst","given":"Leendert"},{"family":"Abira","given":"Margaret Akinyi"},{"family":"Van Langenhove","given":"Herman"},{"family":"Okoth","given":"Maurice"},{"family":"Demeestere","given":"Kristof"}],"issued":{"date-parts":[["2018",10]]}}}],"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11]</w:t>
            </w:r>
            <w:r w:rsidRPr="00296ACE">
              <w:rPr>
                <w:rFonts w:ascii="Times New Roman" w:hAnsi="Times New Roman" w:cs="Times New Roman"/>
                <w:sz w:val="20"/>
                <w:szCs w:val="20"/>
              </w:rPr>
              <w:fldChar w:fldCharType="end"/>
            </w:r>
          </w:p>
        </w:tc>
      </w:tr>
      <w:tr w:rsidR="00B762E0" w:rsidRPr="00296ACE" w14:paraId="43BB4AC1" w14:textId="77777777" w:rsidTr="00B762E0">
        <w:trPr>
          <w:trHeight w:val="299"/>
        </w:trPr>
        <w:tc>
          <w:tcPr>
            <w:tcW w:w="2127" w:type="dxa"/>
            <w:tcBorders>
              <w:top w:val="nil"/>
              <w:left w:val="nil"/>
              <w:bottom w:val="single" w:sz="4" w:space="0" w:color="auto"/>
              <w:right w:val="nil"/>
            </w:tcBorders>
            <w:noWrap/>
            <w:hideMark/>
          </w:tcPr>
          <w:p w14:paraId="28E4058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Zidovudine</w:t>
            </w:r>
          </w:p>
        </w:tc>
        <w:tc>
          <w:tcPr>
            <w:tcW w:w="1701" w:type="dxa"/>
            <w:tcBorders>
              <w:top w:val="nil"/>
              <w:left w:val="nil"/>
              <w:bottom w:val="single" w:sz="4" w:space="0" w:color="auto"/>
              <w:right w:val="nil"/>
            </w:tcBorders>
            <w:noWrap/>
            <w:hideMark/>
          </w:tcPr>
          <w:p w14:paraId="4EB492A3"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39</w:t>
            </w:r>
          </w:p>
        </w:tc>
        <w:tc>
          <w:tcPr>
            <w:tcW w:w="1984" w:type="dxa"/>
            <w:tcBorders>
              <w:top w:val="nil"/>
              <w:left w:val="nil"/>
              <w:bottom w:val="single" w:sz="4" w:space="0" w:color="auto"/>
              <w:right w:val="nil"/>
            </w:tcBorders>
            <w:hideMark/>
          </w:tcPr>
          <w:p w14:paraId="006A5075"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0.15</w:t>
            </w:r>
          </w:p>
        </w:tc>
        <w:tc>
          <w:tcPr>
            <w:tcW w:w="1528" w:type="dxa"/>
            <w:tcBorders>
              <w:top w:val="nil"/>
              <w:left w:val="nil"/>
              <w:bottom w:val="single" w:sz="4" w:space="0" w:color="auto"/>
              <w:right w:val="nil"/>
            </w:tcBorders>
            <w:noWrap/>
            <w:hideMark/>
          </w:tcPr>
          <w:p w14:paraId="099D58CC" w14:textId="77777777" w:rsidR="00B65F8C" w:rsidRPr="00296ACE" w:rsidRDefault="00B65F8C" w:rsidP="00A4411A">
            <w:pPr>
              <w:spacing w:line="360" w:lineRule="auto"/>
              <w:jc w:val="both"/>
              <w:rPr>
                <w:rFonts w:ascii="Times New Roman" w:hAnsi="Times New Roman" w:cs="Times New Roman"/>
                <w:sz w:val="20"/>
                <w:szCs w:val="20"/>
              </w:rPr>
            </w:pPr>
            <w:r w:rsidRPr="00296ACE">
              <w:rPr>
                <w:rFonts w:ascii="Times New Roman" w:hAnsi="Times New Roman" w:cs="Times New Roman"/>
                <w:sz w:val="20"/>
                <w:szCs w:val="20"/>
              </w:rPr>
              <w:t>Germany</w:t>
            </w:r>
          </w:p>
        </w:tc>
        <w:tc>
          <w:tcPr>
            <w:tcW w:w="236" w:type="dxa"/>
            <w:tcBorders>
              <w:top w:val="nil"/>
              <w:left w:val="nil"/>
              <w:bottom w:val="single" w:sz="4" w:space="0" w:color="auto"/>
              <w:right w:val="nil"/>
            </w:tcBorders>
          </w:tcPr>
          <w:p w14:paraId="0997FEA9" w14:textId="77777777" w:rsidR="00B65F8C" w:rsidRPr="00296ACE" w:rsidRDefault="00B65F8C" w:rsidP="00A4411A">
            <w:pPr>
              <w:spacing w:line="360" w:lineRule="auto"/>
              <w:jc w:val="center"/>
              <w:rPr>
                <w:rFonts w:ascii="Times New Roman" w:hAnsi="Times New Roman" w:cs="Times New Roman"/>
                <w:sz w:val="20"/>
                <w:szCs w:val="20"/>
              </w:rPr>
            </w:pPr>
          </w:p>
        </w:tc>
        <w:tc>
          <w:tcPr>
            <w:tcW w:w="1638" w:type="dxa"/>
            <w:tcBorders>
              <w:top w:val="nil"/>
              <w:left w:val="nil"/>
              <w:bottom w:val="single" w:sz="4" w:space="0" w:color="auto"/>
              <w:right w:val="nil"/>
            </w:tcBorders>
            <w:noWrap/>
            <w:hideMark/>
          </w:tcPr>
          <w:p w14:paraId="746437BD" w14:textId="6B3D215A" w:rsidR="00B65F8C" w:rsidRPr="00296ACE" w:rsidRDefault="00B65F8C" w:rsidP="00B762E0">
            <w:pPr>
              <w:spacing w:line="360" w:lineRule="auto"/>
              <w:jc w:val="center"/>
              <w:rPr>
                <w:rFonts w:ascii="Times New Roman"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20ahkq17l","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296ACE">
              <w:rPr>
                <w:rFonts w:ascii="Times New Roman" w:hAnsi="Times New Roman" w:cs="Times New Roman"/>
                <w:sz w:val="20"/>
                <w:szCs w:val="20"/>
              </w:rPr>
              <w:fldChar w:fldCharType="separate"/>
            </w:r>
            <w:r w:rsidR="00517FC1" w:rsidRPr="00517FC1">
              <w:rPr>
                <w:rFonts w:ascii="Times New Roman" w:hAnsi="Times New Roman" w:cs="Times New Roman"/>
                <w:sz w:val="20"/>
                <w:szCs w:val="24"/>
              </w:rPr>
              <w:t>[6]</w:t>
            </w:r>
            <w:r w:rsidRPr="00296ACE">
              <w:rPr>
                <w:rFonts w:ascii="Times New Roman" w:hAnsi="Times New Roman" w:cs="Times New Roman"/>
                <w:sz w:val="20"/>
                <w:szCs w:val="20"/>
              </w:rPr>
              <w:fldChar w:fldCharType="end"/>
            </w:r>
          </w:p>
        </w:tc>
      </w:tr>
    </w:tbl>
    <w:p w14:paraId="56FF4D8D" w14:textId="77777777" w:rsidR="008B45DA" w:rsidRDefault="009F0D8A" w:rsidP="00283F88">
      <w:pPr>
        <w:spacing w:line="360" w:lineRule="auto"/>
        <w:jc w:val="both"/>
        <w:rPr>
          <w:rFonts w:ascii="Times New Roman" w:eastAsia="Calibri" w:hAnsi="Times New Roman" w:cs="Times New Roman"/>
          <w:sz w:val="24"/>
          <w:szCs w:val="24"/>
          <w:lang w:val="en-ZA"/>
        </w:rPr>
      </w:pPr>
      <w:r w:rsidRPr="00247A17">
        <w:rPr>
          <w:rFonts w:ascii="Times New Roman" w:eastAsia="Calibri" w:hAnsi="Times New Roman" w:cs="Times New Roman"/>
          <w:sz w:val="24"/>
          <w:szCs w:val="24"/>
          <w:lang w:val="en-ZA"/>
        </w:rPr>
        <w:t>&lt; LOD/Q – Lower than the limit of detection/quantification</w:t>
      </w:r>
      <w:bookmarkStart w:id="3" w:name="_Toc101696845"/>
      <w:r w:rsidR="00283F88">
        <w:rPr>
          <w:rFonts w:ascii="Times New Roman" w:eastAsia="Calibri" w:hAnsi="Times New Roman" w:cs="Times New Roman"/>
          <w:sz w:val="24"/>
          <w:szCs w:val="24"/>
          <w:lang w:val="en-ZA"/>
        </w:rPr>
        <w:t xml:space="preserve"> </w:t>
      </w:r>
    </w:p>
    <w:p w14:paraId="54DB1DDD" w14:textId="157F7D86" w:rsidR="009F0D8A" w:rsidRPr="00247A17" w:rsidRDefault="009F0D8A" w:rsidP="00283F88">
      <w:pPr>
        <w:spacing w:line="360" w:lineRule="auto"/>
        <w:jc w:val="both"/>
        <w:rPr>
          <w:rFonts w:ascii="Times New Roman" w:eastAsia="Calibri" w:hAnsi="Times New Roman" w:cs="Times New Roman"/>
          <w:i/>
          <w:iCs/>
          <w:color w:val="44546A"/>
          <w:sz w:val="24"/>
          <w:szCs w:val="24"/>
        </w:rPr>
      </w:pPr>
      <w:r w:rsidRPr="00247A17">
        <w:rPr>
          <w:rFonts w:ascii="Times New Roman" w:eastAsia="Calibri" w:hAnsi="Times New Roman" w:cs="Times New Roman"/>
          <w:b/>
          <w:bCs/>
          <w:sz w:val="24"/>
          <w:szCs w:val="24"/>
        </w:rPr>
        <w:t>Table S2</w:t>
      </w:r>
      <w:r w:rsidRPr="00247A17">
        <w:rPr>
          <w:rFonts w:ascii="Times New Roman" w:eastAsia="Calibri" w:hAnsi="Times New Roman" w:cs="Times New Roman"/>
          <w:iCs/>
          <w:sz w:val="24"/>
          <w:szCs w:val="24"/>
        </w:rPr>
        <w:t>: Summary of the MECs on ARVs in surface water samples globally.</w:t>
      </w:r>
      <w:bookmarkEnd w:id="3"/>
    </w:p>
    <w:tbl>
      <w:tblPr>
        <w:tblStyle w:val="TableGrid"/>
        <w:tblW w:w="92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2835"/>
        <w:gridCol w:w="1843"/>
        <w:gridCol w:w="1701"/>
      </w:tblGrid>
      <w:tr w:rsidR="009F0D8A" w:rsidRPr="00296ACE" w14:paraId="3E1F3398" w14:textId="77777777" w:rsidTr="00A829D9">
        <w:trPr>
          <w:trHeight w:val="557"/>
        </w:trPr>
        <w:tc>
          <w:tcPr>
            <w:tcW w:w="2835" w:type="dxa"/>
            <w:tcBorders>
              <w:top w:val="single" w:sz="4" w:space="0" w:color="auto"/>
              <w:bottom w:val="single" w:sz="4" w:space="0" w:color="auto"/>
            </w:tcBorders>
            <w:noWrap/>
            <w:vAlign w:val="center"/>
            <w:hideMark/>
          </w:tcPr>
          <w:p w14:paraId="75159D72" w14:textId="77777777" w:rsidR="009F0D8A" w:rsidRPr="00296ACE" w:rsidRDefault="009F0D8A" w:rsidP="00A4411A">
            <w:pPr>
              <w:spacing w:line="360" w:lineRule="auto"/>
              <w:jc w:val="both"/>
              <w:rPr>
                <w:rFonts w:ascii="Times New Roman" w:eastAsia="Calibri" w:hAnsi="Times New Roman" w:cs="Times New Roman"/>
                <w:b/>
                <w:bCs/>
                <w:sz w:val="20"/>
                <w:szCs w:val="20"/>
              </w:rPr>
            </w:pPr>
            <w:r w:rsidRPr="00296ACE">
              <w:rPr>
                <w:rFonts w:ascii="Times New Roman" w:eastAsia="Calibri" w:hAnsi="Times New Roman" w:cs="Times New Roman"/>
                <w:b/>
                <w:bCs/>
                <w:sz w:val="20"/>
                <w:szCs w:val="20"/>
              </w:rPr>
              <w:t>ARV drug</w:t>
            </w:r>
          </w:p>
        </w:tc>
        <w:tc>
          <w:tcPr>
            <w:tcW w:w="2835" w:type="dxa"/>
            <w:tcBorders>
              <w:top w:val="single" w:sz="4" w:space="0" w:color="auto"/>
              <w:bottom w:val="single" w:sz="4" w:space="0" w:color="auto"/>
            </w:tcBorders>
            <w:noWrap/>
            <w:vAlign w:val="center"/>
            <w:hideMark/>
          </w:tcPr>
          <w:p w14:paraId="5946206A" w14:textId="77777777" w:rsidR="009F0D8A" w:rsidRPr="00296ACE" w:rsidRDefault="009F0D8A" w:rsidP="00A4411A">
            <w:pPr>
              <w:spacing w:line="360" w:lineRule="auto"/>
              <w:jc w:val="both"/>
              <w:rPr>
                <w:rFonts w:ascii="Times New Roman" w:eastAsia="Calibri" w:hAnsi="Times New Roman" w:cs="Times New Roman"/>
                <w:b/>
                <w:bCs/>
                <w:sz w:val="20"/>
                <w:szCs w:val="20"/>
              </w:rPr>
            </w:pPr>
            <w:r w:rsidRPr="00296ACE">
              <w:rPr>
                <w:rFonts w:ascii="Times New Roman" w:eastAsia="Calibri" w:hAnsi="Times New Roman" w:cs="Times New Roman"/>
                <w:b/>
                <w:bCs/>
                <w:sz w:val="20"/>
                <w:szCs w:val="20"/>
              </w:rPr>
              <w:t>Concentration (μg/L)</w:t>
            </w:r>
          </w:p>
        </w:tc>
        <w:tc>
          <w:tcPr>
            <w:tcW w:w="1843" w:type="dxa"/>
            <w:tcBorders>
              <w:top w:val="single" w:sz="4" w:space="0" w:color="auto"/>
              <w:bottom w:val="single" w:sz="4" w:space="0" w:color="auto"/>
            </w:tcBorders>
            <w:noWrap/>
            <w:vAlign w:val="center"/>
            <w:hideMark/>
          </w:tcPr>
          <w:p w14:paraId="7256620A" w14:textId="77777777" w:rsidR="009F0D8A" w:rsidRPr="00296ACE" w:rsidRDefault="009F0D8A" w:rsidP="00A4411A">
            <w:pPr>
              <w:spacing w:line="360" w:lineRule="auto"/>
              <w:jc w:val="both"/>
              <w:rPr>
                <w:rFonts w:ascii="Times New Roman" w:eastAsia="Calibri" w:hAnsi="Times New Roman" w:cs="Times New Roman"/>
                <w:b/>
                <w:bCs/>
                <w:sz w:val="20"/>
                <w:szCs w:val="20"/>
              </w:rPr>
            </w:pPr>
            <w:r w:rsidRPr="00296ACE">
              <w:rPr>
                <w:rFonts w:ascii="Times New Roman" w:eastAsia="Calibri" w:hAnsi="Times New Roman" w:cs="Times New Roman"/>
                <w:b/>
                <w:bCs/>
                <w:sz w:val="20"/>
                <w:szCs w:val="20"/>
              </w:rPr>
              <w:t>Country</w:t>
            </w:r>
          </w:p>
        </w:tc>
        <w:tc>
          <w:tcPr>
            <w:tcW w:w="1701" w:type="dxa"/>
            <w:tcBorders>
              <w:top w:val="single" w:sz="4" w:space="0" w:color="auto"/>
              <w:bottom w:val="single" w:sz="4" w:space="0" w:color="auto"/>
            </w:tcBorders>
            <w:noWrap/>
            <w:vAlign w:val="center"/>
            <w:hideMark/>
          </w:tcPr>
          <w:p w14:paraId="76FC0A2C" w14:textId="77777777" w:rsidR="009F0D8A" w:rsidRPr="00296ACE" w:rsidRDefault="009F0D8A" w:rsidP="00A829D9">
            <w:pPr>
              <w:spacing w:line="360" w:lineRule="auto"/>
              <w:jc w:val="center"/>
              <w:rPr>
                <w:rFonts w:ascii="Times New Roman" w:eastAsia="Calibri" w:hAnsi="Times New Roman" w:cs="Times New Roman"/>
                <w:b/>
                <w:bCs/>
                <w:sz w:val="20"/>
                <w:szCs w:val="20"/>
              </w:rPr>
            </w:pPr>
            <w:r w:rsidRPr="00296ACE">
              <w:rPr>
                <w:rFonts w:ascii="Times New Roman" w:eastAsia="Calibri" w:hAnsi="Times New Roman" w:cs="Times New Roman"/>
                <w:b/>
                <w:bCs/>
                <w:sz w:val="20"/>
                <w:szCs w:val="20"/>
              </w:rPr>
              <w:t>Reference</w:t>
            </w:r>
          </w:p>
        </w:tc>
      </w:tr>
      <w:tr w:rsidR="009F0D8A" w:rsidRPr="00296ACE" w14:paraId="2F19EB0C" w14:textId="77777777" w:rsidTr="00A829D9">
        <w:trPr>
          <w:trHeight w:val="303"/>
        </w:trPr>
        <w:tc>
          <w:tcPr>
            <w:tcW w:w="2835" w:type="dxa"/>
            <w:noWrap/>
            <w:hideMark/>
          </w:tcPr>
          <w:p w14:paraId="4E0B2090"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Didanosine</w:t>
            </w:r>
          </w:p>
        </w:tc>
        <w:tc>
          <w:tcPr>
            <w:tcW w:w="2835" w:type="dxa"/>
            <w:noWrap/>
            <w:hideMark/>
          </w:tcPr>
          <w:p w14:paraId="1BED260E"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0.05</w:t>
            </w:r>
          </w:p>
        </w:tc>
        <w:tc>
          <w:tcPr>
            <w:tcW w:w="1843" w:type="dxa"/>
            <w:noWrap/>
            <w:hideMark/>
          </w:tcPr>
          <w:p w14:paraId="73D9B695"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South Africa</w:t>
            </w:r>
          </w:p>
        </w:tc>
        <w:tc>
          <w:tcPr>
            <w:tcW w:w="1701" w:type="dxa"/>
            <w:noWrap/>
            <w:hideMark/>
          </w:tcPr>
          <w:p w14:paraId="023E679F" w14:textId="3A7ADFDE"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1n6rlm43v8","properties":{"formattedCitation":"[18]","plainCitation":"[18]","noteIndex":0},"citationItems":[{"id":"bvZVep35/XwmMIuLV","uris":["http://zotero.org/users/8372031/items/5CLJBNIC"],"itemData":{"id":527,"type":"article-journal","abstract":"The study and quantiﬁcation of personal care products, such as pharmaceuticals, in surface water has become popular in recent years; yet very little description of these compounds’ presence in South African surface water exists in the literature. Antiretrovirals (ARVs), used to treat human immunodeﬁciency virus (HIV) are rarely considered within this ﬁeld. A new method for the simultaneous quantiﬁcation of 12 antiretroviral compounds in surface water using the standard addition method is described. Water samples were concentrated by a generic automated solid phase extraction method and analysed by ultrahigh pressure liquid chromatography tandem mass spectrometry (UHPLC-MS/MS). Substantial matrix effect was encountered in the samples with an average method detection limit of 90.4 ng/L. This is the ﬁrst reported countrywide survey of South African surface water for the quantiﬁcation of these compounds with average concentrations ranging between 26.5 and 430 ng/L.","container-title":"Environmental Pollution","DOI":"10.1016/j.envpol.2015.01.030","ISSN":"02697491","journalAbbreviation":"Environmental Pollution","language":"en","page":"235-243","source":"DOI.org (Crossref)","title":"The occurrence of anti-retroviral compounds used for HIV treatment in South African surface water","volume":"199","author":[{"family":"Wood","given":"Timothy Paul"},{"family":"Duvenage","given":"Cornelia S.J."},{"family":"Rohwer","given":"Egmont"}],"issued":{"date-parts":[["2015",4]]}}}],"schema":"https://github.com/citation-style-language/schema/raw/master/csl-citation.json"} </w:instrText>
            </w:r>
            <w:r w:rsidRPr="00296ACE">
              <w:rPr>
                <w:rFonts w:ascii="Times New Roman" w:eastAsia="Calibri" w:hAnsi="Times New Roman" w:cs="Times New Roman"/>
                <w:sz w:val="20"/>
                <w:szCs w:val="20"/>
              </w:rPr>
              <w:fldChar w:fldCharType="separate"/>
            </w:r>
            <w:r w:rsidR="007066C3" w:rsidRPr="007066C3">
              <w:rPr>
                <w:rFonts w:ascii="Times New Roman" w:hAnsi="Times New Roman" w:cs="Times New Roman"/>
                <w:sz w:val="20"/>
              </w:rPr>
              <w:t>[18]</w:t>
            </w:r>
            <w:r w:rsidRPr="00296ACE">
              <w:rPr>
                <w:rFonts w:ascii="Times New Roman" w:eastAsia="Calibri" w:hAnsi="Times New Roman" w:cs="Times New Roman"/>
                <w:sz w:val="20"/>
                <w:szCs w:val="20"/>
              </w:rPr>
              <w:fldChar w:fldCharType="end"/>
            </w:r>
          </w:p>
        </w:tc>
      </w:tr>
      <w:tr w:rsidR="009F0D8A" w:rsidRPr="00296ACE" w14:paraId="76E71AB5" w14:textId="77777777" w:rsidTr="00A829D9">
        <w:trPr>
          <w:trHeight w:val="303"/>
        </w:trPr>
        <w:tc>
          <w:tcPr>
            <w:tcW w:w="2835" w:type="dxa"/>
            <w:noWrap/>
          </w:tcPr>
          <w:p w14:paraId="105AEC41"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Efavirenz</w:t>
            </w:r>
          </w:p>
        </w:tc>
        <w:tc>
          <w:tcPr>
            <w:tcW w:w="2835" w:type="dxa"/>
            <w:noWrap/>
          </w:tcPr>
          <w:p w14:paraId="0B262945"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1.59</w:t>
            </w:r>
          </w:p>
        </w:tc>
        <w:tc>
          <w:tcPr>
            <w:tcW w:w="1843" w:type="dxa"/>
            <w:noWrap/>
          </w:tcPr>
          <w:p w14:paraId="520A039F"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Kenya</w:t>
            </w:r>
          </w:p>
        </w:tc>
        <w:tc>
          <w:tcPr>
            <w:tcW w:w="1701" w:type="dxa"/>
            <w:noWrap/>
          </w:tcPr>
          <w:p w14:paraId="6539D682" w14:textId="1F31890A"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gunlk807h","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296ACE">
              <w:rPr>
                <w:rFonts w:ascii="Times New Roman" w:hAnsi="Times New Roman" w:cs="Times New Roman"/>
                <w:sz w:val="20"/>
                <w:szCs w:val="20"/>
              </w:rPr>
              <w:fldChar w:fldCharType="separate"/>
            </w:r>
            <w:r w:rsidR="00DB7723" w:rsidRPr="00DB7723">
              <w:rPr>
                <w:rFonts w:ascii="Times New Roman" w:hAnsi="Times New Roman" w:cs="Times New Roman"/>
                <w:sz w:val="20"/>
                <w:szCs w:val="24"/>
              </w:rPr>
              <w:t>[6]</w:t>
            </w:r>
            <w:r w:rsidRPr="00296ACE">
              <w:rPr>
                <w:rFonts w:ascii="Times New Roman" w:hAnsi="Times New Roman" w:cs="Times New Roman"/>
                <w:sz w:val="20"/>
                <w:szCs w:val="20"/>
              </w:rPr>
              <w:fldChar w:fldCharType="end"/>
            </w:r>
          </w:p>
        </w:tc>
      </w:tr>
      <w:tr w:rsidR="009F0D8A" w:rsidRPr="00296ACE" w14:paraId="4295C034" w14:textId="77777777" w:rsidTr="00A829D9">
        <w:trPr>
          <w:trHeight w:val="303"/>
        </w:trPr>
        <w:tc>
          <w:tcPr>
            <w:tcW w:w="2835" w:type="dxa"/>
            <w:noWrap/>
          </w:tcPr>
          <w:p w14:paraId="1AF877A9"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Lamivudine</w:t>
            </w:r>
          </w:p>
        </w:tc>
        <w:tc>
          <w:tcPr>
            <w:tcW w:w="2835" w:type="dxa"/>
            <w:noWrap/>
          </w:tcPr>
          <w:p w14:paraId="49134312"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0.016</w:t>
            </w:r>
          </w:p>
        </w:tc>
        <w:tc>
          <w:tcPr>
            <w:tcW w:w="1843" w:type="dxa"/>
            <w:noWrap/>
          </w:tcPr>
          <w:p w14:paraId="0300D79E"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 xml:space="preserve">Belgium </w:t>
            </w:r>
          </w:p>
        </w:tc>
        <w:tc>
          <w:tcPr>
            <w:tcW w:w="1701" w:type="dxa"/>
            <w:noWrap/>
          </w:tcPr>
          <w:p w14:paraId="525C8637" w14:textId="39E3DD55"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sn5rf48j8","properties":{"formattedCitation":"[11]","plainCitation":"[11]","noteIndex":0},"citationItems":[{"id":"bvZVep35/tOirrfdc","uris":["http://zotero.org/users/8372031/items/YYYA883V"],"itemData":{"id":153,"type":"article-journal","abstract":"Although there is increased global environmental concern about emerging organic micropollutants (EOMPs) such as pharmaceuticals, personal care products (PPCPs) and polar pesticides, limited information is available on their occurrence in Africa. This study presents unique data on concentrations and loads of 31 PPCPs and 10 pesticides in four wastewater stabilization ponds (WSPs) and receiving rivers (ﬂowing through urban centres) in Kenya. The WSPs indicate a high potential to remove pharmaceutically active compounds (PhACs) with removals by up to N4 orders of magnitude (N99.99% removal), mainly occurring at the facultative stage. However, there are large differences in removal among the different classes, and a shift in the relative PhACs occurrence is observed during wastewater treatment. Whereas the inﬂuent is dominated by high-consumption PhACs like anti-inﬂammatory drugs (e.g. paracetamol and ibuprofen, up to 1000 μg L−1), the most recalcitrant PhACs including mainly antibiotics (e.g. sulfadoxin and sulfamethoxazole) and antiretrovirals (e.g. lamivudine and nevirapine) are largely abundant (up to 100 μg L−1) in treated efﬂuent.","container-title":"Science of The Total Environment","DOI":"10.1016/j.scitotenv.2018.04.331","ISSN":"00489697","journalAbbreviation":"Science of The Total Environment","language":"en","page":"336-348","source":"DOI.org (Crossref)","title":"Occurrence, fate and removal of pharmaceuticals, personal care products and pesticides in wastewater stabilization ponds and receiving rivers in the Nzoia Basin, Kenya","volume":"637-638","author":[{"family":"K'oreje","given":"Kenneth Otieno"},{"family":"Kandie","given":"Faith Jebiwot"},{"family":"Vergeynst","given":"Leendert"},{"family":"Abira","given":"Margaret Akinyi"},{"family":"Van Langenhove","given":"Herman"},{"family":"Okoth","given":"Maurice"},{"family":"Demeestere","given":"Kristof"}],"issued":{"date-parts":[["2018",10]]}}}],"schema":"https://github.com/citation-style-language/schema/raw/master/csl-citation.json"} </w:instrText>
            </w:r>
            <w:r w:rsidRPr="00296ACE">
              <w:rPr>
                <w:rFonts w:ascii="Times New Roman" w:eastAsia="Calibri" w:hAnsi="Times New Roman" w:cs="Times New Roman"/>
                <w:sz w:val="20"/>
                <w:szCs w:val="20"/>
              </w:rPr>
              <w:fldChar w:fldCharType="separate"/>
            </w:r>
            <w:r w:rsidR="00DB7723" w:rsidRPr="00DB7723">
              <w:rPr>
                <w:rFonts w:ascii="Times New Roman" w:hAnsi="Times New Roman" w:cs="Times New Roman"/>
                <w:sz w:val="20"/>
                <w:szCs w:val="24"/>
              </w:rPr>
              <w:t>[11]</w:t>
            </w:r>
            <w:r w:rsidRPr="00296ACE">
              <w:rPr>
                <w:rFonts w:ascii="Times New Roman" w:eastAsia="Calibri" w:hAnsi="Times New Roman" w:cs="Times New Roman"/>
                <w:sz w:val="20"/>
                <w:szCs w:val="20"/>
              </w:rPr>
              <w:fldChar w:fldCharType="end"/>
            </w:r>
          </w:p>
        </w:tc>
      </w:tr>
      <w:tr w:rsidR="009F0D8A" w:rsidRPr="00296ACE" w14:paraId="02F2FCB9" w14:textId="77777777" w:rsidTr="00A829D9">
        <w:trPr>
          <w:trHeight w:val="303"/>
        </w:trPr>
        <w:tc>
          <w:tcPr>
            <w:tcW w:w="2835" w:type="dxa"/>
            <w:noWrap/>
          </w:tcPr>
          <w:p w14:paraId="05FB5BAB"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Lamivudine</w:t>
            </w:r>
          </w:p>
        </w:tc>
        <w:tc>
          <w:tcPr>
            <w:tcW w:w="2835" w:type="dxa"/>
            <w:noWrap/>
          </w:tcPr>
          <w:p w14:paraId="16F85B42"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3.15</w:t>
            </w:r>
          </w:p>
        </w:tc>
        <w:tc>
          <w:tcPr>
            <w:tcW w:w="1843" w:type="dxa"/>
            <w:noWrap/>
          </w:tcPr>
          <w:p w14:paraId="50D1A5ED"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Kenya</w:t>
            </w:r>
          </w:p>
        </w:tc>
        <w:tc>
          <w:tcPr>
            <w:tcW w:w="1701" w:type="dxa"/>
            <w:noWrap/>
          </w:tcPr>
          <w:p w14:paraId="15D762B8" w14:textId="5064C6CB"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1necjf0874","properties":{"formattedCitation":"[19]","plainCitation":"[19]","noteIndex":0},"citationItems":[{"id":"bvZVep35/VkWo0Oog","uris":["http://zotero.org/users/8372031/items/VNC4F9NZ"],"itemData":{"id":31,"type":"article-journal","abstract":"This paper presents the development and application of a new multi-residue analytical method providing the ﬁrst data on the environmental occurrence of human pharmaceuticals in Africa, particularly the Nairobi River basin (Kenya).","container-title":"Science of The Total Environment","DOI":"10.1016/j.scitotenv.2012.07.052","ISSN":"00489697","journalAbbreviation":"Science of The Total Environment","language":"en","page":"153-164","source":"DOI.org (Crossref)","title":"From multi-residue screening to target analysis of pharmaceuticals in water: Development of a new approach based on magnetic sector mass spectrometry and application in the Nairobi River basin, Kenya","title-short":"From multi-residue screening to target analysis of pharmaceuticals in water","volume":"437","author":[{"family":"K'oreje","given":"Kenneth Otieno"},{"family":"Demeestere","given":"Kristof"},{"family":"De Wispelaere","given":"Patrick"},{"family":"Vergeynst","given":"Leendert"},{"family":"Dewulf","given":"Jo"},{"family":"Van Langenhove","given":"Herman"}],"issued":{"date-parts":[["2012",10]]}}}],"schema":"https://github.com/citation-style-language/schema/raw/master/csl-citation.json"} </w:instrText>
            </w:r>
            <w:r w:rsidRPr="00296ACE">
              <w:rPr>
                <w:rFonts w:ascii="Times New Roman" w:eastAsia="Calibri" w:hAnsi="Times New Roman" w:cs="Times New Roman"/>
                <w:sz w:val="20"/>
                <w:szCs w:val="20"/>
              </w:rPr>
              <w:fldChar w:fldCharType="separate"/>
            </w:r>
            <w:r w:rsidR="00AE480D" w:rsidRPr="00AE480D">
              <w:rPr>
                <w:rFonts w:ascii="Times New Roman" w:hAnsi="Times New Roman" w:cs="Times New Roman"/>
                <w:sz w:val="20"/>
              </w:rPr>
              <w:t>[19]</w:t>
            </w:r>
            <w:r w:rsidRPr="00296ACE">
              <w:rPr>
                <w:rFonts w:ascii="Times New Roman" w:eastAsia="Calibri" w:hAnsi="Times New Roman" w:cs="Times New Roman"/>
                <w:sz w:val="20"/>
                <w:szCs w:val="20"/>
              </w:rPr>
              <w:fldChar w:fldCharType="end"/>
            </w:r>
          </w:p>
        </w:tc>
      </w:tr>
      <w:tr w:rsidR="009F0D8A" w:rsidRPr="00296ACE" w14:paraId="2C83E2E5" w14:textId="77777777" w:rsidTr="00A829D9">
        <w:trPr>
          <w:trHeight w:val="303"/>
        </w:trPr>
        <w:tc>
          <w:tcPr>
            <w:tcW w:w="2835" w:type="dxa"/>
            <w:noWrap/>
          </w:tcPr>
          <w:p w14:paraId="3ED5EA72"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Lamivudine</w:t>
            </w:r>
          </w:p>
        </w:tc>
        <w:tc>
          <w:tcPr>
            <w:tcW w:w="2835" w:type="dxa"/>
            <w:noWrap/>
          </w:tcPr>
          <w:p w14:paraId="2F8FFBD2"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167.10</w:t>
            </w:r>
          </w:p>
        </w:tc>
        <w:tc>
          <w:tcPr>
            <w:tcW w:w="1843" w:type="dxa"/>
            <w:noWrap/>
          </w:tcPr>
          <w:p w14:paraId="41BC810E"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Kenya</w:t>
            </w:r>
          </w:p>
        </w:tc>
        <w:tc>
          <w:tcPr>
            <w:tcW w:w="1701" w:type="dxa"/>
            <w:noWrap/>
          </w:tcPr>
          <w:p w14:paraId="77AFC0C9" w14:textId="5E2762F2"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2nabcdtkvl","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296ACE">
              <w:rPr>
                <w:rFonts w:ascii="Times New Roman" w:eastAsia="Calibri" w:hAnsi="Times New Roman" w:cs="Times New Roman"/>
                <w:sz w:val="20"/>
                <w:szCs w:val="20"/>
              </w:rPr>
              <w:fldChar w:fldCharType="separate"/>
            </w:r>
            <w:r w:rsidR="00DB7723" w:rsidRPr="00DB7723">
              <w:rPr>
                <w:rFonts w:ascii="Times New Roman" w:hAnsi="Times New Roman" w:cs="Times New Roman"/>
                <w:sz w:val="20"/>
                <w:szCs w:val="24"/>
              </w:rPr>
              <w:t>[6]</w:t>
            </w:r>
            <w:r w:rsidRPr="00296ACE">
              <w:rPr>
                <w:rFonts w:ascii="Times New Roman" w:eastAsia="Calibri" w:hAnsi="Times New Roman" w:cs="Times New Roman"/>
                <w:sz w:val="20"/>
                <w:szCs w:val="20"/>
              </w:rPr>
              <w:fldChar w:fldCharType="end"/>
            </w:r>
          </w:p>
        </w:tc>
      </w:tr>
      <w:tr w:rsidR="009F0D8A" w:rsidRPr="00296ACE" w14:paraId="78B04730" w14:textId="77777777" w:rsidTr="00A829D9">
        <w:trPr>
          <w:trHeight w:val="303"/>
        </w:trPr>
        <w:tc>
          <w:tcPr>
            <w:tcW w:w="2835" w:type="dxa"/>
            <w:noWrap/>
          </w:tcPr>
          <w:p w14:paraId="5AA4390A"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Lamivudine</w:t>
            </w:r>
          </w:p>
        </w:tc>
        <w:tc>
          <w:tcPr>
            <w:tcW w:w="2835" w:type="dxa"/>
            <w:noWrap/>
          </w:tcPr>
          <w:p w14:paraId="692D2A45"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4.4</w:t>
            </w:r>
          </w:p>
        </w:tc>
        <w:tc>
          <w:tcPr>
            <w:tcW w:w="1843" w:type="dxa"/>
            <w:noWrap/>
          </w:tcPr>
          <w:p w14:paraId="04BB79A7"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Kenya</w:t>
            </w:r>
          </w:p>
        </w:tc>
        <w:tc>
          <w:tcPr>
            <w:tcW w:w="1701" w:type="dxa"/>
            <w:noWrap/>
          </w:tcPr>
          <w:p w14:paraId="2736B451" w14:textId="18932029"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22151id4st","properties":{"formattedCitation":"[12]","plainCitation":"[12]","noteIndex":0},"citationItems":[{"id":"bvZVep35/lO7yfFFQ","uris":["http://zotero.org/users/8372031/items/CS87VPCL"],"itemData":{"id":"VroYY1XY/hLKba04f","type":"article-journal","container-title":"Science of The Total Environment","DOI":"10.1016/j.scitotenv.2015.08.139","ISSN":"00489697","journalAbbreviation":"Science of The Total Environment","language":"en","page":"206-213","source":"DOI.org (Crossref)","title":"Occurrence of selected antibiotics and antiretroviral drugs in Nairobi River Basin, Kenya","volume":"539","author":[{"family":"Ngumba","given":"Elijah"},{"family":"Gachanja","given":"Anthony"},{"family":"Tuhkanen","given":"Tuula"}],"issued":{"date-parts":[["2016",1]]}}}],"schema":"https://github.com/citation-style-language/schema/raw/master/csl-citation.json"} </w:instrText>
            </w:r>
            <w:r w:rsidRPr="00296ACE">
              <w:rPr>
                <w:rFonts w:ascii="Times New Roman" w:eastAsia="Calibri" w:hAnsi="Times New Roman" w:cs="Times New Roman"/>
                <w:sz w:val="20"/>
                <w:szCs w:val="20"/>
              </w:rPr>
              <w:fldChar w:fldCharType="separate"/>
            </w:r>
            <w:r w:rsidR="00DB7327" w:rsidRPr="00DB7327">
              <w:rPr>
                <w:rFonts w:ascii="Times New Roman" w:hAnsi="Times New Roman" w:cs="Times New Roman"/>
                <w:sz w:val="20"/>
                <w:szCs w:val="24"/>
              </w:rPr>
              <w:t>[12]</w:t>
            </w:r>
            <w:r w:rsidRPr="00296ACE">
              <w:rPr>
                <w:rFonts w:ascii="Times New Roman" w:eastAsia="Calibri" w:hAnsi="Times New Roman" w:cs="Times New Roman"/>
                <w:sz w:val="20"/>
                <w:szCs w:val="20"/>
              </w:rPr>
              <w:fldChar w:fldCharType="end"/>
            </w:r>
          </w:p>
        </w:tc>
      </w:tr>
      <w:tr w:rsidR="009F0D8A" w:rsidRPr="00296ACE" w14:paraId="1BE19DED" w14:textId="77777777" w:rsidTr="00A829D9">
        <w:trPr>
          <w:trHeight w:val="303"/>
        </w:trPr>
        <w:tc>
          <w:tcPr>
            <w:tcW w:w="2835" w:type="dxa"/>
            <w:noWrap/>
            <w:hideMark/>
          </w:tcPr>
          <w:p w14:paraId="1DA7EC62"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 xml:space="preserve">Lamivudine </w:t>
            </w:r>
          </w:p>
        </w:tc>
        <w:tc>
          <w:tcPr>
            <w:tcW w:w="2835" w:type="dxa"/>
            <w:noWrap/>
            <w:hideMark/>
          </w:tcPr>
          <w:p w14:paraId="4E242D77"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 xml:space="preserve">0.09 – 0.24 </w:t>
            </w:r>
          </w:p>
        </w:tc>
        <w:tc>
          <w:tcPr>
            <w:tcW w:w="1843" w:type="dxa"/>
            <w:noWrap/>
            <w:hideMark/>
          </w:tcPr>
          <w:p w14:paraId="5CF0FB1B"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South Africa</w:t>
            </w:r>
          </w:p>
        </w:tc>
        <w:tc>
          <w:tcPr>
            <w:tcW w:w="1701" w:type="dxa"/>
            <w:noWrap/>
            <w:hideMark/>
          </w:tcPr>
          <w:p w14:paraId="23DE2296" w14:textId="28961277"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g3i7brfna","properties":{"formattedCitation":"[14]","plainCitation":"[14]","noteIndex":0},"citationItems":[{"id":"bvZVep35/bL4Xryac","uris":["http://zotero.org/users/local/3FsyJZw4/items/RV482U5P"],"itemData":{"id":"VroYY1XY/fDWZFiSd","type":"article-journal","abstract":"The study and quantiﬁcation of personal care products, such as pharmaceuticals, in surface water has become popular in recent years; yet very little description of these compounds’ presence in South African surface water exists in the literature. Antiretrovirals (ARVs), used to treat human immunodeﬁciency virus (HIV) are rarely considered within this ﬁeld. A new method for the simultaneous quantiﬁcation of 12 antiretroviral compounds in surface water using the standard addition method is described. Water samples were concentrated by a generic automated solid phase extraction method and analysed by ultrahigh pressure liquid chromatography tandem mass spectrometry (UHPLC-MS/MS). Substantial matrix effect was encountered in the samples with an average method detection limit of 90.4 ng/L. This is the ﬁrst reported countrywide survey of South African surface water for the quantiﬁcation of these compounds with average concentrations ranging between 26.5 and 430 ng/L.","container-title":"Environmental Pollution","DOI":"10.1016/j.envpol.2015.01.030","ISSN":"02697491","journalAbbreviation":"Environmental Pollution","language":"en","page":"235-243","source":"DOI.org (Crossref)","title":"The occurrence of anti-retroviral compounds used for HIV treatment in South African surface water","volume":"199","author":[{"family":"Wood","given":"Timothy Paul"},{"family":"Duvenage","given":"Cornelia S.J."},{"family":"Rohwer","given":"Egmont"}],"issued":{"date-parts":[["2015",4]]}}}],"schema":"https://github.com/citation-style-language/schema/raw/master/csl-citation.json"} </w:instrText>
            </w:r>
            <w:r w:rsidRPr="00296ACE">
              <w:rPr>
                <w:rFonts w:ascii="Times New Roman" w:eastAsia="Calibri" w:hAnsi="Times New Roman" w:cs="Times New Roman"/>
                <w:sz w:val="20"/>
                <w:szCs w:val="20"/>
              </w:rPr>
              <w:fldChar w:fldCharType="separate"/>
            </w:r>
            <w:r w:rsidR="00C80300" w:rsidRPr="00C80300">
              <w:rPr>
                <w:rFonts w:ascii="Times New Roman" w:hAnsi="Times New Roman" w:cs="Times New Roman"/>
                <w:sz w:val="20"/>
                <w:szCs w:val="24"/>
              </w:rPr>
              <w:t>[14]</w:t>
            </w:r>
            <w:r w:rsidRPr="00296ACE">
              <w:rPr>
                <w:rFonts w:ascii="Times New Roman" w:eastAsia="Calibri" w:hAnsi="Times New Roman" w:cs="Times New Roman"/>
                <w:sz w:val="20"/>
                <w:szCs w:val="20"/>
              </w:rPr>
              <w:fldChar w:fldCharType="end"/>
            </w:r>
          </w:p>
        </w:tc>
      </w:tr>
      <w:tr w:rsidR="009F0D8A" w:rsidRPr="00296ACE" w14:paraId="0C9B8930" w14:textId="77777777" w:rsidTr="00A829D9">
        <w:trPr>
          <w:trHeight w:val="303"/>
        </w:trPr>
        <w:tc>
          <w:tcPr>
            <w:tcW w:w="2835" w:type="dxa"/>
            <w:noWrap/>
          </w:tcPr>
          <w:p w14:paraId="397440E0"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Lamivudine</w:t>
            </w:r>
          </w:p>
        </w:tc>
        <w:tc>
          <w:tcPr>
            <w:tcW w:w="2835" w:type="dxa"/>
            <w:noWrap/>
          </w:tcPr>
          <w:p w14:paraId="3BE9988F"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49.7</w:t>
            </w:r>
          </w:p>
        </w:tc>
        <w:tc>
          <w:tcPr>
            <w:tcW w:w="1843" w:type="dxa"/>
            <w:noWrap/>
          </w:tcPr>
          <w:p w14:paraId="0B8E6EDC"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Zambia</w:t>
            </w:r>
          </w:p>
        </w:tc>
        <w:tc>
          <w:tcPr>
            <w:tcW w:w="1701" w:type="dxa"/>
            <w:noWrap/>
          </w:tcPr>
          <w:p w14:paraId="723F9748" w14:textId="29208C1F"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ahekm98ku","properties":{"formattedCitation":"[13]","plainCitation":"[13]","noteIndex":0},"citationItems":[{"id":"bvZVep35/bwZ1QHJe","uris":["http://zotero.org/users/8372031/items/IJ24DJ6Q"],"itemData":{"id":1343,"type":"article-journal","abstract":"Recently, there has been an increased interest in bridging the knowledge gap in the occurrence and fate of pharmaceuticals in African urban water  cycles. In this study, the occurrence of 7 antibiotics and 3 antiretrovirals in source-separated urine, groundwater, wastewater and surface water of the peri-urban area of Chunga in Lusaka, Zambia, was studied. In groundwater, the pharmaceuticals were only sporadically present with 4 antibiotics and 1 antiretroviral detected. The concentration of the antibiotics ranged from below limit of quantification (&lt;LOQ) to 880 ng/L, with sulfamethoxazole having the highest detection frequency of 42.3%. In the surface water, a comparatively high concentration of pharmaceuticals was measured with concentrations ranging from &lt;LOQ–11 800 ng/L to &lt;LOQ–49 700 ng/L for antibiotics and antiretroviral drugs, respectively.Similarly, the concentration of antibiotics in wastewater treatment plant (WWTP) influent and effluent waters ranged from 100–33 300 ng/L and 80–30 040 ng/L, respectively. The concentration of the antiretrovirals was also relatively high in the wastewater and ranged from 680–118 970 ng/L and 1 720–55 760 ng/L in the influent and effluent, respectively. The concentration of the target analytes in source-separated urine were several orders of magnitude higher than in wastewater. Sulfamethoxazole, trimethoprim and lamivudine had the highest concentrations, of 7 740 μg/L, 12 800 μg/L and 10 010 μg/L, respectively. The high concentration detected in source-separated urine calls for precautionary measures to be  undertaken when such urine is to be used as a fertilizer. However, urine source separation has a major advantage of pooling a significant proportion of excreted pharmaceuticals into small manageable volumes which can be effectively treated,  minimizing environmental contamination. The high concentrations of antibiotics and antiretroviral drugs measured in this study necessitate creation of effective barriers to mitigate the possible environmental and human health risks. \nKeywords: antibiotics antiretrovirals groundwater source-separated  urine wastewater","container-title":"Water SA","ISSN":"0378-4738","issue":"2","language":"en","license":"Copyright (c)","note":"number: 2","page":"278-284","source":"www.ajol.info","title":"Occurrence of antibiotics and antiretroviral drugs in source-separated urine, groundwater, surface water and wastewater in the peri-urban area of Chunga in Lusaka, Zambia","volume":"46","author":[{"family":"Ngumba","given":"Elijah"},{"family":"Gachanja","given":"Anthony"},{"family":"Nyirenda","given":"James"},{"family":"Maldonado","given":"Johanna"},{"family":"Tuhkanen","given":"Tuula"}],"issued":{"date-parts":[["2020",5,19]]}}}],"schema":"https://github.com/citation-style-language/schema/raw/master/csl-citation.json"} </w:instrText>
            </w:r>
            <w:r w:rsidRPr="00296ACE">
              <w:rPr>
                <w:rFonts w:ascii="Times New Roman" w:eastAsia="Calibri" w:hAnsi="Times New Roman" w:cs="Times New Roman"/>
                <w:sz w:val="20"/>
                <w:szCs w:val="20"/>
              </w:rPr>
              <w:fldChar w:fldCharType="separate"/>
            </w:r>
            <w:r w:rsidR="009703D2" w:rsidRPr="009703D2">
              <w:rPr>
                <w:rFonts w:ascii="Times New Roman" w:hAnsi="Times New Roman" w:cs="Times New Roman"/>
                <w:sz w:val="20"/>
                <w:szCs w:val="24"/>
              </w:rPr>
              <w:t>[13]</w:t>
            </w:r>
            <w:r w:rsidRPr="00296ACE">
              <w:rPr>
                <w:rFonts w:ascii="Times New Roman" w:eastAsia="Calibri" w:hAnsi="Times New Roman" w:cs="Times New Roman"/>
                <w:sz w:val="20"/>
                <w:szCs w:val="20"/>
              </w:rPr>
              <w:fldChar w:fldCharType="end"/>
            </w:r>
          </w:p>
        </w:tc>
      </w:tr>
      <w:tr w:rsidR="009F0D8A" w:rsidRPr="00296ACE" w14:paraId="47DA2DB9" w14:textId="77777777" w:rsidTr="00A829D9">
        <w:trPr>
          <w:trHeight w:val="303"/>
        </w:trPr>
        <w:tc>
          <w:tcPr>
            <w:tcW w:w="2835" w:type="dxa"/>
            <w:noWrap/>
            <w:hideMark/>
          </w:tcPr>
          <w:p w14:paraId="45EABCCC"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Lopinavir</w:t>
            </w:r>
          </w:p>
        </w:tc>
        <w:tc>
          <w:tcPr>
            <w:tcW w:w="2835" w:type="dxa"/>
            <w:noWrap/>
            <w:hideMark/>
          </w:tcPr>
          <w:p w14:paraId="5959A717"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0.28 – 0.31</w:t>
            </w:r>
          </w:p>
        </w:tc>
        <w:tc>
          <w:tcPr>
            <w:tcW w:w="1843" w:type="dxa"/>
            <w:noWrap/>
            <w:hideMark/>
          </w:tcPr>
          <w:p w14:paraId="5F6BF40C"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South Africa</w:t>
            </w:r>
          </w:p>
        </w:tc>
        <w:tc>
          <w:tcPr>
            <w:tcW w:w="1701" w:type="dxa"/>
            <w:noWrap/>
            <w:hideMark/>
          </w:tcPr>
          <w:p w14:paraId="4B7E5044" w14:textId="105ABB25"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4t4e5tt4h","properties":{"formattedCitation":"[14]","plainCitation":"[14]","noteIndex":0},"citationItems":[{"id":"bvZVep35/bL4Xryac","uris":["http://zotero.org/users/local/3FsyJZw4/items/RV482U5P"],"itemData":{"id":"VroYY1XY/fDWZFiSd","type":"article-journal","abstract":"The study and quantiﬁcation of personal care products, such as pharmaceuticals, in surface water has become popular in recent years; yet very little description of these compounds’ presence in South African surface water exists in the literature. Antiretrovirals (ARVs), used to treat human immunodeﬁciency virus (HIV) are rarely considered within this ﬁeld. A new method for the simultaneous quantiﬁcation of 12 antiretroviral compounds in surface water using the standard addition method is described. Water samples were concentrated by a generic automated solid phase extraction method and analysed by ultrahigh pressure liquid chromatography tandem mass spectrometry (UHPLC-MS/MS). Substantial matrix effect was encountered in the samples with an average method detection limit of 90.4 ng/L. This is the ﬁrst reported countrywide survey of South African surface water for the quantiﬁcation of these compounds with average concentrations ranging between 26.5 and 430 ng/L.","container-title":"Environmental Pollution","DOI":"10.1016/j.envpol.2015.01.030","ISSN":"02697491","journalAbbreviation":"Environmental Pollution","language":"en","page":"235-243","source":"DOI.org (Crossref)","title":"The occurrence of anti-retroviral compounds used for HIV treatment in South African surface water","volume":"199","author":[{"family":"Wood","given":"Timothy Paul"},{"family":"Duvenage","given":"Cornelia S.J."},{"family":"Rohwer","given":"Egmont"}],"issued":{"date-parts":[["2015",4]]}}}],"schema":"https://github.com/citation-style-language/schema/raw/master/csl-citation.json"} </w:instrText>
            </w:r>
            <w:r w:rsidRPr="00296ACE">
              <w:rPr>
                <w:rFonts w:ascii="Times New Roman" w:eastAsia="Calibri" w:hAnsi="Times New Roman" w:cs="Times New Roman"/>
                <w:sz w:val="20"/>
                <w:szCs w:val="20"/>
              </w:rPr>
              <w:fldChar w:fldCharType="separate"/>
            </w:r>
            <w:r w:rsidR="00C80300" w:rsidRPr="00C80300">
              <w:rPr>
                <w:rFonts w:ascii="Times New Roman" w:hAnsi="Times New Roman" w:cs="Times New Roman"/>
                <w:sz w:val="20"/>
                <w:szCs w:val="24"/>
              </w:rPr>
              <w:t>[14]</w:t>
            </w:r>
            <w:r w:rsidRPr="00296ACE">
              <w:rPr>
                <w:rFonts w:ascii="Times New Roman" w:eastAsia="Calibri" w:hAnsi="Times New Roman" w:cs="Times New Roman"/>
                <w:sz w:val="20"/>
                <w:szCs w:val="20"/>
              </w:rPr>
              <w:fldChar w:fldCharType="end"/>
            </w:r>
          </w:p>
        </w:tc>
      </w:tr>
      <w:tr w:rsidR="009F0D8A" w:rsidRPr="00296ACE" w14:paraId="498183BD" w14:textId="77777777" w:rsidTr="00A829D9">
        <w:trPr>
          <w:trHeight w:val="303"/>
        </w:trPr>
        <w:tc>
          <w:tcPr>
            <w:tcW w:w="2835" w:type="dxa"/>
            <w:noWrap/>
          </w:tcPr>
          <w:p w14:paraId="1818F710"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Nevirapine</w:t>
            </w:r>
          </w:p>
        </w:tc>
        <w:tc>
          <w:tcPr>
            <w:tcW w:w="2835" w:type="dxa"/>
            <w:noWrap/>
          </w:tcPr>
          <w:p w14:paraId="10CAE706"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33.44</w:t>
            </w:r>
          </w:p>
        </w:tc>
        <w:tc>
          <w:tcPr>
            <w:tcW w:w="1843" w:type="dxa"/>
            <w:noWrap/>
          </w:tcPr>
          <w:p w14:paraId="530D8C39"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Kenya</w:t>
            </w:r>
          </w:p>
        </w:tc>
        <w:tc>
          <w:tcPr>
            <w:tcW w:w="1701" w:type="dxa"/>
            <w:noWrap/>
          </w:tcPr>
          <w:p w14:paraId="49C945A4" w14:textId="38C3A592"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gd3b66cme","properties":{"formattedCitation":"[19]","plainCitation":"[19]","noteIndex":0},"citationItems":[{"id":"bvZVep35/VkWo0Oog","uris":["http://zotero.org/users/8372031/items/VNC4F9NZ"],"itemData":{"id":31,"type":"article-journal","abstract":"This paper presents the development and application of a new multi-residue analytical method providing the ﬁrst data on the environmental occurrence of human pharmaceuticals in Africa, particularly the Nairobi River basin (Kenya).","container-title":"Science of The Total Environment","DOI":"10.1016/j.scitotenv.2012.07.052","ISSN":"00489697","journalAbbreviation":"Science of The Total Environment","language":"en","page":"153-164","source":"DOI.org (Crossref)","title":"From multi-residue screening to target analysis of pharmaceuticals in water: Development of a new approach based on magnetic sector mass spectrometry and application in the Nairobi River basin, Kenya","title-short":"From multi-residue screening to target analysis of pharmaceuticals in water","volume":"437","author":[{"family":"K'oreje","given":"Kenneth Otieno"},{"family":"Demeestere","given":"Kristof"},{"family":"De Wispelaere","given":"Patrick"},{"family":"Vergeynst","given":"Leendert"},{"family":"Dewulf","given":"Jo"},{"family":"Van Langenhove","given":"Herman"}],"issued":{"date-parts":[["2012",10]]}}}],"schema":"https://github.com/citation-style-language/schema/raw/master/csl-citation.json"} </w:instrText>
            </w:r>
            <w:r w:rsidRPr="00296ACE">
              <w:rPr>
                <w:rFonts w:ascii="Times New Roman" w:eastAsia="Calibri" w:hAnsi="Times New Roman" w:cs="Times New Roman"/>
                <w:sz w:val="20"/>
                <w:szCs w:val="20"/>
              </w:rPr>
              <w:fldChar w:fldCharType="separate"/>
            </w:r>
            <w:r w:rsidR="00AE480D" w:rsidRPr="00AE480D">
              <w:rPr>
                <w:rFonts w:ascii="Times New Roman" w:hAnsi="Times New Roman" w:cs="Times New Roman"/>
                <w:sz w:val="20"/>
              </w:rPr>
              <w:t>[19]</w:t>
            </w:r>
            <w:r w:rsidRPr="00296ACE">
              <w:rPr>
                <w:rFonts w:ascii="Times New Roman" w:eastAsia="Calibri" w:hAnsi="Times New Roman" w:cs="Times New Roman"/>
                <w:sz w:val="20"/>
                <w:szCs w:val="20"/>
              </w:rPr>
              <w:fldChar w:fldCharType="end"/>
            </w:r>
          </w:p>
        </w:tc>
      </w:tr>
      <w:tr w:rsidR="009F0D8A" w:rsidRPr="00296ACE" w14:paraId="2F2B206C" w14:textId="77777777" w:rsidTr="00A829D9">
        <w:trPr>
          <w:trHeight w:val="303"/>
        </w:trPr>
        <w:tc>
          <w:tcPr>
            <w:tcW w:w="2835" w:type="dxa"/>
            <w:noWrap/>
          </w:tcPr>
          <w:p w14:paraId="08A7B75D"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lastRenderedPageBreak/>
              <w:t>Nevirapine</w:t>
            </w:r>
          </w:p>
        </w:tc>
        <w:tc>
          <w:tcPr>
            <w:tcW w:w="2835" w:type="dxa"/>
            <w:noWrap/>
          </w:tcPr>
          <w:p w14:paraId="25322C20"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5.62</w:t>
            </w:r>
          </w:p>
        </w:tc>
        <w:tc>
          <w:tcPr>
            <w:tcW w:w="1843" w:type="dxa"/>
            <w:noWrap/>
          </w:tcPr>
          <w:p w14:paraId="10D38A17"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Kenya</w:t>
            </w:r>
          </w:p>
        </w:tc>
        <w:tc>
          <w:tcPr>
            <w:tcW w:w="1701" w:type="dxa"/>
            <w:noWrap/>
          </w:tcPr>
          <w:p w14:paraId="1E654C41" w14:textId="23C2E2EA"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1sgisvhsic","properties":{"formattedCitation":"[19]","plainCitation":"[19]","noteIndex":0},"citationItems":[{"id":"bvZVep35/VkWo0Oog","uris":["http://zotero.org/users/8372031/items/VNC4F9NZ"],"itemData":{"id":31,"type":"article-journal","abstract":"This paper presents the development and application of a new multi-residue analytical method providing the ﬁrst data on the environmental occurrence of human pharmaceuticals in Africa, particularly the Nairobi River basin (Kenya).","container-title":"Science of The Total Environment","DOI":"10.1016/j.scitotenv.2012.07.052","ISSN":"00489697","journalAbbreviation":"Science of The Total Environment","language":"en","page":"153-164","source":"DOI.org (Crossref)","title":"From multi-residue screening to target analysis of pharmaceuticals in water: Development of a new approach based on magnetic sector mass spectrometry and application in the Nairobi River basin, Kenya","title-short":"From multi-residue screening to target analysis of pharmaceuticals in water","volume":"437","author":[{"family":"K'oreje","given":"Kenneth Otieno"},{"family":"Demeestere","given":"Kristof"},{"family":"De Wispelaere","given":"Patrick"},{"family":"Vergeynst","given":"Leendert"},{"family":"Dewulf","given":"Jo"},{"family":"Van Langenhove","given":"Herman"}],"issued":{"date-parts":[["2012",10]]}}}],"schema":"https://github.com/citation-style-language/schema/raw/master/csl-citation.json"} </w:instrText>
            </w:r>
            <w:r w:rsidRPr="00296ACE">
              <w:rPr>
                <w:rFonts w:ascii="Times New Roman" w:eastAsia="Calibri" w:hAnsi="Times New Roman" w:cs="Times New Roman"/>
                <w:sz w:val="20"/>
                <w:szCs w:val="20"/>
              </w:rPr>
              <w:fldChar w:fldCharType="separate"/>
            </w:r>
            <w:r w:rsidR="00AE480D" w:rsidRPr="00AE480D">
              <w:rPr>
                <w:rFonts w:ascii="Times New Roman" w:hAnsi="Times New Roman" w:cs="Times New Roman"/>
                <w:sz w:val="20"/>
              </w:rPr>
              <w:t>[19]</w:t>
            </w:r>
            <w:r w:rsidRPr="00296ACE">
              <w:rPr>
                <w:rFonts w:ascii="Times New Roman" w:eastAsia="Calibri" w:hAnsi="Times New Roman" w:cs="Times New Roman"/>
                <w:sz w:val="20"/>
                <w:szCs w:val="20"/>
              </w:rPr>
              <w:fldChar w:fldCharType="end"/>
            </w:r>
          </w:p>
        </w:tc>
      </w:tr>
      <w:tr w:rsidR="009F0D8A" w:rsidRPr="00296ACE" w14:paraId="598570A9" w14:textId="77777777" w:rsidTr="00A829D9">
        <w:trPr>
          <w:trHeight w:val="303"/>
        </w:trPr>
        <w:tc>
          <w:tcPr>
            <w:tcW w:w="2835" w:type="dxa"/>
            <w:noWrap/>
          </w:tcPr>
          <w:p w14:paraId="24879BAA"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Nevirapine</w:t>
            </w:r>
          </w:p>
        </w:tc>
        <w:tc>
          <w:tcPr>
            <w:tcW w:w="2835" w:type="dxa"/>
            <w:noWrap/>
          </w:tcPr>
          <w:p w14:paraId="016B86BA"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4.87</w:t>
            </w:r>
          </w:p>
        </w:tc>
        <w:tc>
          <w:tcPr>
            <w:tcW w:w="1843" w:type="dxa"/>
            <w:noWrap/>
          </w:tcPr>
          <w:p w14:paraId="151C495E"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Kenya</w:t>
            </w:r>
          </w:p>
        </w:tc>
        <w:tc>
          <w:tcPr>
            <w:tcW w:w="1701" w:type="dxa"/>
            <w:noWrap/>
          </w:tcPr>
          <w:p w14:paraId="79374CAD" w14:textId="0B41F31F"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1drcv9el65","properties":{"formattedCitation":"[12]","plainCitation":"[12]","noteIndex":0},"citationItems":[{"id":"bvZVep35/lO7yfFFQ","uris":["http://zotero.org/users/8372031/items/CS87VPCL"],"itemData":{"id":"VroYY1XY/hLKba04f","type":"article-journal","container-title":"Science of The Total Environment","DOI":"10.1016/j.scitotenv.2015.08.139","ISSN":"00489697","journalAbbreviation":"Science of The Total Environment","language":"en","page":"206-213","source":"DOI.org (Crossref)","title":"Occurrence of selected antibiotics and antiretroviral drugs in Nairobi River Basin, Kenya","volume":"539","author":[{"family":"Ngumba","given":"Elijah"},{"family":"Gachanja","given":"Anthony"},{"family":"Tuhkanen","given":"Tuula"}],"issued":{"date-parts":[["2016",1]]}}}],"schema":"https://github.com/citation-style-language/schema/raw/master/csl-citation.json"} </w:instrText>
            </w:r>
            <w:r w:rsidRPr="00296ACE">
              <w:rPr>
                <w:rFonts w:ascii="Times New Roman" w:eastAsia="Calibri" w:hAnsi="Times New Roman" w:cs="Times New Roman"/>
                <w:sz w:val="20"/>
                <w:szCs w:val="20"/>
              </w:rPr>
              <w:fldChar w:fldCharType="separate"/>
            </w:r>
            <w:r w:rsidR="0071424C" w:rsidRPr="0071424C">
              <w:rPr>
                <w:rFonts w:ascii="Times New Roman" w:hAnsi="Times New Roman" w:cs="Times New Roman"/>
                <w:sz w:val="20"/>
                <w:szCs w:val="24"/>
              </w:rPr>
              <w:t>[12]</w:t>
            </w:r>
            <w:r w:rsidRPr="00296ACE">
              <w:rPr>
                <w:rFonts w:ascii="Times New Roman" w:eastAsia="Calibri" w:hAnsi="Times New Roman" w:cs="Times New Roman"/>
                <w:sz w:val="20"/>
                <w:szCs w:val="20"/>
              </w:rPr>
              <w:fldChar w:fldCharType="end"/>
            </w:r>
          </w:p>
        </w:tc>
      </w:tr>
      <w:tr w:rsidR="009F0D8A" w:rsidRPr="00296ACE" w14:paraId="144E9AED" w14:textId="77777777" w:rsidTr="00A829D9">
        <w:trPr>
          <w:trHeight w:val="303"/>
        </w:trPr>
        <w:tc>
          <w:tcPr>
            <w:tcW w:w="2835" w:type="dxa"/>
            <w:noWrap/>
          </w:tcPr>
          <w:p w14:paraId="6F3FE386"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Nevirapine</w:t>
            </w:r>
          </w:p>
        </w:tc>
        <w:tc>
          <w:tcPr>
            <w:tcW w:w="2835" w:type="dxa"/>
            <w:noWrap/>
          </w:tcPr>
          <w:p w14:paraId="01088D9C"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0.003</w:t>
            </w:r>
          </w:p>
        </w:tc>
        <w:tc>
          <w:tcPr>
            <w:tcW w:w="1843" w:type="dxa"/>
            <w:noWrap/>
          </w:tcPr>
          <w:p w14:paraId="402D4BF3"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Canada</w:t>
            </w:r>
          </w:p>
        </w:tc>
        <w:tc>
          <w:tcPr>
            <w:tcW w:w="1701" w:type="dxa"/>
            <w:noWrap/>
          </w:tcPr>
          <w:p w14:paraId="24C77E8D" w14:textId="1FBA324E"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1si73pg0af","properties":{"formattedCitation":"[11]","plainCitation":"[11]","noteIndex":0},"citationItems":[{"id":"bvZVep35/tOirrfdc","uris":["http://zotero.org/users/8372031/items/YYYA883V"],"itemData":{"id":153,"type":"article-journal","abstract":"Although there is increased global environmental concern about emerging organic micropollutants (EOMPs) such as pharmaceuticals, personal care products (PPCPs) and polar pesticides, limited information is available on their occurrence in Africa. This study presents unique data on concentrations and loads of 31 PPCPs and 10 pesticides in four wastewater stabilization ponds (WSPs) and receiving rivers (ﬂowing through urban centres) in Kenya. The WSPs indicate a high potential to remove pharmaceutically active compounds (PhACs) with removals by up to N4 orders of magnitude (N99.99% removal), mainly occurring at the facultative stage. However, there are large differences in removal among the different classes, and a shift in the relative PhACs occurrence is observed during wastewater treatment. Whereas the inﬂuent is dominated by high-consumption PhACs like anti-inﬂammatory drugs (e.g. paracetamol and ibuprofen, up to 1000 μg L−1), the most recalcitrant PhACs including mainly antibiotics (e.g. sulfadoxin and sulfamethoxazole) and antiretrovirals (e.g. lamivudine and nevirapine) are largely abundant (up to 100 μg L−1) in treated efﬂuent.","container-title":"Science of The Total Environment","DOI":"10.1016/j.scitotenv.2018.04.331","ISSN":"00489697","journalAbbreviation":"Science of The Total Environment","language":"en","page":"336-348","source":"DOI.org (Crossref)","title":"Occurrence, fate and removal of pharmaceuticals, personal care products and pesticides in wastewater stabilization ponds and receiving rivers in the Nzoia Basin, Kenya","volume":"637-638","author":[{"family":"K'oreje","given":"Kenneth Otieno"},{"family":"Kandie","given":"Faith Jebiwot"},{"family":"Vergeynst","given":"Leendert"},{"family":"Abira","given":"Margaret Akinyi"},{"family":"Van Langenhove","given":"Herman"},{"family":"Okoth","given":"Maurice"},{"family":"Demeestere","given":"Kristof"}],"issued":{"date-parts":[["2018",10]]}}}],"schema":"https://github.com/citation-style-language/schema/raw/master/csl-citation.json"} </w:instrText>
            </w:r>
            <w:r w:rsidRPr="00296ACE">
              <w:rPr>
                <w:rFonts w:ascii="Times New Roman" w:eastAsia="Calibri" w:hAnsi="Times New Roman" w:cs="Times New Roman"/>
                <w:sz w:val="20"/>
                <w:szCs w:val="20"/>
              </w:rPr>
              <w:fldChar w:fldCharType="separate"/>
            </w:r>
            <w:r w:rsidR="00DB7723" w:rsidRPr="00DB7723">
              <w:rPr>
                <w:rFonts w:ascii="Times New Roman" w:hAnsi="Times New Roman" w:cs="Times New Roman"/>
                <w:sz w:val="20"/>
                <w:szCs w:val="24"/>
              </w:rPr>
              <w:t>[11]</w:t>
            </w:r>
            <w:r w:rsidRPr="00296ACE">
              <w:rPr>
                <w:rFonts w:ascii="Times New Roman" w:eastAsia="Calibri" w:hAnsi="Times New Roman" w:cs="Times New Roman"/>
                <w:sz w:val="20"/>
                <w:szCs w:val="20"/>
              </w:rPr>
              <w:fldChar w:fldCharType="end"/>
            </w:r>
          </w:p>
        </w:tc>
      </w:tr>
      <w:tr w:rsidR="009F0D8A" w:rsidRPr="00296ACE" w14:paraId="55996970" w14:textId="77777777" w:rsidTr="00A829D9">
        <w:trPr>
          <w:trHeight w:val="303"/>
        </w:trPr>
        <w:tc>
          <w:tcPr>
            <w:tcW w:w="2835" w:type="dxa"/>
            <w:noWrap/>
            <w:hideMark/>
          </w:tcPr>
          <w:p w14:paraId="269A3650"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Nevirapine</w:t>
            </w:r>
          </w:p>
        </w:tc>
        <w:tc>
          <w:tcPr>
            <w:tcW w:w="2835" w:type="dxa"/>
            <w:noWrap/>
            <w:hideMark/>
          </w:tcPr>
          <w:p w14:paraId="05226818"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0.24 – 1.48</w:t>
            </w:r>
          </w:p>
        </w:tc>
        <w:tc>
          <w:tcPr>
            <w:tcW w:w="1843" w:type="dxa"/>
            <w:noWrap/>
            <w:hideMark/>
          </w:tcPr>
          <w:p w14:paraId="140009B5"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South Africa</w:t>
            </w:r>
          </w:p>
        </w:tc>
        <w:tc>
          <w:tcPr>
            <w:tcW w:w="1701" w:type="dxa"/>
            <w:noWrap/>
            <w:hideMark/>
          </w:tcPr>
          <w:p w14:paraId="608125F1" w14:textId="75AB1EFD"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28t1d33al5","properties":{"formattedCitation":"[14]","plainCitation":"[14]","noteIndex":0},"citationItems":[{"id":"bvZVep35/bL4Xryac","uris":["http://zotero.org/users/local/3FsyJZw4/items/RV482U5P"],"itemData":{"id":"VroYY1XY/fDWZFiSd","type":"article-journal","abstract":"The study and quantiﬁcation of personal care products, such as pharmaceuticals, in surface water has become popular in recent years; yet very little description of these compounds’ presence in South African surface water exists in the literature. Antiretrovirals (ARVs), used to treat human immunodeﬁciency virus (HIV) are rarely considered within this ﬁeld. A new method for the simultaneous quantiﬁcation of 12 antiretroviral compounds in surface water using the standard addition method is described. Water samples were concentrated by a generic automated solid phase extraction method and analysed by ultrahigh pressure liquid chromatography tandem mass spectrometry (UHPLC-MS/MS). Substantial matrix effect was encountered in the samples with an average method detection limit of 90.4 ng/L. This is the ﬁrst reported countrywide survey of South African surface water for the quantiﬁcation of these compounds with average concentrations ranging between 26.5 and 430 ng/L.","container-title":"Environmental Pollution","DOI":"10.1016/j.envpol.2015.01.030","ISSN":"02697491","journalAbbreviation":"Environmental Pollution","language":"en","page":"235-243","source":"DOI.org (Crossref)","title":"The occurrence of anti-retroviral compounds used for HIV treatment in South African surface water","volume":"199","author":[{"family":"Wood","given":"Timothy Paul"},{"family":"Duvenage","given":"Cornelia S.J."},{"family":"Rohwer","given":"Egmont"}],"issued":{"date-parts":[["2015",4]]}}}],"schema":"https://github.com/citation-style-language/schema/raw/master/csl-citation.json"} </w:instrText>
            </w:r>
            <w:r w:rsidRPr="00296ACE">
              <w:rPr>
                <w:rFonts w:ascii="Times New Roman" w:eastAsia="Calibri" w:hAnsi="Times New Roman" w:cs="Times New Roman"/>
                <w:sz w:val="20"/>
                <w:szCs w:val="20"/>
              </w:rPr>
              <w:fldChar w:fldCharType="separate"/>
            </w:r>
            <w:r w:rsidR="00A21045" w:rsidRPr="00A21045">
              <w:rPr>
                <w:rFonts w:ascii="Times New Roman" w:hAnsi="Times New Roman" w:cs="Times New Roman"/>
                <w:sz w:val="20"/>
                <w:szCs w:val="24"/>
              </w:rPr>
              <w:t>[14]</w:t>
            </w:r>
            <w:r w:rsidRPr="00296ACE">
              <w:rPr>
                <w:rFonts w:ascii="Times New Roman" w:eastAsia="Calibri" w:hAnsi="Times New Roman" w:cs="Times New Roman"/>
                <w:sz w:val="20"/>
                <w:szCs w:val="20"/>
              </w:rPr>
              <w:fldChar w:fldCharType="end"/>
            </w:r>
          </w:p>
        </w:tc>
      </w:tr>
      <w:tr w:rsidR="009F0D8A" w:rsidRPr="00296ACE" w14:paraId="00E11C2B" w14:textId="77777777" w:rsidTr="00A829D9">
        <w:trPr>
          <w:trHeight w:val="303"/>
        </w:trPr>
        <w:tc>
          <w:tcPr>
            <w:tcW w:w="2835" w:type="dxa"/>
            <w:noWrap/>
          </w:tcPr>
          <w:p w14:paraId="796ED430"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Nevirapine</w:t>
            </w:r>
          </w:p>
        </w:tc>
        <w:tc>
          <w:tcPr>
            <w:tcW w:w="2835" w:type="dxa"/>
            <w:noWrap/>
          </w:tcPr>
          <w:p w14:paraId="2BCF21DC"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0.21</w:t>
            </w:r>
          </w:p>
        </w:tc>
        <w:tc>
          <w:tcPr>
            <w:tcW w:w="1843" w:type="dxa"/>
            <w:noWrap/>
          </w:tcPr>
          <w:p w14:paraId="4452C878"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Zambia</w:t>
            </w:r>
          </w:p>
        </w:tc>
        <w:tc>
          <w:tcPr>
            <w:tcW w:w="1701" w:type="dxa"/>
            <w:noWrap/>
          </w:tcPr>
          <w:p w14:paraId="36E16B60" w14:textId="6E54CFEB"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1qf0f8ba0k","properties":{"formattedCitation":"[13]","plainCitation":"[13]","noteIndex":0},"citationItems":[{"id":"bvZVep35/bwZ1QHJe","uris":["http://zotero.org/users/8372031/items/IJ24DJ6Q"],"itemData":{"id":1343,"type":"article-journal","abstract":"Recently, there has been an increased interest in bridging the knowledge gap in the occurrence and fate of pharmaceuticals in African urban water  cycles. In this study, the occurrence of 7 antibiotics and 3 antiretrovirals in source-separated urine, groundwater, wastewater and surface water of the peri-urban area of Chunga in Lusaka, Zambia, was studied. In groundwater, the pharmaceuticals were only sporadically present with 4 antibiotics and 1 antiretroviral detected. The concentration of the antibiotics ranged from below limit of quantification (&lt;LOQ) to 880 ng/L, with sulfamethoxazole having the highest detection frequency of 42.3%. In the surface water, a comparatively high concentration of pharmaceuticals was measured with concentrations ranging from &lt;LOQ–11 800 ng/L to &lt;LOQ–49 700 ng/L for antibiotics and antiretroviral drugs, respectively.Similarly, the concentration of antibiotics in wastewater treatment plant (WWTP) influent and effluent waters ranged from 100–33 300 ng/L and 80–30 040 ng/L, respectively. The concentration of the antiretrovirals was also relatively high in the wastewater and ranged from 680–118 970 ng/L and 1 720–55 760 ng/L in the influent and effluent, respectively. The concentration of the target analytes in source-separated urine were several orders of magnitude higher than in wastewater. Sulfamethoxazole, trimethoprim and lamivudine had the highest concentrations, of 7 740 μg/L, 12 800 μg/L and 10 010 μg/L, respectively. The high concentration detected in source-separated urine calls for precautionary measures to be  undertaken when such urine is to be used as a fertilizer. However, urine source separation has a major advantage of pooling a significant proportion of excreted pharmaceuticals into small manageable volumes which can be effectively treated,  minimizing environmental contamination. The high concentrations of antibiotics and antiretroviral drugs measured in this study necessitate creation of effective barriers to mitigate the possible environmental and human health risks. \nKeywords: antibiotics antiretrovirals groundwater source-separated  urine wastewater","container-title":"Water SA","ISSN":"0378-4738","issue":"2","language":"en","license":"Copyright (c)","note":"number: 2","page":"278-284","source":"www.ajol.info","title":"Occurrence of antibiotics and antiretroviral drugs in source-separated urine, groundwater, surface water and wastewater in the peri-urban area of Chunga in Lusaka, Zambia","volume":"46","author":[{"family":"Ngumba","given":"Elijah"},{"family":"Gachanja","given":"Anthony"},{"family":"Nyirenda","given":"James"},{"family":"Maldonado","given":"Johanna"},{"family":"Tuhkanen","given":"Tuula"}],"issued":{"date-parts":[["2020",5,19]]}}}],"schema":"https://github.com/citation-style-language/schema/raw/master/csl-citation.json"} </w:instrText>
            </w:r>
            <w:r w:rsidRPr="00296ACE">
              <w:rPr>
                <w:rFonts w:ascii="Times New Roman" w:eastAsia="Calibri" w:hAnsi="Times New Roman" w:cs="Times New Roman"/>
                <w:sz w:val="20"/>
                <w:szCs w:val="20"/>
              </w:rPr>
              <w:fldChar w:fldCharType="separate"/>
            </w:r>
            <w:r w:rsidR="00DB7723" w:rsidRPr="00DB7723">
              <w:rPr>
                <w:rFonts w:ascii="Times New Roman" w:hAnsi="Times New Roman" w:cs="Times New Roman"/>
                <w:sz w:val="20"/>
                <w:szCs w:val="24"/>
              </w:rPr>
              <w:t>[13]</w:t>
            </w:r>
            <w:r w:rsidRPr="00296ACE">
              <w:rPr>
                <w:rFonts w:ascii="Times New Roman" w:eastAsia="Calibri" w:hAnsi="Times New Roman" w:cs="Times New Roman"/>
                <w:sz w:val="20"/>
                <w:szCs w:val="20"/>
              </w:rPr>
              <w:fldChar w:fldCharType="end"/>
            </w:r>
          </w:p>
        </w:tc>
      </w:tr>
      <w:tr w:rsidR="009F0D8A" w:rsidRPr="00296ACE" w14:paraId="65F9DC21" w14:textId="77777777" w:rsidTr="00A829D9">
        <w:trPr>
          <w:trHeight w:val="303"/>
        </w:trPr>
        <w:tc>
          <w:tcPr>
            <w:tcW w:w="2835" w:type="dxa"/>
            <w:noWrap/>
            <w:hideMark/>
          </w:tcPr>
          <w:p w14:paraId="57024C60"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 xml:space="preserve">Stavudine </w:t>
            </w:r>
          </w:p>
        </w:tc>
        <w:tc>
          <w:tcPr>
            <w:tcW w:w="2835" w:type="dxa"/>
            <w:noWrap/>
            <w:hideMark/>
          </w:tcPr>
          <w:p w14:paraId="0E38E5E8"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0.0013 – 0.0043</w:t>
            </w:r>
          </w:p>
        </w:tc>
        <w:tc>
          <w:tcPr>
            <w:tcW w:w="1843" w:type="dxa"/>
            <w:noWrap/>
            <w:hideMark/>
          </w:tcPr>
          <w:p w14:paraId="37D8AADB"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Germany</w:t>
            </w:r>
          </w:p>
        </w:tc>
        <w:tc>
          <w:tcPr>
            <w:tcW w:w="1701" w:type="dxa"/>
            <w:noWrap/>
            <w:hideMark/>
          </w:tcPr>
          <w:p w14:paraId="0E1F6888" w14:textId="4F5E49AD"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a3c2ulohi","properties":{"formattedCitation":"[5]","plainCitation":"[5]","noteIndex":0},"citationItems":[{"id":"bvZVep35/QltU5ccN","uris":["http://zotero.org/users/8372031/items/CVEG32XM"],"itemData":{"id":43,"type":"article-journal","container-title":"Environmental Science &amp; Technology","DOI":"10.1021/es903216p","ISSN":"0013-936X, 1520-5851","issue":"5","journalAbbreviation":"Environ. Sci. Technol.","language":"en","note":"number: 5","page":"1728-1735","source":"DOI.org (Crossref)","title":"Antiviral Drugs in Wastewater and Surface Waters: A New Pharmaceutical Class of Environmental Relevance?","title-short":"Antiviral Drugs in Wastewater and Surface Waters","volume":"44","author":[{"family":"Prasse","given":"Carsten"},{"family":"Schlüsener","given":"Michael P."},{"family":"Schulz","given":"Ralf"},{"family":"Ternes","given":"Thomas A."}],"issued":{"date-parts":[["2010",3,1]]}}}],"schema":"https://github.com/citation-style-language/schema/raw/master/csl-citation.json"} </w:instrText>
            </w:r>
            <w:r w:rsidRPr="00296ACE">
              <w:rPr>
                <w:rFonts w:ascii="Times New Roman" w:eastAsia="Calibri" w:hAnsi="Times New Roman" w:cs="Times New Roman"/>
                <w:sz w:val="20"/>
                <w:szCs w:val="20"/>
              </w:rPr>
              <w:fldChar w:fldCharType="separate"/>
            </w:r>
            <w:r w:rsidR="00DB7723" w:rsidRPr="00DB7723">
              <w:rPr>
                <w:rFonts w:ascii="Times New Roman" w:hAnsi="Times New Roman" w:cs="Times New Roman"/>
                <w:sz w:val="20"/>
                <w:szCs w:val="24"/>
              </w:rPr>
              <w:t>[5]</w:t>
            </w:r>
            <w:r w:rsidRPr="00296ACE">
              <w:rPr>
                <w:rFonts w:ascii="Times New Roman" w:eastAsia="Calibri" w:hAnsi="Times New Roman" w:cs="Times New Roman"/>
                <w:sz w:val="20"/>
                <w:szCs w:val="20"/>
              </w:rPr>
              <w:fldChar w:fldCharType="end"/>
            </w:r>
          </w:p>
        </w:tc>
      </w:tr>
      <w:tr w:rsidR="009F0D8A" w:rsidRPr="00296ACE" w14:paraId="7380CD2A" w14:textId="77777777" w:rsidTr="00A829D9">
        <w:trPr>
          <w:trHeight w:val="303"/>
        </w:trPr>
        <w:tc>
          <w:tcPr>
            <w:tcW w:w="2835" w:type="dxa"/>
            <w:noWrap/>
            <w:hideMark/>
          </w:tcPr>
          <w:p w14:paraId="3D7EDD11"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 xml:space="preserve">Stavudine </w:t>
            </w:r>
          </w:p>
        </w:tc>
        <w:tc>
          <w:tcPr>
            <w:tcW w:w="2835" w:type="dxa"/>
            <w:noWrap/>
            <w:hideMark/>
          </w:tcPr>
          <w:p w14:paraId="46F3B16A"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 xml:space="preserve">0.102 – 0 .778 </w:t>
            </w:r>
          </w:p>
        </w:tc>
        <w:tc>
          <w:tcPr>
            <w:tcW w:w="1843" w:type="dxa"/>
            <w:noWrap/>
            <w:hideMark/>
          </w:tcPr>
          <w:p w14:paraId="0DE9F9FD"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Kenya</w:t>
            </w:r>
          </w:p>
        </w:tc>
        <w:tc>
          <w:tcPr>
            <w:tcW w:w="1701" w:type="dxa"/>
            <w:noWrap/>
            <w:hideMark/>
          </w:tcPr>
          <w:p w14:paraId="64282784" w14:textId="31E71AA3"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2q6n7rnata","properties":{"formattedCitation":"[19]","plainCitation":"[19]","noteIndex":0},"citationItems":[{"id":"bvZVep35/VkWo0Oog","uris":["http://zotero.org/users/8372031/items/VNC4F9NZ"],"itemData":{"id":31,"type":"article-journal","abstract":"This paper presents the development and application of a new multi-residue analytical method providing the ﬁrst data on the environmental occurrence of human pharmaceuticals in Africa, particularly the Nairobi River basin (Kenya).","container-title":"Science of The Total Environment","DOI":"10.1016/j.scitotenv.2012.07.052","ISSN":"00489697","journalAbbreviation":"Science of The Total Environment","language":"en","page":"153-164","source":"DOI.org (Crossref)","title":"From multi-residue screening to target analysis of pharmaceuticals in water: Development of a new approach based on magnetic sector mass spectrometry and application in the Nairobi River basin, Kenya","title-short":"From multi-residue screening to target analysis of pharmaceuticals in water","volume":"437","author":[{"family":"K'oreje","given":"Kenneth Otieno"},{"family":"Demeestere","given":"Kristof"},{"family":"De Wispelaere","given":"Patrick"},{"family":"Vergeynst","given":"Leendert"},{"family":"Dewulf","given":"Jo"},{"family":"Van Langenhove","given":"Herman"}],"issued":{"date-parts":[["2012",10]]}}}],"schema":"https://github.com/citation-style-language/schema/raw/master/csl-citation.json"} </w:instrText>
            </w:r>
            <w:r w:rsidRPr="00296ACE">
              <w:rPr>
                <w:rFonts w:ascii="Times New Roman" w:eastAsia="Calibri" w:hAnsi="Times New Roman" w:cs="Times New Roman"/>
                <w:sz w:val="20"/>
                <w:szCs w:val="20"/>
              </w:rPr>
              <w:fldChar w:fldCharType="separate"/>
            </w:r>
            <w:r w:rsidR="00AE480D" w:rsidRPr="00AE480D">
              <w:rPr>
                <w:rFonts w:ascii="Times New Roman" w:hAnsi="Times New Roman" w:cs="Times New Roman"/>
                <w:sz w:val="20"/>
              </w:rPr>
              <w:t>[19]</w:t>
            </w:r>
            <w:r w:rsidRPr="00296ACE">
              <w:rPr>
                <w:rFonts w:ascii="Times New Roman" w:eastAsia="Calibri" w:hAnsi="Times New Roman" w:cs="Times New Roman"/>
                <w:sz w:val="20"/>
                <w:szCs w:val="20"/>
              </w:rPr>
              <w:fldChar w:fldCharType="end"/>
            </w:r>
          </w:p>
        </w:tc>
      </w:tr>
      <w:tr w:rsidR="009F0D8A" w:rsidRPr="00296ACE" w14:paraId="0C443FAD" w14:textId="77777777" w:rsidTr="00A829D9">
        <w:trPr>
          <w:trHeight w:val="303"/>
        </w:trPr>
        <w:tc>
          <w:tcPr>
            <w:tcW w:w="2835" w:type="dxa"/>
            <w:noWrap/>
            <w:hideMark/>
          </w:tcPr>
          <w:p w14:paraId="2F4BB8C6"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 xml:space="preserve">Stavudine </w:t>
            </w:r>
          </w:p>
        </w:tc>
        <w:tc>
          <w:tcPr>
            <w:tcW w:w="2835" w:type="dxa"/>
            <w:noWrap/>
            <w:hideMark/>
          </w:tcPr>
          <w:p w14:paraId="06FC48CB"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 xml:space="preserve">0.41 – 0.78 </w:t>
            </w:r>
          </w:p>
        </w:tc>
        <w:tc>
          <w:tcPr>
            <w:tcW w:w="1843" w:type="dxa"/>
            <w:noWrap/>
            <w:hideMark/>
          </w:tcPr>
          <w:p w14:paraId="17814474"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South Africa</w:t>
            </w:r>
          </w:p>
        </w:tc>
        <w:tc>
          <w:tcPr>
            <w:tcW w:w="1701" w:type="dxa"/>
            <w:noWrap/>
            <w:hideMark/>
          </w:tcPr>
          <w:p w14:paraId="552BCC2A" w14:textId="2A577A65"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18a3pf1b38","properties":{"formattedCitation":"[14]","plainCitation":"[14]","noteIndex":0},"citationItems":[{"id":"bvZVep35/bL4Xryac","uris":["http://zotero.org/users/local/3FsyJZw4/items/RV482U5P"],"itemData":{"id":"VroYY1XY/fDWZFiSd","type":"article-journal","abstract":"The study and quantiﬁcation of personal care products, such as pharmaceuticals, in surface water has become popular in recent years; yet very little description of these compounds’ presence in South African surface water exists in the literature. Antiretrovirals (ARVs), used to treat human immunodeﬁciency virus (HIV) are rarely considered within this ﬁeld. A new method for the simultaneous quantiﬁcation of 12 antiretroviral compounds in surface water using the standard addition method is described. Water samples were concentrated by a generic automated solid phase extraction method and analysed by ultrahigh pressure liquid chromatography tandem mass spectrometry (UHPLC-MS/MS). Substantial matrix effect was encountered in the samples with an average method detection limit of 90.4 ng/L. This is the ﬁrst reported countrywide survey of South African surface water for the quantiﬁcation of these compounds with average concentrations ranging between 26.5 and 430 ng/L.","container-title":"Environmental Pollution","DOI":"10.1016/j.envpol.2015.01.030","ISSN":"02697491","journalAbbreviation":"Environmental Pollution","language":"en","page":"235-243","source":"DOI.org (Crossref)","title":"The occurrence of anti-retroviral compounds used for HIV treatment in South African surface water","volume":"199","author":[{"family":"Wood","given":"Timothy Paul"},{"family":"Duvenage","given":"Cornelia S.J."},{"family":"Rohwer","given":"Egmont"}],"issued":{"date-parts":[["2015",4]]}}}],"schema":"https://github.com/citation-style-language/schema/raw/master/csl-citation.json"} </w:instrText>
            </w:r>
            <w:r w:rsidRPr="00296ACE">
              <w:rPr>
                <w:rFonts w:ascii="Times New Roman" w:eastAsia="Calibri" w:hAnsi="Times New Roman" w:cs="Times New Roman"/>
                <w:sz w:val="20"/>
                <w:szCs w:val="20"/>
              </w:rPr>
              <w:fldChar w:fldCharType="separate"/>
            </w:r>
            <w:r w:rsidR="00162D65" w:rsidRPr="00162D65">
              <w:rPr>
                <w:rFonts w:ascii="Times New Roman" w:hAnsi="Times New Roman" w:cs="Times New Roman"/>
                <w:sz w:val="20"/>
                <w:szCs w:val="24"/>
              </w:rPr>
              <w:t>[14]</w:t>
            </w:r>
            <w:r w:rsidRPr="00296ACE">
              <w:rPr>
                <w:rFonts w:ascii="Times New Roman" w:eastAsia="Calibri" w:hAnsi="Times New Roman" w:cs="Times New Roman"/>
                <w:sz w:val="20"/>
                <w:szCs w:val="20"/>
              </w:rPr>
              <w:fldChar w:fldCharType="end"/>
            </w:r>
          </w:p>
        </w:tc>
      </w:tr>
      <w:tr w:rsidR="009F0D8A" w:rsidRPr="00296ACE" w14:paraId="10C19DEE" w14:textId="77777777" w:rsidTr="00A829D9">
        <w:trPr>
          <w:trHeight w:val="303"/>
        </w:trPr>
        <w:tc>
          <w:tcPr>
            <w:tcW w:w="2835" w:type="dxa"/>
            <w:noWrap/>
            <w:hideMark/>
          </w:tcPr>
          <w:p w14:paraId="314B9036"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Tenofovir</w:t>
            </w:r>
          </w:p>
        </w:tc>
        <w:tc>
          <w:tcPr>
            <w:tcW w:w="2835" w:type="dxa"/>
            <w:noWrap/>
            <w:hideMark/>
          </w:tcPr>
          <w:p w14:paraId="3AE84295"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0.11 ± 2.0</w:t>
            </w:r>
          </w:p>
        </w:tc>
        <w:tc>
          <w:tcPr>
            <w:tcW w:w="1843" w:type="dxa"/>
            <w:noWrap/>
            <w:hideMark/>
          </w:tcPr>
          <w:p w14:paraId="7B4F153C"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South Africa</w:t>
            </w:r>
          </w:p>
        </w:tc>
        <w:tc>
          <w:tcPr>
            <w:tcW w:w="1701" w:type="dxa"/>
            <w:noWrap/>
            <w:hideMark/>
          </w:tcPr>
          <w:p w14:paraId="23EE8719" w14:textId="39D0619D"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3s45jd45u","properties":{"formattedCitation":"[8]","plainCitation":"[8]","noteIndex":0},"citationItems":[{"id":"bvZVep35/YdUCHSfE","uris":["http://zotero.org/users/8372031/items/WLE6LS8D"],"itemData":{"id":34,"type":"article-journal","abstract":"This work describes a simple and sensitive method for the simultaneous isolation, enrichment, identification and quantitation of selected antiretroviral drugs; emtricitabine, tenofovir disoproxil and efavirenz in aqueous samples and plants. The analytical method was based on microwave extraction and hollow fibre liquid phase microextraction technique coupled with ultra-high pressure liquid chromatography-high resolution mass spectrometry. A multivariate approach via a half-fractional factorial design was used focusing on six factors; donor phase pH, acceptor phase HCl concentration, extraction time, stirring rate, supported liquid membrane carrier composition and salt content. The optimal enrichment factors for emtricitabine, tenofovir disoproxil and efavirenz from aqueous phase were 78, 111 and 24, respectively. The analytical method yielded recoveries in the range of 86 to 111%, and quantitation limits for emtricitabine, tenofovir disoproxil and efavirenz in wastewater were 0.033, 0.10 and 0.53 μg L−1, respectively. The drugs were detected in most samples with concentrations up to 37.6 μg L−1 recorded for efavirenz in wastewater effluent. Roots of the water hyacinth plant had higher concentrations of the investigated drugs ranging from 7.4 to 29.6 μg kg−1. Overall, hollow fibre liquid phase microextraction proved to be an ideal tool for isolating and preconcentrating the selected antiretroviral drugs from environmental samples.","container-title":"Journal of Hazardous Materials","DOI":"10.1016/j.jhazmat.2019.121067","ISSN":"03043894","journalAbbreviation":"Journal of Hazardous Materials","language":"en","page":"121067","source":"DOI.org (Crossref)","title":"Determination of selected antiretroviral drugs in wastewater, surface water and aquatic plants using hollow fibre liquid phase microextraction and liquid chromatography - tandem mass spectrometry","volume":"382","author":[{"family":"Mlunguza","given":"Nomchenge Yamkelani"},{"family":"Ncube","given":"Somandla"},{"family":"Mahlambi","given":"Precious Nokwethemba"},{"family":"Chimuka","given":"Luke"},{"family":"Madikizela","given":"Lawrence Mzukisi"}],"issued":{"date-parts":[["2020",1]]}}}],"schema":"https://github.com/citation-style-language/schema/raw/master/csl-citation.json"} </w:instrText>
            </w:r>
            <w:r w:rsidRPr="00296ACE">
              <w:rPr>
                <w:rFonts w:ascii="Times New Roman" w:eastAsia="Calibri" w:hAnsi="Times New Roman" w:cs="Times New Roman"/>
                <w:sz w:val="20"/>
                <w:szCs w:val="20"/>
              </w:rPr>
              <w:fldChar w:fldCharType="separate"/>
            </w:r>
            <w:r w:rsidR="00DB7723" w:rsidRPr="00DB7723">
              <w:rPr>
                <w:rFonts w:ascii="Times New Roman" w:hAnsi="Times New Roman" w:cs="Times New Roman"/>
                <w:sz w:val="20"/>
                <w:szCs w:val="24"/>
              </w:rPr>
              <w:t>[8]</w:t>
            </w:r>
            <w:r w:rsidRPr="00296ACE">
              <w:rPr>
                <w:rFonts w:ascii="Times New Roman" w:eastAsia="Calibri" w:hAnsi="Times New Roman" w:cs="Times New Roman"/>
                <w:sz w:val="20"/>
                <w:szCs w:val="20"/>
              </w:rPr>
              <w:fldChar w:fldCharType="end"/>
            </w:r>
          </w:p>
        </w:tc>
      </w:tr>
      <w:tr w:rsidR="009F0D8A" w:rsidRPr="00296ACE" w14:paraId="39BB87DD" w14:textId="77777777" w:rsidTr="00A829D9">
        <w:trPr>
          <w:trHeight w:val="303"/>
        </w:trPr>
        <w:tc>
          <w:tcPr>
            <w:tcW w:w="2835" w:type="dxa"/>
            <w:noWrap/>
            <w:hideMark/>
          </w:tcPr>
          <w:p w14:paraId="6ED470C0"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Tenofovir</w:t>
            </w:r>
          </w:p>
        </w:tc>
        <w:tc>
          <w:tcPr>
            <w:tcW w:w="2835" w:type="dxa"/>
            <w:noWrap/>
            <w:hideMark/>
          </w:tcPr>
          <w:p w14:paraId="66F665EA"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0.25</w:t>
            </w:r>
          </w:p>
        </w:tc>
        <w:tc>
          <w:tcPr>
            <w:tcW w:w="1843" w:type="dxa"/>
            <w:noWrap/>
            <w:hideMark/>
          </w:tcPr>
          <w:p w14:paraId="15B0BF11"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South Africa</w:t>
            </w:r>
          </w:p>
        </w:tc>
        <w:tc>
          <w:tcPr>
            <w:tcW w:w="1701" w:type="dxa"/>
            <w:noWrap/>
            <w:hideMark/>
          </w:tcPr>
          <w:p w14:paraId="389EA8B9" w14:textId="23336E9A"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avm8t6n65","properties":{"formattedCitation":"[14]","plainCitation":"[14]","noteIndex":0},"citationItems":[{"id":"bvZVep35/bL4Xryac","uris":["http://zotero.org/users/local/3FsyJZw4/items/RV482U5P"],"itemData":{"id":"VroYY1XY/fDWZFiSd","type":"article-journal","abstract":"The study and quantiﬁcation of personal care products, such as pharmaceuticals, in surface water has become popular in recent years; yet very little description of these compounds’ presence in South African surface water exists in the literature. Antiretrovirals (ARVs), used to treat human immunodeﬁciency virus (HIV) are rarely considered within this ﬁeld. A new method for the simultaneous quantiﬁcation of 12 antiretroviral compounds in surface water using the standard addition method is described. Water samples were concentrated by a generic automated solid phase extraction method and analysed by ultrahigh pressure liquid chromatography tandem mass spectrometry (UHPLC-MS/MS). Substantial matrix effect was encountered in the samples with an average method detection limit of 90.4 ng/L. This is the ﬁrst reported countrywide survey of South African surface water for the quantiﬁcation of these compounds with average concentrations ranging between 26.5 and 430 ng/L.","container-title":"Environmental Pollution","DOI":"10.1016/j.envpol.2015.01.030","ISSN":"02697491","journalAbbreviation":"Environmental Pollution","language":"en","page":"235-243","source":"DOI.org (Crossref)","title":"The occurrence of anti-retroviral compounds used for HIV treatment in South African surface water","volume":"199","author":[{"family":"Wood","given":"Timothy Paul"},{"family":"Duvenage","given":"Cornelia S.J."},{"family":"Rohwer","given":"Egmont"}],"issued":{"date-parts":[["2015",4]]}}}],"schema":"https://github.com/citation-style-language/schema/raw/master/csl-citation.json"} </w:instrText>
            </w:r>
            <w:r w:rsidRPr="00296ACE">
              <w:rPr>
                <w:rFonts w:ascii="Times New Roman" w:eastAsia="Calibri" w:hAnsi="Times New Roman" w:cs="Times New Roman"/>
                <w:sz w:val="20"/>
                <w:szCs w:val="20"/>
              </w:rPr>
              <w:fldChar w:fldCharType="separate"/>
            </w:r>
            <w:r w:rsidR="00AF2633" w:rsidRPr="00AF2633">
              <w:rPr>
                <w:rFonts w:ascii="Times New Roman" w:hAnsi="Times New Roman" w:cs="Times New Roman"/>
                <w:sz w:val="20"/>
                <w:szCs w:val="24"/>
              </w:rPr>
              <w:t>[14]</w:t>
            </w:r>
            <w:r w:rsidRPr="00296ACE">
              <w:rPr>
                <w:rFonts w:ascii="Times New Roman" w:eastAsia="Calibri" w:hAnsi="Times New Roman" w:cs="Times New Roman"/>
                <w:sz w:val="20"/>
                <w:szCs w:val="20"/>
              </w:rPr>
              <w:fldChar w:fldCharType="end"/>
            </w:r>
          </w:p>
        </w:tc>
      </w:tr>
      <w:tr w:rsidR="009F0D8A" w:rsidRPr="00296ACE" w14:paraId="1DCC6711" w14:textId="77777777" w:rsidTr="00A829D9">
        <w:trPr>
          <w:trHeight w:val="303"/>
        </w:trPr>
        <w:tc>
          <w:tcPr>
            <w:tcW w:w="2835" w:type="dxa"/>
            <w:noWrap/>
            <w:hideMark/>
          </w:tcPr>
          <w:p w14:paraId="6A580E23"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Tenofovir</w:t>
            </w:r>
          </w:p>
        </w:tc>
        <w:tc>
          <w:tcPr>
            <w:tcW w:w="2835" w:type="dxa"/>
            <w:noWrap/>
            <w:hideMark/>
          </w:tcPr>
          <w:p w14:paraId="4F234149"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0.16 – 0.19</w:t>
            </w:r>
          </w:p>
        </w:tc>
        <w:tc>
          <w:tcPr>
            <w:tcW w:w="1843" w:type="dxa"/>
            <w:noWrap/>
            <w:hideMark/>
          </w:tcPr>
          <w:p w14:paraId="168C6EEE"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South Africa</w:t>
            </w:r>
          </w:p>
        </w:tc>
        <w:tc>
          <w:tcPr>
            <w:tcW w:w="1701" w:type="dxa"/>
            <w:noWrap/>
            <w:hideMark/>
          </w:tcPr>
          <w:p w14:paraId="24885909" w14:textId="79621767"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3g4vou2g6","properties":{"formattedCitation":"[14]","plainCitation":"[14]","noteIndex":0},"citationItems":[{"id":"bvZVep35/bL4Xryac","uris":["http://zotero.org/users/local/3FsyJZw4/items/RV482U5P"],"itemData":{"id":"VroYY1XY/fDWZFiSd","type":"article-journal","abstract":"The study and quantiﬁcation of personal care products, such as pharmaceuticals, in surface water has become popular in recent years; yet very little description of these compounds’ presence in South African surface water exists in the literature. Antiretrovirals (ARVs), used to treat human immunodeﬁciency virus (HIV) are rarely considered within this ﬁeld. A new method for the simultaneous quantiﬁcation of 12 antiretroviral compounds in surface water using the standard addition method is described. Water samples were concentrated by a generic automated solid phase extraction method and analysed by ultrahigh pressure liquid chromatography tandem mass spectrometry (UHPLC-MS/MS). Substantial matrix effect was encountered in the samples with an average method detection limit of 90.4 ng/L. This is the ﬁrst reported countrywide survey of South African surface water for the quantiﬁcation of these compounds with average concentrations ranging between 26.5 and 430 ng/L.","container-title":"Environmental Pollution","DOI":"10.1016/j.envpol.2015.01.030","ISSN":"02697491","journalAbbreviation":"Environmental Pollution","language":"en","page":"235-243","source":"DOI.org (Crossref)","title":"The occurrence of anti-retroviral compounds used for HIV treatment in South African surface water","volume":"199","author":[{"family":"Wood","given":"Timothy Paul"},{"family":"Duvenage","given":"Cornelia S.J."},{"family":"Rohwer","given":"Egmont"}],"issued":{"date-parts":[["2015",4]]}}}],"schema":"https://github.com/citation-style-language/schema/raw/master/csl-citation.json"} </w:instrText>
            </w:r>
            <w:r w:rsidRPr="00296ACE">
              <w:rPr>
                <w:rFonts w:ascii="Times New Roman" w:eastAsia="Calibri" w:hAnsi="Times New Roman" w:cs="Times New Roman"/>
                <w:sz w:val="20"/>
                <w:szCs w:val="20"/>
              </w:rPr>
              <w:fldChar w:fldCharType="separate"/>
            </w:r>
            <w:r w:rsidR="00334A35" w:rsidRPr="00334A35">
              <w:rPr>
                <w:rFonts w:ascii="Times New Roman" w:hAnsi="Times New Roman" w:cs="Times New Roman"/>
                <w:sz w:val="20"/>
                <w:szCs w:val="24"/>
              </w:rPr>
              <w:t>[14]</w:t>
            </w:r>
            <w:r w:rsidRPr="00296ACE">
              <w:rPr>
                <w:rFonts w:ascii="Times New Roman" w:eastAsia="Calibri" w:hAnsi="Times New Roman" w:cs="Times New Roman"/>
                <w:sz w:val="20"/>
                <w:szCs w:val="20"/>
              </w:rPr>
              <w:fldChar w:fldCharType="end"/>
            </w:r>
          </w:p>
        </w:tc>
      </w:tr>
      <w:tr w:rsidR="009F0D8A" w:rsidRPr="00296ACE" w14:paraId="0E894531" w14:textId="77777777" w:rsidTr="00A829D9">
        <w:trPr>
          <w:trHeight w:val="303"/>
        </w:trPr>
        <w:tc>
          <w:tcPr>
            <w:tcW w:w="2835" w:type="dxa"/>
            <w:noWrap/>
            <w:hideMark/>
          </w:tcPr>
          <w:p w14:paraId="459AC4E0"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Zalcitabine</w:t>
            </w:r>
          </w:p>
        </w:tc>
        <w:tc>
          <w:tcPr>
            <w:tcW w:w="2835" w:type="dxa"/>
            <w:noWrap/>
            <w:hideMark/>
          </w:tcPr>
          <w:p w14:paraId="5D7FAD13"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0.07</w:t>
            </w:r>
          </w:p>
        </w:tc>
        <w:tc>
          <w:tcPr>
            <w:tcW w:w="1843" w:type="dxa"/>
            <w:noWrap/>
            <w:hideMark/>
          </w:tcPr>
          <w:p w14:paraId="061F9ABB"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South Africa</w:t>
            </w:r>
          </w:p>
        </w:tc>
        <w:tc>
          <w:tcPr>
            <w:tcW w:w="1701" w:type="dxa"/>
            <w:noWrap/>
            <w:hideMark/>
          </w:tcPr>
          <w:p w14:paraId="057FAFD6" w14:textId="325639CA"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h576a5rne","properties":{"formattedCitation":"[14]","plainCitation":"[14]","noteIndex":0},"citationItems":[{"id":"bvZVep35/bL4Xryac","uris":["http://zotero.org/users/local/3FsyJZw4/items/RV482U5P"],"itemData":{"id":"VroYY1XY/fDWZFiSd","type":"article-journal","abstract":"The study and quantiﬁcation of personal care products, such as pharmaceuticals, in surface water has become popular in recent years; yet very little description of these compounds’ presence in South African surface water exists in the literature. Antiretrovirals (ARVs), used to treat human immunodeﬁciency virus (HIV) are rarely considered within this ﬁeld. A new method for the simultaneous quantiﬁcation of 12 antiretroviral compounds in surface water using the standard addition method is described. Water samples were concentrated by a generic automated solid phase extraction method and analysed by ultrahigh pressure liquid chromatography tandem mass spectrometry (UHPLC-MS/MS). Substantial matrix effect was encountered in the samples with an average method detection limit of 90.4 ng/L. This is the ﬁrst reported countrywide survey of South African surface water for the quantiﬁcation of these compounds with average concentrations ranging between 26.5 and 430 ng/L.","container-title":"Environmental Pollution","DOI":"10.1016/j.envpol.2015.01.030","ISSN":"02697491","journalAbbreviation":"Environmental Pollution","language":"en","page":"235-243","source":"DOI.org (Crossref)","title":"The occurrence of anti-retroviral compounds used for HIV treatment in South African surface water","volume":"199","author":[{"family":"Wood","given":"Timothy Paul"},{"family":"Duvenage","given":"Cornelia S.J."},{"family":"Rohwer","given":"Egmont"}],"issued":{"date-parts":[["2015",4]]}}}],"schema":"https://github.com/citation-style-language/schema/raw/master/csl-citation.json"} </w:instrText>
            </w:r>
            <w:r w:rsidRPr="00296ACE">
              <w:rPr>
                <w:rFonts w:ascii="Times New Roman" w:eastAsia="Calibri" w:hAnsi="Times New Roman" w:cs="Times New Roman"/>
                <w:sz w:val="20"/>
                <w:szCs w:val="20"/>
              </w:rPr>
              <w:fldChar w:fldCharType="separate"/>
            </w:r>
            <w:r w:rsidR="00602EC1" w:rsidRPr="00602EC1">
              <w:rPr>
                <w:rFonts w:ascii="Times New Roman" w:hAnsi="Times New Roman" w:cs="Times New Roman"/>
                <w:sz w:val="20"/>
                <w:szCs w:val="24"/>
              </w:rPr>
              <w:t>[14]</w:t>
            </w:r>
            <w:r w:rsidRPr="00296ACE">
              <w:rPr>
                <w:rFonts w:ascii="Times New Roman" w:eastAsia="Calibri" w:hAnsi="Times New Roman" w:cs="Times New Roman"/>
                <w:sz w:val="20"/>
                <w:szCs w:val="20"/>
              </w:rPr>
              <w:fldChar w:fldCharType="end"/>
            </w:r>
          </w:p>
        </w:tc>
      </w:tr>
      <w:tr w:rsidR="009F0D8A" w:rsidRPr="00296ACE" w14:paraId="07E55EB1" w14:textId="77777777" w:rsidTr="00A829D9">
        <w:trPr>
          <w:trHeight w:val="303"/>
        </w:trPr>
        <w:tc>
          <w:tcPr>
            <w:tcW w:w="2835" w:type="dxa"/>
            <w:noWrap/>
            <w:hideMark/>
          </w:tcPr>
          <w:p w14:paraId="43300EDD"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Zalcitabine</w:t>
            </w:r>
          </w:p>
        </w:tc>
        <w:tc>
          <w:tcPr>
            <w:tcW w:w="2835" w:type="dxa"/>
            <w:noWrap/>
            <w:hideMark/>
          </w:tcPr>
          <w:p w14:paraId="25B7189E"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0.03</w:t>
            </w:r>
          </w:p>
        </w:tc>
        <w:tc>
          <w:tcPr>
            <w:tcW w:w="1843" w:type="dxa"/>
            <w:noWrap/>
            <w:hideMark/>
          </w:tcPr>
          <w:p w14:paraId="7C382130"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South Africa</w:t>
            </w:r>
          </w:p>
        </w:tc>
        <w:tc>
          <w:tcPr>
            <w:tcW w:w="1701" w:type="dxa"/>
            <w:noWrap/>
            <w:hideMark/>
          </w:tcPr>
          <w:p w14:paraId="105E2CB2" w14:textId="5D91273D"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2o6bjqnv1i","properties":{"formattedCitation":"[14]","plainCitation":"[14]","noteIndex":0},"citationItems":[{"id":"bvZVep35/bL4Xryac","uris":["http://zotero.org/users/local/3FsyJZw4/items/RV482U5P"],"itemData":{"id":"VroYY1XY/fDWZFiSd","type":"article-journal","abstract":"The study and quantiﬁcation of personal care products, such as pharmaceuticals, in surface water has become popular in recent years; yet very little description of these compounds’ presence in South African surface water exists in the literature. Antiretrovirals (ARVs), used to treat human immunodeﬁciency virus (HIV) are rarely considered within this ﬁeld. A new method for the simultaneous quantiﬁcation of 12 antiretroviral compounds in surface water using the standard addition method is described. Water samples were concentrated by a generic automated solid phase extraction method and analysed by ultrahigh pressure liquid chromatography tandem mass spectrometry (UHPLC-MS/MS). Substantial matrix effect was encountered in the samples with an average method detection limit of 90.4 ng/L. This is the ﬁrst reported countrywide survey of South African surface water for the quantiﬁcation of these compounds with average concentrations ranging between 26.5 and 430 ng/L.","container-title":"Environmental Pollution","DOI":"10.1016/j.envpol.2015.01.030","ISSN":"02697491","journalAbbreviation":"Environmental Pollution","language":"en","page":"235-243","source":"DOI.org (Crossref)","title":"The occurrence of anti-retroviral compounds used for HIV treatment in South African surface water","volume":"199","author":[{"family":"Wood","given":"Timothy Paul"},{"family":"Duvenage","given":"Cornelia S.J."},{"family":"Rohwer","given":"Egmont"}],"issued":{"date-parts":[["2015",4]]}}}],"schema":"https://github.com/citation-style-language/schema/raw/master/csl-citation.json"} </w:instrText>
            </w:r>
            <w:r w:rsidRPr="00296ACE">
              <w:rPr>
                <w:rFonts w:ascii="Times New Roman" w:eastAsia="Calibri" w:hAnsi="Times New Roman" w:cs="Times New Roman"/>
                <w:sz w:val="20"/>
                <w:szCs w:val="20"/>
              </w:rPr>
              <w:fldChar w:fldCharType="separate"/>
            </w:r>
            <w:r w:rsidR="00AF2633" w:rsidRPr="00AF2633">
              <w:rPr>
                <w:rFonts w:ascii="Times New Roman" w:hAnsi="Times New Roman" w:cs="Times New Roman"/>
                <w:sz w:val="20"/>
                <w:szCs w:val="24"/>
              </w:rPr>
              <w:t>[14]</w:t>
            </w:r>
            <w:r w:rsidRPr="00296ACE">
              <w:rPr>
                <w:rFonts w:ascii="Times New Roman" w:eastAsia="Calibri" w:hAnsi="Times New Roman" w:cs="Times New Roman"/>
                <w:sz w:val="20"/>
                <w:szCs w:val="20"/>
              </w:rPr>
              <w:fldChar w:fldCharType="end"/>
            </w:r>
          </w:p>
        </w:tc>
      </w:tr>
      <w:tr w:rsidR="009F0D8A" w:rsidRPr="00296ACE" w14:paraId="7E6F54E4" w14:textId="77777777" w:rsidTr="00A829D9">
        <w:trPr>
          <w:trHeight w:val="303"/>
        </w:trPr>
        <w:tc>
          <w:tcPr>
            <w:tcW w:w="2835" w:type="dxa"/>
            <w:noWrap/>
            <w:hideMark/>
          </w:tcPr>
          <w:p w14:paraId="056E5E5B"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Zidovudine</w:t>
            </w:r>
          </w:p>
        </w:tc>
        <w:tc>
          <w:tcPr>
            <w:tcW w:w="2835" w:type="dxa"/>
            <w:noWrap/>
            <w:hideMark/>
          </w:tcPr>
          <w:p w14:paraId="7626896B"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0.0012 – 0.17</w:t>
            </w:r>
          </w:p>
        </w:tc>
        <w:tc>
          <w:tcPr>
            <w:tcW w:w="1843" w:type="dxa"/>
            <w:noWrap/>
            <w:hideMark/>
          </w:tcPr>
          <w:p w14:paraId="3F72CF33"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Germany</w:t>
            </w:r>
          </w:p>
        </w:tc>
        <w:tc>
          <w:tcPr>
            <w:tcW w:w="1701" w:type="dxa"/>
            <w:noWrap/>
            <w:hideMark/>
          </w:tcPr>
          <w:p w14:paraId="32839EC9" w14:textId="3ED63F61"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ncf756vb7","properties":{"formattedCitation":"[8]","plainCitation":"[8]","noteIndex":0},"citationItems":[{"id":"bvZVep35/YdUCHSfE","uris":["http://zotero.org/users/8372031/items/WLE6LS8D"],"itemData":{"id":34,"type":"article-journal","abstract":"This work describes a simple and sensitive method for the simultaneous isolation, enrichment, identification and quantitation of selected antiretroviral drugs; emtricitabine, tenofovir disoproxil and efavirenz in aqueous samples and plants. The analytical method was based on microwave extraction and hollow fibre liquid phase microextraction technique coupled with ultra-high pressure liquid chromatography-high resolution mass spectrometry. A multivariate approach via a half-fractional factorial design was used focusing on six factors; donor phase pH, acceptor phase HCl concentration, extraction time, stirring rate, supported liquid membrane carrier composition and salt content. The optimal enrichment factors for emtricitabine, tenofovir disoproxil and efavirenz from aqueous phase were 78, 111 and 24, respectively. The analytical method yielded recoveries in the range of 86 to 111%, and quantitation limits for emtricitabine, tenofovir disoproxil and efavirenz in wastewater were 0.033, 0.10 and 0.53 μg L−1, respectively. The drugs were detected in most samples with concentrations up to 37.6 μg L−1 recorded for efavirenz in wastewater effluent. Roots of the water hyacinth plant had higher concentrations of the investigated drugs ranging from 7.4 to 29.6 μg kg−1. Overall, hollow fibre liquid phase microextraction proved to be an ideal tool for isolating and preconcentrating the selected antiretroviral drugs from environmental samples.","container-title":"Journal of Hazardous Materials","DOI":"10.1016/j.jhazmat.2019.121067","ISSN":"03043894","journalAbbreviation":"Journal of Hazardous Materials","language":"en","page":"121067","source":"DOI.org (Crossref)","title":"Determination of selected antiretroviral drugs in wastewater, surface water and aquatic plants using hollow fibre liquid phase microextraction and liquid chromatography - tandem mass spectrometry","volume":"382","author":[{"family":"Mlunguza","given":"Nomchenge Yamkelani"},{"family":"Ncube","given":"Somandla"},{"family":"Mahlambi","given":"Precious Nokwethemba"},{"family":"Chimuka","given":"Luke"},{"family":"Madikizela","given":"Lawrence Mzukisi"}],"issued":{"date-parts":[["2020",1]]}}}],"schema":"https://github.com/citation-style-language/schema/raw/master/csl-citation.json"} </w:instrText>
            </w:r>
            <w:r w:rsidRPr="00296ACE">
              <w:rPr>
                <w:rFonts w:ascii="Times New Roman" w:eastAsia="Calibri" w:hAnsi="Times New Roman" w:cs="Times New Roman"/>
                <w:sz w:val="20"/>
                <w:szCs w:val="20"/>
              </w:rPr>
              <w:fldChar w:fldCharType="separate"/>
            </w:r>
            <w:r w:rsidR="00DB7723" w:rsidRPr="00DB7723">
              <w:rPr>
                <w:rFonts w:ascii="Times New Roman" w:hAnsi="Times New Roman" w:cs="Times New Roman"/>
                <w:sz w:val="20"/>
                <w:szCs w:val="24"/>
              </w:rPr>
              <w:t>[8]</w:t>
            </w:r>
            <w:r w:rsidRPr="00296ACE">
              <w:rPr>
                <w:rFonts w:ascii="Times New Roman" w:eastAsia="Calibri" w:hAnsi="Times New Roman" w:cs="Times New Roman"/>
                <w:sz w:val="20"/>
                <w:szCs w:val="20"/>
              </w:rPr>
              <w:fldChar w:fldCharType="end"/>
            </w:r>
          </w:p>
        </w:tc>
      </w:tr>
      <w:tr w:rsidR="009F0D8A" w:rsidRPr="00296ACE" w14:paraId="6FD3E452" w14:textId="77777777" w:rsidTr="00A829D9">
        <w:trPr>
          <w:trHeight w:val="303"/>
        </w:trPr>
        <w:tc>
          <w:tcPr>
            <w:tcW w:w="2835" w:type="dxa"/>
            <w:noWrap/>
            <w:hideMark/>
          </w:tcPr>
          <w:p w14:paraId="1018A0CC"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Zidovudine</w:t>
            </w:r>
          </w:p>
        </w:tc>
        <w:tc>
          <w:tcPr>
            <w:tcW w:w="2835" w:type="dxa"/>
            <w:noWrap/>
            <w:hideMark/>
          </w:tcPr>
          <w:p w14:paraId="1BDD703A"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 xml:space="preserve">0.22 – 0.62 </w:t>
            </w:r>
          </w:p>
        </w:tc>
        <w:tc>
          <w:tcPr>
            <w:tcW w:w="1843" w:type="dxa"/>
            <w:noWrap/>
            <w:hideMark/>
          </w:tcPr>
          <w:p w14:paraId="19272ACD"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South Africa</w:t>
            </w:r>
          </w:p>
        </w:tc>
        <w:tc>
          <w:tcPr>
            <w:tcW w:w="1701" w:type="dxa"/>
            <w:noWrap/>
            <w:hideMark/>
          </w:tcPr>
          <w:p w14:paraId="0EA1CA20" w14:textId="37BEC37D"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10docoej79","properties":{"formattedCitation":"[14]","plainCitation":"[14]","noteIndex":0},"citationItems":[{"id":"bvZVep35/bL4Xryac","uris":["http://zotero.org/users/local/3FsyJZw4/items/RV482U5P"],"itemData":{"id":"VroYY1XY/fDWZFiSd","type":"article-journal","abstract":"The study and quantiﬁcation of personal care products, such as pharmaceuticals, in surface water has become popular in recent years; yet very little description of these compounds’ presence in South African surface water exists in the literature. Antiretrovirals (ARVs), used to treat human immunodeﬁciency virus (HIV) are rarely considered within this ﬁeld. A new method for the simultaneous quantiﬁcation of 12 antiretroviral compounds in surface water using the standard addition method is described. Water samples were concentrated by a generic automated solid phase extraction method and analysed by ultrahigh pressure liquid chromatography tandem mass spectrometry (UHPLC-MS/MS). Substantial matrix effect was encountered in the samples with an average method detection limit of 90.4 ng/L. This is the ﬁrst reported countrywide survey of South African surface water for the quantiﬁcation of these compounds with average concentrations ranging between 26.5 and 430 ng/L.","container-title":"Environmental Pollution","DOI":"10.1016/j.envpol.2015.01.030","ISSN":"02697491","journalAbbreviation":"Environmental Pollution","language":"en","page":"235-243","source":"DOI.org (Crossref)","title":"The occurrence of anti-retroviral compounds used for HIV treatment in South African surface water","volume":"199","author":[{"family":"Wood","given":"Timothy Paul"},{"family":"Duvenage","given":"Cornelia S.J."},{"family":"Rohwer","given":"Egmont"}],"issued":{"date-parts":[["2015",4]]}}}],"schema":"https://github.com/citation-style-language/schema/raw/master/csl-citation.json"} </w:instrText>
            </w:r>
            <w:r w:rsidRPr="00296ACE">
              <w:rPr>
                <w:rFonts w:ascii="Times New Roman" w:eastAsia="Calibri" w:hAnsi="Times New Roman" w:cs="Times New Roman"/>
                <w:sz w:val="20"/>
                <w:szCs w:val="20"/>
              </w:rPr>
              <w:fldChar w:fldCharType="separate"/>
            </w:r>
            <w:r w:rsidR="002F01A8" w:rsidRPr="002F01A8">
              <w:rPr>
                <w:rFonts w:ascii="Times New Roman" w:hAnsi="Times New Roman" w:cs="Times New Roman"/>
                <w:sz w:val="20"/>
                <w:szCs w:val="24"/>
              </w:rPr>
              <w:t>[14]</w:t>
            </w:r>
            <w:r w:rsidRPr="00296ACE">
              <w:rPr>
                <w:rFonts w:ascii="Times New Roman" w:eastAsia="Calibri" w:hAnsi="Times New Roman" w:cs="Times New Roman"/>
                <w:sz w:val="20"/>
                <w:szCs w:val="20"/>
              </w:rPr>
              <w:fldChar w:fldCharType="end"/>
            </w:r>
          </w:p>
        </w:tc>
      </w:tr>
      <w:tr w:rsidR="009F0D8A" w:rsidRPr="00296ACE" w14:paraId="43F7FF41" w14:textId="77777777" w:rsidTr="00A829D9">
        <w:trPr>
          <w:trHeight w:val="303"/>
        </w:trPr>
        <w:tc>
          <w:tcPr>
            <w:tcW w:w="2835" w:type="dxa"/>
            <w:noWrap/>
            <w:hideMark/>
          </w:tcPr>
          <w:p w14:paraId="2EEB0E8F"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Zidovudine</w:t>
            </w:r>
          </w:p>
        </w:tc>
        <w:tc>
          <w:tcPr>
            <w:tcW w:w="2835" w:type="dxa"/>
            <w:noWrap/>
            <w:hideMark/>
          </w:tcPr>
          <w:p w14:paraId="0A9A45AA"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0.05</w:t>
            </w:r>
          </w:p>
        </w:tc>
        <w:tc>
          <w:tcPr>
            <w:tcW w:w="1843" w:type="dxa"/>
            <w:noWrap/>
            <w:hideMark/>
          </w:tcPr>
          <w:p w14:paraId="5B6F49B2"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South Africa</w:t>
            </w:r>
          </w:p>
        </w:tc>
        <w:tc>
          <w:tcPr>
            <w:tcW w:w="1701" w:type="dxa"/>
            <w:noWrap/>
            <w:hideMark/>
          </w:tcPr>
          <w:p w14:paraId="576B21AE" w14:textId="31813DB0"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192e5ge7v7","properties":{"formattedCitation":"[14]","plainCitation":"[14]","noteIndex":0},"citationItems":[{"id":"bvZVep35/bL4Xryac","uris":["http://zotero.org/users/local/3FsyJZw4/items/RV482U5P"],"itemData":{"id":"VroYY1XY/fDWZFiSd","type":"article-journal","abstract":"The study and quantiﬁcation of personal care products, such as pharmaceuticals, in surface water has become popular in recent years; yet very little description of these compounds’ presence in South African surface water exists in the literature. Antiretrovirals (ARVs), used to treat human immunodeﬁciency virus (HIV) are rarely considered within this ﬁeld. A new method for the simultaneous quantiﬁcation of 12 antiretroviral compounds in surface water using the standard addition method is described. Water samples were concentrated by a generic automated solid phase extraction method and analysed by ultrahigh pressure liquid chromatography tandem mass spectrometry (UHPLC-MS/MS). Substantial matrix effect was encountered in the samples with an average method detection limit of 90.4 ng/L. This is the ﬁrst reported countrywide survey of South African surface water for the quantiﬁcation of these compounds with average concentrations ranging between 26.5 and 430 ng/L.","container-title":"Environmental Pollution","DOI":"10.1016/j.envpol.2015.01.030","ISSN":"02697491","journalAbbreviation":"Environmental Pollution","language":"en","page":"235-243","source":"DOI.org (Crossref)","title":"The occurrence of anti-retroviral compounds used for HIV treatment in South African surface water","volume":"199","author":[{"family":"Wood","given":"Timothy Paul"},{"family":"Duvenage","given":"Cornelia S.J."},{"family":"Rohwer","given":"Egmont"}],"issued":{"date-parts":[["2015",4]]}}}],"schema":"https://github.com/citation-style-language/schema/raw/master/csl-citation.json"} </w:instrText>
            </w:r>
            <w:r w:rsidRPr="00296ACE">
              <w:rPr>
                <w:rFonts w:ascii="Times New Roman" w:eastAsia="Calibri" w:hAnsi="Times New Roman" w:cs="Times New Roman"/>
                <w:sz w:val="20"/>
                <w:szCs w:val="20"/>
              </w:rPr>
              <w:fldChar w:fldCharType="separate"/>
            </w:r>
            <w:r w:rsidR="003A1AF0" w:rsidRPr="003A1AF0">
              <w:rPr>
                <w:rFonts w:ascii="Times New Roman" w:hAnsi="Times New Roman" w:cs="Times New Roman"/>
                <w:sz w:val="20"/>
                <w:szCs w:val="24"/>
              </w:rPr>
              <w:t>[14]</w:t>
            </w:r>
            <w:r w:rsidRPr="00296ACE">
              <w:rPr>
                <w:rFonts w:ascii="Times New Roman" w:eastAsia="Calibri" w:hAnsi="Times New Roman" w:cs="Times New Roman"/>
                <w:sz w:val="20"/>
                <w:szCs w:val="20"/>
              </w:rPr>
              <w:fldChar w:fldCharType="end"/>
            </w:r>
          </w:p>
        </w:tc>
      </w:tr>
      <w:tr w:rsidR="009F0D8A" w:rsidRPr="00296ACE" w14:paraId="44A32591" w14:textId="77777777" w:rsidTr="00A829D9">
        <w:trPr>
          <w:trHeight w:val="303"/>
        </w:trPr>
        <w:tc>
          <w:tcPr>
            <w:tcW w:w="2835" w:type="dxa"/>
            <w:noWrap/>
            <w:hideMark/>
          </w:tcPr>
          <w:p w14:paraId="1C0841CC"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Zidovudine</w:t>
            </w:r>
          </w:p>
        </w:tc>
        <w:tc>
          <w:tcPr>
            <w:tcW w:w="2835" w:type="dxa"/>
            <w:noWrap/>
            <w:hideMark/>
          </w:tcPr>
          <w:p w14:paraId="03D0F924"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0.0517 – 0.973</w:t>
            </w:r>
          </w:p>
        </w:tc>
        <w:tc>
          <w:tcPr>
            <w:tcW w:w="1843" w:type="dxa"/>
            <w:noWrap/>
            <w:hideMark/>
          </w:tcPr>
          <w:p w14:paraId="02F29F3E"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South Africa</w:t>
            </w:r>
          </w:p>
        </w:tc>
        <w:tc>
          <w:tcPr>
            <w:tcW w:w="1701" w:type="dxa"/>
            <w:noWrap/>
            <w:hideMark/>
          </w:tcPr>
          <w:p w14:paraId="30D3B3BD" w14:textId="3F7A6FFC"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285rc1i1ej","properties":{"formattedCitation":"[14]","plainCitation":"[14]","noteIndex":0},"citationItems":[{"id":"bvZVep35/bL4Xryac","uris":["http://zotero.org/users/local/3FsyJZw4/items/RV482U5P"],"itemData":{"id":"VroYY1XY/fDWZFiSd","type":"article-journal","abstract":"The study and quantiﬁcation of personal care products, such as pharmaceuticals, in surface water has become popular in recent years; yet very little description of these compounds’ presence in South African surface water exists in the literature. Antiretrovirals (ARVs), used to treat human immunodeﬁciency virus (HIV) are rarely considered within this ﬁeld. A new method for the simultaneous quantiﬁcation of 12 antiretroviral compounds in surface water using the standard addition method is described. Water samples were concentrated by a generic automated solid phase extraction method and analysed by ultrahigh pressure liquid chromatography tandem mass spectrometry (UHPLC-MS/MS). Substantial matrix effect was encountered in the samples with an average method detection limit of 90.4 ng/L. This is the ﬁrst reported countrywide survey of South African surface water for the quantiﬁcation of these compounds with average concentrations ranging between 26.5 and 430 ng/L.","container-title":"Environmental Pollution","DOI":"10.1016/j.envpol.2015.01.030","ISSN":"02697491","journalAbbreviation":"Environmental Pollution","language":"en","page":"235-243","source":"DOI.org (Crossref)","title":"The occurrence of anti-retroviral compounds used for HIV treatment in South African surface water","volume":"199","author":[{"family":"Wood","given":"Timothy Paul"},{"family":"Duvenage","given":"Cornelia S.J."},{"family":"Rohwer","given":"Egmont"}],"issued":{"date-parts":[["2015",4]]}}}],"schema":"https://github.com/citation-style-language/schema/raw/master/csl-citation.json"} </w:instrText>
            </w:r>
            <w:r w:rsidRPr="00296ACE">
              <w:rPr>
                <w:rFonts w:ascii="Times New Roman" w:eastAsia="Calibri" w:hAnsi="Times New Roman" w:cs="Times New Roman"/>
                <w:sz w:val="20"/>
                <w:szCs w:val="20"/>
              </w:rPr>
              <w:fldChar w:fldCharType="separate"/>
            </w:r>
            <w:r w:rsidR="00A9223D" w:rsidRPr="00A9223D">
              <w:rPr>
                <w:rFonts w:ascii="Times New Roman" w:hAnsi="Times New Roman" w:cs="Times New Roman"/>
                <w:sz w:val="20"/>
                <w:szCs w:val="24"/>
              </w:rPr>
              <w:t>[14]</w:t>
            </w:r>
            <w:r w:rsidRPr="00296ACE">
              <w:rPr>
                <w:rFonts w:ascii="Times New Roman" w:eastAsia="Calibri" w:hAnsi="Times New Roman" w:cs="Times New Roman"/>
                <w:sz w:val="20"/>
                <w:szCs w:val="20"/>
              </w:rPr>
              <w:fldChar w:fldCharType="end"/>
            </w:r>
          </w:p>
        </w:tc>
      </w:tr>
      <w:tr w:rsidR="009F0D8A" w:rsidRPr="00296ACE" w14:paraId="1BDA4C31" w14:textId="77777777" w:rsidTr="00A829D9">
        <w:trPr>
          <w:trHeight w:val="303"/>
        </w:trPr>
        <w:tc>
          <w:tcPr>
            <w:tcW w:w="2835" w:type="dxa"/>
            <w:noWrap/>
            <w:hideMark/>
          </w:tcPr>
          <w:p w14:paraId="41E4F63B"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Zidovudine</w:t>
            </w:r>
          </w:p>
        </w:tc>
        <w:tc>
          <w:tcPr>
            <w:tcW w:w="2835" w:type="dxa"/>
            <w:noWrap/>
            <w:hideMark/>
          </w:tcPr>
          <w:p w14:paraId="07C70503"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7.684</w:t>
            </w:r>
          </w:p>
        </w:tc>
        <w:tc>
          <w:tcPr>
            <w:tcW w:w="1843" w:type="dxa"/>
            <w:noWrap/>
            <w:hideMark/>
          </w:tcPr>
          <w:p w14:paraId="7917F3D1"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Kenya</w:t>
            </w:r>
          </w:p>
        </w:tc>
        <w:tc>
          <w:tcPr>
            <w:tcW w:w="1701" w:type="dxa"/>
            <w:noWrap/>
            <w:hideMark/>
          </w:tcPr>
          <w:p w14:paraId="26F18DD1" w14:textId="3C7149CC"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60gffsgra","properties":{"formattedCitation":"[12]","plainCitation":"[12]","noteIndex":0},"citationItems":[{"id":"bvZVep35/lO7yfFFQ","uris":["http://zotero.org/users/8372031/items/CS87VPCL"],"itemData":{"id":"VroYY1XY/hLKba04f","type":"article-journal","container-title":"Science of The Total Environment","DOI":"10.1016/j.scitotenv.2015.08.139","ISSN":"00489697","journalAbbreviation":"Science of The Total Environment","language":"en","page":"206-213","source":"DOI.org (Crossref)","title":"Occurrence of selected antibiotics and antiretroviral drugs in Nairobi River Basin, Kenya","volume":"539","author":[{"family":"Ngumba","given":"Elijah"},{"family":"Gachanja","given":"Anthony"},{"family":"Tuhkanen","given":"Tuula"}],"issued":{"date-parts":[["2016",1]]}}}],"schema":"https://github.com/citation-style-language/schema/raw/master/csl-citation.json"} </w:instrText>
            </w:r>
            <w:r w:rsidRPr="00296ACE">
              <w:rPr>
                <w:rFonts w:ascii="Times New Roman" w:eastAsia="Calibri" w:hAnsi="Times New Roman" w:cs="Times New Roman"/>
                <w:sz w:val="20"/>
                <w:szCs w:val="20"/>
              </w:rPr>
              <w:fldChar w:fldCharType="separate"/>
            </w:r>
            <w:r w:rsidR="00793F55" w:rsidRPr="00793F55">
              <w:rPr>
                <w:rFonts w:ascii="Times New Roman" w:hAnsi="Times New Roman" w:cs="Times New Roman"/>
                <w:sz w:val="20"/>
                <w:szCs w:val="24"/>
              </w:rPr>
              <w:t>[12]</w:t>
            </w:r>
            <w:r w:rsidRPr="00296ACE">
              <w:rPr>
                <w:rFonts w:ascii="Times New Roman" w:eastAsia="Calibri" w:hAnsi="Times New Roman" w:cs="Times New Roman"/>
                <w:sz w:val="20"/>
                <w:szCs w:val="20"/>
              </w:rPr>
              <w:fldChar w:fldCharType="end"/>
            </w:r>
          </w:p>
        </w:tc>
      </w:tr>
      <w:tr w:rsidR="009F0D8A" w:rsidRPr="00296ACE" w14:paraId="06BD7526" w14:textId="77777777" w:rsidTr="00A829D9">
        <w:trPr>
          <w:trHeight w:val="303"/>
        </w:trPr>
        <w:tc>
          <w:tcPr>
            <w:tcW w:w="2835" w:type="dxa"/>
            <w:noWrap/>
            <w:hideMark/>
          </w:tcPr>
          <w:p w14:paraId="20A9AF4C"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Zidovudine</w:t>
            </w:r>
          </w:p>
        </w:tc>
        <w:tc>
          <w:tcPr>
            <w:tcW w:w="2835" w:type="dxa"/>
            <w:noWrap/>
            <w:hideMark/>
          </w:tcPr>
          <w:p w14:paraId="28B6B2A1"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0.0183</w:t>
            </w:r>
          </w:p>
        </w:tc>
        <w:tc>
          <w:tcPr>
            <w:tcW w:w="1843" w:type="dxa"/>
            <w:noWrap/>
            <w:hideMark/>
          </w:tcPr>
          <w:p w14:paraId="03EF90ED"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Kenya</w:t>
            </w:r>
          </w:p>
        </w:tc>
        <w:tc>
          <w:tcPr>
            <w:tcW w:w="1701" w:type="dxa"/>
            <w:noWrap/>
            <w:hideMark/>
          </w:tcPr>
          <w:p w14:paraId="18977DB0" w14:textId="72D5B87C"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2gati1rvk8","properties":{"formattedCitation":"[19]","plainCitation":"[19]","noteIndex":0},"citationItems":[{"id":"bvZVep35/VkWo0Oog","uris":["http://zotero.org/users/8372031/items/VNC4F9NZ"],"itemData":{"id":31,"type":"article-journal","abstract":"This paper presents the development and application of a new multi-residue analytical method providing the ﬁrst data on the environmental occurrence of human pharmaceuticals in Africa, particularly the Nairobi River basin (Kenya).","container-title":"Science of The Total Environment","DOI":"10.1016/j.scitotenv.2012.07.052","ISSN":"00489697","journalAbbreviation":"Science of The Total Environment","language":"en","page":"153-164","source":"DOI.org (Crossref)","title":"From multi-residue screening to target analysis of pharmaceuticals in water: Development of a new approach based on magnetic sector mass spectrometry and application in the Nairobi River basin, Kenya","title-short":"From multi-residue screening to target analysis of pharmaceuticals in water","volume":"437","author":[{"family":"K'oreje","given":"Kenneth Otieno"},{"family":"Demeestere","given":"Kristof"},{"family":"De Wispelaere","given":"Patrick"},{"family":"Vergeynst","given":"Leendert"},{"family":"Dewulf","given":"Jo"},{"family":"Van Langenhove","given":"Herman"}],"issued":{"date-parts":[["2012",10]]}}}],"schema":"https://github.com/citation-style-language/schema/raw/master/csl-citation.json"} </w:instrText>
            </w:r>
            <w:r w:rsidRPr="00296ACE">
              <w:rPr>
                <w:rFonts w:ascii="Times New Roman" w:eastAsia="Calibri" w:hAnsi="Times New Roman" w:cs="Times New Roman"/>
                <w:sz w:val="20"/>
                <w:szCs w:val="20"/>
              </w:rPr>
              <w:fldChar w:fldCharType="separate"/>
            </w:r>
            <w:r w:rsidR="00AE480D" w:rsidRPr="00AE480D">
              <w:rPr>
                <w:rFonts w:ascii="Times New Roman" w:hAnsi="Times New Roman" w:cs="Times New Roman"/>
                <w:sz w:val="20"/>
              </w:rPr>
              <w:t>[19]</w:t>
            </w:r>
            <w:r w:rsidRPr="00296ACE">
              <w:rPr>
                <w:rFonts w:ascii="Times New Roman" w:eastAsia="Calibri" w:hAnsi="Times New Roman" w:cs="Times New Roman"/>
                <w:sz w:val="20"/>
                <w:szCs w:val="20"/>
              </w:rPr>
              <w:fldChar w:fldCharType="end"/>
            </w:r>
          </w:p>
        </w:tc>
      </w:tr>
      <w:tr w:rsidR="009F0D8A" w:rsidRPr="00296ACE" w14:paraId="4D72A136" w14:textId="77777777" w:rsidTr="00A829D9">
        <w:trPr>
          <w:trHeight w:val="303"/>
        </w:trPr>
        <w:tc>
          <w:tcPr>
            <w:tcW w:w="2835" w:type="dxa"/>
            <w:noWrap/>
            <w:hideMark/>
          </w:tcPr>
          <w:p w14:paraId="2D43ECBA"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Zidovudine</w:t>
            </w:r>
          </w:p>
        </w:tc>
        <w:tc>
          <w:tcPr>
            <w:tcW w:w="2835" w:type="dxa"/>
            <w:noWrap/>
            <w:hideMark/>
          </w:tcPr>
          <w:p w14:paraId="21DD5EB5"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0.05 – 17.4</w:t>
            </w:r>
          </w:p>
        </w:tc>
        <w:tc>
          <w:tcPr>
            <w:tcW w:w="1843" w:type="dxa"/>
            <w:noWrap/>
            <w:hideMark/>
          </w:tcPr>
          <w:p w14:paraId="44871601"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Kenya</w:t>
            </w:r>
          </w:p>
        </w:tc>
        <w:tc>
          <w:tcPr>
            <w:tcW w:w="1701" w:type="dxa"/>
            <w:noWrap/>
            <w:hideMark/>
          </w:tcPr>
          <w:p w14:paraId="0D63EC73" w14:textId="1A9C2FCE"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hAnsi="Times New Roman" w:cs="Times New Roman"/>
                <w:sz w:val="20"/>
                <w:szCs w:val="20"/>
                <w:u w:val="dash"/>
              </w:rPr>
              <w:fldChar w:fldCharType="begin"/>
            </w:r>
            <w:r w:rsidR="004F0B41">
              <w:rPr>
                <w:rFonts w:ascii="Times New Roman" w:hAnsi="Times New Roman" w:cs="Times New Roman"/>
                <w:sz w:val="20"/>
                <w:szCs w:val="20"/>
                <w:u w:val="dash"/>
              </w:rPr>
              <w:instrText xml:space="preserve"> ADDIN ZOTERO_ITEM CSL_CITATION {"citationID":"apcgsmsoao","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296ACE">
              <w:rPr>
                <w:rFonts w:ascii="Times New Roman" w:hAnsi="Times New Roman" w:cs="Times New Roman"/>
                <w:sz w:val="20"/>
                <w:szCs w:val="20"/>
                <w:u w:val="dash"/>
              </w:rPr>
              <w:fldChar w:fldCharType="separate"/>
            </w:r>
            <w:r w:rsidR="00DB7723" w:rsidRPr="00DB7723">
              <w:rPr>
                <w:rFonts w:ascii="Times New Roman" w:hAnsi="Times New Roman" w:cs="Times New Roman"/>
                <w:sz w:val="20"/>
                <w:szCs w:val="24"/>
              </w:rPr>
              <w:t>[6]</w:t>
            </w:r>
            <w:r w:rsidRPr="00296ACE">
              <w:rPr>
                <w:rFonts w:ascii="Times New Roman" w:hAnsi="Times New Roman" w:cs="Times New Roman"/>
                <w:sz w:val="20"/>
                <w:szCs w:val="20"/>
                <w:u w:val="dash"/>
              </w:rPr>
              <w:fldChar w:fldCharType="end"/>
            </w:r>
          </w:p>
        </w:tc>
      </w:tr>
      <w:tr w:rsidR="009F0D8A" w:rsidRPr="00296ACE" w14:paraId="47EF36B8" w14:textId="77777777" w:rsidTr="00A829D9">
        <w:trPr>
          <w:trHeight w:val="303"/>
        </w:trPr>
        <w:tc>
          <w:tcPr>
            <w:tcW w:w="2835" w:type="dxa"/>
            <w:noWrap/>
          </w:tcPr>
          <w:p w14:paraId="419F7F9D"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Zidovudine</w:t>
            </w:r>
          </w:p>
        </w:tc>
        <w:tc>
          <w:tcPr>
            <w:tcW w:w="2835" w:type="dxa"/>
            <w:noWrap/>
          </w:tcPr>
          <w:p w14:paraId="1EEF9290"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0.117</w:t>
            </w:r>
          </w:p>
        </w:tc>
        <w:tc>
          <w:tcPr>
            <w:tcW w:w="1843" w:type="dxa"/>
            <w:noWrap/>
          </w:tcPr>
          <w:p w14:paraId="67D660B2"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Belgium</w:t>
            </w:r>
          </w:p>
        </w:tc>
        <w:tc>
          <w:tcPr>
            <w:tcW w:w="1701" w:type="dxa"/>
            <w:noWrap/>
          </w:tcPr>
          <w:p w14:paraId="26488A52" w14:textId="06ADA4DB"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24hu0jk39b","properties":{"formattedCitation":"[11]","plainCitation":"[11]","noteIndex":0},"citationItems":[{"id":"bvZVep35/tOirrfdc","uris":["http://zotero.org/users/8372031/items/YYYA883V"],"itemData":{"id":153,"type":"article-journal","abstract":"Although there is increased global environmental concern about emerging organic micropollutants (EOMPs) such as pharmaceuticals, personal care products (PPCPs) and polar pesticides, limited information is available on their occurrence in Africa. This study presents unique data on concentrations and loads of 31 PPCPs and 10 pesticides in four wastewater stabilization ponds (WSPs) and receiving rivers (ﬂowing through urban centres) in Kenya. The WSPs indicate a high potential to remove pharmaceutically active compounds (PhACs) with removals by up to N4 orders of magnitude (N99.99% removal), mainly occurring at the facultative stage. However, there are large differences in removal among the different classes, and a shift in the relative PhACs occurrence is observed during wastewater treatment. Whereas the inﬂuent is dominated by high-consumption PhACs like anti-inﬂammatory drugs (e.g. paracetamol and ibuprofen, up to 1000 μg L−1), the most recalcitrant PhACs including mainly antibiotics (e.g. sulfadoxin and sulfamethoxazole) and antiretrovirals (e.g. lamivudine and nevirapine) are largely abundant (up to 100 μg L−1) in treated efﬂuent.","container-title":"Science of The Total Environment","DOI":"10.1016/j.scitotenv.2018.04.331","ISSN":"00489697","journalAbbreviation":"Science of The Total Environment","language":"en","page":"336-348","source":"DOI.org (Crossref)","title":"Occurrence, fate and removal of pharmaceuticals, personal care products and pesticides in wastewater stabilization ponds and receiving rivers in the Nzoia Basin, Kenya","volume":"637-638","author":[{"family":"K'oreje","given":"Kenneth Otieno"},{"family":"Kandie","given":"Faith Jebiwot"},{"family":"Vergeynst","given":"Leendert"},{"family":"Abira","given":"Margaret Akinyi"},{"family":"Van Langenhove","given":"Herman"},{"family":"Okoth","given":"Maurice"},{"family":"Demeestere","given":"Kristof"}],"issued":{"date-parts":[["2018",10]]}}}],"schema":"https://github.com/citation-style-language/schema/raw/master/csl-citation.json"} </w:instrText>
            </w:r>
            <w:r w:rsidRPr="00296ACE">
              <w:rPr>
                <w:rFonts w:ascii="Times New Roman" w:eastAsia="Calibri" w:hAnsi="Times New Roman" w:cs="Times New Roman"/>
                <w:sz w:val="20"/>
                <w:szCs w:val="20"/>
              </w:rPr>
              <w:fldChar w:fldCharType="separate"/>
            </w:r>
            <w:r w:rsidR="00DB7723" w:rsidRPr="00DB7723">
              <w:rPr>
                <w:rFonts w:ascii="Times New Roman" w:hAnsi="Times New Roman" w:cs="Times New Roman"/>
                <w:sz w:val="20"/>
                <w:szCs w:val="24"/>
              </w:rPr>
              <w:t>[11]</w:t>
            </w:r>
            <w:r w:rsidRPr="00296ACE">
              <w:rPr>
                <w:rFonts w:ascii="Times New Roman" w:eastAsia="Calibri" w:hAnsi="Times New Roman" w:cs="Times New Roman"/>
                <w:sz w:val="20"/>
                <w:szCs w:val="20"/>
              </w:rPr>
              <w:fldChar w:fldCharType="end"/>
            </w:r>
          </w:p>
        </w:tc>
      </w:tr>
      <w:tr w:rsidR="009F0D8A" w:rsidRPr="00296ACE" w14:paraId="19F1A4AD" w14:textId="77777777" w:rsidTr="00A829D9">
        <w:trPr>
          <w:trHeight w:val="303"/>
        </w:trPr>
        <w:tc>
          <w:tcPr>
            <w:tcW w:w="2835" w:type="dxa"/>
            <w:noWrap/>
          </w:tcPr>
          <w:p w14:paraId="3F12FCE5"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Zidovudine</w:t>
            </w:r>
          </w:p>
        </w:tc>
        <w:tc>
          <w:tcPr>
            <w:tcW w:w="2835" w:type="dxa"/>
            <w:noWrap/>
          </w:tcPr>
          <w:p w14:paraId="567CC50A"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1.28</w:t>
            </w:r>
          </w:p>
        </w:tc>
        <w:tc>
          <w:tcPr>
            <w:tcW w:w="1843" w:type="dxa"/>
            <w:noWrap/>
          </w:tcPr>
          <w:p w14:paraId="0BA00766"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Zambia</w:t>
            </w:r>
          </w:p>
        </w:tc>
        <w:tc>
          <w:tcPr>
            <w:tcW w:w="1701" w:type="dxa"/>
            <w:noWrap/>
          </w:tcPr>
          <w:p w14:paraId="154883B6" w14:textId="01BC9B31"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2pbg9smdko","properties":{"formattedCitation":"[13]","plainCitation":"[13]","noteIndex":0},"citationItems":[{"id":"bvZVep35/bwZ1QHJe","uris":["http://zotero.org/users/8372031/items/IJ24DJ6Q"],"itemData":{"id":1343,"type":"article-journal","abstract":"Recently, there has been an increased interest in bridging the knowledge gap in the occurrence and fate of pharmaceuticals in African urban water  cycles. In this study, the occurrence of 7 antibiotics and 3 antiretrovirals in source-separated urine, groundwater, wastewater and surface water of the peri-urban area of Chunga in Lusaka, Zambia, was studied. In groundwater, the pharmaceuticals were only sporadically present with 4 antibiotics and 1 antiretroviral detected. The concentration of the antibiotics ranged from below limit of quantification (&lt;LOQ) to 880 ng/L, with sulfamethoxazole having the highest detection frequency of 42.3%. In the surface water, a comparatively high concentration of pharmaceuticals was measured with concentrations ranging from &lt;LOQ–11 800 ng/L to &lt;LOQ–49 700 ng/L for antibiotics and antiretroviral drugs, respectively.Similarly, the concentration of antibiotics in wastewater treatment plant (WWTP) influent and effluent waters ranged from 100–33 300 ng/L and 80–30 040 ng/L, respectively. The concentration of the antiretrovirals was also relatively high in the wastewater and ranged from 680–118 970 ng/L and 1 720–55 760 ng/L in the influent and effluent, respectively. The concentration of the target analytes in source-separated urine were several orders of magnitude higher than in wastewater. Sulfamethoxazole, trimethoprim and lamivudine had the highest concentrations, of 7 740 μg/L, 12 800 μg/L and 10 010 μg/L, respectively. The high concentration detected in source-separated urine calls for precautionary measures to be  undertaken when such urine is to be used as a fertilizer. However, urine source separation has a major advantage of pooling a significant proportion of excreted pharmaceuticals into small manageable volumes which can be effectively treated,  minimizing environmental contamination. The high concentrations of antibiotics and antiretroviral drugs measured in this study necessitate creation of effective barriers to mitigate the possible environmental and human health risks. \nKeywords: antibiotics antiretrovirals groundwater source-separated  urine wastewater","container-title":"Water SA","ISSN":"0378-4738","issue":"2","language":"en","license":"Copyright (c)","note":"number: 2","page":"278-284","source":"www.ajol.info","title":"Occurrence of antibiotics and antiretroviral drugs in source-separated urine, groundwater, surface water and wastewater in the peri-urban area of Chunga in Lusaka, Zambia","volume":"46","author":[{"family":"Ngumba","given":"Elijah"},{"family":"Gachanja","given":"Anthony"},{"family":"Nyirenda","given":"James"},{"family":"Maldonado","given":"Johanna"},{"family":"Tuhkanen","given":"Tuula"}],"issued":{"date-parts":[["2020",5,19]]}}}],"schema":"https://github.com/citation-style-language/schema/raw/master/csl-citation.json"} </w:instrText>
            </w:r>
            <w:r w:rsidRPr="00296ACE">
              <w:rPr>
                <w:rFonts w:ascii="Times New Roman" w:eastAsia="Calibri" w:hAnsi="Times New Roman" w:cs="Times New Roman"/>
                <w:sz w:val="20"/>
                <w:szCs w:val="20"/>
              </w:rPr>
              <w:fldChar w:fldCharType="separate"/>
            </w:r>
            <w:r w:rsidR="00DB7723" w:rsidRPr="00DB7723">
              <w:rPr>
                <w:rFonts w:ascii="Times New Roman" w:hAnsi="Times New Roman" w:cs="Times New Roman"/>
                <w:sz w:val="20"/>
                <w:szCs w:val="24"/>
              </w:rPr>
              <w:t>[13]</w:t>
            </w:r>
            <w:r w:rsidRPr="00296ACE">
              <w:rPr>
                <w:rFonts w:ascii="Times New Roman" w:eastAsia="Calibri" w:hAnsi="Times New Roman" w:cs="Times New Roman"/>
                <w:sz w:val="20"/>
                <w:szCs w:val="20"/>
              </w:rPr>
              <w:fldChar w:fldCharType="end"/>
            </w:r>
          </w:p>
        </w:tc>
      </w:tr>
      <w:tr w:rsidR="009F0D8A" w:rsidRPr="00296ACE" w14:paraId="728C7CA6" w14:textId="77777777" w:rsidTr="00A829D9">
        <w:trPr>
          <w:trHeight w:val="303"/>
        </w:trPr>
        <w:tc>
          <w:tcPr>
            <w:tcW w:w="2835" w:type="dxa"/>
            <w:noWrap/>
            <w:hideMark/>
          </w:tcPr>
          <w:p w14:paraId="6647463B"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Zidovudine</w:t>
            </w:r>
          </w:p>
        </w:tc>
        <w:tc>
          <w:tcPr>
            <w:tcW w:w="2835" w:type="dxa"/>
            <w:noWrap/>
            <w:hideMark/>
          </w:tcPr>
          <w:p w14:paraId="575E26EA"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0.022 – 0.03</w:t>
            </w:r>
          </w:p>
        </w:tc>
        <w:tc>
          <w:tcPr>
            <w:tcW w:w="1843" w:type="dxa"/>
            <w:noWrap/>
            <w:hideMark/>
          </w:tcPr>
          <w:p w14:paraId="5207C4E9" w14:textId="77777777" w:rsidR="009F0D8A" w:rsidRPr="00296ACE" w:rsidRDefault="009F0D8A" w:rsidP="00A4411A">
            <w:pPr>
              <w:spacing w:line="360" w:lineRule="auto"/>
              <w:jc w:val="both"/>
              <w:rPr>
                <w:rFonts w:ascii="Times New Roman" w:eastAsia="Calibri" w:hAnsi="Times New Roman" w:cs="Times New Roman"/>
                <w:sz w:val="20"/>
                <w:szCs w:val="20"/>
              </w:rPr>
            </w:pPr>
            <w:r w:rsidRPr="00296ACE">
              <w:rPr>
                <w:rFonts w:ascii="Times New Roman" w:eastAsia="Calibri" w:hAnsi="Times New Roman" w:cs="Times New Roman"/>
                <w:sz w:val="20"/>
                <w:szCs w:val="20"/>
              </w:rPr>
              <w:t>Germany</w:t>
            </w:r>
          </w:p>
        </w:tc>
        <w:tc>
          <w:tcPr>
            <w:tcW w:w="1701" w:type="dxa"/>
            <w:noWrap/>
            <w:hideMark/>
          </w:tcPr>
          <w:p w14:paraId="0F19F9B0" w14:textId="5BF39F4C" w:rsidR="009F0D8A" w:rsidRPr="00296ACE" w:rsidRDefault="009F0D8A" w:rsidP="00A829D9">
            <w:pPr>
              <w:spacing w:line="360" w:lineRule="auto"/>
              <w:jc w:val="center"/>
              <w:rPr>
                <w:rFonts w:ascii="Times New Roman" w:eastAsia="Calibri" w:hAnsi="Times New Roman" w:cs="Times New Roman"/>
                <w:sz w:val="20"/>
                <w:szCs w:val="20"/>
              </w:rPr>
            </w:pPr>
            <w:r w:rsidRPr="00296ACE">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2n2qg5955i","properties":{"formattedCitation":"[3]","plainCitation":"[3]","noteIndex":0},"citationItems":[{"id":"bvZVep35/6bNSJVru","uris":["http://zotero.org/users/local/3FsyJZw4/items/LKZ9LJBK"],"itemData":{"id":"VroYY1XY/Arv6740t","type":"article-journal","abstract":"The fate of ﬁve antiviral drugs (abacavir, emtricitabine, ganciclovir, lamivudine and zidovudine) was investigated in biological wastewater treatment. Investigations of degradation kinetics were accompanied by the elucidation of formed transformation products (TPs) using activated sludge lab experiments and subsequent LC-HRMS analysis. Degradation rate constants ranged between 0.46 L dÀ1 gSÀS1 (zidovudine) and 55.8 L dÀ1 gSÀS1 (abacavir). Despite these differences of the degradation kinetics, the same main biotransformation reaction was observed for all ﬁve compounds: oxidation of the terminal hydroxyl-moiety to the corresponding carboxylic acid (formation of carboxy-TPs). In addition, the oxidation of thioether moieties to sulfoxides was observed for emtricitabine and lamivudine.","container-title":"Water Research","DOI":"10.1016/j.watres.2016.03.045","ISSN":"00431354","journalAbbreviation":"Water Research","language":"en","page":"75-83","source":"DOI.org (Crossref)","title":"Identification of transformation products of antiviral drugs formed during biological wastewater treatment and their occurrence in the urban water cycle","volume":"98","author":[{"family":"Funke","given":"Jan"},{"family":"Prasse","given":"Carsten"},{"family":"Ternes","given":"Thomas A."}],"issued":{"date-parts":[["2016",7]]}}}],"schema":"https://github.com/citation-style-language/schema/raw/master/csl-citation.json"} </w:instrText>
            </w:r>
            <w:r w:rsidRPr="00296ACE">
              <w:rPr>
                <w:rFonts w:ascii="Times New Roman" w:eastAsia="Calibri" w:hAnsi="Times New Roman" w:cs="Times New Roman"/>
                <w:sz w:val="20"/>
                <w:szCs w:val="20"/>
              </w:rPr>
              <w:fldChar w:fldCharType="separate"/>
            </w:r>
            <w:r w:rsidR="00B954B1" w:rsidRPr="00B954B1">
              <w:rPr>
                <w:rFonts w:ascii="Times New Roman" w:hAnsi="Times New Roman" w:cs="Times New Roman"/>
                <w:sz w:val="20"/>
                <w:szCs w:val="24"/>
              </w:rPr>
              <w:t>[3]</w:t>
            </w:r>
            <w:r w:rsidRPr="00296ACE">
              <w:rPr>
                <w:rFonts w:ascii="Times New Roman" w:eastAsia="Calibri" w:hAnsi="Times New Roman" w:cs="Times New Roman"/>
                <w:sz w:val="20"/>
                <w:szCs w:val="20"/>
              </w:rPr>
              <w:fldChar w:fldCharType="end"/>
            </w:r>
          </w:p>
        </w:tc>
      </w:tr>
    </w:tbl>
    <w:p w14:paraId="1296D07D" w14:textId="77777777" w:rsidR="009F0D8A" w:rsidRPr="00247A17" w:rsidRDefault="009F0D8A" w:rsidP="009F0D8A">
      <w:pPr>
        <w:jc w:val="both"/>
        <w:rPr>
          <w:rFonts w:ascii="Times New Roman" w:hAnsi="Times New Roman" w:cs="Times New Roman"/>
          <w:b/>
          <w:sz w:val="24"/>
          <w:szCs w:val="24"/>
        </w:rPr>
      </w:pPr>
    </w:p>
    <w:p w14:paraId="3EC8F957" w14:textId="77777777" w:rsidR="009F0D8A" w:rsidRPr="00247A17" w:rsidRDefault="009F0D8A" w:rsidP="009F0D8A">
      <w:pPr>
        <w:keepNext/>
        <w:spacing w:after="240" w:line="360" w:lineRule="auto"/>
        <w:rPr>
          <w:rFonts w:ascii="Times New Roman" w:eastAsia="Calibri" w:hAnsi="Times New Roman" w:cs="Times New Roman"/>
          <w:i/>
          <w:iCs/>
          <w:color w:val="44546A"/>
          <w:sz w:val="24"/>
          <w:szCs w:val="24"/>
        </w:rPr>
      </w:pPr>
      <w:bookmarkStart w:id="4" w:name="_Toc101696846"/>
      <w:r w:rsidRPr="00247A17">
        <w:rPr>
          <w:rFonts w:ascii="Times New Roman" w:eastAsia="Calibri" w:hAnsi="Times New Roman" w:cs="Times New Roman"/>
          <w:b/>
          <w:bCs/>
          <w:sz w:val="24"/>
          <w:szCs w:val="24"/>
        </w:rPr>
        <w:t>Table S3</w:t>
      </w:r>
      <w:r w:rsidRPr="00247A17">
        <w:rPr>
          <w:rFonts w:ascii="Times New Roman" w:eastAsia="Calibri" w:hAnsi="Times New Roman" w:cs="Times New Roman"/>
          <w:iCs/>
          <w:sz w:val="24"/>
          <w:szCs w:val="24"/>
        </w:rPr>
        <w:t>: MECs of ARVs from groundwater samples globally.</w:t>
      </w:r>
      <w:bookmarkEnd w:id="4"/>
    </w:p>
    <w:tbl>
      <w:tblPr>
        <w:tblStyle w:val="TableGrid"/>
        <w:tblW w:w="9040" w:type="dxa"/>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976"/>
        <w:gridCol w:w="1701"/>
        <w:gridCol w:w="1811"/>
      </w:tblGrid>
      <w:tr w:rsidR="009F0D8A" w:rsidRPr="00C74829" w14:paraId="0C594A15" w14:textId="77777777" w:rsidTr="002F0EB8">
        <w:trPr>
          <w:trHeight w:val="340"/>
        </w:trPr>
        <w:tc>
          <w:tcPr>
            <w:tcW w:w="2552" w:type="dxa"/>
            <w:tcBorders>
              <w:top w:val="single" w:sz="4" w:space="0" w:color="auto"/>
              <w:bottom w:val="single" w:sz="4" w:space="0" w:color="auto"/>
            </w:tcBorders>
            <w:noWrap/>
            <w:hideMark/>
          </w:tcPr>
          <w:p w14:paraId="3F1265B5" w14:textId="77777777" w:rsidR="009F0D8A" w:rsidRPr="00C74829" w:rsidRDefault="009F0D8A" w:rsidP="00C74829">
            <w:pPr>
              <w:jc w:val="both"/>
              <w:rPr>
                <w:rFonts w:ascii="Times New Roman" w:eastAsia="Calibri" w:hAnsi="Times New Roman" w:cs="Times New Roman"/>
                <w:b/>
                <w:bCs/>
                <w:sz w:val="20"/>
                <w:szCs w:val="20"/>
              </w:rPr>
            </w:pPr>
            <w:r w:rsidRPr="00C74829">
              <w:rPr>
                <w:rFonts w:ascii="Times New Roman" w:eastAsia="Calibri" w:hAnsi="Times New Roman" w:cs="Times New Roman"/>
                <w:b/>
                <w:bCs/>
                <w:sz w:val="20"/>
                <w:szCs w:val="20"/>
              </w:rPr>
              <w:t>ARV drug</w:t>
            </w:r>
          </w:p>
        </w:tc>
        <w:tc>
          <w:tcPr>
            <w:tcW w:w="2976" w:type="dxa"/>
            <w:tcBorders>
              <w:top w:val="single" w:sz="4" w:space="0" w:color="auto"/>
              <w:bottom w:val="single" w:sz="4" w:space="0" w:color="auto"/>
            </w:tcBorders>
            <w:noWrap/>
            <w:hideMark/>
          </w:tcPr>
          <w:p w14:paraId="3FD4A832" w14:textId="77777777" w:rsidR="009F0D8A" w:rsidRPr="00C74829" w:rsidRDefault="009F0D8A" w:rsidP="00C74829">
            <w:pPr>
              <w:jc w:val="both"/>
              <w:rPr>
                <w:rFonts w:ascii="Times New Roman" w:eastAsia="Calibri" w:hAnsi="Times New Roman" w:cs="Times New Roman"/>
                <w:b/>
                <w:bCs/>
                <w:sz w:val="20"/>
                <w:szCs w:val="20"/>
              </w:rPr>
            </w:pPr>
            <w:r w:rsidRPr="00C74829">
              <w:rPr>
                <w:rFonts w:ascii="Times New Roman" w:eastAsia="Calibri" w:hAnsi="Times New Roman" w:cs="Times New Roman"/>
                <w:b/>
                <w:bCs/>
                <w:sz w:val="20"/>
                <w:szCs w:val="20"/>
              </w:rPr>
              <w:t>Concentration (μg/L)</w:t>
            </w:r>
          </w:p>
        </w:tc>
        <w:tc>
          <w:tcPr>
            <w:tcW w:w="1701" w:type="dxa"/>
            <w:tcBorders>
              <w:top w:val="single" w:sz="4" w:space="0" w:color="auto"/>
              <w:bottom w:val="single" w:sz="4" w:space="0" w:color="auto"/>
            </w:tcBorders>
            <w:noWrap/>
            <w:hideMark/>
          </w:tcPr>
          <w:p w14:paraId="5C455F07" w14:textId="77777777" w:rsidR="009F0D8A" w:rsidRPr="00C74829" w:rsidRDefault="009F0D8A" w:rsidP="00C74829">
            <w:pPr>
              <w:jc w:val="both"/>
              <w:rPr>
                <w:rFonts w:ascii="Times New Roman" w:eastAsia="Calibri" w:hAnsi="Times New Roman" w:cs="Times New Roman"/>
                <w:b/>
                <w:bCs/>
                <w:sz w:val="20"/>
                <w:szCs w:val="20"/>
              </w:rPr>
            </w:pPr>
            <w:r w:rsidRPr="00C74829">
              <w:rPr>
                <w:rFonts w:ascii="Times New Roman" w:eastAsia="Calibri" w:hAnsi="Times New Roman" w:cs="Times New Roman"/>
                <w:b/>
                <w:bCs/>
                <w:sz w:val="20"/>
                <w:szCs w:val="20"/>
              </w:rPr>
              <w:t xml:space="preserve">Location </w:t>
            </w:r>
          </w:p>
        </w:tc>
        <w:tc>
          <w:tcPr>
            <w:tcW w:w="1811" w:type="dxa"/>
            <w:tcBorders>
              <w:top w:val="single" w:sz="4" w:space="0" w:color="auto"/>
              <w:bottom w:val="single" w:sz="4" w:space="0" w:color="auto"/>
            </w:tcBorders>
            <w:noWrap/>
            <w:hideMark/>
          </w:tcPr>
          <w:p w14:paraId="6C5B79B7" w14:textId="77777777" w:rsidR="009F0D8A" w:rsidRPr="00C74829" w:rsidRDefault="009F0D8A" w:rsidP="00591437">
            <w:pPr>
              <w:jc w:val="center"/>
              <w:rPr>
                <w:rFonts w:ascii="Times New Roman" w:eastAsia="Calibri" w:hAnsi="Times New Roman" w:cs="Times New Roman"/>
                <w:b/>
                <w:bCs/>
                <w:sz w:val="20"/>
                <w:szCs w:val="20"/>
              </w:rPr>
            </w:pPr>
            <w:r w:rsidRPr="00C74829">
              <w:rPr>
                <w:rFonts w:ascii="Times New Roman" w:eastAsia="Calibri" w:hAnsi="Times New Roman" w:cs="Times New Roman"/>
                <w:b/>
                <w:bCs/>
                <w:sz w:val="20"/>
                <w:szCs w:val="20"/>
              </w:rPr>
              <w:t>Reference</w:t>
            </w:r>
          </w:p>
        </w:tc>
      </w:tr>
      <w:tr w:rsidR="009F0D8A" w:rsidRPr="00C74829" w14:paraId="2DF5947D" w14:textId="77777777" w:rsidTr="002F0EB8">
        <w:trPr>
          <w:trHeight w:val="340"/>
        </w:trPr>
        <w:tc>
          <w:tcPr>
            <w:tcW w:w="2552" w:type="dxa"/>
            <w:noWrap/>
            <w:hideMark/>
          </w:tcPr>
          <w:p w14:paraId="587BD0FC" w14:textId="77777777" w:rsidR="009F0D8A" w:rsidRPr="00C74829" w:rsidRDefault="009F0D8A" w:rsidP="00C74829">
            <w:pPr>
              <w:jc w:val="both"/>
              <w:rPr>
                <w:rFonts w:ascii="Times New Roman" w:eastAsia="Calibri" w:hAnsi="Times New Roman" w:cs="Times New Roman"/>
                <w:sz w:val="20"/>
                <w:szCs w:val="20"/>
              </w:rPr>
            </w:pPr>
            <w:r w:rsidRPr="00C74829">
              <w:rPr>
                <w:rFonts w:ascii="Times New Roman" w:eastAsia="Calibri" w:hAnsi="Times New Roman" w:cs="Times New Roman"/>
                <w:sz w:val="20"/>
                <w:szCs w:val="20"/>
              </w:rPr>
              <w:t>Abacavir</w:t>
            </w:r>
          </w:p>
        </w:tc>
        <w:tc>
          <w:tcPr>
            <w:tcW w:w="2976" w:type="dxa"/>
            <w:noWrap/>
            <w:hideMark/>
          </w:tcPr>
          <w:p w14:paraId="210D26B8" w14:textId="77777777" w:rsidR="009F0D8A" w:rsidRPr="00C74829" w:rsidRDefault="009F0D8A" w:rsidP="00C74829">
            <w:pPr>
              <w:jc w:val="both"/>
              <w:rPr>
                <w:rFonts w:ascii="Times New Roman" w:eastAsia="Calibri" w:hAnsi="Times New Roman" w:cs="Times New Roman"/>
                <w:sz w:val="20"/>
                <w:szCs w:val="20"/>
              </w:rPr>
            </w:pPr>
            <w:r w:rsidRPr="00C74829">
              <w:rPr>
                <w:rFonts w:ascii="Times New Roman" w:eastAsia="Calibri" w:hAnsi="Times New Roman" w:cs="Times New Roman"/>
                <w:sz w:val="20"/>
                <w:szCs w:val="20"/>
              </w:rPr>
              <w:t>0.01</w:t>
            </w:r>
          </w:p>
        </w:tc>
        <w:tc>
          <w:tcPr>
            <w:tcW w:w="1701" w:type="dxa"/>
            <w:noWrap/>
            <w:hideMark/>
          </w:tcPr>
          <w:p w14:paraId="10932C26" w14:textId="77777777" w:rsidR="009F0D8A" w:rsidRPr="00C74829" w:rsidRDefault="009F0D8A" w:rsidP="00C74829">
            <w:pPr>
              <w:jc w:val="both"/>
              <w:rPr>
                <w:rFonts w:ascii="Times New Roman" w:eastAsia="Calibri" w:hAnsi="Times New Roman" w:cs="Times New Roman"/>
                <w:sz w:val="20"/>
                <w:szCs w:val="20"/>
              </w:rPr>
            </w:pPr>
            <w:r w:rsidRPr="00C74829">
              <w:rPr>
                <w:rFonts w:ascii="Times New Roman" w:eastAsia="Calibri" w:hAnsi="Times New Roman" w:cs="Times New Roman"/>
                <w:sz w:val="20"/>
                <w:szCs w:val="20"/>
              </w:rPr>
              <w:t>Germany</w:t>
            </w:r>
          </w:p>
        </w:tc>
        <w:tc>
          <w:tcPr>
            <w:tcW w:w="1811" w:type="dxa"/>
            <w:noWrap/>
            <w:hideMark/>
          </w:tcPr>
          <w:p w14:paraId="79117655" w14:textId="20523FC1" w:rsidR="009F0D8A" w:rsidRPr="00C74829" w:rsidRDefault="009F0D8A" w:rsidP="00591437">
            <w:pPr>
              <w:jc w:val="center"/>
              <w:rPr>
                <w:rFonts w:ascii="Times New Roman" w:eastAsia="Calibri" w:hAnsi="Times New Roman" w:cs="Times New Roman"/>
                <w:sz w:val="20"/>
                <w:szCs w:val="20"/>
              </w:rPr>
            </w:pPr>
            <w:r w:rsidRPr="00C74829">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1gpj3hnq24","properties":{"formattedCitation":"[4]","plainCitation":"[4]","noteIndex":0},"citationItems":[{"id":"bvZVep35/2mE4ks5t","uris":["http://zotero.org/users/local/3FsyJZw4/items/ZCXNGZ98"],"itemData":{"id":205,"type":"article-journal","container-title":"Journal of Chromatography A","DOI":"10.1016/j.chroma.2017.12.023","ISSN":"00219673","journalAbbreviation":"Journal of Chromatography A","language":"en","page":"27-43","source":"DOI.org (Crossref)","title":"Utilization of large volume zwitterionic hydrophilic interaction liquid chromatography for the analysis of polar pharmaceuticals in aqueous environmental samples: Benefits and limitations","title-short":"Utilization of large volume zwitterionic hydrophilic interaction liquid chromatography for the analysis of polar pharmaceuticals in aqueous environmental samples","volume":"1535","author":[{"family":"Boulard","given":"Lise"},{"family":"Dierkes","given":"Georg"},{"family":"Ternes","given":"Thomas"}],"issued":{"date-parts":[["2018",2]]}}}],"schema":"https://github.com/citation-style-language/schema/raw/master/csl-citation.json"} </w:instrText>
            </w:r>
            <w:r w:rsidRPr="00C74829">
              <w:rPr>
                <w:rFonts w:ascii="Times New Roman" w:eastAsia="Calibri" w:hAnsi="Times New Roman" w:cs="Times New Roman"/>
                <w:sz w:val="20"/>
                <w:szCs w:val="20"/>
              </w:rPr>
              <w:fldChar w:fldCharType="separate"/>
            </w:r>
            <w:r w:rsidR="00DB7723" w:rsidRPr="00DB7723">
              <w:rPr>
                <w:rFonts w:ascii="Times New Roman" w:hAnsi="Times New Roman" w:cs="Times New Roman"/>
                <w:sz w:val="20"/>
                <w:szCs w:val="24"/>
              </w:rPr>
              <w:t>[4]</w:t>
            </w:r>
            <w:r w:rsidRPr="00C74829">
              <w:rPr>
                <w:rFonts w:ascii="Times New Roman" w:eastAsia="Calibri" w:hAnsi="Times New Roman" w:cs="Times New Roman"/>
                <w:sz w:val="20"/>
                <w:szCs w:val="20"/>
              </w:rPr>
              <w:fldChar w:fldCharType="end"/>
            </w:r>
          </w:p>
        </w:tc>
      </w:tr>
      <w:tr w:rsidR="009F0D8A" w:rsidRPr="00C74829" w14:paraId="2862AAEC" w14:textId="77777777" w:rsidTr="002F0EB8">
        <w:trPr>
          <w:trHeight w:val="340"/>
        </w:trPr>
        <w:tc>
          <w:tcPr>
            <w:tcW w:w="2552" w:type="dxa"/>
            <w:noWrap/>
          </w:tcPr>
          <w:p w14:paraId="414E51C2" w14:textId="77777777" w:rsidR="009F0D8A" w:rsidRPr="00C74829" w:rsidRDefault="009F0D8A" w:rsidP="00C74829">
            <w:pPr>
              <w:jc w:val="both"/>
              <w:rPr>
                <w:rFonts w:ascii="Times New Roman" w:eastAsia="Calibri" w:hAnsi="Times New Roman" w:cs="Times New Roman"/>
                <w:sz w:val="20"/>
                <w:szCs w:val="20"/>
              </w:rPr>
            </w:pPr>
            <w:r w:rsidRPr="00C74829">
              <w:rPr>
                <w:rFonts w:ascii="Times New Roman" w:eastAsia="Calibri" w:hAnsi="Times New Roman" w:cs="Times New Roman"/>
                <w:sz w:val="20"/>
                <w:szCs w:val="20"/>
              </w:rPr>
              <w:lastRenderedPageBreak/>
              <w:t>Lamivudine</w:t>
            </w:r>
          </w:p>
        </w:tc>
        <w:tc>
          <w:tcPr>
            <w:tcW w:w="2976" w:type="dxa"/>
            <w:noWrap/>
          </w:tcPr>
          <w:p w14:paraId="74A34ADA" w14:textId="77777777" w:rsidR="009F0D8A" w:rsidRPr="00C74829" w:rsidRDefault="009F0D8A" w:rsidP="00C74829">
            <w:pPr>
              <w:jc w:val="both"/>
              <w:rPr>
                <w:rFonts w:ascii="Times New Roman" w:eastAsia="Calibri" w:hAnsi="Times New Roman" w:cs="Times New Roman"/>
                <w:sz w:val="20"/>
                <w:szCs w:val="20"/>
              </w:rPr>
            </w:pPr>
            <w:r w:rsidRPr="00C74829">
              <w:rPr>
                <w:rFonts w:ascii="Times New Roman" w:eastAsia="Calibri" w:hAnsi="Times New Roman" w:cs="Times New Roman"/>
                <w:sz w:val="20"/>
                <w:szCs w:val="20"/>
              </w:rPr>
              <w:t>0.001</w:t>
            </w:r>
          </w:p>
        </w:tc>
        <w:tc>
          <w:tcPr>
            <w:tcW w:w="1701" w:type="dxa"/>
            <w:noWrap/>
          </w:tcPr>
          <w:p w14:paraId="377B830F" w14:textId="77777777" w:rsidR="009F0D8A" w:rsidRPr="00C74829" w:rsidRDefault="009F0D8A" w:rsidP="00C74829">
            <w:pPr>
              <w:jc w:val="both"/>
              <w:rPr>
                <w:rFonts w:ascii="Times New Roman" w:eastAsia="Calibri" w:hAnsi="Times New Roman" w:cs="Times New Roman"/>
                <w:sz w:val="20"/>
                <w:szCs w:val="20"/>
              </w:rPr>
            </w:pPr>
            <w:r w:rsidRPr="00C74829">
              <w:rPr>
                <w:rFonts w:ascii="Times New Roman" w:eastAsia="Calibri" w:hAnsi="Times New Roman" w:cs="Times New Roman"/>
                <w:sz w:val="20"/>
                <w:szCs w:val="20"/>
              </w:rPr>
              <w:t>Germany</w:t>
            </w:r>
          </w:p>
        </w:tc>
        <w:tc>
          <w:tcPr>
            <w:tcW w:w="1811" w:type="dxa"/>
            <w:noWrap/>
          </w:tcPr>
          <w:p w14:paraId="185FA5A7" w14:textId="709D8CED" w:rsidR="009F0D8A" w:rsidRPr="00C74829" w:rsidRDefault="009F0D8A" w:rsidP="00591437">
            <w:pPr>
              <w:jc w:val="center"/>
              <w:rPr>
                <w:rFonts w:ascii="Times New Roman" w:eastAsia="Calibri" w:hAnsi="Times New Roman" w:cs="Times New Roman"/>
                <w:sz w:val="20"/>
                <w:szCs w:val="20"/>
              </w:rPr>
            </w:pPr>
            <w:r w:rsidRPr="00C74829">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29vubb8qar","properties":{"formattedCitation":"[4]","plainCitation":"[4]","noteIndex":0},"citationItems":[{"id":"bvZVep35/2mE4ks5t","uris":["http://zotero.org/users/local/3FsyJZw4/items/ZCXNGZ98"],"itemData":{"id":"VroYY1XY/lnbQZhQg","type":"article-journal","container-title":"Journal of Chromatography A","DOI":"10.1016/j.chroma.2017.12.023","ISSN":"00219673","journalAbbreviation":"Journal of Chromatography A","language":"en","page":"27-43","source":"DOI.org (Crossref)","title":"Utilization of large volume zwitterionic hydrophilic interaction liquid chromatography for the analysis of polar pharmaceuticals in aqueous environmental samples: Benefits and limitations","title-short":"Utilization of large volume zwitterionic hydrophilic interaction liquid chromatography for the analysis of polar pharmaceuticals in aqueous environmental samples","volume":"1535","author":[{"family":"Boulard","given":"Lise"},{"family":"Dierkes","given":"Georg"},{"family":"Ternes","given":"Thomas"}],"issued":{"date-parts":[["2018",2]]}}}],"schema":"https://github.com/citation-style-language/schema/raw/master/csl-citation.json"} </w:instrText>
            </w:r>
            <w:r w:rsidRPr="00C74829">
              <w:rPr>
                <w:rFonts w:ascii="Times New Roman" w:eastAsia="Calibri" w:hAnsi="Times New Roman" w:cs="Times New Roman"/>
                <w:sz w:val="20"/>
                <w:szCs w:val="20"/>
              </w:rPr>
              <w:fldChar w:fldCharType="separate"/>
            </w:r>
            <w:r w:rsidR="00186B95" w:rsidRPr="00186B95">
              <w:rPr>
                <w:rFonts w:ascii="Times New Roman" w:hAnsi="Times New Roman" w:cs="Times New Roman"/>
                <w:sz w:val="20"/>
                <w:szCs w:val="24"/>
              </w:rPr>
              <w:t>[4]</w:t>
            </w:r>
            <w:r w:rsidRPr="00C74829">
              <w:rPr>
                <w:rFonts w:ascii="Times New Roman" w:eastAsia="Calibri" w:hAnsi="Times New Roman" w:cs="Times New Roman"/>
                <w:sz w:val="20"/>
                <w:szCs w:val="20"/>
              </w:rPr>
              <w:fldChar w:fldCharType="end"/>
            </w:r>
          </w:p>
        </w:tc>
      </w:tr>
      <w:tr w:rsidR="009F0D8A" w:rsidRPr="00C74829" w14:paraId="71E3B465" w14:textId="77777777" w:rsidTr="002F0EB8">
        <w:trPr>
          <w:trHeight w:val="340"/>
        </w:trPr>
        <w:tc>
          <w:tcPr>
            <w:tcW w:w="2552" w:type="dxa"/>
            <w:noWrap/>
            <w:hideMark/>
          </w:tcPr>
          <w:p w14:paraId="6C43DC80" w14:textId="77777777" w:rsidR="009F0D8A" w:rsidRPr="00C74829" w:rsidRDefault="009F0D8A" w:rsidP="00C74829">
            <w:pPr>
              <w:jc w:val="both"/>
              <w:rPr>
                <w:rFonts w:ascii="Times New Roman" w:eastAsia="Calibri" w:hAnsi="Times New Roman" w:cs="Times New Roman"/>
                <w:sz w:val="20"/>
                <w:szCs w:val="20"/>
              </w:rPr>
            </w:pPr>
            <w:r w:rsidRPr="00C74829">
              <w:rPr>
                <w:rFonts w:ascii="Times New Roman" w:eastAsia="Calibri" w:hAnsi="Times New Roman" w:cs="Times New Roman"/>
                <w:sz w:val="20"/>
                <w:szCs w:val="20"/>
              </w:rPr>
              <w:t>Lamivudine</w:t>
            </w:r>
          </w:p>
        </w:tc>
        <w:tc>
          <w:tcPr>
            <w:tcW w:w="2976" w:type="dxa"/>
            <w:noWrap/>
            <w:hideMark/>
          </w:tcPr>
          <w:p w14:paraId="026F0042" w14:textId="77777777" w:rsidR="009F0D8A" w:rsidRPr="00C74829" w:rsidRDefault="009F0D8A" w:rsidP="00C74829">
            <w:pPr>
              <w:jc w:val="both"/>
              <w:rPr>
                <w:rFonts w:ascii="Times New Roman" w:eastAsia="Calibri" w:hAnsi="Times New Roman" w:cs="Times New Roman"/>
                <w:sz w:val="20"/>
                <w:szCs w:val="20"/>
              </w:rPr>
            </w:pPr>
            <w:r w:rsidRPr="00C74829">
              <w:rPr>
                <w:rFonts w:ascii="Times New Roman" w:eastAsia="Calibri" w:hAnsi="Times New Roman" w:cs="Times New Roman"/>
                <w:sz w:val="20"/>
                <w:szCs w:val="20"/>
              </w:rPr>
              <w:t>0.025</w:t>
            </w:r>
          </w:p>
        </w:tc>
        <w:tc>
          <w:tcPr>
            <w:tcW w:w="1701" w:type="dxa"/>
            <w:noWrap/>
            <w:hideMark/>
          </w:tcPr>
          <w:p w14:paraId="77698ADC" w14:textId="77777777" w:rsidR="009F0D8A" w:rsidRPr="00C74829" w:rsidRDefault="009F0D8A" w:rsidP="00C74829">
            <w:pPr>
              <w:jc w:val="both"/>
              <w:rPr>
                <w:rFonts w:ascii="Times New Roman" w:eastAsia="Calibri" w:hAnsi="Times New Roman" w:cs="Times New Roman"/>
                <w:sz w:val="20"/>
                <w:szCs w:val="20"/>
              </w:rPr>
            </w:pPr>
            <w:r w:rsidRPr="00C74829">
              <w:rPr>
                <w:rFonts w:ascii="Times New Roman" w:eastAsia="Calibri" w:hAnsi="Times New Roman" w:cs="Times New Roman"/>
                <w:sz w:val="20"/>
                <w:szCs w:val="20"/>
              </w:rPr>
              <w:t>USA</w:t>
            </w:r>
          </w:p>
        </w:tc>
        <w:tc>
          <w:tcPr>
            <w:tcW w:w="1811" w:type="dxa"/>
            <w:noWrap/>
            <w:hideMark/>
          </w:tcPr>
          <w:p w14:paraId="2701248B" w14:textId="0E6EB77D" w:rsidR="009F0D8A" w:rsidRPr="00C74829" w:rsidRDefault="009F0D8A" w:rsidP="00591437">
            <w:pPr>
              <w:jc w:val="center"/>
              <w:rPr>
                <w:rFonts w:ascii="Times New Roman" w:eastAsia="Calibri" w:hAnsi="Times New Roman" w:cs="Times New Roman"/>
                <w:sz w:val="20"/>
                <w:szCs w:val="20"/>
              </w:rPr>
            </w:pPr>
            <w:r w:rsidRPr="00C74829">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iptlu7gef","properties":{"formattedCitation":"[20]","plainCitation":"[20]","noteIndex":0},"citationItems":[{"id":"bvZVep35/b5unvlB9","uris":["http://zotero.org/users/local/3FsyJZw4/items/MNZRNEAW"],"itemData":{"id":256,"type":"article-journal","abstract":"Coastal onsite wastewater disposal systems (OWDS) were inundated by Hurricane Sandy's storm tide. This study compares the shallow groundwater quality (nutrients, pharmaceuticals, and hormones) downgradient of OWDS before and after Hurricane Sandy, where available, and establishes a baseline for wastewater inﬂuence on groundwater in coastal communities inundated by Hurricane Sandy. Nutrients and contaminants of emerging concern (CECs) were detected in shallow groundwater downgradient of OWDS in two settings along the New Jersey and New York coastlines: 1) a single, centralized OWDS in a park; and 2) multiple OWDS (cesspools) in low-density residential and mixed-use/medium density residential areas. The most frequently detected pharmaceuticals were lidocaine (40%), carbamazepine (36%), and fexofenadine, bupropion, desvenlafaxine, meprobamate, and tramadol (24–32%). Increases in the number and total concentration of pharmaceuticals after Hurricane Sandy may reﬂect other factors (seasonality, usage) besides inundation, and demonstrate the importance of analyzing for a wide variety of CECs in regional studies.","container-title":"Marine Pollution Bulletin","DOI":"10.1016/j.marpolbul.2016.04.038","ISSN":"0025326X","issue":"2","journalAbbreviation":"Marine Pollution Bulletin","language":"en","page":"509-517","source":"DOI.org (Crossref)","title":"The impact of onsite wastewater disposal systems on groundwater in areas inundated by Hurricane Sandy in New York and New Jersey","volume":"107","author":[{"family":"Fisher","given":"Irene J."},{"family":"Phillips","given":"Patrick J."},{"family":"Colella","given":"Kaitlyn M."},{"family":"Fisher","given":"Shawn C."},{"family":"Tagliaferri","given":"Tristen"},{"family":"Foreman","given":"William T."},{"family":"Furlong","given":"Edward T."}],"issued":{"date-parts":[["2016",6]]}}}],"schema":"https://github.com/citation-style-language/schema/raw/master/csl-citation.json"} </w:instrText>
            </w:r>
            <w:r w:rsidRPr="00C74829">
              <w:rPr>
                <w:rFonts w:ascii="Times New Roman" w:eastAsia="Calibri" w:hAnsi="Times New Roman" w:cs="Times New Roman"/>
                <w:sz w:val="20"/>
                <w:szCs w:val="20"/>
              </w:rPr>
              <w:fldChar w:fldCharType="separate"/>
            </w:r>
            <w:r w:rsidR="00D956E1" w:rsidRPr="00D956E1">
              <w:rPr>
                <w:rFonts w:ascii="Times New Roman" w:hAnsi="Times New Roman" w:cs="Times New Roman"/>
                <w:sz w:val="20"/>
                <w:szCs w:val="24"/>
              </w:rPr>
              <w:t>[20]</w:t>
            </w:r>
            <w:r w:rsidRPr="00C74829">
              <w:rPr>
                <w:rFonts w:ascii="Times New Roman" w:eastAsia="Calibri" w:hAnsi="Times New Roman" w:cs="Times New Roman"/>
                <w:sz w:val="20"/>
                <w:szCs w:val="20"/>
              </w:rPr>
              <w:fldChar w:fldCharType="end"/>
            </w:r>
          </w:p>
        </w:tc>
      </w:tr>
      <w:tr w:rsidR="009F0D8A" w:rsidRPr="00C74829" w14:paraId="621B29C3" w14:textId="77777777" w:rsidTr="002F0EB8">
        <w:trPr>
          <w:trHeight w:val="340"/>
        </w:trPr>
        <w:tc>
          <w:tcPr>
            <w:tcW w:w="2552" w:type="dxa"/>
            <w:noWrap/>
          </w:tcPr>
          <w:p w14:paraId="478C86F8" w14:textId="77777777" w:rsidR="009F0D8A" w:rsidRPr="00C74829" w:rsidRDefault="009F0D8A" w:rsidP="00C74829">
            <w:pPr>
              <w:jc w:val="both"/>
              <w:rPr>
                <w:rFonts w:ascii="Times New Roman" w:eastAsia="Calibri" w:hAnsi="Times New Roman" w:cs="Times New Roman"/>
                <w:sz w:val="20"/>
                <w:szCs w:val="20"/>
              </w:rPr>
            </w:pPr>
            <w:r w:rsidRPr="00C74829">
              <w:rPr>
                <w:rFonts w:ascii="Times New Roman" w:eastAsia="Calibri" w:hAnsi="Times New Roman" w:cs="Times New Roman"/>
                <w:sz w:val="20"/>
                <w:szCs w:val="20"/>
              </w:rPr>
              <w:t>Nevirapine</w:t>
            </w:r>
          </w:p>
        </w:tc>
        <w:tc>
          <w:tcPr>
            <w:tcW w:w="2976" w:type="dxa"/>
            <w:noWrap/>
          </w:tcPr>
          <w:p w14:paraId="7522B0BB" w14:textId="77777777" w:rsidR="009F0D8A" w:rsidRPr="00C74829" w:rsidRDefault="009F0D8A" w:rsidP="00C74829">
            <w:pPr>
              <w:jc w:val="both"/>
              <w:rPr>
                <w:rFonts w:ascii="Times New Roman" w:eastAsia="Calibri" w:hAnsi="Times New Roman" w:cs="Times New Roman"/>
                <w:sz w:val="20"/>
                <w:szCs w:val="20"/>
              </w:rPr>
            </w:pPr>
            <w:r w:rsidRPr="00C74829">
              <w:rPr>
                <w:rFonts w:ascii="Times New Roman" w:eastAsia="Calibri" w:hAnsi="Times New Roman" w:cs="Times New Roman"/>
                <w:sz w:val="20"/>
                <w:szCs w:val="20"/>
              </w:rPr>
              <w:t>0.013</w:t>
            </w:r>
          </w:p>
        </w:tc>
        <w:tc>
          <w:tcPr>
            <w:tcW w:w="1701" w:type="dxa"/>
            <w:noWrap/>
          </w:tcPr>
          <w:p w14:paraId="4EE2F191" w14:textId="77777777" w:rsidR="009F0D8A" w:rsidRPr="00C74829" w:rsidRDefault="009F0D8A" w:rsidP="00C74829">
            <w:pPr>
              <w:jc w:val="both"/>
              <w:rPr>
                <w:rFonts w:ascii="Times New Roman" w:eastAsia="Calibri" w:hAnsi="Times New Roman" w:cs="Times New Roman"/>
                <w:sz w:val="20"/>
                <w:szCs w:val="20"/>
              </w:rPr>
            </w:pPr>
            <w:r w:rsidRPr="00C74829">
              <w:rPr>
                <w:rFonts w:ascii="Times New Roman" w:eastAsia="Calibri" w:hAnsi="Times New Roman" w:cs="Times New Roman"/>
                <w:sz w:val="20"/>
                <w:szCs w:val="20"/>
              </w:rPr>
              <w:t>South Africa</w:t>
            </w:r>
          </w:p>
        </w:tc>
        <w:tc>
          <w:tcPr>
            <w:tcW w:w="1811" w:type="dxa"/>
            <w:noWrap/>
          </w:tcPr>
          <w:p w14:paraId="735A166C" w14:textId="79FD60C5" w:rsidR="009F0D8A" w:rsidRPr="00C74829" w:rsidRDefault="009F0D8A" w:rsidP="00591437">
            <w:pPr>
              <w:jc w:val="center"/>
              <w:rPr>
                <w:rFonts w:ascii="Times New Roman" w:eastAsia="Calibri" w:hAnsi="Times New Roman" w:cs="Times New Roman"/>
                <w:sz w:val="20"/>
                <w:szCs w:val="20"/>
              </w:rPr>
            </w:pPr>
            <w:r w:rsidRPr="00C74829">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11oijil11b","properties":{"formattedCitation":"[21]","plainCitation":"[21]","noteIndex":0},"citationItems":[{"id":"bvZVep35/L8fswWLR","uris":["http://zotero.org/users/8372031/items/74T3FB4J"],"itemData":{"id":42,"type":"article-journal","container-title":"Science of The Total Environment","DOI":"10.1016/j.scitotenv.2018.01.263","ISSN":"00489697","journalAbbreviation":"Science of The Total Environment","language":"en","page":"1008-1017","source":"DOI.org (Crossref)","title":"Contaminants of emerging concern in the Hartbeespoort Dam catchment and the uMngeni River estuary 2016 pollution incident, South Africa","volume":"627","author":[{"family":"Rimayi","given":"Cornelius"},{"family":"Odusanya","given":"David"},{"family":"Weiss","given":"Jana M."},{"family":"Boer","given":"Jacob","non-dropping-particle":"de"},{"family":"Chimuka","given":"Luke"}],"issued":{"date-parts":[["2018",6]]}}}],"schema":"https://github.com/citation-style-language/schema/raw/master/csl-citation.json"} </w:instrText>
            </w:r>
            <w:r w:rsidRPr="00C74829">
              <w:rPr>
                <w:rFonts w:ascii="Times New Roman" w:eastAsia="Calibri" w:hAnsi="Times New Roman" w:cs="Times New Roman"/>
                <w:sz w:val="20"/>
                <w:szCs w:val="20"/>
              </w:rPr>
              <w:fldChar w:fldCharType="separate"/>
            </w:r>
            <w:r w:rsidR="00186B95" w:rsidRPr="00186B95">
              <w:rPr>
                <w:rFonts w:ascii="Times New Roman" w:hAnsi="Times New Roman" w:cs="Times New Roman"/>
                <w:sz w:val="20"/>
              </w:rPr>
              <w:t>[21]</w:t>
            </w:r>
            <w:r w:rsidRPr="00C74829">
              <w:rPr>
                <w:rFonts w:ascii="Times New Roman" w:eastAsia="Calibri" w:hAnsi="Times New Roman" w:cs="Times New Roman"/>
                <w:sz w:val="20"/>
                <w:szCs w:val="20"/>
              </w:rPr>
              <w:fldChar w:fldCharType="end"/>
            </w:r>
          </w:p>
        </w:tc>
      </w:tr>
      <w:tr w:rsidR="009F0D8A" w:rsidRPr="00C74829" w14:paraId="29B22604" w14:textId="77777777" w:rsidTr="002F0EB8">
        <w:trPr>
          <w:trHeight w:val="340"/>
        </w:trPr>
        <w:tc>
          <w:tcPr>
            <w:tcW w:w="2552" w:type="dxa"/>
            <w:noWrap/>
          </w:tcPr>
          <w:p w14:paraId="471E19D9" w14:textId="77777777" w:rsidR="009F0D8A" w:rsidRPr="00C74829" w:rsidRDefault="009F0D8A" w:rsidP="00C74829">
            <w:pPr>
              <w:jc w:val="both"/>
              <w:rPr>
                <w:rFonts w:ascii="Times New Roman" w:eastAsia="Calibri" w:hAnsi="Times New Roman" w:cs="Times New Roman"/>
                <w:sz w:val="20"/>
                <w:szCs w:val="20"/>
              </w:rPr>
            </w:pPr>
            <w:r w:rsidRPr="00C74829">
              <w:rPr>
                <w:rFonts w:ascii="Times New Roman" w:eastAsia="Calibri" w:hAnsi="Times New Roman" w:cs="Times New Roman"/>
                <w:sz w:val="20"/>
                <w:szCs w:val="20"/>
              </w:rPr>
              <w:t>Nevirapine</w:t>
            </w:r>
          </w:p>
        </w:tc>
        <w:tc>
          <w:tcPr>
            <w:tcW w:w="2976" w:type="dxa"/>
            <w:noWrap/>
          </w:tcPr>
          <w:p w14:paraId="68D264E8" w14:textId="77777777" w:rsidR="009F0D8A" w:rsidRPr="00C74829" w:rsidRDefault="009F0D8A" w:rsidP="00C74829">
            <w:pPr>
              <w:jc w:val="both"/>
              <w:rPr>
                <w:rFonts w:ascii="Times New Roman" w:eastAsia="Calibri" w:hAnsi="Times New Roman" w:cs="Times New Roman"/>
                <w:sz w:val="20"/>
                <w:szCs w:val="20"/>
              </w:rPr>
            </w:pPr>
            <w:r w:rsidRPr="00C74829">
              <w:rPr>
                <w:rFonts w:ascii="Times New Roman" w:eastAsia="Calibri" w:hAnsi="Times New Roman" w:cs="Times New Roman"/>
                <w:sz w:val="20"/>
                <w:szCs w:val="20"/>
              </w:rPr>
              <w:t>0.027</w:t>
            </w:r>
          </w:p>
        </w:tc>
        <w:tc>
          <w:tcPr>
            <w:tcW w:w="1701" w:type="dxa"/>
            <w:noWrap/>
          </w:tcPr>
          <w:p w14:paraId="6A7618A2" w14:textId="77777777" w:rsidR="009F0D8A" w:rsidRPr="00C74829" w:rsidRDefault="009F0D8A" w:rsidP="00C74829">
            <w:pPr>
              <w:jc w:val="both"/>
              <w:rPr>
                <w:rFonts w:ascii="Times New Roman" w:eastAsia="Calibri" w:hAnsi="Times New Roman" w:cs="Times New Roman"/>
                <w:sz w:val="20"/>
                <w:szCs w:val="20"/>
              </w:rPr>
            </w:pPr>
            <w:r w:rsidRPr="00C74829">
              <w:rPr>
                <w:rFonts w:ascii="Times New Roman" w:eastAsia="Calibri" w:hAnsi="Times New Roman" w:cs="Times New Roman"/>
                <w:sz w:val="20"/>
                <w:szCs w:val="20"/>
              </w:rPr>
              <w:t>USA</w:t>
            </w:r>
          </w:p>
        </w:tc>
        <w:tc>
          <w:tcPr>
            <w:tcW w:w="1811" w:type="dxa"/>
            <w:noWrap/>
          </w:tcPr>
          <w:p w14:paraId="4F9BDE76" w14:textId="2FB2AEB2" w:rsidR="009F0D8A" w:rsidRPr="00C74829" w:rsidRDefault="009F0D8A" w:rsidP="00591437">
            <w:pPr>
              <w:jc w:val="center"/>
              <w:rPr>
                <w:rFonts w:ascii="Times New Roman" w:eastAsia="Calibri" w:hAnsi="Times New Roman" w:cs="Times New Roman"/>
                <w:sz w:val="20"/>
                <w:szCs w:val="20"/>
              </w:rPr>
            </w:pPr>
            <w:r w:rsidRPr="00C74829">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1aasigkh5s","properties":{"formattedCitation":"[20]","plainCitation":"[20]","noteIndex":0},"citationItems":[{"id":"bvZVep35/b5unvlB9","uris":["http://zotero.org/users/local/3FsyJZw4/items/MNZRNEAW"],"itemData":{"id":"VroYY1XY/siyscGUR","type":"article-journal","abstract":"Coastal onsite wastewater disposal systems (OWDS) were inundated by Hurricane Sandy's storm tide. This study compares the shallow groundwater quality (nutrients, pharmaceuticals, and hormones) downgradient of OWDS before and after Hurricane Sandy, where available, and establishes a baseline for wastewater inﬂuence on groundwater in coastal communities inundated by Hurricane Sandy. Nutrients and contaminants of emerging concern (CECs) were detected in shallow groundwater downgradient of OWDS in two settings along the New Jersey and New York coastlines: 1) a single, centralized OWDS in a park; and 2) multiple OWDS (cesspools) in low-density residential and mixed-use/medium density residential areas. The most frequently detected pharmaceuticals were lidocaine (40%), carbamazepine (36%), and fexofenadine, bupropion, desvenlafaxine, meprobamate, and tramadol (24–32%). Increases in the number and total concentration of pharmaceuticals after Hurricane Sandy may reﬂect other factors (seasonality, usage) besides inundation, and demonstrate the importance of analyzing for a wide variety of CECs in regional studies.","container-title":"Marine Pollution Bulletin","DOI":"10.1016/j.marpolbul.2016.04.038","ISSN":"0025326X","issue":"2","journalAbbreviation":"Marine Pollution Bulletin","language":"en","page":"509-517","source":"DOI.org (Crossref)","title":"The impact of onsite wastewater disposal systems on groundwater in areas inundated by Hurricane Sandy in New York and New Jersey","volume":"107","author":[{"family":"Fisher","given":"Irene J."},{"family":"Phillips","given":"Patrick J."},{"family":"Colella","given":"Kaitlyn M."},{"family":"Fisher","given":"Shawn C."},{"family":"Tagliaferri","given":"Tristen"},{"family":"Foreman","given":"William T."},{"family":"Furlong","given":"Edward T."}],"issued":{"date-parts":[["2016",6]]}}}],"schema":"https://github.com/citation-style-language/schema/raw/master/csl-citation.json"} </w:instrText>
            </w:r>
            <w:r w:rsidRPr="00C74829">
              <w:rPr>
                <w:rFonts w:ascii="Times New Roman" w:eastAsia="Calibri" w:hAnsi="Times New Roman" w:cs="Times New Roman"/>
                <w:sz w:val="20"/>
                <w:szCs w:val="20"/>
              </w:rPr>
              <w:fldChar w:fldCharType="separate"/>
            </w:r>
            <w:r w:rsidR="00186B95" w:rsidRPr="00186B95">
              <w:rPr>
                <w:rFonts w:ascii="Times New Roman" w:hAnsi="Times New Roman" w:cs="Times New Roman"/>
                <w:sz w:val="20"/>
              </w:rPr>
              <w:t>[20]</w:t>
            </w:r>
            <w:r w:rsidRPr="00C74829">
              <w:rPr>
                <w:rFonts w:ascii="Times New Roman" w:eastAsia="Calibri" w:hAnsi="Times New Roman" w:cs="Times New Roman"/>
                <w:sz w:val="20"/>
                <w:szCs w:val="20"/>
              </w:rPr>
              <w:fldChar w:fldCharType="end"/>
            </w:r>
          </w:p>
        </w:tc>
      </w:tr>
      <w:tr w:rsidR="009F0D8A" w:rsidRPr="00C74829" w14:paraId="374DCD6D" w14:textId="77777777" w:rsidTr="002F0EB8">
        <w:trPr>
          <w:trHeight w:val="340"/>
        </w:trPr>
        <w:tc>
          <w:tcPr>
            <w:tcW w:w="2552" w:type="dxa"/>
            <w:noWrap/>
          </w:tcPr>
          <w:p w14:paraId="3269366E" w14:textId="77777777" w:rsidR="009F0D8A" w:rsidRPr="00C74829" w:rsidRDefault="009F0D8A" w:rsidP="00C74829">
            <w:pPr>
              <w:jc w:val="both"/>
              <w:rPr>
                <w:rFonts w:ascii="Times New Roman" w:eastAsia="Calibri" w:hAnsi="Times New Roman" w:cs="Times New Roman"/>
                <w:sz w:val="20"/>
                <w:szCs w:val="20"/>
              </w:rPr>
            </w:pPr>
            <w:r w:rsidRPr="00C74829">
              <w:rPr>
                <w:rFonts w:ascii="Times New Roman" w:eastAsia="Calibri" w:hAnsi="Times New Roman" w:cs="Times New Roman"/>
                <w:sz w:val="20"/>
                <w:szCs w:val="20"/>
              </w:rPr>
              <w:t>Nevirapine</w:t>
            </w:r>
          </w:p>
        </w:tc>
        <w:tc>
          <w:tcPr>
            <w:tcW w:w="2976" w:type="dxa"/>
            <w:noWrap/>
          </w:tcPr>
          <w:p w14:paraId="0959DEAD" w14:textId="77777777" w:rsidR="009F0D8A" w:rsidRPr="00C74829" w:rsidRDefault="009F0D8A" w:rsidP="00C74829">
            <w:pPr>
              <w:jc w:val="both"/>
              <w:rPr>
                <w:rFonts w:ascii="Times New Roman" w:eastAsia="Calibri" w:hAnsi="Times New Roman" w:cs="Times New Roman"/>
                <w:sz w:val="20"/>
                <w:szCs w:val="20"/>
              </w:rPr>
            </w:pPr>
            <w:r w:rsidRPr="00C74829">
              <w:rPr>
                <w:rFonts w:ascii="Times New Roman" w:eastAsia="Calibri" w:hAnsi="Times New Roman" w:cs="Times New Roman"/>
                <w:sz w:val="20"/>
                <w:szCs w:val="20"/>
              </w:rPr>
              <w:t>1.6</w:t>
            </w:r>
          </w:p>
        </w:tc>
        <w:tc>
          <w:tcPr>
            <w:tcW w:w="1701" w:type="dxa"/>
            <w:noWrap/>
          </w:tcPr>
          <w:p w14:paraId="57C0359D" w14:textId="77777777" w:rsidR="009F0D8A" w:rsidRPr="00C74829" w:rsidRDefault="009F0D8A" w:rsidP="00C74829">
            <w:pPr>
              <w:jc w:val="both"/>
              <w:rPr>
                <w:rFonts w:ascii="Times New Roman" w:eastAsia="Calibri" w:hAnsi="Times New Roman" w:cs="Times New Roman"/>
                <w:sz w:val="20"/>
                <w:szCs w:val="20"/>
              </w:rPr>
            </w:pPr>
            <w:r w:rsidRPr="00C74829">
              <w:rPr>
                <w:rFonts w:ascii="Times New Roman" w:eastAsia="Calibri" w:hAnsi="Times New Roman" w:cs="Times New Roman"/>
                <w:sz w:val="20"/>
                <w:szCs w:val="20"/>
              </w:rPr>
              <w:t>Kenya</w:t>
            </w:r>
          </w:p>
        </w:tc>
        <w:tc>
          <w:tcPr>
            <w:tcW w:w="1811" w:type="dxa"/>
            <w:noWrap/>
          </w:tcPr>
          <w:p w14:paraId="03D5ACAB" w14:textId="6F528D92" w:rsidR="009F0D8A" w:rsidRPr="00C74829" w:rsidRDefault="009F0D8A" w:rsidP="00591437">
            <w:pPr>
              <w:jc w:val="center"/>
              <w:rPr>
                <w:rFonts w:ascii="Times New Roman" w:eastAsia="Calibri" w:hAnsi="Times New Roman" w:cs="Times New Roman"/>
                <w:sz w:val="20"/>
                <w:szCs w:val="20"/>
              </w:rPr>
            </w:pPr>
            <w:r w:rsidRPr="00C74829">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29ec0qj8lc","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C74829">
              <w:rPr>
                <w:rFonts w:ascii="Times New Roman" w:eastAsia="Calibri" w:hAnsi="Times New Roman" w:cs="Times New Roman"/>
                <w:sz w:val="20"/>
                <w:szCs w:val="20"/>
              </w:rPr>
              <w:fldChar w:fldCharType="separate"/>
            </w:r>
            <w:r w:rsidR="00DB7723" w:rsidRPr="00DB7723">
              <w:rPr>
                <w:rFonts w:ascii="Times New Roman" w:hAnsi="Times New Roman" w:cs="Times New Roman"/>
                <w:sz w:val="20"/>
                <w:szCs w:val="24"/>
              </w:rPr>
              <w:t>[6]</w:t>
            </w:r>
            <w:r w:rsidRPr="00C74829">
              <w:rPr>
                <w:rFonts w:ascii="Times New Roman" w:eastAsia="Calibri" w:hAnsi="Times New Roman" w:cs="Times New Roman"/>
                <w:sz w:val="20"/>
                <w:szCs w:val="20"/>
              </w:rPr>
              <w:fldChar w:fldCharType="end"/>
            </w:r>
          </w:p>
        </w:tc>
      </w:tr>
      <w:tr w:rsidR="009F0D8A" w:rsidRPr="00C74829" w14:paraId="7441ED5C" w14:textId="77777777" w:rsidTr="002F0EB8">
        <w:trPr>
          <w:trHeight w:val="340"/>
        </w:trPr>
        <w:tc>
          <w:tcPr>
            <w:tcW w:w="2552" w:type="dxa"/>
            <w:noWrap/>
          </w:tcPr>
          <w:p w14:paraId="3ECE9601" w14:textId="77777777" w:rsidR="009F0D8A" w:rsidRPr="00C74829" w:rsidRDefault="009F0D8A" w:rsidP="00C74829">
            <w:pPr>
              <w:jc w:val="both"/>
              <w:rPr>
                <w:rFonts w:ascii="Times New Roman" w:eastAsia="Calibri" w:hAnsi="Times New Roman" w:cs="Times New Roman"/>
                <w:sz w:val="20"/>
                <w:szCs w:val="20"/>
              </w:rPr>
            </w:pPr>
            <w:r w:rsidRPr="00C74829">
              <w:rPr>
                <w:rFonts w:ascii="Times New Roman" w:eastAsia="Calibri" w:hAnsi="Times New Roman" w:cs="Times New Roman"/>
                <w:sz w:val="20"/>
                <w:szCs w:val="20"/>
              </w:rPr>
              <w:t>Zidovudine</w:t>
            </w:r>
          </w:p>
        </w:tc>
        <w:tc>
          <w:tcPr>
            <w:tcW w:w="2976" w:type="dxa"/>
            <w:noWrap/>
          </w:tcPr>
          <w:p w14:paraId="165D822D" w14:textId="77777777" w:rsidR="009F0D8A" w:rsidRPr="00C74829" w:rsidRDefault="009F0D8A" w:rsidP="00C74829">
            <w:pPr>
              <w:jc w:val="both"/>
              <w:rPr>
                <w:rFonts w:ascii="Times New Roman" w:eastAsia="Calibri" w:hAnsi="Times New Roman" w:cs="Times New Roman"/>
                <w:sz w:val="20"/>
                <w:szCs w:val="20"/>
              </w:rPr>
            </w:pPr>
            <w:r w:rsidRPr="00C74829">
              <w:rPr>
                <w:rFonts w:ascii="Times New Roman" w:eastAsia="Calibri" w:hAnsi="Times New Roman" w:cs="Times New Roman"/>
                <w:sz w:val="20"/>
                <w:szCs w:val="20"/>
              </w:rPr>
              <w:t>0.03</w:t>
            </w:r>
          </w:p>
        </w:tc>
        <w:tc>
          <w:tcPr>
            <w:tcW w:w="1701" w:type="dxa"/>
            <w:noWrap/>
          </w:tcPr>
          <w:p w14:paraId="1C57BBB6" w14:textId="77777777" w:rsidR="009F0D8A" w:rsidRPr="00C74829" w:rsidRDefault="009F0D8A" w:rsidP="00C74829">
            <w:pPr>
              <w:jc w:val="both"/>
              <w:rPr>
                <w:rFonts w:ascii="Times New Roman" w:eastAsia="Calibri" w:hAnsi="Times New Roman" w:cs="Times New Roman"/>
                <w:sz w:val="20"/>
                <w:szCs w:val="20"/>
              </w:rPr>
            </w:pPr>
            <w:r w:rsidRPr="00C74829">
              <w:rPr>
                <w:rFonts w:ascii="Times New Roman" w:eastAsia="Calibri" w:hAnsi="Times New Roman" w:cs="Times New Roman"/>
                <w:sz w:val="20"/>
                <w:szCs w:val="20"/>
              </w:rPr>
              <w:t>Kenya</w:t>
            </w:r>
          </w:p>
        </w:tc>
        <w:tc>
          <w:tcPr>
            <w:tcW w:w="1811" w:type="dxa"/>
            <w:noWrap/>
          </w:tcPr>
          <w:p w14:paraId="6CC8F3E8" w14:textId="27D833B4" w:rsidR="009F0D8A" w:rsidRPr="00C74829" w:rsidRDefault="009F0D8A" w:rsidP="00591437">
            <w:pPr>
              <w:jc w:val="center"/>
              <w:rPr>
                <w:rFonts w:ascii="Times New Roman" w:eastAsia="Calibri" w:hAnsi="Times New Roman" w:cs="Times New Roman"/>
                <w:sz w:val="20"/>
                <w:szCs w:val="20"/>
              </w:rPr>
            </w:pPr>
            <w:r w:rsidRPr="00C74829">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1lgs5eulse","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C74829">
              <w:rPr>
                <w:rFonts w:ascii="Times New Roman" w:eastAsia="Calibri" w:hAnsi="Times New Roman" w:cs="Times New Roman"/>
                <w:sz w:val="20"/>
                <w:szCs w:val="20"/>
              </w:rPr>
              <w:fldChar w:fldCharType="separate"/>
            </w:r>
            <w:r w:rsidR="00DB7723" w:rsidRPr="00DB7723">
              <w:rPr>
                <w:rFonts w:ascii="Times New Roman" w:hAnsi="Times New Roman" w:cs="Times New Roman"/>
                <w:sz w:val="20"/>
                <w:szCs w:val="24"/>
              </w:rPr>
              <w:t>[6]</w:t>
            </w:r>
            <w:r w:rsidRPr="00C74829">
              <w:rPr>
                <w:rFonts w:ascii="Times New Roman" w:eastAsia="Calibri" w:hAnsi="Times New Roman" w:cs="Times New Roman"/>
                <w:sz w:val="20"/>
                <w:szCs w:val="20"/>
              </w:rPr>
              <w:fldChar w:fldCharType="end"/>
            </w:r>
          </w:p>
        </w:tc>
      </w:tr>
    </w:tbl>
    <w:p w14:paraId="331EB522" w14:textId="77777777" w:rsidR="009F0D8A" w:rsidRPr="00247A17" w:rsidRDefault="009F0D8A" w:rsidP="009F0D8A">
      <w:pPr>
        <w:keepNext/>
        <w:spacing w:after="240" w:line="360" w:lineRule="auto"/>
        <w:rPr>
          <w:rFonts w:ascii="Times New Roman" w:eastAsia="Calibri" w:hAnsi="Times New Roman" w:cs="Times New Roman"/>
          <w:i/>
          <w:iCs/>
          <w:color w:val="44546A"/>
          <w:sz w:val="24"/>
          <w:szCs w:val="24"/>
        </w:rPr>
      </w:pPr>
      <w:bookmarkStart w:id="5" w:name="_Toc101696847"/>
      <w:r w:rsidRPr="00247A17">
        <w:rPr>
          <w:rFonts w:ascii="Times New Roman" w:eastAsia="Calibri" w:hAnsi="Times New Roman" w:cs="Times New Roman"/>
          <w:b/>
          <w:bCs/>
          <w:sz w:val="24"/>
          <w:szCs w:val="24"/>
        </w:rPr>
        <w:t>Table S4</w:t>
      </w:r>
      <w:r w:rsidRPr="00247A17">
        <w:rPr>
          <w:rFonts w:ascii="Times New Roman" w:eastAsia="Calibri" w:hAnsi="Times New Roman" w:cs="Times New Roman"/>
          <w:iCs/>
          <w:sz w:val="24"/>
          <w:szCs w:val="24"/>
          <w:lang w:val="en-ZA"/>
        </w:rPr>
        <w:t>: MEC of ARVs in tap water samples globally.</w:t>
      </w:r>
      <w:bookmarkEnd w:id="5"/>
    </w:p>
    <w:tbl>
      <w:tblPr>
        <w:tblStyle w:val="TableGrid"/>
        <w:tblW w:w="9072" w:type="dxa"/>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835"/>
        <w:gridCol w:w="2126"/>
        <w:gridCol w:w="1559"/>
      </w:tblGrid>
      <w:tr w:rsidR="009F0D8A" w:rsidRPr="008148BD" w14:paraId="43C99A4B" w14:textId="77777777" w:rsidTr="00591437">
        <w:trPr>
          <w:trHeight w:val="340"/>
        </w:trPr>
        <w:tc>
          <w:tcPr>
            <w:tcW w:w="2552" w:type="dxa"/>
            <w:tcBorders>
              <w:top w:val="single" w:sz="4" w:space="0" w:color="auto"/>
              <w:bottom w:val="single" w:sz="4" w:space="0" w:color="auto"/>
            </w:tcBorders>
            <w:noWrap/>
            <w:hideMark/>
          </w:tcPr>
          <w:p w14:paraId="3C17AD46" w14:textId="77777777" w:rsidR="009F0D8A" w:rsidRPr="008148BD" w:rsidRDefault="009F0D8A" w:rsidP="00A4411A">
            <w:pPr>
              <w:spacing w:after="240" w:line="360" w:lineRule="auto"/>
              <w:jc w:val="both"/>
              <w:rPr>
                <w:rFonts w:ascii="Times New Roman" w:eastAsia="Calibri" w:hAnsi="Times New Roman" w:cs="Times New Roman"/>
                <w:b/>
                <w:bCs/>
                <w:sz w:val="20"/>
                <w:szCs w:val="20"/>
              </w:rPr>
            </w:pPr>
            <w:bookmarkStart w:id="6" w:name="_Hlk80353598"/>
            <w:r w:rsidRPr="008148BD">
              <w:rPr>
                <w:rFonts w:ascii="Times New Roman" w:eastAsia="Calibri" w:hAnsi="Times New Roman" w:cs="Times New Roman"/>
                <w:b/>
                <w:bCs/>
                <w:sz w:val="20"/>
                <w:szCs w:val="20"/>
              </w:rPr>
              <w:t>ARV drug</w:t>
            </w:r>
          </w:p>
        </w:tc>
        <w:tc>
          <w:tcPr>
            <w:tcW w:w="2835" w:type="dxa"/>
            <w:tcBorders>
              <w:top w:val="single" w:sz="4" w:space="0" w:color="auto"/>
              <w:bottom w:val="single" w:sz="4" w:space="0" w:color="auto"/>
            </w:tcBorders>
            <w:noWrap/>
            <w:hideMark/>
          </w:tcPr>
          <w:p w14:paraId="735F1AB0" w14:textId="77777777" w:rsidR="009F0D8A" w:rsidRPr="008148BD" w:rsidRDefault="009F0D8A" w:rsidP="00A4411A">
            <w:pPr>
              <w:spacing w:after="240" w:line="360" w:lineRule="auto"/>
              <w:jc w:val="both"/>
              <w:rPr>
                <w:rFonts w:ascii="Times New Roman" w:eastAsia="Calibri" w:hAnsi="Times New Roman" w:cs="Times New Roman"/>
                <w:b/>
                <w:bCs/>
                <w:sz w:val="20"/>
                <w:szCs w:val="20"/>
              </w:rPr>
            </w:pPr>
            <w:r w:rsidRPr="008148BD">
              <w:rPr>
                <w:rFonts w:ascii="Times New Roman" w:eastAsia="Calibri" w:hAnsi="Times New Roman" w:cs="Times New Roman"/>
                <w:b/>
                <w:bCs/>
                <w:sz w:val="20"/>
                <w:szCs w:val="20"/>
              </w:rPr>
              <w:t>Concentration (μg/L)</w:t>
            </w:r>
          </w:p>
        </w:tc>
        <w:tc>
          <w:tcPr>
            <w:tcW w:w="2126" w:type="dxa"/>
            <w:tcBorders>
              <w:top w:val="single" w:sz="4" w:space="0" w:color="auto"/>
              <w:bottom w:val="single" w:sz="4" w:space="0" w:color="auto"/>
            </w:tcBorders>
            <w:noWrap/>
            <w:hideMark/>
          </w:tcPr>
          <w:p w14:paraId="228FBDFC" w14:textId="77777777" w:rsidR="009F0D8A" w:rsidRPr="008148BD" w:rsidRDefault="009F0D8A" w:rsidP="00A4411A">
            <w:pPr>
              <w:spacing w:after="240" w:line="360" w:lineRule="auto"/>
              <w:jc w:val="both"/>
              <w:rPr>
                <w:rFonts w:ascii="Times New Roman" w:eastAsia="Calibri" w:hAnsi="Times New Roman" w:cs="Times New Roman"/>
                <w:b/>
                <w:bCs/>
                <w:sz w:val="20"/>
                <w:szCs w:val="20"/>
              </w:rPr>
            </w:pPr>
            <w:r w:rsidRPr="008148BD">
              <w:rPr>
                <w:rFonts w:ascii="Times New Roman" w:eastAsia="Calibri" w:hAnsi="Times New Roman" w:cs="Times New Roman"/>
                <w:b/>
                <w:bCs/>
                <w:sz w:val="20"/>
                <w:szCs w:val="20"/>
              </w:rPr>
              <w:t xml:space="preserve">Location </w:t>
            </w:r>
          </w:p>
        </w:tc>
        <w:tc>
          <w:tcPr>
            <w:tcW w:w="1559" w:type="dxa"/>
            <w:tcBorders>
              <w:top w:val="single" w:sz="4" w:space="0" w:color="auto"/>
              <w:bottom w:val="single" w:sz="4" w:space="0" w:color="auto"/>
            </w:tcBorders>
            <w:noWrap/>
            <w:hideMark/>
          </w:tcPr>
          <w:p w14:paraId="7F7843AF" w14:textId="77777777" w:rsidR="009F0D8A" w:rsidRPr="008148BD" w:rsidRDefault="009F0D8A" w:rsidP="00591437">
            <w:pPr>
              <w:spacing w:after="240" w:line="360" w:lineRule="auto"/>
              <w:jc w:val="center"/>
              <w:rPr>
                <w:rFonts w:ascii="Times New Roman" w:eastAsia="Calibri" w:hAnsi="Times New Roman" w:cs="Times New Roman"/>
                <w:b/>
                <w:bCs/>
                <w:sz w:val="20"/>
                <w:szCs w:val="20"/>
              </w:rPr>
            </w:pPr>
            <w:r w:rsidRPr="008148BD">
              <w:rPr>
                <w:rFonts w:ascii="Times New Roman" w:eastAsia="Calibri" w:hAnsi="Times New Roman" w:cs="Times New Roman"/>
                <w:b/>
                <w:bCs/>
                <w:sz w:val="20"/>
                <w:szCs w:val="20"/>
              </w:rPr>
              <w:t>Reference</w:t>
            </w:r>
          </w:p>
        </w:tc>
      </w:tr>
      <w:tr w:rsidR="009F0D8A" w:rsidRPr="008148BD" w14:paraId="0B8AE0F7" w14:textId="77777777" w:rsidTr="00591437">
        <w:trPr>
          <w:trHeight w:val="340"/>
        </w:trPr>
        <w:tc>
          <w:tcPr>
            <w:tcW w:w="2552" w:type="dxa"/>
            <w:tcBorders>
              <w:top w:val="single" w:sz="4" w:space="0" w:color="auto"/>
              <w:bottom w:val="nil"/>
            </w:tcBorders>
            <w:noWrap/>
          </w:tcPr>
          <w:p w14:paraId="283103B1"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Abacavir</w:t>
            </w:r>
          </w:p>
        </w:tc>
        <w:tc>
          <w:tcPr>
            <w:tcW w:w="2835" w:type="dxa"/>
            <w:tcBorders>
              <w:top w:val="single" w:sz="4" w:space="0" w:color="auto"/>
              <w:bottom w:val="nil"/>
            </w:tcBorders>
            <w:noWrap/>
          </w:tcPr>
          <w:p w14:paraId="7B676BF9"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0.08</w:t>
            </w:r>
          </w:p>
        </w:tc>
        <w:tc>
          <w:tcPr>
            <w:tcW w:w="2126" w:type="dxa"/>
            <w:tcBorders>
              <w:top w:val="single" w:sz="4" w:space="0" w:color="auto"/>
              <w:bottom w:val="nil"/>
            </w:tcBorders>
            <w:noWrap/>
          </w:tcPr>
          <w:p w14:paraId="49A62505"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Germany</w:t>
            </w:r>
          </w:p>
        </w:tc>
        <w:tc>
          <w:tcPr>
            <w:tcW w:w="1559" w:type="dxa"/>
            <w:tcBorders>
              <w:top w:val="single" w:sz="4" w:space="0" w:color="auto"/>
              <w:bottom w:val="nil"/>
            </w:tcBorders>
            <w:noWrap/>
          </w:tcPr>
          <w:p w14:paraId="05E70A82" w14:textId="47EC6C8D" w:rsidR="009F0D8A" w:rsidRPr="008148BD" w:rsidRDefault="009F0D8A" w:rsidP="00591437">
            <w:pPr>
              <w:spacing w:line="360" w:lineRule="auto"/>
              <w:jc w:val="center"/>
              <w:rPr>
                <w:rFonts w:ascii="Times New Roman" w:eastAsia="Calibri" w:hAnsi="Times New Roman" w:cs="Times New Roman"/>
                <w:sz w:val="20"/>
                <w:szCs w:val="20"/>
              </w:rPr>
            </w:pPr>
            <w:r w:rsidRPr="008148BD">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77flme6d6","properties":{"formattedCitation":"[3]","plainCitation":"[3]","noteIndex":0},"citationItems":[{"id":"bvZVep35/6bNSJVru","uris":["http://zotero.org/users/local/3FsyJZw4/items/LKZ9LJBK"],"itemData":{"id":257,"type":"article-journal","abstract":"The fate of ﬁve antiviral drugs (abacavir, emtricitabine, ganciclovir, lamivudine and zidovudine) was investigated in biological wastewater treatment. Investigations of degradation kinetics were accompanied by the elucidation of formed transformation products (TPs) using activated sludge lab experiments and subsequent LC-HRMS analysis. Degradation rate constants ranged between 0.46 L dÀ1 gSÀS1 (zidovudine) and 55.8 L dÀ1 gSÀS1 (abacavir). Despite these differences of the degradation kinetics, the same main biotransformation reaction was observed for all ﬁve compounds: oxidation of the terminal hydroxyl-moiety to the corresponding carboxylic acid (formation of carboxy-TPs). In addition, the oxidation of thioether moieties to sulfoxides was observed for emtricitabine and lamivudine.","container-title":"Water Research","DOI":"10.1016/j.watres.2016.03.045","ISSN":"00431354","journalAbbreviation":"Water Research","language":"en","page":"75-83","source":"DOI.org (Crossref)","title":"Identification of transformation products of antiviral drugs formed during biological wastewater treatment and their occurrence in the urban water cycle","volume":"98","author":[{"family":"Funke","given":"Jan"},{"family":"Prasse","given":"Carsten"},{"family":"Ternes","given":"Thomas A."}],"issued":{"date-parts":[["2016",7]]}}}],"schema":"https://github.com/citation-style-language/schema/raw/master/csl-citation.json"} </w:instrText>
            </w:r>
            <w:r w:rsidRPr="008148BD">
              <w:rPr>
                <w:rFonts w:ascii="Times New Roman" w:eastAsia="Calibri" w:hAnsi="Times New Roman" w:cs="Times New Roman"/>
                <w:sz w:val="20"/>
                <w:szCs w:val="20"/>
              </w:rPr>
              <w:fldChar w:fldCharType="separate"/>
            </w:r>
            <w:r w:rsidR="00DB7723" w:rsidRPr="00DB7723">
              <w:rPr>
                <w:rFonts w:ascii="Times New Roman" w:hAnsi="Times New Roman" w:cs="Times New Roman"/>
                <w:sz w:val="20"/>
                <w:szCs w:val="24"/>
              </w:rPr>
              <w:t>[3]</w:t>
            </w:r>
            <w:r w:rsidRPr="008148BD">
              <w:rPr>
                <w:rFonts w:ascii="Times New Roman" w:eastAsia="Calibri" w:hAnsi="Times New Roman" w:cs="Times New Roman"/>
                <w:sz w:val="20"/>
                <w:szCs w:val="20"/>
              </w:rPr>
              <w:fldChar w:fldCharType="end"/>
            </w:r>
          </w:p>
        </w:tc>
      </w:tr>
      <w:tr w:rsidR="009F0D8A" w:rsidRPr="008148BD" w14:paraId="6B2A1257" w14:textId="77777777" w:rsidTr="00591437">
        <w:trPr>
          <w:trHeight w:val="340"/>
        </w:trPr>
        <w:tc>
          <w:tcPr>
            <w:tcW w:w="2552" w:type="dxa"/>
            <w:tcBorders>
              <w:top w:val="nil"/>
              <w:bottom w:val="nil"/>
            </w:tcBorders>
            <w:noWrap/>
          </w:tcPr>
          <w:p w14:paraId="69E51EFF"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Emtricitabine</w:t>
            </w:r>
          </w:p>
        </w:tc>
        <w:tc>
          <w:tcPr>
            <w:tcW w:w="2835" w:type="dxa"/>
            <w:tcBorders>
              <w:top w:val="nil"/>
              <w:bottom w:val="nil"/>
            </w:tcBorders>
            <w:noWrap/>
          </w:tcPr>
          <w:p w14:paraId="15E3107B"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0.04</w:t>
            </w:r>
          </w:p>
        </w:tc>
        <w:tc>
          <w:tcPr>
            <w:tcW w:w="2126" w:type="dxa"/>
            <w:tcBorders>
              <w:top w:val="nil"/>
              <w:bottom w:val="nil"/>
            </w:tcBorders>
            <w:noWrap/>
          </w:tcPr>
          <w:p w14:paraId="42FBEB1E"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Germany</w:t>
            </w:r>
          </w:p>
        </w:tc>
        <w:tc>
          <w:tcPr>
            <w:tcW w:w="1559" w:type="dxa"/>
            <w:tcBorders>
              <w:top w:val="nil"/>
              <w:bottom w:val="nil"/>
            </w:tcBorders>
            <w:noWrap/>
          </w:tcPr>
          <w:p w14:paraId="5577ACB9" w14:textId="67E49FA8" w:rsidR="009F0D8A" w:rsidRPr="008148BD" w:rsidRDefault="009F0D8A" w:rsidP="00591437">
            <w:pPr>
              <w:spacing w:line="360" w:lineRule="auto"/>
              <w:jc w:val="center"/>
              <w:rPr>
                <w:rFonts w:ascii="Times New Roman" w:eastAsia="Calibri" w:hAnsi="Times New Roman" w:cs="Times New Roman"/>
                <w:sz w:val="20"/>
                <w:szCs w:val="20"/>
              </w:rPr>
            </w:pPr>
            <w:r w:rsidRPr="008148BD">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5dj89ad4b","properties":{"formattedCitation":"[3]","plainCitation":"[3]","noteIndex":0},"citationItems":[{"id":"bvZVep35/6bNSJVru","uris":["http://zotero.org/users/local/3FsyJZw4/items/LKZ9LJBK"],"itemData":{"id":257,"type":"article-journal","abstract":"The fate of ﬁve antiviral drugs (abacavir, emtricitabine, ganciclovir, lamivudine and zidovudine) was investigated in biological wastewater treatment. Investigations of degradation kinetics were accompanied by the elucidation of formed transformation products (TPs) using activated sludge lab experiments and subsequent LC-HRMS analysis. Degradation rate constants ranged between 0.46 L dÀ1 gSÀS1 (zidovudine) and 55.8 L dÀ1 gSÀS1 (abacavir). Despite these differences of the degradation kinetics, the same main biotransformation reaction was observed for all ﬁve compounds: oxidation of the terminal hydroxyl-moiety to the corresponding carboxylic acid (formation of carboxy-TPs). In addition, the oxidation of thioether moieties to sulfoxides was observed for emtricitabine and lamivudine.","container-title":"Water Research","DOI":"10.1016/j.watres.2016.03.045","ISSN":"00431354","journalAbbreviation":"Water Research","language":"en","page":"75-83","source":"DOI.org (Crossref)","title":"Identification of transformation products of antiviral drugs formed during biological wastewater treatment and their occurrence in the urban water cycle","volume":"98","author":[{"family":"Funke","given":"Jan"},{"family":"Prasse","given":"Carsten"},{"family":"Ternes","given":"Thomas A."}],"issued":{"date-parts":[["2016",7]]}}}],"schema":"https://github.com/citation-style-language/schema/raw/master/csl-citation.json"} </w:instrText>
            </w:r>
            <w:r w:rsidRPr="008148BD">
              <w:rPr>
                <w:rFonts w:ascii="Times New Roman" w:eastAsia="Calibri" w:hAnsi="Times New Roman" w:cs="Times New Roman"/>
                <w:sz w:val="20"/>
                <w:szCs w:val="20"/>
              </w:rPr>
              <w:fldChar w:fldCharType="separate"/>
            </w:r>
            <w:r w:rsidR="00DB7723" w:rsidRPr="00DB7723">
              <w:rPr>
                <w:rFonts w:ascii="Times New Roman" w:hAnsi="Times New Roman" w:cs="Times New Roman"/>
                <w:sz w:val="20"/>
                <w:szCs w:val="24"/>
              </w:rPr>
              <w:t>[3]</w:t>
            </w:r>
            <w:r w:rsidRPr="008148BD">
              <w:rPr>
                <w:rFonts w:ascii="Times New Roman" w:eastAsia="Calibri" w:hAnsi="Times New Roman" w:cs="Times New Roman"/>
                <w:sz w:val="20"/>
                <w:szCs w:val="20"/>
              </w:rPr>
              <w:fldChar w:fldCharType="end"/>
            </w:r>
          </w:p>
        </w:tc>
      </w:tr>
      <w:tr w:rsidR="009F0D8A" w:rsidRPr="008148BD" w14:paraId="34B29325" w14:textId="77777777" w:rsidTr="00591437">
        <w:trPr>
          <w:trHeight w:val="340"/>
        </w:trPr>
        <w:tc>
          <w:tcPr>
            <w:tcW w:w="2552" w:type="dxa"/>
            <w:tcBorders>
              <w:top w:val="nil"/>
              <w:bottom w:val="nil"/>
            </w:tcBorders>
            <w:noWrap/>
          </w:tcPr>
          <w:p w14:paraId="480E8B57"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Lamivudine</w:t>
            </w:r>
          </w:p>
        </w:tc>
        <w:tc>
          <w:tcPr>
            <w:tcW w:w="2835" w:type="dxa"/>
            <w:tcBorders>
              <w:top w:val="nil"/>
              <w:bottom w:val="nil"/>
            </w:tcBorders>
            <w:noWrap/>
          </w:tcPr>
          <w:p w14:paraId="71046CA2"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0.084</w:t>
            </w:r>
          </w:p>
        </w:tc>
        <w:tc>
          <w:tcPr>
            <w:tcW w:w="2126" w:type="dxa"/>
            <w:tcBorders>
              <w:top w:val="nil"/>
              <w:bottom w:val="nil"/>
            </w:tcBorders>
            <w:noWrap/>
          </w:tcPr>
          <w:p w14:paraId="51C86F7F"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Germany</w:t>
            </w:r>
          </w:p>
        </w:tc>
        <w:tc>
          <w:tcPr>
            <w:tcW w:w="1559" w:type="dxa"/>
            <w:tcBorders>
              <w:top w:val="nil"/>
              <w:bottom w:val="nil"/>
            </w:tcBorders>
            <w:noWrap/>
          </w:tcPr>
          <w:p w14:paraId="116A43AA" w14:textId="2BD1714A" w:rsidR="009F0D8A" w:rsidRPr="008148BD" w:rsidRDefault="009F0D8A" w:rsidP="00591437">
            <w:pPr>
              <w:spacing w:line="360" w:lineRule="auto"/>
              <w:jc w:val="center"/>
              <w:rPr>
                <w:rFonts w:ascii="Times New Roman" w:eastAsia="Calibri" w:hAnsi="Times New Roman" w:cs="Times New Roman"/>
                <w:sz w:val="20"/>
                <w:szCs w:val="20"/>
              </w:rPr>
            </w:pPr>
            <w:r w:rsidRPr="008148BD">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18d7s100kb","properties":{"formattedCitation":"[3]","plainCitation":"[3]","noteIndex":0},"citationItems":[{"id":"bvZVep35/6bNSJVru","uris":["http://zotero.org/users/local/3FsyJZw4/items/LKZ9LJBK"],"itemData":{"id":257,"type":"article-journal","abstract":"The fate of ﬁve antiviral drugs (abacavir, emtricitabine, ganciclovir, lamivudine and zidovudine) was investigated in biological wastewater treatment. Investigations of degradation kinetics were accompanied by the elucidation of formed transformation products (TPs) using activated sludge lab experiments and subsequent LC-HRMS analysis. Degradation rate constants ranged between 0.46 L dÀ1 gSÀS1 (zidovudine) and 55.8 L dÀ1 gSÀS1 (abacavir). Despite these differences of the degradation kinetics, the same main biotransformation reaction was observed for all ﬁve compounds: oxidation of the terminal hydroxyl-moiety to the corresponding carboxylic acid (formation of carboxy-TPs). In addition, the oxidation of thioether moieties to sulfoxides was observed for emtricitabine and lamivudine.","container-title":"Water Research","DOI":"10.1016/j.watres.2016.03.045","ISSN":"00431354","journalAbbreviation":"Water Research","language":"en","page":"75-83","source":"DOI.org (Crossref)","title":"Identification of transformation products of antiviral drugs formed during biological wastewater treatment and their occurrence in the urban water cycle","volume":"98","author":[{"family":"Funke","given":"Jan"},{"family":"Prasse","given":"Carsten"},{"family":"Ternes","given":"Thomas A."}],"issued":{"date-parts":[["2016",7]]}}}],"schema":"https://github.com/citation-style-language/schema/raw/master/csl-citation.json"} </w:instrText>
            </w:r>
            <w:r w:rsidRPr="008148BD">
              <w:rPr>
                <w:rFonts w:ascii="Times New Roman" w:eastAsia="Calibri" w:hAnsi="Times New Roman" w:cs="Times New Roman"/>
                <w:sz w:val="20"/>
                <w:szCs w:val="20"/>
              </w:rPr>
              <w:fldChar w:fldCharType="separate"/>
            </w:r>
            <w:r w:rsidR="00DB7723" w:rsidRPr="00DB7723">
              <w:rPr>
                <w:rFonts w:ascii="Times New Roman" w:hAnsi="Times New Roman" w:cs="Times New Roman"/>
                <w:sz w:val="20"/>
                <w:szCs w:val="24"/>
              </w:rPr>
              <w:t>[3]</w:t>
            </w:r>
            <w:r w:rsidRPr="008148BD">
              <w:rPr>
                <w:rFonts w:ascii="Times New Roman" w:eastAsia="Calibri" w:hAnsi="Times New Roman" w:cs="Times New Roman"/>
                <w:sz w:val="20"/>
                <w:szCs w:val="20"/>
              </w:rPr>
              <w:fldChar w:fldCharType="end"/>
            </w:r>
          </w:p>
        </w:tc>
      </w:tr>
      <w:tr w:rsidR="009F0D8A" w:rsidRPr="008148BD" w14:paraId="240272EF" w14:textId="77777777" w:rsidTr="00591437">
        <w:trPr>
          <w:trHeight w:val="340"/>
        </w:trPr>
        <w:tc>
          <w:tcPr>
            <w:tcW w:w="2552" w:type="dxa"/>
            <w:tcBorders>
              <w:top w:val="nil"/>
              <w:bottom w:val="nil"/>
            </w:tcBorders>
            <w:noWrap/>
          </w:tcPr>
          <w:p w14:paraId="41C3C9BC"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Lamivudine</w:t>
            </w:r>
          </w:p>
        </w:tc>
        <w:tc>
          <w:tcPr>
            <w:tcW w:w="2835" w:type="dxa"/>
            <w:tcBorders>
              <w:top w:val="nil"/>
              <w:bottom w:val="nil"/>
            </w:tcBorders>
            <w:noWrap/>
          </w:tcPr>
          <w:p w14:paraId="0F1EFC3A"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0.004</w:t>
            </w:r>
          </w:p>
        </w:tc>
        <w:tc>
          <w:tcPr>
            <w:tcW w:w="2126" w:type="dxa"/>
            <w:tcBorders>
              <w:top w:val="nil"/>
              <w:bottom w:val="nil"/>
            </w:tcBorders>
            <w:noWrap/>
          </w:tcPr>
          <w:p w14:paraId="32BF0920"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USA</w:t>
            </w:r>
          </w:p>
        </w:tc>
        <w:tc>
          <w:tcPr>
            <w:tcW w:w="1559" w:type="dxa"/>
            <w:tcBorders>
              <w:top w:val="nil"/>
              <w:bottom w:val="nil"/>
            </w:tcBorders>
            <w:noWrap/>
          </w:tcPr>
          <w:p w14:paraId="65CDD21C" w14:textId="421C37CE" w:rsidR="009F0D8A" w:rsidRPr="008148BD" w:rsidRDefault="009F0D8A" w:rsidP="00591437">
            <w:pPr>
              <w:spacing w:line="360" w:lineRule="auto"/>
              <w:jc w:val="center"/>
              <w:rPr>
                <w:rFonts w:ascii="Times New Roman" w:eastAsia="Calibri" w:hAnsi="Times New Roman" w:cs="Times New Roman"/>
                <w:sz w:val="20"/>
                <w:szCs w:val="20"/>
              </w:rPr>
            </w:pPr>
            <w:r w:rsidRPr="008148BD">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rqraojqf1","properties":{"formattedCitation":"[22]","plainCitation":"[22]","noteIndex":0},"citationItems":[{"id":"bvZVep35/DnrSI5hH","uris":["http://zotero.org/users/8372031/items/T4HAVRI6"],"itemData":{"id":165,"type":"article-journal","abstract":"Mobile and persistent chemicals that are present in urban wastewater, such as pharmaceuticals, may survive on-site or municipal wastewater treatment and post-discharge environmental processes. These pharmaceuticals have the potential to reach surface and groundwaters, essential drinking-water sources. A joint, two-phase U.S. Geological Survey-U.S. Environmental Protection Agency study examined source and treated waters from 25 drinking-water treatment plants from across the United States. Treatment plants that had probable wastewater inputs to their source waters were selected to assess the prevalence of pharmaceuticals in such source waters, and to identify which pharmaceuticals persist through drinking-water treatment. All samples were analyzed for 24 pharmaceuticals in Phase I and for 118 in Phase II.","container-title":"Science of The Total Environment","DOI":"10.1016/j.scitotenv.2016.03.128","ISSN":"00489697","journalAbbreviation":"Science of The Total Environment","language":"en","page":"1629-1642","source":"DOI.org (Crossref)","title":"Nationwide reconnaissance of contaminants of emerging concern in source and treated drinking waters of the United States: Pharmaceuticals","title-short":"Nationwide reconnaissance of contaminants of emerging concern in source and treated drinking waters of the United States","volume":"579","author":[{"family":"Furlong","given":"Edward T."},{"family":"Batt","given":"Angela L."},{"family":"Glassmeyer","given":"Susan T."},{"family":"Noriega","given":"Mary C."},{"family":"Kolpin","given":"Dana W."},{"family":"Mash","given":"Heath"},{"family":"Schenck","given":"Kathleen M."}],"issued":{"date-parts":[["2017",2]]}}}],"schema":"https://github.com/citation-style-language/schema/raw/master/csl-citation.json"} </w:instrText>
            </w:r>
            <w:r w:rsidRPr="008148BD">
              <w:rPr>
                <w:rFonts w:ascii="Times New Roman" w:eastAsia="Calibri" w:hAnsi="Times New Roman" w:cs="Times New Roman"/>
                <w:sz w:val="20"/>
                <w:szCs w:val="20"/>
              </w:rPr>
              <w:fldChar w:fldCharType="separate"/>
            </w:r>
            <w:r w:rsidR="00186B95" w:rsidRPr="00186B95">
              <w:rPr>
                <w:rFonts w:ascii="Times New Roman" w:hAnsi="Times New Roman" w:cs="Times New Roman"/>
                <w:sz w:val="20"/>
              </w:rPr>
              <w:t>[22]</w:t>
            </w:r>
            <w:r w:rsidRPr="008148BD">
              <w:rPr>
                <w:rFonts w:ascii="Times New Roman" w:eastAsia="Calibri" w:hAnsi="Times New Roman" w:cs="Times New Roman"/>
                <w:sz w:val="20"/>
                <w:szCs w:val="20"/>
              </w:rPr>
              <w:fldChar w:fldCharType="end"/>
            </w:r>
          </w:p>
        </w:tc>
      </w:tr>
      <w:tr w:rsidR="009F0D8A" w:rsidRPr="008148BD" w14:paraId="4DEAABAB" w14:textId="77777777" w:rsidTr="00591437">
        <w:trPr>
          <w:trHeight w:val="340"/>
        </w:trPr>
        <w:tc>
          <w:tcPr>
            <w:tcW w:w="2552" w:type="dxa"/>
            <w:tcBorders>
              <w:top w:val="nil"/>
              <w:bottom w:val="nil"/>
            </w:tcBorders>
            <w:noWrap/>
          </w:tcPr>
          <w:p w14:paraId="0D0010D8"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Lamivudine</w:t>
            </w:r>
          </w:p>
        </w:tc>
        <w:tc>
          <w:tcPr>
            <w:tcW w:w="2835" w:type="dxa"/>
            <w:tcBorders>
              <w:top w:val="nil"/>
              <w:bottom w:val="nil"/>
            </w:tcBorders>
            <w:noWrap/>
          </w:tcPr>
          <w:p w14:paraId="5692F606" w14:textId="514A88C0"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lt;</w:t>
            </w:r>
            <w:r w:rsidR="00591437">
              <w:rPr>
                <w:rFonts w:ascii="Times New Roman" w:eastAsia="Calibri" w:hAnsi="Times New Roman" w:cs="Times New Roman"/>
                <w:sz w:val="20"/>
                <w:szCs w:val="20"/>
              </w:rPr>
              <w:t xml:space="preserve"> </w:t>
            </w:r>
            <w:r w:rsidRPr="008148BD">
              <w:rPr>
                <w:rFonts w:ascii="Times New Roman" w:eastAsia="Calibri" w:hAnsi="Times New Roman" w:cs="Times New Roman"/>
                <w:sz w:val="20"/>
                <w:szCs w:val="20"/>
              </w:rPr>
              <w:t>0.001</w:t>
            </w:r>
          </w:p>
        </w:tc>
        <w:tc>
          <w:tcPr>
            <w:tcW w:w="2126" w:type="dxa"/>
            <w:tcBorders>
              <w:top w:val="nil"/>
              <w:bottom w:val="nil"/>
            </w:tcBorders>
            <w:noWrap/>
          </w:tcPr>
          <w:p w14:paraId="5EF52FED"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Germany</w:t>
            </w:r>
          </w:p>
        </w:tc>
        <w:tc>
          <w:tcPr>
            <w:tcW w:w="1559" w:type="dxa"/>
            <w:tcBorders>
              <w:top w:val="nil"/>
              <w:bottom w:val="nil"/>
            </w:tcBorders>
            <w:noWrap/>
          </w:tcPr>
          <w:p w14:paraId="7F3C7893" w14:textId="1CB2DB9C" w:rsidR="009F0D8A" w:rsidRPr="008148BD" w:rsidRDefault="009F0D8A" w:rsidP="00591437">
            <w:pPr>
              <w:spacing w:line="360" w:lineRule="auto"/>
              <w:jc w:val="center"/>
              <w:rPr>
                <w:rFonts w:ascii="Times New Roman" w:eastAsia="Calibri" w:hAnsi="Times New Roman" w:cs="Times New Roman"/>
                <w:sz w:val="20"/>
                <w:szCs w:val="20"/>
              </w:rPr>
            </w:pPr>
            <w:r w:rsidRPr="008148BD">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1ua56cf2h0","properties":{"formattedCitation":"[23]","plainCitation":"[23]","noteIndex":0},"citationItems":[{"id":"bvZVep35/12ou2mA2","uris":["http://zotero.org/users/8372031/items/KBI9N4RY"],"itemData":{"id":133,"type":"article-journal","container-title":"Journal of Chromatography A","DOI":"10.1016/j.chroma.2017.12.023","ISSN":"00219673","journalAbbreviation":"Journal of Chromatography A","language":"en","page":"27-43","source":"DOI.org (Crossref)","title":"Utilization of large volume zwitterionic hydrophilic interaction liquid chromatography for the analysis of polar pharmaceuticals in aqueous environmental samples: Benefits and limitations","title-short":"Utilization of large volume zwitterionic hydrophilic interaction liquid chromatography for the analysis of polar pharmaceuticals in aqueous environmental samples","volume":"1535","author":[{"family":"Boulard","given":"Lise"},{"family":"Dierkes","given":"Georg"},{"family":"Ternes","given":"Thomas"}],"issued":{"date-parts":[["2018",2]]}}}],"schema":"https://github.com/citation-style-language/schema/raw/master/csl-citation.json"} </w:instrText>
            </w:r>
            <w:r w:rsidRPr="008148BD">
              <w:rPr>
                <w:rFonts w:ascii="Times New Roman" w:eastAsia="Calibri" w:hAnsi="Times New Roman" w:cs="Times New Roman"/>
                <w:sz w:val="20"/>
                <w:szCs w:val="20"/>
              </w:rPr>
              <w:fldChar w:fldCharType="separate"/>
            </w:r>
            <w:r w:rsidR="00186B95" w:rsidRPr="00186B95">
              <w:rPr>
                <w:rFonts w:ascii="Times New Roman" w:hAnsi="Times New Roman" w:cs="Times New Roman"/>
                <w:sz w:val="20"/>
              </w:rPr>
              <w:t>[23]</w:t>
            </w:r>
            <w:r w:rsidRPr="008148BD">
              <w:rPr>
                <w:rFonts w:ascii="Times New Roman" w:eastAsia="Calibri" w:hAnsi="Times New Roman" w:cs="Times New Roman"/>
                <w:sz w:val="20"/>
                <w:szCs w:val="20"/>
              </w:rPr>
              <w:fldChar w:fldCharType="end"/>
            </w:r>
          </w:p>
        </w:tc>
      </w:tr>
      <w:tr w:rsidR="009F0D8A" w:rsidRPr="008148BD" w14:paraId="2B719F70" w14:textId="77777777" w:rsidTr="00591437">
        <w:trPr>
          <w:trHeight w:val="340"/>
        </w:trPr>
        <w:tc>
          <w:tcPr>
            <w:tcW w:w="2552" w:type="dxa"/>
            <w:tcBorders>
              <w:top w:val="nil"/>
            </w:tcBorders>
            <w:noWrap/>
            <w:hideMark/>
          </w:tcPr>
          <w:p w14:paraId="3EC89A29"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Zalcitabine</w:t>
            </w:r>
          </w:p>
        </w:tc>
        <w:tc>
          <w:tcPr>
            <w:tcW w:w="2835" w:type="dxa"/>
            <w:tcBorders>
              <w:top w:val="nil"/>
            </w:tcBorders>
            <w:noWrap/>
            <w:hideMark/>
          </w:tcPr>
          <w:p w14:paraId="30CEE4F9"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0.008</w:t>
            </w:r>
          </w:p>
        </w:tc>
        <w:tc>
          <w:tcPr>
            <w:tcW w:w="2126" w:type="dxa"/>
            <w:tcBorders>
              <w:top w:val="nil"/>
            </w:tcBorders>
            <w:noWrap/>
            <w:hideMark/>
          </w:tcPr>
          <w:p w14:paraId="0C32E247"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South Africa</w:t>
            </w:r>
          </w:p>
        </w:tc>
        <w:tc>
          <w:tcPr>
            <w:tcW w:w="1559" w:type="dxa"/>
            <w:tcBorders>
              <w:top w:val="nil"/>
            </w:tcBorders>
            <w:noWrap/>
            <w:hideMark/>
          </w:tcPr>
          <w:p w14:paraId="171F6BA7" w14:textId="35E87BDE" w:rsidR="009F0D8A" w:rsidRPr="008148BD" w:rsidRDefault="009F0D8A" w:rsidP="00591437">
            <w:pPr>
              <w:spacing w:line="360" w:lineRule="auto"/>
              <w:jc w:val="center"/>
              <w:rPr>
                <w:rFonts w:ascii="Times New Roman" w:eastAsia="Calibri" w:hAnsi="Times New Roman" w:cs="Times New Roman"/>
                <w:sz w:val="20"/>
                <w:szCs w:val="20"/>
              </w:rPr>
            </w:pPr>
            <w:r w:rsidRPr="008148BD">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1k76a66gqb","properties":{"formattedCitation":"[14]","plainCitation":"[14]","noteIndex":0},"citationItems":[{"id":"bvZVep35/bL4Xryac","uris":["http://zotero.org/users/local/3FsyJZw4/items/RV482U5P"],"itemData":{"id":"VroYY1XY/fDWZFiSd","type":"article-journal","abstract":"The study and quantiﬁcation of personal care products, such as pharmaceuticals, in surface water has become popular in recent years; yet very little description of these compounds’ presence in South African surface water exists in the literature. Antiretrovirals (ARVs), used to treat human immunodeﬁciency virus (HIV) are rarely considered within this ﬁeld. A new method for the simultaneous quantiﬁcation of 12 antiretroviral compounds in surface water using the standard addition method is described. Water samples were concentrated by a generic automated solid phase extraction method and analysed by ultrahigh pressure liquid chromatography tandem mass spectrometry (UHPLC-MS/MS). Substantial matrix effect was encountered in the samples with an average method detection limit of 90.4 ng/L. This is the ﬁrst reported countrywide survey of South African surface water for the quantiﬁcation of these compounds with average concentrations ranging between 26.5 and 430 ng/L.","container-title":"Environmental Pollution","DOI":"10.1016/j.envpol.2015.01.030","ISSN":"02697491","journalAbbreviation":"Environmental Pollution","language":"en","page":"235-243","source":"DOI.org (Crossref)","title":"The occurrence of anti-retroviral compounds used for HIV treatment in South African surface water","volume":"199","author":[{"family":"Wood","given":"Timothy Paul"},{"family":"Duvenage","given":"Cornelia S.J."},{"family":"Rohwer","given":"Egmont"}],"issued":{"date-parts":[["2015",4]]}}}],"schema":"https://github.com/citation-style-language/schema/raw/master/csl-citation.json"} </w:instrText>
            </w:r>
            <w:r w:rsidRPr="008148BD">
              <w:rPr>
                <w:rFonts w:ascii="Times New Roman" w:eastAsia="Calibri" w:hAnsi="Times New Roman" w:cs="Times New Roman"/>
                <w:sz w:val="20"/>
                <w:szCs w:val="20"/>
              </w:rPr>
              <w:fldChar w:fldCharType="separate"/>
            </w:r>
            <w:r w:rsidR="00FB568D" w:rsidRPr="00FB568D">
              <w:rPr>
                <w:rFonts w:ascii="Times New Roman" w:hAnsi="Times New Roman" w:cs="Times New Roman"/>
                <w:sz w:val="20"/>
                <w:szCs w:val="24"/>
              </w:rPr>
              <w:t>[14]</w:t>
            </w:r>
            <w:r w:rsidRPr="008148BD">
              <w:rPr>
                <w:rFonts w:ascii="Times New Roman" w:eastAsia="Calibri" w:hAnsi="Times New Roman" w:cs="Times New Roman"/>
                <w:sz w:val="20"/>
                <w:szCs w:val="20"/>
              </w:rPr>
              <w:fldChar w:fldCharType="end"/>
            </w:r>
          </w:p>
        </w:tc>
      </w:tr>
      <w:tr w:rsidR="009F0D8A" w:rsidRPr="008148BD" w14:paraId="3FB1DC7A" w14:textId="77777777" w:rsidTr="00591437">
        <w:trPr>
          <w:trHeight w:val="340"/>
        </w:trPr>
        <w:tc>
          <w:tcPr>
            <w:tcW w:w="2552" w:type="dxa"/>
            <w:noWrap/>
            <w:hideMark/>
          </w:tcPr>
          <w:p w14:paraId="40FE6740"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Zidovudine</w:t>
            </w:r>
          </w:p>
        </w:tc>
        <w:tc>
          <w:tcPr>
            <w:tcW w:w="2835" w:type="dxa"/>
            <w:noWrap/>
            <w:hideMark/>
          </w:tcPr>
          <w:p w14:paraId="7ACBDABD"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0.07</w:t>
            </w:r>
          </w:p>
        </w:tc>
        <w:tc>
          <w:tcPr>
            <w:tcW w:w="2126" w:type="dxa"/>
            <w:noWrap/>
            <w:hideMark/>
          </w:tcPr>
          <w:p w14:paraId="7993725A"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South Africa</w:t>
            </w:r>
          </w:p>
        </w:tc>
        <w:tc>
          <w:tcPr>
            <w:tcW w:w="1559" w:type="dxa"/>
            <w:noWrap/>
            <w:hideMark/>
          </w:tcPr>
          <w:p w14:paraId="2896E3E7" w14:textId="4C366135" w:rsidR="009F0D8A" w:rsidRPr="008148BD" w:rsidRDefault="009F0D8A" w:rsidP="00591437">
            <w:pPr>
              <w:spacing w:line="360" w:lineRule="auto"/>
              <w:jc w:val="center"/>
              <w:rPr>
                <w:rFonts w:ascii="Times New Roman" w:eastAsia="Calibri" w:hAnsi="Times New Roman" w:cs="Times New Roman"/>
                <w:sz w:val="20"/>
                <w:szCs w:val="20"/>
              </w:rPr>
            </w:pPr>
            <w:r w:rsidRPr="008148BD">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qrvg3doq4","properties":{"formattedCitation":"[14]","plainCitation":"[14]","noteIndex":0},"citationItems":[{"id":"bvZVep35/bL4Xryac","uris":["http://zotero.org/users/local/3FsyJZw4/items/RV482U5P"],"itemData":{"id":"VroYY1XY/fDWZFiSd","type":"article-journal","abstract":"The study and quantiﬁcation of personal care products, such as pharmaceuticals, in surface water has become popular in recent years; yet very little description of these compounds’ presence in South African surface water exists in the literature. Antiretrovirals (ARVs), used to treat human immunodeﬁciency virus (HIV) are rarely considered within this ﬁeld. A new method for the simultaneous quantiﬁcation of 12 antiretroviral compounds in surface water using the standard addition method is described. Water samples were concentrated by a generic automated solid phase extraction method and analysed by ultrahigh pressure liquid chromatography tandem mass spectrometry (UHPLC-MS/MS). Substantial matrix effect was encountered in the samples with an average method detection limit of 90.4 ng/L. This is the ﬁrst reported countrywide survey of South African surface water for the quantiﬁcation of these compounds with average concentrations ranging between 26.5 and 430 ng/L.","container-title":"Environmental Pollution","DOI":"10.1016/j.envpol.2015.01.030","ISSN":"02697491","journalAbbreviation":"Environmental Pollution","language":"en","page":"235-243","source":"DOI.org (Crossref)","title":"The occurrence of anti-retroviral compounds used for HIV treatment in South African surface water","volume":"199","author":[{"family":"Wood","given":"Timothy Paul"},{"family":"Duvenage","given":"Cornelia S.J."},{"family":"Rohwer","given":"Egmont"}],"issued":{"date-parts":[["2015",4]]}}}],"schema":"https://github.com/citation-style-language/schema/raw/master/csl-citation.json"} </w:instrText>
            </w:r>
            <w:r w:rsidRPr="008148BD">
              <w:rPr>
                <w:rFonts w:ascii="Times New Roman" w:eastAsia="Calibri" w:hAnsi="Times New Roman" w:cs="Times New Roman"/>
                <w:sz w:val="20"/>
                <w:szCs w:val="20"/>
              </w:rPr>
              <w:fldChar w:fldCharType="separate"/>
            </w:r>
            <w:r w:rsidR="00AD3927" w:rsidRPr="00AD3927">
              <w:rPr>
                <w:rFonts w:ascii="Times New Roman" w:hAnsi="Times New Roman" w:cs="Times New Roman"/>
                <w:sz w:val="20"/>
                <w:szCs w:val="24"/>
              </w:rPr>
              <w:t>[14]</w:t>
            </w:r>
            <w:r w:rsidRPr="008148BD">
              <w:rPr>
                <w:rFonts w:ascii="Times New Roman" w:eastAsia="Calibri" w:hAnsi="Times New Roman" w:cs="Times New Roman"/>
                <w:sz w:val="20"/>
                <w:szCs w:val="20"/>
              </w:rPr>
              <w:fldChar w:fldCharType="end"/>
            </w:r>
          </w:p>
        </w:tc>
      </w:tr>
      <w:tr w:rsidR="009F0D8A" w:rsidRPr="008148BD" w14:paraId="08D0B170" w14:textId="77777777" w:rsidTr="00591437">
        <w:trPr>
          <w:trHeight w:val="340"/>
        </w:trPr>
        <w:tc>
          <w:tcPr>
            <w:tcW w:w="2552" w:type="dxa"/>
            <w:noWrap/>
          </w:tcPr>
          <w:p w14:paraId="2563F9B5"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Zidovudine</w:t>
            </w:r>
          </w:p>
        </w:tc>
        <w:tc>
          <w:tcPr>
            <w:tcW w:w="2835" w:type="dxa"/>
            <w:noWrap/>
          </w:tcPr>
          <w:p w14:paraId="076F4FE0"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0.003</w:t>
            </w:r>
          </w:p>
        </w:tc>
        <w:tc>
          <w:tcPr>
            <w:tcW w:w="2126" w:type="dxa"/>
            <w:noWrap/>
          </w:tcPr>
          <w:p w14:paraId="545803EA"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Poland</w:t>
            </w:r>
          </w:p>
        </w:tc>
        <w:tc>
          <w:tcPr>
            <w:tcW w:w="1559" w:type="dxa"/>
            <w:noWrap/>
          </w:tcPr>
          <w:p w14:paraId="4F9B030C" w14:textId="61A33E44" w:rsidR="009F0D8A" w:rsidRPr="008148BD" w:rsidRDefault="009F0D8A" w:rsidP="00591437">
            <w:pPr>
              <w:spacing w:line="360" w:lineRule="auto"/>
              <w:jc w:val="center"/>
              <w:rPr>
                <w:rFonts w:ascii="Times New Roman" w:eastAsia="Calibri" w:hAnsi="Times New Roman" w:cs="Times New Roman"/>
                <w:sz w:val="20"/>
                <w:szCs w:val="20"/>
              </w:rPr>
            </w:pPr>
            <w:r w:rsidRPr="008148BD">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2nc418m7mu","properties":{"formattedCitation":"[24]","plainCitation":"[24]","noteIndex":0},"citationItems":[{"id":"bvZVep35/mwqP0gI2","uris":["http://zotero.org/users/local/3FsyJZw4/items/82Q64AXN"],"itemData":{"id":497,"type":"article-journal","container-title":"Environmental Science and Pollution Research","DOI":"10.1007/s11356-017-0861-x","ISSN":"0944-1344, 1614-7499","issue":"6","journalAbbreviation":"Environ Sci Pollut Res","language":"en","page":"5788-5807","source":"DOI.org (Crossref)","title":"Occurrence of antimicrobial agents, drug-resistant bacteria, and genes in the sewage-impacted Vistula River (Poland)","volume":"25","author":[{"family":"Giebułtowicz","given":"Joanna"},{"family":"Tyski","given":"Stefan"},{"family":"Wolinowska","given":"Renata"},{"family":"Grzybowska","given":"Wanda"},{"family":"Zaręba","given":"Tomasz"},{"family":"Drobniewska","given":"Agata"},{"family":"Wroczyński","given":"Piotr"},{"family":"Nałęcz-Jawecki","given":"Grzegorz"}],"issued":{"date-parts":[["2018",2]]}}}],"schema":"https://github.com/citation-style-language/schema/raw/master/csl-citation.json"} </w:instrText>
            </w:r>
            <w:r w:rsidRPr="008148BD">
              <w:rPr>
                <w:rFonts w:ascii="Times New Roman" w:eastAsia="Calibri" w:hAnsi="Times New Roman" w:cs="Times New Roman"/>
                <w:sz w:val="20"/>
                <w:szCs w:val="20"/>
              </w:rPr>
              <w:fldChar w:fldCharType="separate"/>
            </w:r>
            <w:r w:rsidR="00B954B1" w:rsidRPr="00B954B1">
              <w:rPr>
                <w:rFonts w:ascii="Times New Roman" w:hAnsi="Times New Roman" w:cs="Times New Roman"/>
                <w:sz w:val="20"/>
              </w:rPr>
              <w:t>[24]</w:t>
            </w:r>
            <w:r w:rsidRPr="008148BD">
              <w:rPr>
                <w:rFonts w:ascii="Times New Roman" w:eastAsia="Calibri" w:hAnsi="Times New Roman" w:cs="Times New Roman"/>
                <w:sz w:val="20"/>
                <w:szCs w:val="20"/>
              </w:rPr>
              <w:fldChar w:fldCharType="end"/>
            </w:r>
          </w:p>
        </w:tc>
      </w:tr>
      <w:tr w:rsidR="009F0D8A" w:rsidRPr="008148BD" w14:paraId="767F88E8" w14:textId="77777777" w:rsidTr="00591437">
        <w:trPr>
          <w:trHeight w:val="340"/>
        </w:trPr>
        <w:tc>
          <w:tcPr>
            <w:tcW w:w="2552" w:type="dxa"/>
            <w:noWrap/>
            <w:hideMark/>
          </w:tcPr>
          <w:p w14:paraId="4933D381"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Zidovudine</w:t>
            </w:r>
          </w:p>
        </w:tc>
        <w:tc>
          <w:tcPr>
            <w:tcW w:w="2835" w:type="dxa"/>
            <w:noWrap/>
            <w:hideMark/>
          </w:tcPr>
          <w:p w14:paraId="6445D015"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0.02-0.03</w:t>
            </w:r>
          </w:p>
        </w:tc>
        <w:tc>
          <w:tcPr>
            <w:tcW w:w="2126" w:type="dxa"/>
            <w:noWrap/>
            <w:hideMark/>
          </w:tcPr>
          <w:p w14:paraId="654C95C3" w14:textId="77777777" w:rsidR="009F0D8A" w:rsidRPr="008148BD" w:rsidRDefault="009F0D8A" w:rsidP="00A4411A">
            <w:pPr>
              <w:spacing w:line="360" w:lineRule="auto"/>
              <w:jc w:val="both"/>
              <w:rPr>
                <w:rFonts w:ascii="Times New Roman" w:eastAsia="Calibri" w:hAnsi="Times New Roman" w:cs="Times New Roman"/>
                <w:sz w:val="20"/>
                <w:szCs w:val="20"/>
              </w:rPr>
            </w:pPr>
            <w:r w:rsidRPr="008148BD">
              <w:rPr>
                <w:rFonts w:ascii="Times New Roman" w:eastAsia="Calibri" w:hAnsi="Times New Roman" w:cs="Times New Roman"/>
                <w:sz w:val="20"/>
                <w:szCs w:val="20"/>
              </w:rPr>
              <w:t>Kenya</w:t>
            </w:r>
          </w:p>
        </w:tc>
        <w:tc>
          <w:tcPr>
            <w:tcW w:w="1559" w:type="dxa"/>
            <w:noWrap/>
            <w:hideMark/>
          </w:tcPr>
          <w:p w14:paraId="461A3567" w14:textId="0BBF18B4" w:rsidR="009F0D8A" w:rsidRPr="008148BD" w:rsidRDefault="009F0D8A" w:rsidP="00591437">
            <w:pPr>
              <w:spacing w:line="360" w:lineRule="auto"/>
              <w:jc w:val="center"/>
              <w:rPr>
                <w:rFonts w:ascii="Times New Roman" w:eastAsia="Calibri" w:hAnsi="Times New Roman" w:cs="Times New Roman"/>
                <w:sz w:val="20"/>
                <w:szCs w:val="20"/>
              </w:rPr>
            </w:pPr>
            <w:r w:rsidRPr="008148BD">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f0j17uac5","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8148BD">
              <w:rPr>
                <w:rFonts w:ascii="Times New Roman" w:eastAsia="Calibri" w:hAnsi="Times New Roman" w:cs="Times New Roman"/>
                <w:sz w:val="20"/>
                <w:szCs w:val="20"/>
              </w:rPr>
              <w:fldChar w:fldCharType="separate"/>
            </w:r>
            <w:r w:rsidR="00DB7723" w:rsidRPr="00DB7723">
              <w:rPr>
                <w:rFonts w:ascii="Times New Roman" w:hAnsi="Times New Roman" w:cs="Times New Roman"/>
                <w:sz w:val="20"/>
                <w:szCs w:val="24"/>
              </w:rPr>
              <w:t>[6]</w:t>
            </w:r>
            <w:r w:rsidRPr="008148BD">
              <w:rPr>
                <w:rFonts w:ascii="Times New Roman" w:eastAsia="Calibri" w:hAnsi="Times New Roman" w:cs="Times New Roman"/>
                <w:sz w:val="20"/>
                <w:szCs w:val="20"/>
              </w:rPr>
              <w:fldChar w:fldCharType="end"/>
            </w:r>
          </w:p>
        </w:tc>
      </w:tr>
      <w:bookmarkEnd w:id="6"/>
    </w:tbl>
    <w:p w14:paraId="3211B502" w14:textId="7D82685B" w:rsidR="00AC7906" w:rsidRDefault="00AC7906" w:rsidP="00AC7906">
      <w:pPr>
        <w:rPr>
          <w:rFonts w:ascii="Times New Roman" w:eastAsia="Calibri" w:hAnsi="Times New Roman" w:cs="Times New Roman"/>
          <w:sz w:val="24"/>
          <w:szCs w:val="24"/>
          <w:lang w:val="en-ZA"/>
        </w:rPr>
      </w:pPr>
    </w:p>
    <w:p w14:paraId="0EEA54A3" w14:textId="287A6B8A" w:rsidR="003F7F0A" w:rsidRDefault="001A1E6E" w:rsidP="00AC7906">
      <w:pPr>
        <w:rPr>
          <w:rFonts w:ascii="Times New Roman" w:eastAsia="Calibri" w:hAnsi="Times New Roman" w:cs="Times New Roman"/>
          <w:sz w:val="24"/>
          <w:szCs w:val="24"/>
          <w:lang w:val="en-ZA"/>
        </w:rPr>
      </w:pPr>
      <w:r w:rsidRPr="001A1E6E">
        <w:rPr>
          <w:rFonts w:ascii="Times New Roman" w:eastAsia="Calibri" w:hAnsi="Times New Roman" w:cs="Arial"/>
          <w:noProof/>
          <w:sz w:val="24"/>
          <w:lang w:val="en-ZA" w:eastAsia="en-ZA"/>
        </w:rPr>
        <w:lastRenderedPageBreak/>
        <mc:AlternateContent>
          <mc:Choice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Requires="cx4">
            <w:drawing>
              <wp:inline distT="0" distB="0" distL="0" distR="0" wp14:anchorId="7B7C659F" wp14:editId="7E03E80A">
                <wp:extent cx="5997600" cy="3924000"/>
                <wp:effectExtent l="0" t="0" r="3175" b="635"/>
                <wp:docPr id="1" name="Chart 1">
                  <a:extLst xmlns:a="http://schemas.openxmlformats.org/drawingml/2006/main">
                    <a:ext uri="{FF2B5EF4-FFF2-40B4-BE49-F238E27FC236}">
                      <a16:creationId xmlns:a16="http://schemas.microsoft.com/office/drawing/2014/main" id="{D49850A1-3879-47B5-8CA7-9471706AE62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9"/>
                  </a:graphicData>
                </a:graphic>
              </wp:inline>
            </w:drawing>
          </mc:Choice>
          <mc:Fallback>
            <w:drawing>
              <wp:inline distT="0" distB="0" distL="0" distR="0" wp14:anchorId="7B7C659F" wp14:editId="7E03E80A">
                <wp:extent cx="5997600" cy="3924000"/>
                <wp:effectExtent l="0" t="0" r="3175" b="635"/>
                <wp:docPr id="1" name="Chart 1">
                  <a:extLst xmlns:a="http://schemas.openxmlformats.org/drawingml/2006/main">
                    <a:ext uri="{FF2B5EF4-FFF2-40B4-BE49-F238E27FC236}">
                      <a16:creationId xmlns:a16="http://schemas.microsoft.com/office/drawing/2014/main" id="{D49850A1-3879-47B5-8CA7-9471706AE62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 name="Chart 1">
                          <a:extLst>
                            <a:ext uri="{FF2B5EF4-FFF2-40B4-BE49-F238E27FC236}">
                              <a16:creationId xmlns:a16="http://schemas.microsoft.com/office/drawing/2014/main" id="{D49850A1-3879-47B5-8CA7-9471706AE62C}"/>
                            </a:ext>
                          </a:extLst>
                        </pic:cNvPr>
                        <pic:cNvPicPr>
                          <a:picLocks noGrp="1" noRot="1" noChangeAspect="1" noMove="1" noResize="1" noEditPoints="1" noAdjustHandles="1" noChangeArrowheads="1" noChangeShapeType="1"/>
                        </pic:cNvPicPr>
                      </pic:nvPicPr>
                      <pic:blipFill>
                        <a:blip r:embed="rId10"/>
                        <a:stretch>
                          <a:fillRect/>
                        </a:stretch>
                      </pic:blipFill>
                      <pic:spPr>
                        <a:xfrm>
                          <a:off x="0" y="0"/>
                          <a:ext cx="5997575" cy="3923665"/>
                        </a:xfrm>
                        <a:prstGeom prst="rect">
                          <a:avLst/>
                        </a:prstGeom>
                      </pic:spPr>
                    </pic:pic>
                  </a:graphicData>
                </a:graphic>
              </wp:inline>
            </w:drawing>
          </mc:Fallback>
        </mc:AlternateContent>
      </w:r>
    </w:p>
    <w:p w14:paraId="4E7776AF" w14:textId="7116796B" w:rsidR="00B13866" w:rsidRDefault="004126DE" w:rsidP="008148BD">
      <w:pPr>
        <w:spacing w:after="240" w:line="360" w:lineRule="auto"/>
        <w:jc w:val="both"/>
        <w:rPr>
          <w:rFonts w:ascii="Times New Roman" w:eastAsia="Calibri" w:hAnsi="Times New Roman" w:cs="Times New Roman"/>
          <w:sz w:val="24"/>
          <w:szCs w:val="24"/>
          <w:lang w:val="en-ZA"/>
        </w:rPr>
      </w:pPr>
      <w:bookmarkStart w:id="7" w:name="_Ref101265302"/>
      <w:bookmarkStart w:id="8" w:name="_Ref101265248"/>
      <w:bookmarkStart w:id="9" w:name="_Toc103375103"/>
      <w:r w:rsidRPr="004126DE">
        <w:rPr>
          <w:rFonts w:ascii="Times New Roman" w:eastAsia="Calibri" w:hAnsi="Times New Roman" w:cs="Times New Roman"/>
          <w:b/>
          <w:iCs/>
          <w:sz w:val="24"/>
          <w:szCs w:val="24"/>
        </w:rPr>
        <w:t>Figure 2</w:t>
      </w:r>
      <w:bookmarkEnd w:id="7"/>
      <w:r w:rsidRPr="004126DE">
        <w:rPr>
          <w:rFonts w:ascii="Times New Roman" w:eastAsia="Calibri" w:hAnsi="Times New Roman" w:cs="Times New Roman"/>
          <w:iCs/>
          <w:sz w:val="24"/>
          <w:szCs w:val="24"/>
        </w:rPr>
        <w:t xml:space="preserve">: </w:t>
      </w:r>
      <w:bookmarkStart w:id="10" w:name="_Ref101265265"/>
      <w:r w:rsidRPr="004126DE">
        <w:rPr>
          <w:rFonts w:ascii="Times New Roman" w:eastAsia="Calibri" w:hAnsi="Times New Roman" w:cs="Times New Roman"/>
          <w:iCs/>
          <w:sz w:val="24"/>
          <w:szCs w:val="24"/>
        </w:rPr>
        <w:t>Global statistics of PLWHIV in 2021 based on Joint United Nations Programme on HIV/AIDS (UNAIDS) data (UNAIDS,2021).</w:t>
      </w:r>
      <w:bookmarkEnd w:id="8"/>
      <w:bookmarkEnd w:id="9"/>
      <w:bookmarkEnd w:id="10"/>
    </w:p>
    <w:p w14:paraId="5C02305E" w14:textId="5B067890" w:rsidR="003F7F0A" w:rsidRDefault="003F7F0A" w:rsidP="00AC7906">
      <w:pPr>
        <w:rPr>
          <w:rFonts w:ascii="Times New Roman" w:eastAsia="Calibri" w:hAnsi="Times New Roman" w:cs="Times New Roman"/>
          <w:sz w:val="24"/>
          <w:szCs w:val="24"/>
          <w:lang w:val="en-ZA"/>
        </w:rPr>
      </w:pPr>
    </w:p>
    <w:p w14:paraId="4CA202E2" w14:textId="77777777" w:rsidR="009F0D8A" w:rsidRPr="00AC7906" w:rsidRDefault="009F0D8A" w:rsidP="009F0D8A">
      <w:pPr>
        <w:keepNext/>
        <w:spacing w:after="240" w:line="360" w:lineRule="auto"/>
        <w:jc w:val="both"/>
        <w:rPr>
          <w:rFonts w:ascii="Calibri" w:eastAsia="Calibri" w:hAnsi="Calibri" w:cs="Times New Roman"/>
          <w:noProof/>
          <w:sz w:val="24"/>
          <w:lang w:val="en-ZA" w:eastAsia="en-ZA"/>
        </w:rPr>
      </w:pPr>
      <w:r w:rsidRPr="00AC7906">
        <w:rPr>
          <w:rFonts w:ascii="Calibri" w:eastAsia="Calibri" w:hAnsi="Calibri" w:cs="Times New Roman"/>
          <w:noProof/>
          <w:sz w:val="24"/>
          <w:lang w:val="en-ZA" w:eastAsia="en-ZA"/>
        </w:rPr>
        <w:lastRenderedPageBreak/>
        <mc:AlternateContent>
          <mc:Choice Requires="wps">
            <w:drawing>
              <wp:anchor distT="0" distB="0" distL="114300" distR="114300" simplePos="0" relativeHeight="251669504" behindDoc="0" locked="0" layoutInCell="1" allowOverlap="1" wp14:anchorId="41E11FD9" wp14:editId="1EC49245">
                <wp:simplePos x="0" y="0"/>
                <wp:positionH relativeFrom="column">
                  <wp:posOffset>3476978</wp:posOffset>
                </wp:positionH>
                <wp:positionV relativeFrom="paragraph">
                  <wp:posOffset>3127022</wp:posOffset>
                </wp:positionV>
                <wp:extent cx="2731911" cy="180622"/>
                <wp:effectExtent l="0" t="0" r="0" b="0"/>
                <wp:wrapNone/>
                <wp:docPr id="41" name="Rectangle 41"/>
                <wp:cNvGraphicFramePr/>
                <a:graphic xmlns:a="http://schemas.openxmlformats.org/drawingml/2006/main">
                  <a:graphicData uri="http://schemas.microsoft.com/office/word/2010/wordprocessingShape">
                    <wps:wsp>
                      <wps:cNvSpPr/>
                      <wps:spPr>
                        <a:xfrm>
                          <a:off x="0" y="0"/>
                          <a:ext cx="2731911" cy="180622"/>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024E26E" id="Rectangle 41" o:spid="_x0000_s1026" style="position:absolute;margin-left:273.8pt;margin-top:246.2pt;width:215.1pt;height:14.2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" fillcolor="window" stroked="f" strokeweight="1pt"/>
            </w:pict>
          </mc:Fallback>
        </mc:AlternateContent>
      </w:r>
      <w:r w:rsidRPr="00AC7906">
        <w:rPr>
          <w:rFonts w:ascii="Calibri" w:eastAsia="Calibri" w:hAnsi="Calibri" w:cs="Times New Roman"/>
          <w:noProof/>
          <w:sz w:val="24"/>
          <w:lang w:val="en-ZA" w:eastAsia="en-ZA"/>
        </w:rPr>
        <mc:AlternateContent>
          <mc:Choice Requires="wps">
            <w:drawing>
              <wp:anchor distT="0" distB="0" distL="114300" distR="114300" simplePos="0" relativeHeight="251667456" behindDoc="0" locked="0" layoutInCell="1" allowOverlap="1" wp14:anchorId="4622EAAE" wp14:editId="762C2878">
                <wp:simplePos x="0" y="0"/>
                <wp:positionH relativeFrom="column">
                  <wp:posOffset>78811</wp:posOffset>
                </wp:positionH>
                <wp:positionV relativeFrom="paragraph">
                  <wp:posOffset>11007</wp:posOffset>
                </wp:positionV>
                <wp:extent cx="428977" cy="406400"/>
                <wp:effectExtent l="0" t="0" r="0" b="0"/>
                <wp:wrapNone/>
                <wp:docPr id="44" name="Rectangle 44"/>
                <wp:cNvGraphicFramePr/>
                <a:graphic xmlns:a="http://schemas.openxmlformats.org/drawingml/2006/main">
                  <a:graphicData uri="http://schemas.microsoft.com/office/word/2010/wordprocessingShape">
                    <wps:wsp>
                      <wps:cNvSpPr/>
                      <wps:spPr>
                        <a:xfrm>
                          <a:off x="0" y="0"/>
                          <a:ext cx="428977" cy="406400"/>
                        </a:xfrm>
                        <a:prstGeom prst="rect">
                          <a:avLst/>
                        </a:prstGeom>
                        <a:noFill/>
                        <a:ln w="12700" cap="flat" cmpd="sng" algn="ctr">
                          <a:noFill/>
                          <a:prstDash val="solid"/>
                          <a:miter lim="800000"/>
                        </a:ln>
                        <a:effectLst/>
                      </wps:spPr>
                      <wps:txbx>
                        <w:txbxContent>
                          <w:p w14:paraId="4B0F681B" w14:textId="77777777" w:rsidR="003F65CA" w:rsidRPr="00194E5E" w:rsidRDefault="003F65CA" w:rsidP="009F0D8A">
                            <w:pPr>
                              <w:jc w:val="center"/>
                              <w:rPr>
                                <w:rFonts w:ascii="Times New Roman" w:hAnsi="Times New Roman" w:cs="Times New Roman"/>
                                <w:sz w:val="24"/>
                                <w:szCs w:val="24"/>
                              </w:rPr>
                            </w:pPr>
                            <w:r w:rsidRPr="00194E5E">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622EAAE" id="Rectangle 44" o:spid="_x0000_s1026" style="position:absolute;left:0;text-align:left;margin-left:6.2pt;margin-top:.85pt;width:33.8pt;height:3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" filled="f" stroked="f" strokeweight="1pt">
                <v:textbox>
                  <w:txbxContent>
                    <w:p w14:paraId="4B0F681B" w14:textId="77777777" w:rsidR="003F65CA" w:rsidRPr="00194E5E" w:rsidRDefault="003F65CA" w:rsidP="009F0D8A">
                      <w:pPr>
                        <w:jc w:val="center"/>
                        <w:rPr>
                          <w:rFonts w:ascii="Times New Roman" w:hAnsi="Times New Roman" w:cs="Times New Roman"/>
                          <w:sz w:val="24"/>
                          <w:szCs w:val="24"/>
                        </w:rPr>
                      </w:pPr>
                      <w:r w:rsidRPr="00194E5E">
                        <w:rPr>
                          <w:rFonts w:ascii="Times New Roman" w:hAnsi="Times New Roman" w:cs="Times New Roman"/>
                          <w:sz w:val="24"/>
                          <w:szCs w:val="24"/>
                        </w:rPr>
                        <w:t>(a)</w:t>
                      </w:r>
                    </w:p>
                  </w:txbxContent>
                </v:textbox>
              </v:rect>
            </w:pict>
          </mc:Fallback>
        </mc:AlternateContent>
      </w:r>
      <w:r w:rsidRPr="00AC7906">
        <w:rPr>
          <w:rFonts w:ascii="Times New Roman" w:eastAsia="Calibri" w:hAnsi="Times New Roman" w:cs="Times New Roman"/>
          <w:noProof/>
          <w:sz w:val="24"/>
          <w:lang w:val="en-ZA" w:eastAsia="en-ZA"/>
        </w:rPr>
        <w:drawing>
          <wp:inline distT="0" distB="0" distL="0" distR="0" wp14:anchorId="2F360441" wp14:editId="171987C5">
            <wp:extent cx="6264275" cy="3363595"/>
            <wp:effectExtent l="0" t="0" r="3175" b="8255"/>
            <wp:docPr id="47" name="Chart 47">
              <a:extLst xmlns:a="http://schemas.openxmlformats.org/drawingml/2006/main">
                <a:ext uri="{FF2B5EF4-FFF2-40B4-BE49-F238E27FC236}">
                  <a16:creationId xmlns:a16="http://schemas.microsoft.com/office/drawing/2014/main" id="{0485A0CD-4445-45A4-A484-9FA015DB60F7}"/>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7" name="Chart 47">
                      <a:extLst>
                        <a:ext uri="{FF2B5EF4-FFF2-40B4-BE49-F238E27FC236}">
                          <a16:creationId xmlns:a16="http://schemas.microsoft.com/office/drawing/2014/main" id="{0485A0CD-4445-45A4-A484-9FA015DB60F7}"/>
                        </a:ext>
                      </a:extLst>
                    </pic:cNvPr>
                    <pic:cNvPicPr>
                      <a:picLocks noGrp="1" noRot="1" noChangeAspect="1" noMove="1" noResize="1" noEditPoints="1" noAdjustHandles="1" noChangeArrowheads="1" noChangeShapeType="1"/>
                    </pic:cNvPicPr>
                  </pic:nvPicPr>
                  <pic:blipFill>
                    <a:blip r:embed="rId11"/>
                    <a:stretch>
                      <a:fillRect/>
                    </a:stretch>
                  </pic:blipFill>
                  <pic:spPr>
                    <a:xfrm>
                      <a:off x="0" y="0"/>
                      <a:ext cx="6264275" cy="3363595"/>
                    </a:xfrm>
                    <a:prstGeom prst="rect">
                      <a:avLst/>
                    </a:prstGeom>
                  </pic:spPr>
                </pic:pic>
              </a:graphicData>
            </a:graphic>
          </wp:inline>
        </w:drawing>
      </w:r>
    </w:p>
    <w:p w14:paraId="7E557BC1" w14:textId="77777777" w:rsidR="009F0D8A" w:rsidRPr="00AC7906" w:rsidRDefault="009F0D8A" w:rsidP="009F0D8A">
      <w:pPr>
        <w:keepNext/>
        <w:spacing w:after="240" w:line="360" w:lineRule="auto"/>
        <w:jc w:val="both"/>
        <w:rPr>
          <w:rFonts w:ascii="Calibri" w:eastAsia="Calibri" w:hAnsi="Calibri" w:cs="Times New Roman"/>
          <w:noProof/>
          <w:sz w:val="24"/>
          <w:lang w:val="en-ZA" w:eastAsia="en-ZA"/>
        </w:rPr>
      </w:pPr>
      <w:r w:rsidRPr="00AC7906">
        <w:rPr>
          <w:rFonts w:ascii="Calibri" w:eastAsia="Calibri" w:hAnsi="Calibri" w:cs="Times New Roman"/>
          <w:noProof/>
          <w:sz w:val="24"/>
          <w:lang w:val="en-ZA" w:eastAsia="en-ZA"/>
        </w:rPr>
        <w:lastRenderedPageBreak/>
        <mc:AlternateContent>
          <mc:Choice Requires="wps">
            <w:drawing>
              <wp:anchor distT="0" distB="0" distL="114300" distR="114300" simplePos="0" relativeHeight="251668480" behindDoc="0" locked="0" layoutInCell="1" allowOverlap="1" wp14:anchorId="3B9E6CDD" wp14:editId="497A53ED">
                <wp:simplePos x="0" y="0"/>
                <wp:positionH relativeFrom="margin">
                  <wp:posOffset>22578</wp:posOffset>
                </wp:positionH>
                <wp:positionV relativeFrom="paragraph">
                  <wp:posOffset>164253</wp:posOffset>
                </wp:positionV>
                <wp:extent cx="473992" cy="349462"/>
                <wp:effectExtent l="0" t="0" r="0" b="0"/>
                <wp:wrapNone/>
                <wp:docPr id="45" name="Rectangle 45"/>
                <wp:cNvGraphicFramePr/>
                <a:graphic xmlns:a="http://schemas.openxmlformats.org/drawingml/2006/main">
                  <a:graphicData uri="http://schemas.microsoft.com/office/word/2010/wordprocessingShape">
                    <wps:wsp>
                      <wps:cNvSpPr/>
                      <wps:spPr>
                        <a:xfrm>
                          <a:off x="0" y="0"/>
                          <a:ext cx="473992" cy="349462"/>
                        </a:xfrm>
                        <a:prstGeom prst="rect">
                          <a:avLst/>
                        </a:prstGeom>
                        <a:noFill/>
                        <a:ln w="12700" cap="flat" cmpd="sng" algn="ctr">
                          <a:noFill/>
                          <a:prstDash val="solid"/>
                          <a:miter lim="800000"/>
                        </a:ln>
                        <a:effectLst/>
                      </wps:spPr>
                      <wps:txbx>
                        <w:txbxContent>
                          <w:p w14:paraId="5952A909" w14:textId="77777777" w:rsidR="003F65CA" w:rsidRPr="00194E5E" w:rsidRDefault="003F65CA" w:rsidP="009F0D8A">
                            <w:pPr>
                              <w:jc w:val="center"/>
                              <w:rPr>
                                <w:rFonts w:ascii="Times New Roman" w:hAnsi="Times New Roman" w:cs="Times New Roman"/>
                                <w:sz w:val="24"/>
                                <w:szCs w:val="24"/>
                              </w:rPr>
                            </w:pPr>
                            <w:r w:rsidRPr="00194E5E">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B9E6CDD" id="Rectangle 45" o:spid="_x0000_s1027" style="position:absolute;left:0;text-align:left;margin-left:1.8pt;margin-top:12.95pt;width:37.3pt;height:27.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" filled="f" stroked="f" strokeweight="1pt">
                <v:textbox>
                  <w:txbxContent>
                    <w:p w14:paraId="5952A909" w14:textId="77777777" w:rsidR="003F65CA" w:rsidRPr="00194E5E" w:rsidRDefault="003F65CA" w:rsidP="009F0D8A">
                      <w:pPr>
                        <w:jc w:val="center"/>
                        <w:rPr>
                          <w:rFonts w:ascii="Times New Roman" w:hAnsi="Times New Roman" w:cs="Times New Roman"/>
                          <w:sz w:val="24"/>
                          <w:szCs w:val="24"/>
                        </w:rPr>
                      </w:pPr>
                      <w:r w:rsidRPr="00194E5E">
                        <w:rPr>
                          <w:rFonts w:ascii="Times New Roman" w:hAnsi="Times New Roman" w:cs="Times New Roman"/>
                          <w:sz w:val="24"/>
                          <w:szCs w:val="24"/>
                        </w:rPr>
                        <w:t>(b)</w:t>
                      </w:r>
                    </w:p>
                  </w:txbxContent>
                </v:textbox>
                <w10:wrap anchorx="margin"/>
              </v:rect>
            </w:pict>
          </mc:Fallback>
        </mc:AlternateContent>
      </w:r>
      <w:r w:rsidRPr="00AC7906">
        <w:rPr>
          <w:rFonts w:ascii="Times New Roman" w:eastAsia="Calibri" w:hAnsi="Times New Roman" w:cs="Times New Roman"/>
          <w:noProof/>
          <w:sz w:val="24"/>
          <w:lang w:val="en-ZA" w:eastAsia="en-ZA"/>
        </w:rPr>
        <mc:AlternateContent>
          <mc:Choice Requires="wps">
            <w:drawing>
              <wp:anchor distT="0" distB="0" distL="114300" distR="114300" simplePos="0" relativeHeight="251666432" behindDoc="0" locked="0" layoutInCell="1" allowOverlap="1" wp14:anchorId="26F87E32" wp14:editId="74F2903F">
                <wp:simplePos x="0" y="0"/>
                <wp:positionH relativeFrom="column">
                  <wp:posOffset>3420533</wp:posOffset>
                </wp:positionH>
                <wp:positionV relativeFrom="paragraph">
                  <wp:posOffset>3466959</wp:posOffset>
                </wp:positionV>
                <wp:extent cx="2765778" cy="237067"/>
                <wp:effectExtent l="0" t="0" r="0" b="0"/>
                <wp:wrapNone/>
                <wp:docPr id="46" name="Rectangle 46"/>
                <wp:cNvGraphicFramePr/>
                <a:graphic xmlns:a="http://schemas.openxmlformats.org/drawingml/2006/main">
                  <a:graphicData uri="http://schemas.microsoft.com/office/word/2010/wordprocessingShape">
                    <wps:wsp>
                      <wps:cNvSpPr/>
                      <wps:spPr>
                        <a:xfrm>
                          <a:off x="0" y="0"/>
                          <a:ext cx="2765778" cy="23706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C73221A" id="Rectangle 46" o:spid="_x0000_s1026" style="position:absolute;margin-left:269.35pt;margin-top:273pt;width:217.8pt;height:18.6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" fillcolor="window" stroked="f" strokeweight="1pt"/>
            </w:pict>
          </mc:Fallback>
        </mc:AlternateContent>
      </w:r>
      <w:r w:rsidRPr="00AC7906">
        <w:rPr>
          <w:rFonts w:ascii="Times New Roman" w:eastAsia="Calibri" w:hAnsi="Times New Roman" w:cs="Times New Roman"/>
          <w:noProof/>
          <w:sz w:val="24"/>
          <w:lang w:val="en-ZA" w:eastAsia="en-ZA"/>
        </w:rPr>
        <w:drawing>
          <wp:inline distT="0" distB="0" distL="0" distR="0" wp14:anchorId="033DC518" wp14:editId="1894C955">
            <wp:extent cx="6231467" cy="3759200"/>
            <wp:effectExtent l="0" t="0" r="17145" b="12700"/>
            <wp:docPr id="48" name="Chart 48">
              <a:extLst xmlns:a="http://schemas.openxmlformats.org/drawingml/2006/main">
                <a:ext uri="{FF2B5EF4-FFF2-40B4-BE49-F238E27FC236}">
                  <a16:creationId xmlns:a16="http://schemas.microsoft.com/office/drawing/2014/main" id="{8820C23B-165A-4661-BC5E-FF53AD4CA41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8" name="Chart 48">
                      <a:extLst>
                        <a:ext uri="{FF2B5EF4-FFF2-40B4-BE49-F238E27FC236}">
                          <a16:creationId xmlns:a16="http://schemas.microsoft.com/office/drawing/2014/main" id="{8820C23B-165A-4661-BC5E-FF53AD4CA415}"/>
                        </a:ext>
                      </a:extLst>
                    </pic:cNvPr>
                    <pic:cNvPicPr>
                      <a:picLocks noGrp="1" noRot="1" noChangeAspect="1" noMove="1" noResize="1" noEditPoints="1" noAdjustHandles="1" noChangeArrowheads="1" noChangeShapeType="1"/>
                    </pic:cNvPicPr>
                  </pic:nvPicPr>
                  <pic:blipFill>
                    <a:blip r:embed="rId12"/>
                    <a:stretch>
                      <a:fillRect/>
                    </a:stretch>
                  </pic:blipFill>
                  <pic:spPr>
                    <a:xfrm>
                      <a:off x="0" y="0"/>
                      <a:ext cx="6231255" cy="3759200"/>
                    </a:xfrm>
                    <a:prstGeom prst="rect">
                      <a:avLst/>
                    </a:prstGeom>
                  </pic:spPr>
                </pic:pic>
              </a:graphicData>
            </a:graphic>
          </wp:inline>
        </w:drawing>
      </w:r>
    </w:p>
    <w:p w14:paraId="30798B48" w14:textId="3239A474" w:rsidR="009F0D8A" w:rsidRPr="00AC7906" w:rsidRDefault="009F0D8A" w:rsidP="009F0D8A">
      <w:pPr>
        <w:keepNext/>
        <w:spacing w:after="240" w:line="360" w:lineRule="auto"/>
        <w:jc w:val="both"/>
        <w:rPr>
          <w:rFonts w:ascii="Times New Roman" w:eastAsia="Calibri" w:hAnsi="Times New Roman" w:cs="Times New Roman"/>
          <w:sz w:val="24"/>
          <w:szCs w:val="24"/>
        </w:rPr>
      </w:pPr>
      <w:r w:rsidRPr="00AC7906">
        <w:rPr>
          <w:rFonts w:ascii="Times New Roman" w:eastAsia="Calibri" w:hAnsi="Times New Roman" w:cs="Times New Roman"/>
          <w:b/>
          <w:sz w:val="24"/>
          <w:szCs w:val="24"/>
        </w:rPr>
        <w:t xml:space="preserve">Figure </w:t>
      </w:r>
      <w:r>
        <w:rPr>
          <w:rFonts w:ascii="Times New Roman" w:eastAsia="Calibri" w:hAnsi="Times New Roman" w:cs="Times New Roman"/>
          <w:b/>
          <w:sz w:val="24"/>
          <w:szCs w:val="24"/>
        </w:rPr>
        <w:t>S3</w:t>
      </w:r>
      <w:r w:rsidRPr="00AC7906">
        <w:rPr>
          <w:rFonts w:ascii="Times New Roman" w:eastAsia="Calibri" w:hAnsi="Times New Roman" w:cs="Times New Roman"/>
          <w:sz w:val="24"/>
          <w:szCs w:val="24"/>
        </w:rPr>
        <w:t>: Global statistics on the distribution of ARVs in the environment with (a) as measured environmental concentrations, and (b) number of detected ARVs in a given country.</w:t>
      </w:r>
    </w:p>
    <w:p w14:paraId="7926D1B1" w14:textId="77777777" w:rsidR="003F7F0A" w:rsidRPr="00194E5E" w:rsidRDefault="003F7F0A" w:rsidP="00194E5E">
      <w:pPr>
        <w:rPr>
          <w:rFonts w:ascii="Times New Roman" w:eastAsia="Calibri" w:hAnsi="Times New Roman" w:cs="Times New Roman"/>
          <w:sz w:val="24"/>
          <w:szCs w:val="24"/>
          <w:lang w:val="en-ZA"/>
        </w:rPr>
        <w:sectPr w:rsidR="003F7F0A" w:rsidRPr="00194E5E" w:rsidSect="005E7CEA">
          <w:footerReference w:type="default" r:id="rId13"/>
          <w:pgSz w:w="12240" w:h="15840"/>
          <w:pgMar w:top="1440" w:right="1440" w:bottom="1440" w:left="1440" w:header="709" w:footer="709" w:gutter="0"/>
          <w:cols w:space="708"/>
          <w:docGrid w:linePitch="360"/>
        </w:sectPr>
      </w:pPr>
    </w:p>
    <w:p w14:paraId="271789ED" w14:textId="2D41D2CA" w:rsidR="00B10463" w:rsidRDefault="005C2BF7" w:rsidP="00B10463">
      <w:pPr>
        <w:rPr>
          <w:rFonts w:ascii="Times New Roman" w:eastAsia="Calibri" w:hAnsi="Times New Roman" w:cs="Times New Roman"/>
          <w:b/>
          <w:bCs/>
          <w:sz w:val="24"/>
          <w:szCs w:val="24"/>
          <w:lang w:val="en-ZA"/>
        </w:rPr>
      </w:pPr>
      <w:r w:rsidRPr="005C2BF7">
        <w:rPr>
          <w:noProof/>
          <w:lang w:val="en-ZA" w:eastAsia="en-ZA"/>
        </w:rPr>
        <w:lastRenderedPageBreak/>
        <w:drawing>
          <wp:inline distT="0" distB="0" distL="0" distR="0" wp14:anchorId="01C0C9D6" wp14:editId="1EFC92E1">
            <wp:extent cx="8651192" cy="4146698"/>
            <wp:effectExtent l="0" t="0" r="0" b="635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680801" cy="4160890"/>
                    </a:xfrm>
                    <a:prstGeom prst="rect">
                      <a:avLst/>
                    </a:prstGeom>
                    <a:noFill/>
                    <a:ln>
                      <a:noFill/>
                    </a:ln>
                  </pic:spPr>
                </pic:pic>
              </a:graphicData>
            </a:graphic>
          </wp:inline>
        </w:drawing>
      </w:r>
    </w:p>
    <w:p w14:paraId="6C6D6B32" w14:textId="3B00C1CC" w:rsidR="00194E5E" w:rsidRDefault="003F7F0A" w:rsidP="00B10463">
      <w:pPr>
        <w:rPr>
          <w:rFonts w:ascii="Calibri" w:eastAsia="Calibri" w:hAnsi="Calibri" w:cs="Times New Roman"/>
          <w:sz w:val="24"/>
          <w:lang w:val="en-ZA" w:eastAsia="en-ZA"/>
        </w:rPr>
      </w:pPr>
      <w:r w:rsidRPr="0064599A">
        <w:rPr>
          <w:rFonts w:ascii="Times New Roman" w:eastAsia="Calibri" w:hAnsi="Times New Roman" w:cs="Times New Roman"/>
          <w:b/>
          <w:bCs/>
          <w:sz w:val="24"/>
          <w:szCs w:val="24"/>
          <w:lang w:val="en-ZA"/>
        </w:rPr>
        <w:t xml:space="preserve">Figure </w:t>
      </w:r>
      <w:r>
        <w:rPr>
          <w:rFonts w:ascii="Times New Roman" w:eastAsia="Calibri" w:hAnsi="Times New Roman" w:cs="Times New Roman"/>
          <w:b/>
          <w:bCs/>
          <w:sz w:val="24"/>
          <w:szCs w:val="24"/>
          <w:lang w:val="en-ZA"/>
        </w:rPr>
        <w:t>S</w:t>
      </w:r>
      <w:r w:rsidR="009F0D8A">
        <w:rPr>
          <w:rFonts w:ascii="Times New Roman" w:eastAsia="Calibri" w:hAnsi="Times New Roman" w:cs="Times New Roman"/>
          <w:b/>
          <w:bCs/>
          <w:sz w:val="24"/>
          <w:szCs w:val="24"/>
          <w:lang w:val="en-ZA"/>
        </w:rPr>
        <w:t>4</w:t>
      </w:r>
      <w:r w:rsidRPr="0064599A">
        <w:rPr>
          <w:rFonts w:ascii="Times New Roman" w:eastAsia="Calibri" w:hAnsi="Times New Roman" w:cs="Times New Roman"/>
          <w:bCs/>
          <w:sz w:val="24"/>
          <w:szCs w:val="24"/>
          <w:lang w:val="en-ZA"/>
        </w:rPr>
        <w:t xml:space="preserve">: Schematic illustration of the ARV flows in Eswatini both in the rural and urban settings via variant technical and natural systems. Most rural population has limited or no connection to WWTPs, and a portion of ARVs are released via runoff without any form of treatment process. </w:t>
      </w:r>
    </w:p>
    <w:p w14:paraId="59F4B8D1" w14:textId="77777777" w:rsidR="003F7F0A" w:rsidRPr="00194E5E" w:rsidRDefault="003F7F0A" w:rsidP="00194E5E">
      <w:pPr>
        <w:rPr>
          <w:rFonts w:ascii="Calibri" w:eastAsia="Calibri" w:hAnsi="Calibri" w:cs="Times New Roman"/>
          <w:sz w:val="24"/>
          <w:lang w:val="en-ZA" w:eastAsia="en-ZA"/>
        </w:rPr>
        <w:sectPr w:rsidR="003F7F0A" w:rsidRPr="00194E5E" w:rsidSect="003F7F0A">
          <w:pgSz w:w="15840" w:h="12240" w:orient="landscape"/>
          <w:pgMar w:top="1440" w:right="1440" w:bottom="1440" w:left="1440" w:header="709" w:footer="709" w:gutter="0"/>
          <w:cols w:space="708"/>
          <w:docGrid w:linePitch="360"/>
        </w:sectPr>
      </w:pPr>
    </w:p>
    <w:bookmarkStart w:id="11" w:name="_Hlk109651114"/>
    <w:p w14:paraId="5EDB7E98" w14:textId="23F4DA11" w:rsidR="003F5EC1" w:rsidRPr="003064BB" w:rsidRDefault="00AA63D9" w:rsidP="00F11983">
      <w:pPr>
        <w:keepNext/>
        <w:spacing w:after="240" w:line="360" w:lineRule="auto"/>
        <w:jc w:val="both"/>
        <w:rPr>
          <w:rFonts w:ascii="Times New Roman" w:eastAsia="Calibri" w:hAnsi="Times New Roman" w:cs="Times New Roman"/>
          <w:bCs/>
          <w:i/>
          <w:sz w:val="24"/>
          <w:szCs w:val="24"/>
          <w:lang w:val="en-ZA"/>
        </w:rPr>
      </w:pPr>
      <w:r w:rsidRPr="00AC7906">
        <w:rPr>
          <w:rFonts w:ascii="Calibri" w:eastAsia="Calibri" w:hAnsi="Calibri" w:cs="Times New Roman"/>
          <w:noProof/>
          <w:sz w:val="24"/>
          <w:lang w:val="en-ZA" w:eastAsia="en-ZA"/>
        </w:rPr>
        <w:lastRenderedPageBreak/>
        <mc:AlternateContent>
          <mc:Choice Requires="wps">
            <w:drawing>
              <wp:anchor distT="0" distB="0" distL="114300" distR="114300" simplePos="0" relativeHeight="251661312" behindDoc="0" locked="0" layoutInCell="1" allowOverlap="1" wp14:anchorId="54C65D3B" wp14:editId="314620EF">
                <wp:simplePos x="0" y="0"/>
                <wp:positionH relativeFrom="margin">
                  <wp:posOffset>22578</wp:posOffset>
                </wp:positionH>
                <wp:positionV relativeFrom="paragraph">
                  <wp:posOffset>164253</wp:posOffset>
                </wp:positionV>
                <wp:extent cx="473992" cy="349462"/>
                <wp:effectExtent l="0" t="0" r="0" b="0"/>
                <wp:wrapNone/>
                <wp:docPr id="56" name="Rectangle 56"/>
                <wp:cNvGraphicFramePr/>
                <a:graphic xmlns:a="http://schemas.openxmlformats.org/drawingml/2006/main">
                  <a:graphicData uri="http://schemas.microsoft.com/office/word/2010/wordprocessingShape">
                    <wps:wsp>
                      <wps:cNvSpPr/>
                      <wps:spPr>
                        <a:xfrm>
                          <a:off x="0" y="0"/>
                          <a:ext cx="473992" cy="349462"/>
                        </a:xfrm>
                        <a:prstGeom prst="rect">
                          <a:avLst/>
                        </a:prstGeom>
                        <a:noFill/>
                        <a:ln w="12700" cap="flat" cmpd="sng" algn="ctr">
                          <a:noFill/>
                          <a:prstDash val="solid"/>
                          <a:miter lim="800000"/>
                        </a:ln>
                        <a:effectLst/>
                      </wps:spPr>
                      <wps:txbx>
                        <w:txbxContent>
                          <w:p w14:paraId="71B80211" w14:textId="0182F10C" w:rsidR="003F65CA" w:rsidRPr="00194E5E" w:rsidRDefault="003F65CA" w:rsidP="009F0D8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4C65D3B" id="Rectangle 56" o:spid="_x0000_s1028" style="position:absolute;left:0;text-align:left;margin-left:1.8pt;margin-top:12.95pt;width:37.3pt;height:2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" filled="f" stroked="f" strokeweight="1pt">
                <v:textbox>
                  <w:txbxContent>
                    <w:p w14:paraId="71B80211" w14:textId="0182F10C" w:rsidR="003F65CA" w:rsidRPr="00194E5E" w:rsidRDefault="003F65CA" w:rsidP="009F0D8A">
                      <w:pPr>
                        <w:rPr>
                          <w:rFonts w:ascii="Times New Roman" w:hAnsi="Times New Roman" w:cs="Times New Roman"/>
                          <w:sz w:val="24"/>
                          <w:szCs w:val="24"/>
                        </w:rPr>
                      </w:pPr>
                    </w:p>
                  </w:txbxContent>
                </v:textbox>
                <w10:wrap anchorx="margin"/>
              </v:rect>
            </w:pict>
          </mc:Fallback>
        </mc:AlternateContent>
      </w:r>
      <w:bookmarkEnd w:id="11"/>
      <w:r w:rsidR="00F11983">
        <w:rPr>
          <w:rFonts w:ascii="Times New Roman" w:eastAsia="Calibri" w:hAnsi="Times New Roman" w:cs="Times New Roman"/>
          <w:bCs/>
          <w:i/>
          <w:sz w:val="24"/>
          <w:szCs w:val="24"/>
          <w:lang w:val="en-ZA"/>
        </w:rPr>
        <w:t>3</w:t>
      </w:r>
      <w:r w:rsidR="00194E5E">
        <w:rPr>
          <w:rFonts w:ascii="Times New Roman" w:eastAsia="Calibri" w:hAnsi="Times New Roman" w:cs="Times New Roman"/>
          <w:bCs/>
          <w:i/>
          <w:sz w:val="24"/>
          <w:szCs w:val="24"/>
          <w:lang w:val="en-ZA"/>
        </w:rPr>
        <w:t xml:space="preserve">. </w:t>
      </w:r>
      <w:r w:rsidR="003F5EC1" w:rsidRPr="003064BB">
        <w:rPr>
          <w:rFonts w:ascii="Times New Roman" w:eastAsia="Calibri" w:hAnsi="Times New Roman" w:cs="Times New Roman"/>
          <w:bCs/>
          <w:i/>
          <w:sz w:val="24"/>
          <w:szCs w:val="24"/>
          <w:lang w:val="en-ZA"/>
        </w:rPr>
        <w:t>Setting of problem boundary</w:t>
      </w:r>
    </w:p>
    <w:p w14:paraId="52F4FFBE" w14:textId="44331592" w:rsidR="001976E8" w:rsidRDefault="003F5EC1" w:rsidP="003F5EC1">
      <w:pPr>
        <w:spacing w:line="360" w:lineRule="auto"/>
        <w:jc w:val="both"/>
        <w:rPr>
          <w:rFonts w:ascii="Times New Roman" w:eastAsia="Calibri" w:hAnsi="Times New Roman" w:cs="Times New Roman"/>
          <w:bCs/>
          <w:sz w:val="24"/>
          <w:szCs w:val="24"/>
          <w:lang w:val="en-ZA"/>
        </w:rPr>
      </w:pPr>
      <w:r w:rsidRPr="003F5EC1">
        <w:rPr>
          <w:rFonts w:ascii="Times New Roman" w:eastAsia="Calibri" w:hAnsi="Times New Roman" w:cs="Times New Roman"/>
          <w:bCs/>
          <w:sz w:val="24"/>
          <w:szCs w:val="24"/>
          <w:lang w:val="en-ZA"/>
        </w:rPr>
        <w:t xml:space="preserve">The country of focus </w:t>
      </w:r>
      <w:r w:rsidR="00D177C3">
        <w:rPr>
          <w:rFonts w:ascii="Times New Roman" w:eastAsia="Calibri" w:hAnsi="Times New Roman" w:cs="Times New Roman"/>
          <w:bCs/>
          <w:sz w:val="24"/>
          <w:szCs w:val="24"/>
          <w:lang w:val="en-ZA"/>
        </w:rPr>
        <w:t>in</w:t>
      </w:r>
      <w:r w:rsidRPr="003F5EC1">
        <w:rPr>
          <w:rFonts w:ascii="Times New Roman" w:eastAsia="Calibri" w:hAnsi="Times New Roman" w:cs="Times New Roman"/>
          <w:bCs/>
          <w:sz w:val="24"/>
          <w:szCs w:val="24"/>
          <w:lang w:val="en-ZA"/>
        </w:rPr>
        <w:t xml:space="preserve"> this work </w:t>
      </w:r>
      <w:r w:rsidR="00D177C3">
        <w:rPr>
          <w:rFonts w:ascii="Times New Roman" w:eastAsia="Calibri" w:hAnsi="Times New Roman" w:cs="Times New Roman"/>
          <w:bCs/>
          <w:sz w:val="24"/>
          <w:szCs w:val="24"/>
          <w:lang w:val="en-ZA"/>
        </w:rPr>
        <w:t xml:space="preserve">is </w:t>
      </w:r>
      <w:r w:rsidRPr="003F5EC1">
        <w:rPr>
          <w:rFonts w:ascii="Times New Roman" w:eastAsia="Calibri" w:hAnsi="Times New Roman" w:cs="Times New Roman"/>
          <w:bCs/>
          <w:sz w:val="24"/>
          <w:szCs w:val="24"/>
          <w:lang w:val="en-ZA"/>
        </w:rPr>
        <w:t>the kingdom of Eswatini</w:t>
      </w:r>
      <w:r w:rsidR="00D177C3">
        <w:rPr>
          <w:rFonts w:ascii="Times New Roman" w:eastAsia="Calibri" w:hAnsi="Times New Roman" w:cs="Times New Roman"/>
          <w:bCs/>
          <w:sz w:val="24"/>
          <w:szCs w:val="24"/>
          <w:lang w:val="en-ZA"/>
        </w:rPr>
        <w:t>. Eswatini is</w:t>
      </w:r>
      <w:r w:rsidRPr="003F5EC1">
        <w:rPr>
          <w:rFonts w:ascii="Times New Roman" w:eastAsia="Calibri" w:hAnsi="Times New Roman" w:cs="Times New Roman"/>
          <w:bCs/>
          <w:sz w:val="24"/>
          <w:szCs w:val="24"/>
          <w:lang w:val="en-ZA"/>
        </w:rPr>
        <w:t xml:space="preserve"> a landlocked country in Sub-Saharan Africa (SSA)</w:t>
      </w:r>
      <w:r w:rsidR="00D177C3">
        <w:rPr>
          <w:rFonts w:ascii="Times New Roman" w:eastAsia="Calibri" w:hAnsi="Times New Roman" w:cs="Times New Roman"/>
          <w:bCs/>
          <w:sz w:val="24"/>
          <w:szCs w:val="24"/>
          <w:lang w:val="en-ZA"/>
        </w:rPr>
        <w:t>, and</w:t>
      </w:r>
      <w:r w:rsidRPr="003F5EC1">
        <w:rPr>
          <w:rFonts w:ascii="Times New Roman" w:eastAsia="Calibri" w:hAnsi="Times New Roman" w:cs="Times New Roman"/>
          <w:bCs/>
          <w:sz w:val="24"/>
          <w:szCs w:val="24"/>
          <w:lang w:val="en-ZA"/>
        </w:rPr>
        <w:t xml:space="preserve"> shar</w:t>
      </w:r>
      <w:r w:rsidR="00D177C3">
        <w:rPr>
          <w:rFonts w:ascii="Times New Roman" w:eastAsia="Calibri" w:hAnsi="Times New Roman" w:cs="Times New Roman"/>
          <w:bCs/>
          <w:sz w:val="24"/>
          <w:szCs w:val="24"/>
          <w:lang w:val="en-ZA"/>
        </w:rPr>
        <w:t xml:space="preserve">es </w:t>
      </w:r>
      <w:r w:rsidRPr="003F5EC1">
        <w:rPr>
          <w:rFonts w:ascii="Times New Roman" w:eastAsia="Calibri" w:hAnsi="Times New Roman" w:cs="Times New Roman"/>
          <w:bCs/>
          <w:sz w:val="24"/>
          <w:szCs w:val="24"/>
          <w:lang w:val="en-ZA"/>
        </w:rPr>
        <w:t xml:space="preserve">boundaries with South Africa and Mozambique </w:t>
      </w:r>
      <w:r w:rsidRPr="002D3A18">
        <w:rPr>
          <w:rFonts w:ascii="Times New Roman" w:eastAsia="Calibri" w:hAnsi="Times New Roman" w:cs="Times New Roman"/>
          <w:bCs/>
          <w:sz w:val="24"/>
          <w:szCs w:val="24"/>
          <w:lang w:val="en-ZA"/>
        </w:rPr>
        <w:fldChar w:fldCharType="begin"/>
      </w:r>
      <w:r w:rsidR="004F0B41">
        <w:rPr>
          <w:rFonts w:ascii="Times New Roman" w:eastAsia="Calibri" w:hAnsi="Times New Roman" w:cs="Times New Roman"/>
          <w:bCs/>
          <w:sz w:val="24"/>
          <w:szCs w:val="24"/>
          <w:lang w:val="en-ZA"/>
        </w:rPr>
        <w:instrText xml:space="preserve"> ADDIN ZOTERO_ITEM CSL_CITATION {"citationID":"a27m9ssu0b3","properties":{"formattedCitation":"[25,26]","plainCitation":"[25,26]","noteIndex":0},"citationItems":[{"id":"bvZVep35/LFqJBlZK","uris":["http://zotero.org/users/local/3FsyJZw4/items/FZUEQZXV"],"itemData":{"id":852,"type":"article-journal","abstract":"The fifth assessment report of the Intergovernmental Panel on Climate Change and several studies suggest that climate change is expected to increase food insecurity and poverty in many parts of the world. In this paper, we adopt a microeconometric approach to empirically estimate the impact of climate change-induced hikes in cereal prices on household welfare in Swaziland (also Kingdom of Eswatini). We do so first by econometrically estimating expenditure and price elasticities of five food groups consumed by households in Swaziland using the Almost Ideal Demand System (AIDS), based on data from the 2009/2010 Swaziland Household Income and Expenditure Survey. Second, we use the estimated expenditure and compensated elasticities from the AIDS model, food shares from the household survey, and food price projections developed by the International Food Policy Research Institute (IFPRI) to estimate the proportionate increase in income required to maintain the level of household utility that would have prevailed absent an increase in food prices. Our results show increases in cereal prices due to climate change are expected to double extreme poverty in urban areas and increase poverty in rural areas of the country to staggering levels - between 71 and 75%, compared to 63% before the price changes. Income transfers of between 17.5 and 25.4% of pre-change expenditures are needed to avoid the welfare losses.","container-title":"Food Security","DOI":"10.1007/s12571-020-01113-z","ISSN":"1876-4517, 1876-4525","issue":"2","journalAbbreviation":"Food Sec.","language":"en","page":"439-455","source":"DOI.org (Crossref)","title":"Climate change and household welfare in sub-Saharan Africa: empirical evidence from Swaziland","title-short":"Climate change and household welfare in sub-Saharan Africa","volume":"13","author":[{"family":"Sam","given":"Abdoul G."},{"family":"Abidoye","given":"Babatunde O."},{"family":"Mashaba","given":"Sihle"}],"issued":{"date-parts":[["2021",4]]}}},{"id":"bvZVep35/Cyt9qA68","uris":["http://zotero.org/users/local/3FsyJZw4/items/4SV84ERP"],"itemData":{"id":867,"type":"article-journal","abstract":"A study of available water for hydropower generation was carried out in Swaziland as part of the national water study commissioned by the United Nations Economic Commission for Africa (UNECA). The study was carried out in 2004/05 and it involved field assessment of major hydropower stations, hydrological assessment of the major water courses where hydropower generation plants are located, climatic changes over the last 10 years and an assessment of the demand for electricity in Swaziland. The study showed that more than 90% of the electricity which Swaziland Electricity Board (SEB) provides to its customers is produced by hydropower while a small proportion is produced by diesel power. The study also showed that the capacity of SEB to generate hydropower is limited mainly by low water flows. It was found out that due to limited capacity to generate hydropower, SEB imports most of the electricity from ESKOM in South Africa and that in 2004 the imported power was more that 84% of the total electricity consumed in Swaziland. It was found out that the causes of low water flows were upstream abstractions and long-term drought conditions. This indicated that hydropower generation is now less favourable in Swaziland than it was in the 1970s, when the existing schemes were built or studied. The other cause for reduced availability of water for hydropower generation is deforestation and increasing land use pressure in the catchment leading to high sedimentation levels in reservoirs. It was concluded that, while the future of locally generated hydropower is limited by dwindling water flows, the capacity to generate more power can be increased by constructing additional dams. It was also recommended that deforestation and intensive cultivation of the catchment areas need to be controlled to reduce the sedimentation of hydropower reservoirs and that more dams should be constructed to counteract the effects of droughts on river flows.","collection-title":"Water for Sustainable Socio-Economic Development, Good Health for All and Gender Equity","container-title":"Physics and Chemistry of the Earth, Parts A/B/C","DOI":"10.1016/j.pce.2006.08.015","ISSN":"1474-7065","issue":"15","journalAbbreviation":"Physics and Chemistry of the Earth, Parts A/B/C","language":"en","page":"952-959","source":"ScienceDirect","title":"Available water for hydropower generation in Swaziland","volume":"31","author":[{"family":"Mwendera","given":"E. J."}],"issued":{"date-parts":[["2006",1,1]]}}}],"schema":"https://github.com/citation-style-language/schema/raw/master/csl-citation.json"} </w:instrText>
      </w:r>
      <w:r w:rsidRPr="002D3A18">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25,26]</w:t>
      </w:r>
      <w:r w:rsidRPr="002D3A18">
        <w:rPr>
          <w:rFonts w:ascii="Times New Roman" w:eastAsia="Calibri" w:hAnsi="Times New Roman" w:cs="Times New Roman"/>
          <w:bCs/>
          <w:sz w:val="24"/>
          <w:szCs w:val="24"/>
          <w:lang w:val="en-ZA"/>
        </w:rPr>
        <w:fldChar w:fldCharType="end"/>
      </w:r>
      <w:r w:rsidRPr="002D3A18">
        <w:rPr>
          <w:rFonts w:ascii="Times New Roman" w:eastAsia="Calibri" w:hAnsi="Times New Roman" w:cs="Times New Roman"/>
          <w:bCs/>
          <w:sz w:val="24"/>
          <w:szCs w:val="24"/>
          <w:lang w:val="en-ZA"/>
        </w:rPr>
        <w:t xml:space="preserve">. </w:t>
      </w:r>
      <w:r w:rsidR="00D177C3">
        <w:rPr>
          <w:rFonts w:ascii="Times New Roman" w:eastAsia="Calibri" w:hAnsi="Times New Roman" w:cs="Times New Roman"/>
          <w:bCs/>
          <w:sz w:val="24"/>
          <w:szCs w:val="24"/>
          <w:lang w:val="en-ZA"/>
        </w:rPr>
        <w:t xml:space="preserve">The country </w:t>
      </w:r>
      <w:r w:rsidR="004E3EC4">
        <w:rPr>
          <w:rFonts w:ascii="Times New Roman" w:eastAsia="Calibri" w:hAnsi="Times New Roman" w:cs="Times New Roman"/>
          <w:bCs/>
          <w:sz w:val="24"/>
          <w:szCs w:val="24"/>
          <w:lang w:val="en-ZA"/>
        </w:rPr>
        <w:t xml:space="preserve">is </w:t>
      </w:r>
      <w:r w:rsidR="004E3EC4" w:rsidRPr="002D3A18">
        <w:rPr>
          <w:rFonts w:ascii="Times New Roman" w:eastAsia="Calibri" w:hAnsi="Times New Roman" w:cs="Times New Roman"/>
          <w:bCs/>
          <w:sz w:val="24"/>
          <w:szCs w:val="24"/>
          <w:lang w:val="en-ZA"/>
        </w:rPr>
        <w:t>third least developed</w:t>
      </w:r>
      <w:r w:rsidR="004E3EC4">
        <w:rPr>
          <w:rFonts w:ascii="Times New Roman" w:eastAsia="Calibri" w:hAnsi="Times New Roman" w:cs="Times New Roman"/>
          <w:bCs/>
          <w:sz w:val="24"/>
          <w:szCs w:val="24"/>
          <w:lang w:val="en-ZA"/>
        </w:rPr>
        <w:t xml:space="preserve"> globally with</w:t>
      </w:r>
      <w:r w:rsidRPr="002D3A18">
        <w:rPr>
          <w:rFonts w:ascii="Times New Roman" w:eastAsia="Calibri" w:hAnsi="Times New Roman" w:cs="Times New Roman"/>
          <w:bCs/>
          <w:sz w:val="24"/>
          <w:szCs w:val="24"/>
          <w:lang w:val="en-ZA"/>
        </w:rPr>
        <w:t xml:space="preserve"> a land area of 17 200 km</w:t>
      </w:r>
      <w:r w:rsidRPr="002D3A18">
        <w:rPr>
          <w:rFonts w:ascii="Times New Roman" w:eastAsia="Calibri" w:hAnsi="Times New Roman" w:cs="Times New Roman"/>
          <w:bCs/>
          <w:sz w:val="24"/>
          <w:szCs w:val="24"/>
          <w:vertAlign w:val="superscript"/>
          <w:lang w:val="en-ZA"/>
        </w:rPr>
        <w:t>2</w:t>
      </w:r>
      <w:r w:rsidRPr="002D3A18">
        <w:rPr>
          <w:rFonts w:ascii="Times New Roman" w:eastAsia="Calibri" w:hAnsi="Times New Roman" w:cs="Times New Roman"/>
          <w:bCs/>
          <w:sz w:val="24"/>
          <w:szCs w:val="24"/>
          <w:lang w:val="en-ZA"/>
        </w:rPr>
        <w:t xml:space="preserve"> and a population</w:t>
      </w:r>
      <w:r w:rsidRPr="003F5EC1">
        <w:rPr>
          <w:rFonts w:ascii="Times New Roman" w:eastAsia="Calibri" w:hAnsi="Times New Roman" w:cs="Times New Roman"/>
          <w:bCs/>
          <w:sz w:val="24"/>
          <w:szCs w:val="24"/>
          <w:lang w:val="en-ZA"/>
        </w:rPr>
        <w:t xml:space="preserve"> of some 1 106 164 people </w:t>
      </w:r>
      <w:r w:rsidR="0018214D">
        <w:rPr>
          <w:rFonts w:ascii="Times New Roman" w:eastAsia="Calibri" w:hAnsi="Times New Roman" w:cs="Times New Roman"/>
          <w:bCs/>
          <w:sz w:val="24"/>
          <w:szCs w:val="24"/>
          <w:lang w:val="en-ZA"/>
        </w:rPr>
        <w:fldChar w:fldCharType="begin"/>
      </w:r>
      <w:r w:rsidR="004F0B41">
        <w:rPr>
          <w:rFonts w:ascii="Times New Roman" w:eastAsia="Calibri" w:hAnsi="Times New Roman" w:cs="Times New Roman"/>
          <w:bCs/>
          <w:sz w:val="24"/>
          <w:szCs w:val="24"/>
          <w:lang w:val="en-ZA"/>
        </w:rPr>
        <w:instrText xml:space="preserve"> ADDIN ZOTERO_ITEM CSL_CITATION {"citationID":"wjbzgyiM","properties":{"formattedCitation":"[27]","plainCitation":"[27]","noteIndex":0},"citationItems":[{"id":"bvZVep35/yGPkeSyl","uris":["http://zotero.org/users/local/3FsyJZw4/items/FI6N539L"],"itemData":{"id":1347,"type":"webpage","title":"Rural population (% of total population) - Eswatini | Data","URL":"https://data.worldbank.org/indicator/SP.RUR.TOTL.ZS?locations=SZ","author":[{"literal":"World Bank"}],"accessed":{"date-parts":[["2022",1,14]]},"issued":{"date-parts":[["2020"]]}}}],"schema":"https://github.com/citation-style-language/schema/raw/master/csl-citation.json"} </w:instrText>
      </w:r>
      <w:r w:rsidR="0018214D">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27]</w:t>
      </w:r>
      <w:r w:rsidR="0018214D">
        <w:rPr>
          <w:rFonts w:ascii="Times New Roman" w:eastAsia="Calibri" w:hAnsi="Times New Roman" w:cs="Times New Roman"/>
          <w:bCs/>
          <w:sz w:val="24"/>
          <w:szCs w:val="24"/>
          <w:lang w:val="en-ZA"/>
        </w:rPr>
        <w:fldChar w:fldCharType="end"/>
      </w:r>
      <w:r w:rsidR="00946B0F">
        <w:rPr>
          <w:rFonts w:ascii="Times New Roman" w:eastAsia="Calibri" w:hAnsi="Times New Roman" w:cs="Times New Roman"/>
          <w:bCs/>
          <w:sz w:val="24"/>
          <w:szCs w:val="24"/>
          <w:lang w:val="en-ZA"/>
        </w:rPr>
        <w:t>.</w:t>
      </w:r>
      <w:r w:rsidRPr="003F5EC1">
        <w:rPr>
          <w:rFonts w:ascii="Times New Roman" w:eastAsia="Calibri" w:hAnsi="Times New Roman" w:cs="Times New Roman"/>
          <w:bCs/>
          <w:sz w:val="24"/>
          <w:szCs w:val="24"/>
          <w:lang w:val="en-ZA"/>
        </w:rPr>
        <w:t xml:space="preserve"> </w:t>
      </w:r>
      <w:r w:rsidR="00D177C3">
        <w:rPr>
          <w:rFonts w:ascii="Times New Roman" w:eastAsia="Calibri" w:hAnsi="Times New Roman" w:cs="Times New Roman"/>
          <w:bCs/>
          <w:sz w:val="24"/>
          <w:szCs w:val="24"/>
          <w:lang w:val="en-ZA"/>
        </w:rPr>
        <w:t>It</w:t>
      </w:r>
      <w:r w:rsidRPr="003F5EC1">
        <w:rPr>
          <w:rFonts w:ascii="Times New Roman" w:eastAsia="Calibri" w:hAnsi="Times New Roman" w:cs="Times New Roman"/>
          <w:bCs/>
          <w:sz w:val="24"/>
          <w:szCs w:val="24"/>
          <w:lang w:val="en-ZA"/>
        </w:rPr>
        <w:t xml:space="preserve"> has a density of 80.0 per km</w:t>
      </w:r>
      <w:r w:rsidRPr="003F5EC1">
        <w:rPr>
          <w:rFonts w:ascii="Times New Roman" w:eastAsia="Calibri" w:hAnsi="Times New Roman" w:cs="Times New Roman"/>
          <w:bCs/>
          <w:sz w:val="24"/>
          <w:szCs w:val="24"/>
          <w:vertAlign w:val="superscript"/>
          <w:lang w:val="en-ZA"/>
        </w:rPr>
        <w:t>2</w:t>
      </w:r>
      <w:r w:rsidRPr="003F5EC1">
        <w:rPr>
          <w:rFonts w:ascii="Times New Roman" w:eastAsia="Calibri" w:hAnsi="Times New Roman" w:cs="Times New Roman"/>
          <w:bCs/>
          <w:sz w:val="24"/>
          <w:szCs w:val="24"/>
          <w:lang w:val="en-ZA"/>
        </w:rPr>
        <w:t xml:space="preserve"> with 50.8 % as females, and the rest as males</w:t>
      </w:r>
      <w:r w:rsidRPr="003F5EC1">
        <w:rPr>
          <w:rFonts w:ascii="Times New Roman" w:eastAsia="Calibri" w:hAnsi="Times New Roman" w:cs="Times New Roman"/>
          <w:sz w:val="24"/>
          <w:szCs w:val="24"/>
          <w:lang w:val="en-ZA"/>
        </w:rPr>
        <w:t xml:space="preserve"> </w:t>
      </w:r>
      <w:r w:rsidRPr="003F5EC1">
        <w:rPr>
          <w:rFonts w:ascii="Times New Roman" w:eastAsia="Calibri" w:hAnsi="Times New Roman" w:cs="Times New Roman"/>
          <w:sz w:val="24"/>
          <w:szCs w:val="24"/>
        </w:rPr>
        <w:fldChar w:fldCharType="begin"/>
      </w:r>
      <w:r w:rsidR="004F0B41">
        <w:rPr>
          <w:rFonts w:ascii="Times New Roman" w:eastAsia="Calibri" w:hAnsi="Times New Roman" w:cs="Times New Roman"/>
          <w:sz w:val="24"/>
          <w:szCs w:val="24"/>
        </w:rPr>
        <w:instrText xml:space="preserve"> ADDIN ZOTERO_ITEM CSL_CITATION {"citationID":"gVBxB0lB","properties":{"formattedCitation":"[28]","plainCitation":"[28]","noteIndex":0},"citationItems":[{"id":"bvZVep35/rXTf9Yk1","uris":["http://zotero.org/users/8372031/items/G2V8KDCW"],"itemData":{"id":358,"type":"webpage","title":"Eswatini Population 2021 (Demographics, Maps, Graphs)","URL":"https://worldpopulationreview.com/countries/eswatini-population","accessed":{"date-parts":[["2021",10,19]]}}}],"schema":"https://github.com/citation-style-language/schema/raw/master/csl-citation.json"} </w:instrText>
      </w:r>
      <w:r w:rsidRPr="003F5EC1">
        <w:rPr>
          <w:rFonts w:ascii="Times New Roman" w:eastAsia="Calibri" w:hAnsi="Times New Roman" w:cs="Times New Roman"/>
          <w:sz w:val="24"/>
          <w:szCs w:val="24"/>
        </w:rPr>
        <w:fldChar w:fldCharType="separate"/>
      </w:r>
      <w:r w:rsidR="00B954B1" w:rsidRPr="00B954B1">
        <w:rPr>
          <w:rFonts w:ascii="Times New Roman" w:hAnsi="Times New Roman" w:cs="Times New Roman"/>
          <w:sz w:val="24"/>
        </w:rPr>
        <w:t>[28]</w:t>
      </w:r>
      <w:r w:rsidRPr="003F5EC1">
        <w:rPr>
          <w:rFonts w:ascii="Times New Roman" w:eastAsia="Calibri" w:hAnsi="Times New Roman" w:cs="Times New Roman"/>
          <w:sz w:val="24"/>
          <w:szCs w:val="24"/>
        </w:rPr>
        <w:fldChar w:fldCharType="end"/>
      </w:r>
      <w:r w:rsidRPr="003F5EC1">
        <w:rPr>
          <w:rFonts w:ascii="Times New Roman" w:eastAsia="Calibri" w:hAnsi="Times New Roman" w:cs="Times New Roman"/>
          <w:bCs/>
          <w:sz w:val="24"/>
          <w:szCs w:val="24"/>
          <w:lang w:val="en-ZA"/>
        </w:rPr>
        <w:t xml:space="preserve">. </w:t>
      </w:r>
      <w:r w:rsidR="00D177C3">
        <w:rPr>
          <w:rFonts w:ascii="Times New Roman" w:eastAsia="Calibri" w:hAnsi="Times New Roman" w:cs="Times New Roman"/>
          <w:bCs/>
          <w:sz w:val="24"/>
          <w:szCs w:val="24"/>
          <w:lang w:val="en-ZA"/>
        </w:rPr>
        <w:t>T</w:t>
      </w:r>
      <w:r w:rsidRPr="003F5EC1">
        <w:rPr>
          <w:rFonts w:ascii="Times New Roman" w:eastAsia="Calibri" w:hAnsi="Times New Roman" w:cs="Times New Roman"/>
          <w:bCs/>
          <w:sz w:val="24"/>
          <w:szCs w:val="24"/>
          <w:lang w:val="en-ZA"/>
        </w:rPr>
        <w:t>he country has four administrative regions, namely: Hhohho, Manzini, Lubombo, and Shiselweni (</w:t>
      </w:r>
      <w:r w:rsidRPr="003F5EC1">
        <w:rPr>
          <w:rFonts w:ascii="Times New Roman" w:eastAsia="Calibri" w:hAnsi="Times New Roman" w:cs="Times New Roman"/>
          <w:b/>
          <w:bCs/>
          <w:sz w:val="24"/>
          <w:szCs w:val="24"/>
          <w:lang w:val="en-ZA"/>
        </w:rPr>
        <w:t xml:space="preserve">Figure </w:t>
      </w:r>
      <w:r w:rsidR="00DC0D16">
        <w:rPr>
          <w:rFonts w:ascii="Times New Roman" w:eastAsia="Calibri" w:hAnsi="Times New Roman" w:cs="Times New Roman"/>
          <w:b/>
          <w:bCs/>
          <w:sz w:val="24"/>
          <w:szCs w:val="24"/>
          <w:lang w:val="en-ZA"/>
        </w:rPr>
        <w:t>S</w:t>
      </w:r>
      <w:r w:rsidR="002A0A9F">
        <w:rPr>
          <w:rFonts w:ascii="Times New Roman" w:eastAsia="Calibri" w:hAnsi="Times New Roman" w:cs="Times New Roman"/>
          <w:b/>
          <w:bCs/>
          <w:sz w:val="24"/>
          <w:szCs w:val="24"/>
          <w:lang w:val="en-ZA"/>
        </w:rPr>
        <w:t>5</w:t>
      </w:r>
      <w:r w:rsidRPr="003F5EC1">
        <w:rPr>
          <w:rFonts w:ascii="Times New Roman" w:eastAsia="Calibri" w:hAnsi="Times New Roman" w:cs="Times New Roman"/>
          <w:bCs/>
          <w:sz w:val="24"/>
          <w:szCs w:val="24"/>
          <w:lang w:val="en-ZA"/>
        </w:rPr>
        <w:t>)</w:t>
      </w:r>
      <w:r w:rsidR="00795D50">
        <w:rPr>
          <w:rFonts w:ascii="Times New Roman" w:eastAsia="Calibri" w:hAnsi="Times New Roman" w:cs="Times New Roman"/>
          <w:bCs/>
          <w:sz w:val="24"/>
          <w:szCs w:val="24"/>
          <w:lang w:val="en-ZA"/>
        </w:rPr>
        <w:t xml:space="preserve">; which are </w:t>
      </w:r>
      <w:r w:rsidRPr="003F5EC1">
        <w:rPr>
          <w:rFonts w:ascii="Times New Roman" w:eastAsia="Calibri" w:hAnsi="Times New Roman" w:cs="Times New Roman"/>
          <w:bCs/>
          <w:sz w:val="24"/>
          <w:szCs w:val="24"/>
          <w:lang w:val="en-ZA"/>
        </w:rPr>
        <w:t>further sub-divided into 55 constituencie</w:t>
      </w:r>
      <w:r w:rsidR="001976E8">
        <w:rPr>
          <w:rFonts w:ascii="Times New Roman" w:eastAsia="Calibri" w:hAnsi="Times New Roman" w:cs="Times New Roman"/>
          <w:bCs/>
          <w:sz w:val="24"/>
          <w:szCs w:val="24"/>
          <w:lang w:val="en-ZA"/>
        </w:rPr>
        <w:t xml:space="preserve">s </w:t>
      </w:r>
      <w:r w:rsidR="001976E8" w:rsidRPr="003F5EC1">
        <w:rPr>
          <w:rFonts w:ascii="Times New Roman" w:eastAsia="Calibri" w:hAnsi="Times New Roman" w:cs="Times New Roman"/>
          <w:bCs/>
          <w:sz w:val="24"/>
          <w:szCs w:val="24"/>
          <w:lang w:val="en-ZA"/>
        </w:rPr>
        <w:fldChar w:fldCharType="begin"/>
      </w:r>
      <w:r w:rsidR="004F0B41">
        <w:rPr>
          <w:rFonts w:ascii="Times New Roman" w:eastAsia="Calibri" w:hAnsi="Times New Roman" w:cs="Times New Roman"/>
          <w:bCs/>
          <w:sz w:val="24"/>
          <w:szCs w:val="24"/>
          <w:lang w:val="en-ZA"/>
        </w:rPr>
        <w:instrText xml:space="preserve"> ADDIN ZOTERO_ITEM CSL_CITATION {"citationID":"YBTBFma8","properties":{"formattedCitation":"[29]","plainCitation":"[29]","noteIndex":0},"citationItems":[{"id":"bvZVep35/yHCLyPOU","uris":["http://zotero.org/users/local/3FsyJZw4/items/W3P6JAEI"],"itemData":{"id":856,"type":"article-journal","abstract":"The study investigates the predictors of food insecurity among households in Eswatini given the 2015/16 El Niño induced drought. To identify the geographic and socioeconomic factors that predict food insecurity during a drought in Eswatini, the study uses a logistic regression. The logistic regression results show that households that have a deteriorated health and disability status are three times more likely to be food insecure during a drought than households that have no health or disability impacts. In contrast, high quality vegetables, meat, and fish can be considered luxury food items that significantly predict food security among households in the country. The study also finds that the prices of maize and rice are good predictors of food insecurity among households given that maize is a staple food in Eswatini. A major finding on the predictors of food insecurity is that all incomes above E1,000 significantly reduce the chances of food insecurity among households compared to those households that have no form of income. The regression reveals that E3,500 is the optimal level of monthly income to cushion households from severe food insecurity. Therefore, the study recommends that Government (Ministry of Labour and Social Security) should investigate the suitability and sustainability of a E3,500 monthly minimum income (wage) in Eswatini. Furthermore, in the event of drought, the Government of Eswatini should prioritise intervention programmes such as food distribution on households living with disabilities and those with deteriorated health status. In terms of building drought preparedness and mitigation for future droughts, implementation of the 2005 Food Security Policy should deliberately target the following constituencies; Lomahasha, Mthongwaneni, Matsanjeni North, Ngudzeni, Sigwe, Hlane, Mandlangempisi, Sandleni, Mkhiweni, Sithobela, Ntontozi, Lubuli, Dvokodvweni, Mayiwane, Siphofaneni, Mafutseni, Ndzingeni, Mahlangatane, Matsanjeni South, Mahlangatja, and Nkwene.","container-title":"African Review of Economics and Finance","DOI":"10.10520/EJC-1297b2d32e","issue":"2","note":"publisher: Porthologos Press","page":"69-96","source":"journals.co.za (Atypon)","title":"Predictors of food insecurity in Eswatini : lessons from the 2015/16 El Niño induced drought","title-short":"Predictors of food insecurity in Eswatini","volume":"10","author":[{"family":"Mangaliso","given":"Mangaliso"},{"family":"Dlamini","given":"Thembumenzi"}],"issued":{"date-parts":[["2018",12,1]]}}}],"schema":"https://github.com/citation-style-language/schema/raw/master/csl-citation.json"} </w:instrText>
      </w:r>
      <w:r w:rsidR="001976E8" w:rsidRPr="003F5EC1">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29]</w:t>
      </w:r>
      <w:r w:rsidR="001976E8" w:rsidRPr="003F5EC1">
        <w:rPr>
          <w:rFonts w:ascii="Times New Roman" w:eastAsia="Calibri" w:hAnsi="Times New Roman" w:cs="Times New Roman"/>
          <w:bCs/>
          <w:sz w:val="24"/>
          <w:szCs w:val="24"/>
          <w:lang w:val="en-ZA"/>
        </w:rPr>
        <w:fldChar w:fldCharType="end"/>
      </w:r>
      <w:r w:rsidR="001976E8" w:rsidRPr="003F5EC1">
        <w:rPr>
          <w:rFonts w:ascii="Times New Roman" w:eastAsia="Calibri" w:hAnsi="Times New Roman" w:cs="Times New Roman"/>
          <w:bCs/>
          <w:sz w:val="24"/>
          <w:szCs w:val="24"/>
          <w:lang w:val="en-ZA"/>
        </w:rPr>
        <w:t xml:space="preserve">. </w:t>
      </w:r>
      <w:r w:rsidR="00131E59" w:rsidRPr="003F5EC1">
        <w:rPr>
          <w:rFonts w:ascii="Times New Roman" w:eastAsia="Calibri" w:hAnsi="Times New Roman" w:cs="Times New Roman"/>
          <w:bCs/>
          <w:sz w:val="24"/>
          <w:szCs w:val="24"/>
          <w:lang w:val="en-ZA"/>
        </w:rPr>
        <w:t>A</w:t>
      </w:r>
      <w:r w:rsidR="00131E59">
        <w:rPr>
          <w:rFonts w:ascii="Times New Roman" w:eastAsia="Calibri" w:hAnsi="Times New Roman" w:cs="Times New Roman"/>
          <w:bCs/>
          <w:sz w:val="24"/>
          <w:szCs w:val="24"/>
          <w:lang w:val="en-ZA"/>
        </w:rPr>
        <w:t xml:space="preserve">bout </w:t>
      </w:r>
      <w:r w:rsidR="00E868CA" w:rsidRPr="00E868CA">
        <w:rPr>
          <w:rFonts w:ascii="Times New Roman" w:eastAsia="Calibri" w:hAnsi="Times New Roman" w:cs="Times New Roman"/>
          <w:sz w:val="24"/>
          <w:szCs w:val="24"/>
        </w:rPr>
        <w:t xml:space="preserve">62% </w:t>
      </w:r>
      <w:r w:rsidR="001976E8" w:rsidRPr="003F5EC1">
        <w:rPr>
          <w:rFonts w:ascii="Times New Roman" w:eastAsia="Calibri" w:hAnsi="Times New Roman" w:cs="Times New Roman"/>
          <w:bCs/>
          <w:sz w:val="24"/>
          <w:szCs w:val="24"/>
          <w:lang w:val="en-ZA"/>
        </w:rPr>
        <w:t xml:space="preserve">of Eswatini’s population resides in the two urban </w:t>
      </w:r>
      <w:r w:rsidR="00FA53D3">
        <w:rPr>
          <w:rFonts w:ascii="Times New Roman" w:eastAsia="Calibri" w:hAnsi="Times New Roman" w:cs="Times New Roman"/>
          <w:bCs/>
          <w:sz w:val="24"/>
          <w:szCs w:val="24"/>
          <w:lang w:val="en-ZA"/>
        </w:rPr>
        <w:t>regions</w:t>
      </w:r>
      <w:r w:rsidR="006A1A31">
        <w:rPr>
          <w:rFonts w:ascii="Times New Roman" w:eastAsia="Calibri" w:hAnsi="Times New Roman" w:cs="Times New Roman"/>
          <w:bCs/>
          <w:sz w:val="24"/>
          <w:szCs w:val="24"/>
          <w:lang w:val="en-ZA"/>
        </w:rPr>
        <w:t>, namely;</w:t>
      </w:r>
      <w:r w:rsidR="001976E8" w:rsidRPr="003F5EC1">
        <w:rPr>
          <w:rFonts w:ascii="Times New Roman" w:eastAsia="Calibri" w:hAnsi="Times New Roman" w:cs="Times New Roman"/>
          <w:bCs/>
          <w:sz w:val="24"/>
          <w:szCs w:val="24"/>
          <w:lang w:val="en-ZA"/>
        </w:rPr>
        <w:t xml:space="preserve"> Mbabane and Manzini</w:t>
      </w:r>
      <w:r w:rsidR="00131E59">
        <w:rPr>
          <w:rFonts w:ascii="Times New Roman" w:eastAsia="Calibri" w:hAnsi="Times New Roman" w:cs="Times New Roman"/>
          <w:bCs/>
          <w:sz w:val="24"/>
          <w:szCs w:val="24"/>
          <w:lang w:val="en-ZA"/>
        </w:rPr>
        <w:t xml:space="preserve">, with </w:t>
      </w:r>
      <w:r w:rsidR="001976E8" w:rsidRPr="003F5EC1">
        <w:rPr>
          <w:rFonts w:ascii="Times New Roman" w:eastAsia="Calibri" w:hAnsi="Times New Roman" w:cs="Times New Roman"/>
          <w:bCs/>
          <w:sz w:val="24"/>
          <w:szCs w:val="24"/>
          <w:lang w:val="en-ZA"/>
        </w:rPr>
        <w:t xml:space="preserve"> </w:t>
      </w:r>
      <w:r w:rsidR="00FA53D3">
        <w:rPr>
          <w:rFonts w:ascii="Times New Roman" w:eastAsia="Calibri" w:hAnsi="Times New Roman" w:cs="Times New Roman"/>
          <w:bCs/>
          <w:sz w:val="24"/>
          <w:szCs w:val="24"/>
          <w:lang w:val="en-ZA"/>
        </w:rPr>
        <w:t>320 651</w:t>
      </w:r>
      <w:r w:rsidR="001976E8" w:rsidRPr="003F5EC1">
        <w:rPr>
          <w:rFonts w:ascii="Times New Roman" w:eastAsia="Calibri" w:hAnsi="Times New Roman" w:cs="Times New Roman"/>
          <w:bCs/>
          <w:sz w:val="24"/>
          <w:szCs w:val="24"/>
          <w:lang w:val="en-ZA"/>
        </w:rPr>
        <w:t xml:space="preserve"> and </w:t>
      </w:r>
      <w:r w:rsidR="00DD6C0F">
        <w:rPr>
          <w:rFonts w:ascii="Times New Roman" w:eastAsia="Calibri" w:hAnsi="Times New Roman" w:cs="Times New Roman"/>
          <w:bCs/>
          <w:sz w:val="24"/>
          <w:szCs w:val="24"/>
          <w:lang w:val="en-ZA"/>
        </w:rPr>
        <w:t>355 945</w:t>
      </w:r>
      <w:r w:rsidR="001976E8" w:rsidRPr="003F5EC1">
        <w:rPr>
          <w:rFonts w:ascii="Times New Roman" w:eastAsia="Calibri" w:hAnsi="Times New Roman" w:cs="Times New Roman"/>
          <w:bCs/>
          <w:sz w:val="24"/>
          <w:szCs w:val="24"/>
          <w:lang w:val="en-ZA"/>
        </w:rPr>
        <w:t xml:space="preserve"> people</w:t>
      </w:r>
      <w:r w:rsidR="00131E59">
        <w:rPr>
          <w:rFonts w:ascii="Times New Roman" w:eastAsia="Calibri" w:hAnsi="Times New Roman" w:cs="Times New Roman"/>
          <w:bCs/>
          <w:sz w:val="24"/>
          <w:szCs w:val="24"/>
          <w:lang w:val="en-ZA"/>
        </w:rPr>
        <w:t xml:space="preserve"> </w:t>
      </w:r>
      <w:r w:rsidR="00155C8D">
        <w:rPr>
          <w:rFonts w:ascii="Times New Roman" w:eastAsia="Calibri" w:hAnsi="Times New Roman" w:cs="Times New Roman"/>
          <w:bCs/>
          <w:sz w:val="24"/>
          <w:szCs w:val="24"/>
          <w:lang w:val="en-ZA"/>
        </w:rPr>
        <w:t>res</w:t>
      </w:r>
      <w:r w:rsidR="00BF00F1">
        <w:rPr>
          <w:rFonts w:ascii="Times New Roman" w:eastAsia="Calibri" w:hAnsi="Times New Roman" w:cs="Times New Roman"/>
          <w:bCs/>
          <w:sz w:val="24"/>
          <w:szCs w:val="24"/>
          <w:lang w:val="en-ZA"/>
        </w:rPr>
        <w:t xml:space="preserve">pectively </w:t>
      </w:r>
      <w:r w:rsidR="00D272D6">
        <w:rPr>
          <w:rFonts w:ascii="Times New Roman" w:eastAsia="Calibri" w:hAnsi="Times New Roman" w:cs="Times New Roman"/>
          <w:bCs/>
          <w:sz w:val="24"/>
          <w:szCs w:val="24"/>
          <w:lang w:val="en-ZA"/>
        </w:rPr>
        <w:t>in</w:t>
      </w:r>
      <w:r w:rsidR="00131E59">
        <w:rPr>
          <w:rFonts w:ascii="Times New Roman" w:eastAsia="Calibri" w:hAnsi="Times New Roman" w:cs="Times New Roman"/>
          <w:bCs/>
          <w:sz w:val="24"/>
          <w:szCs w:val="24"/>
          <w:lang w:val="en-ZA"/>
        </w:rPr>
        <w:t xml:space="preserve"> 20</w:t>
      </w:r>
      <w:r w:rsidR="00D272D6">
        <w:rPr>
          <w:rFonts w:ascii="Times New Roman" w:eastAsia="Calibri" w:hAnsi="Times New Roman" w:cs="Times New Roman"/>
          <w:bCs/>
          <w:sz w:val="24"/>
          <w:szCs w:val="24"/>
          <w:lang w:val="en-ZA"/>
        </w:rPr>
        <w:t>17</w:t>
      </w:r>
      <w:r w:rsidR="00070C90" w:rsidRPr="00E868CA">
        <w:rPr>
          <w:rFonts w:ascii="Times New Roman" w:eastAsia="Calibri" w:hAnsi="Times New Roman" w:cs="Times New Roman"/>
          <w:sz w:val="24"/>
          <w:szCs w:val="24"/>
        </w:rPr>
        <w:t xml:space="preserve"> </w:t>
      </w:r>
      <w:r w:rsidR="00070C90" w:rsidRPr="00E868CA">
        <w:rPr>
          <w:rFonts w:ascii="Times New Roman" w:eastAsia="Calibri" w:hAnsi="Times New Roman" w:cs="Times New Roman"/>
          <w:sz w:val="24"/>
          <w:szCs w:val="24"/>
        </w:rPr>
        <w:fldChar w:fldCharType="begin"/>
      </w:r>
      <w:r w:rsidR="00B954B1">
        <w:rPr>
          <w:rFonts w:ascii="Times New Roman" w:eastAsia="Calibri" w:hAnsi="Times New Roman" w:cs="Times New Roman"/>
          <w:sz w:val="24"/>
          <w:szCs w:val="24"/>
        </w:rPr>
        <w:instrText xml:space="preserve"> ADDIN ZOTERO_ITEM CSL_CITATION {"citationID":"a214qkvfuuj","properties":{"formattedCitation":"[30]","plainCitation":"[30]","noteIndex":0},"citationItems":[{"id":1,"uris":["http://zotero.org/users/local/lgwPfyge/items/N7U5TQQL"],"itemData":{"id":1,"type":"webpage","abstract":"[[{\"type\":\"media\",\"view_mode\":\"media_original\",\"fid\":\"47133\",\"attributes\":{\"alt\":\"\",\"class\":\"media-image\",\"height\":\"465\",\"typeof\":\"foaf:Image\",\"width\":\"686\"}}]]","container-title":"UNFPA Kingdom of Eswatini","language":"en","title":"Swaziland Releases Population Count from 2017 Census","URL":"https://eswatini.unfpa.org/en/news/swaziland-releases-population-count-2017-census","author":[{"family":"UNFPA","given":""}],"accessed":{"date-parts":[["2022",10,17]]},"issued":{"date-parts":[["2017",11,17]]}}}],"schema":"https://github.com/citation-style-language/schema/raw/master/csl-citation.json"} </w:instrText>
      </w:r>
      <w:r w:rsidR="00070C90" w:rsidRPr="00E868CA">
        <w:rPr>
          <w:rFonts w:ascii="Times New Roman" w:eastAsia="Calibri" w:hAnsi="Times New Roman" w:cs="Times New Roman"/>
          <w:sz w:val="24"/>
          <w:szCs w:val="24"/>
        </w:rPr>
        <w:fldChar w:fldCharType="separate"/>
      </w:r>
      <w:r w:rsidR="00B954B1" w:rsidRPr="00B954B1">
        <w:rPr>
          <w:rFonts w:ascii="Times New Roman" w:hAnsi="Times New Roman" w:cs="Times New Roman"/>
          <w:sz w:val="24"/>
        </w:rPr>
        <w:t>[30]</w:t>
      </w:r>
      <w:r w:rsidR="00070C90" w:rsidRPr="00E868CA">
        <w:rPr>
          <w:rFonts w:ascii="Times New Roman" w:eastAsia="Calibri" w:hAnsi="Times New Roman" w:cs="Times New Roman"/>
          <w:sz w:val="24"/>
          <w:szCs w:val="24"/>
        </w:rPr>
        <w:fldChar w:fldCharType="end"/>
      </w:r>
      <w:r w:rsidR="00070C90" w:rsidRPr="00E868CA">
        <w:rPr>
          <w:rFonts w:ascii="Times New Roman" w:eastAsia="Calibri" w:hAnsi="Times New Roman" w:cs="Times New Roman"/>
          <w:sz w:val="24"/>
          <w:szCs w:val="24"/>
        </w:rPr>
        <w:t xml:space="preserve">. </w:t>
      </w:r>
    </w:p>
    <w:p w14:paraId="6A6AA76D" w14:textId="251F0769" w:rsidR="006A1A31" w:rsidRPr="006A1A31" w:rsidRDefault="006A1A31" w:rsidP="006A1A31">
      <w:pPr>
        <w:spacing w:line="360" w:lineRule="auto"/>
        <w:jc w:val="both"/>
        <w:rPr>
          <w:rFonts w:ascii="Times New Roman" w:eastAsia="Calibri" w:hAnsi="Times New Roman" w:cs="Times New Roman"/>
          <w:bCs/>
          <w:sz w:val="24"/>
          <w:szCs w:val="24"/>
          <w:lang w:val="en-ZA"/>
        </w:rPr>
      </w:pPr>
      <w:r w:rsidRPr="006A1A31">
        <w:rPr>
          <w:rFonts w:ascii="Times New Roman" w:eastAsia="Calibri" w:hAnsi="Times New Roman" w:cs="Times New Roman"/>
          <w:bCs/>
          <w:sz w:val="24"/>
          <w:szCs w:val="24"/>
          <w:lang w:val="en-ZA"/>
        </w:rPr>
        <w:t xml:space="preserve">Eswatini has the highest global HIV prevalence at </w:t>
      </w:r>
      <w:r w:rsidR="00C4043E">
        <w:rPr>
          <w:rFonts w:ascii="Times New Roman" w:eastAsia="Calibri" w:hAnsi="Times New Roman" w:cs="Times New Roman"/>
          <w:bCs/>
          <w:sz w:val="24"/>
          <w:szCs w:val="24"/>
          <w:lang w:val="en-ZA"/>
        </w:rPr>
        <w:t xml:space="preserve">some </w:t>
      </w:r>
      <w:r w:rsidRPr="006A1A31">
        <w:rPr>
          <w:rFonts w:ascii="Times New Roman" w:eastAsia="Calibri" w:hAnsi="Times New Roman" w:cs="Times New Roman"/>
          <w:bCs/>
          <w:sz w:val="24"/>
          <w:szCs w:val="24"/>
          <w:lang w:val="en-ZA"/>
        </w:rPr>
        <w:t>27.2% of the total population, with steep gender parity of 32.5</w:t>
      </w:r>
      <w:r w:rsidR="00C4043E">
        <w:rPr>
          <w:rFonts w:ascii="Times New Roman" w:eastAsia="Calibri" w:hAnsi="Times New Roman" w:cs="Times New Roman"/>
          <w:bCs/>
          <w:sz w:val="24"/>
          <w:szCs w:val="24"/>
          <w:lang w:val="en-ZA"/>
        </w:rPr>
        <w:t xml:space="preserve"> and 20.4</w:t>
      </w:r>
      <w:r w:rsidRPr="006A1A31">
        <w:rPr>
          <w:rFonts w:ascii="Times New Roman" w:eastAsia="Calibri" w:hAnsi="Times New Roman" w:cs="Times New Roman"/>
          <w:bCs/>
          <w:sz w:val="24"/>
          <w:szCs w:val="24"/>
          <w:lang w:val="en-ZA"/>
        </w:rPr>
        <w:t xml:space="preserve">% </w:t>
      </w:r>
      <w:r w:rsidR="00C4043E">
        <w:rPr>
          <w:rFonts w:ascii="Times New Roman" w:eastAsia="Calibri" w:hAnsi="Times New Roman" w:cs="Times New Roman"/>
          <w:bCs/>
          <w:sz w:val="24"/>
          <w:szCs w:val="24"/>
          <w:lang w:val="en-ZA"/>
        </w:rPr>
        <w:t>for</w:t>
      </w:r>
      <w:r w:rsidRPr="006A1A31">
        <w:rPr>
          <w:rFonts w:ascii="Times New Roman" w:eastAsia="Calibri" w:hAnsi="Times New Roman" w:cs="Times New Roman"/>
          <w:bCs/>
          <w:sz w:val="24"/>
          <w:szCs w:val="24"/>
          <w:lang w:val="en-ZA"/>
        </w:rPr>
        <w:t xml:space="preserve"> females </w:t>
      </w:r>
      <w:r w:rsidR="00C4043E">
        <w:rPr>
          <w:rFonts w:ascii="Times New Roman" w:eastAsia="Calibri" w:hAnsi="Times New Roman" w:cs="Times New Roman"/>
          <w:bCs/>
          <w:sz w:val="24"/>
          <w:szCs w:val="24"/>
          <w:lang w:val="en-ZA"/>
        </w:rPr>
        <w:t>and</w:t>
      </w:r>
      <w:r w:rsidRPr="006A1A31">
        <w:rPr>
          <w:rFonts w:ascii="Times New Roman" w:eastAsia="Calibri" w:hAnsi="Times New Roman" w:cs="Times New Roman"/>
          <w:bCs/>
          <w:sz w:val="24"/>
          <w:szCs w:val="24"/>
          <w:lang w:val="en-ZA"/>
        </w:rPr>
        <w:t xml:space="preserve"> males</w:t>
      </w:r>
      <w:r w:rsidR="00C4043E">
        <w:rPr>
          <w:rFonts w:ascii="Times New Roman" w:eastAsia="Calibri" w:hAnsi="Times New Roman" w:cs="Times New Roman"/>
          <w:bCs/>
          <w:sz w:val="24"/>
          <w:szCs w:val="24"/>
          <w:lang w:val="en-ZA"/>
        </w:rPr>
        <w:t>, respectively</w:t>
      </w:r>
      <w:r w:rsidRPr="006A1A31">
        <w:rPr>
          <w:rFonts w:ascii="Times New Roman" w:eastAsia="Calibri" w:hAnsi="Times New Roman" w:cs="Times New Roman"/>
          <w:bCs/>
          <w:sz w:val="24"/>
          <w:szCs w:val="24"/>
          <w:lang w:val="en-ZA"/>
        </w:rPr>
        <w:t xml:space="preserve"> </w:t>
      </w:r>
      <w:r w:rsidR="005E58F7">
        <w:rPr>
          <w:rFonts w:ascii="Times New Roman" w:eastAsia="Calibri" w:hAnsi="Times New Roman" w:cs="Times New Roman"/>
          <w:bCs/>
          <w:sz w:val="24"/>
          <w:szCs w:val="24"/>
          <w:lang w:val="en-ZA"/>
        </w:rPr>
        <w:fldChar w:fldCharType="begin"/>
      </w:r>
      <w:r w:rsidR="00B954B1">
        <w:rPr>
          <w:rFonts w:ascii="Times New Roman" w:eastAsia="Calibri" w:hAnsi="Times New Roman" w:cs="Times New Roman"/>
          <w:bCs/>
          <w:sz w:val="24"/>
          <w:szCs w:val="24"/>
          <w:lang w:val="en-ZA"/>
        </w:rPr>
        <w:instrText xml:space="preserve"> ADDIN ZOTERO_ITEM CSL_CITATION {"citationID":"a2bl1f147rn","properties":{"formattedCitation":"[31,32]","plainCitation":"[31,32]","noteIndex":0},"citationItems":[{"id":990,"uris":["http://zotero.org/users/local/lgwPfyge/items/EM7Q7ENI"],"itemData":{"id":990,"type":"article-journal","abstract":"“Treat-all” programmes aim to improve clinical outcomes and to reduce HIV transmission through regular HIV testing and immediate offer of antiretroviral therapy (ART) for those diagnosed HIV-positive, irrespective of immunological status and symptoms of disease. Global narratives on the benefits of Treat-all anticipate reduced HIV-related stigma and increased “normalisation” of HIV with Treat-all implementation, whereby HIV is remoulded as a manageable, chronic condition where stigmatising symptoms can be concealed. Drawing on Goffman’s stigma work, we aimed to investigate how stigma may influence the engagement of clinically asymptomatic people living with HIV (PLHIV) with Treat-all HIV care in Shiselweni, Eswatini (formerly Swaziland). This longitudinal research comprised 106 interviews conducted from August 2016 to September 2017, including repeated interviews with 30 PLHIV, and one-off interviews with 20 healthcare workers. Data were analysed thematically using NVivo 11, drawing upon principles of grounded theory to generate findings inductively from participants’ accounts.Stigma was pervasive within the narratives of PLHIV, framing their engagement with treatment and care. Many asymptomatic PLHIV were motivated to initiate ART in order to maintain a “discreditable” status, by preventing the development of visible and exposing symptoms. However, engagement with treatment and care services could itself be exposing. PLHIV described the ways in which these “invisibilising” benefits and exposing risks of ART were continually assessed and navigated over time. Where the risk of exposure was deemed too great, this could lead to intermittent treatment-taking, and disengagement from care. Addressing HIV related stigma is crucial to the success of Treat-all, and should thus be a core component of HIV responses.","container-title":"African Journal of AIDS Research","DOI":"10.2989/16085906.2018.1552163","ISSN":"1608-5906","issue":"1","note":"publisher: Taylor &amp; Francis\n_eprint: https://doi.org/10.2989/16085906.2018.1552163\nPMID: 30782082","page":"27-37","source":"Taylor and Francis+NEJM","title":"“I don’t want them to know”: how stigma creates dilemmas for engagement with Treat-all HIV care for people living with HIV in Eswatini","title-short":"“I don’t want them to know”","volume":"18","author":[{"family":"Horter","given":"Shona"},{"family":"Bernays","given":"Sarah"},{"family":"Thabede","given":"Zanele"},{"family":"Dlamini","given":"Velibanti"},{"family":"Kerschberger","given":"Bernhard"},{"family":"Pasipamire","given":"Munyaradzi"},{"family":"Rusch","given":"Barbara"},{"family":"Wringe","given":"Alison"}],"issued":{"date-parts":[["2019",1,2]]}}},{"id":992,"uris":["http://zotero.org/users/local/lgwPfyge/items/4GBY2MMW"],"itemData":{"id":992,"type":"article-journal","container-title":"Morbidity and Mortality Weekly Report","DOI":"10.15585/mmwr.mm6723a3","ISSN":"0149-2195","issue":"23","journalAbbreviation":"MMWR Morb Mortal Wkly Rep","note":"PMID: 29902168\nPMCID: PMC6002033","page":"663-667","source":"PubMed Central","title":"Peer-Delivered Linkage Case Management and Same-Day ART Initiation for Men and Young Persons with HIV Infection — Eswatini, 2015–2017","volume":"67","author":[{"family":"MacKellar","given":"Duncan"},{"family":"Williams","given":"Daniel"},{"family":"Bhembe","given":"Bonsile"},{"family":"Dlamini","given":"Makhosazana"},{"family":"Byrd","given":"Johnita"},{"family":"Dube","given":"Lenhle"},{"family":"Mazibuko","given":"Sikhathele"},{"family":"Ao","given":"Trong"},{"family":"Pathmanathan","given":"Ishani"},{"family":"Auld","given":"Andrew F."},{"family":"Faura","given":"Pamela"},{"family":"Lukhele","given":"Nomthandazo"},{"family":"Ryan","given":"Caroline"}],"issued":{"date-parts":[["2018",6,15]]}}}],"schema":"https://github.com/citation-style-language/schema/raw/master/csl-citation.json"} </w:instrText>
      </w:r>
      <w:r w:rsidR="005E58F7">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31,32]</w:t>
      </w:r>
      <w:r w:rsidR="005E58F7">
        <w:rPr>
          <w:rFonts w:ascii="Times New Roman" w:eastAsia="Calibri" w:hAnsi="Times New Roman" w:cs="Times New Roman"/>
          <w:bCs/>
          <w:sz w:val="24"/>
          <w:szCs w:val="24"/>
          <w:lang w:val="en-ZA"/>
        </w:rPr>
        <w:fldChar w:fldCharType="end"/>
      </w:r>
      <w:r w:rsidRPr="006A1A31">
        <w:rPr>
          <w:rFonts w:ascii="Times New Roman" w:eastAsia="Calibri" w:hAnsi="Times New Roman" w:cs="Times New Roman"/>
          <w:bCs/>
          <w:sz w:val="24"/>
          <w:szCs w:val="24"/>
          <w:lang w:val="en-ZA"/>
        </w:rPr>
        <w:t xml:space="preserve">. </w:t>
      </w:r>
      <w:r w:rsidR="006127A4">
        <w:rPr>
          <w:rFonts w:ascii="Times New Roman" w:eastAsia="Calibri" w:hAnsi="Times New Roman" w:cs="Times New Roman"/>
          <w:bCs/>
          <w:sz w:val="24"/>
          <w:szCs w:val="24"/>
          <w:lang w:val="en-ZA"/>
        </w:rPr>
        <w:t>G</w:t>
      </w:r>
      <w:r w:rsidRPr="006A1A31">
        <w:rPr>
          <w:rFonts w:ascii="Times New Roman" w:eastAsia="Calibri" w:hAnsi="Times New Roman" w:cs="Times New Roman"/>
          <w:bCs/>
          <w:sz w:val="24"/>
          <w:szCs w:val="24"/>
          <w:lang w:val="en-ZA"/>
        </w:rPr>
        <w:t>eographical</w:t>
      </w:r>
      <w:r w:rsidR="006127A4">
        <w:rPr>
          <w:rFonts w:ascii="Times New Roman" w:eastAsia="Calibri" w:hAnsi="Times New Roman" w:cs="Times New Roman"/>
          <w:bCs/>
          <w:sz w:val="24"/>
          <w:szCs w:val="24"/>
          <w:lang w:val="en-ZA"/>
        </w:rPr>
        <w:t>ly</w:t>
      </w:r>
      <w:r w:rsidRPr="006A1A31">
        <w:rPr>
          <w:rFonts w:ascii="Times New Roman" w:eastAsia="Calibri" w:hAnsi="Times New Roman" w:cs="Times New Roman"/>
          <w:bCs/>
          <w:sz w:val="24"/>
          <w:szCs w:val="24"/>
          <w:lang w:val="en-ZA"/>
        </w:rPr>
        <w:t xml:space="preserve">, the Lubombo region had the highest HIV prevalence, </w:t>
      </w:r>
      <w:r w:rsidR="006127A4">
        <w:rPr>
          <w:rFonts w:ascii="Times New Roman" w:eastAsia="Calibri" w:hAnsi="Times New Roman" w:cs="Times New Roman"/>
          <w:bCs/>
          <w:sz w:val="24"/>
          <w:szCs w:val="24"/>
          <w:lang w:val="en-ZA"/>
        </w:rPr>
        <w:t>and</w:t>
      </w:r>
      <w:r w:rsidR="006127A4" w:rsidRPr="006A1A31">
        <w:rPr>
          <w:rFonts w:ascii="Times New Roman" w:eastAsia="Calibri" w:hAnsi="Times New Roman" w:cs="Times New Roman"/>
          <w:bCs/>
          <w:sz w:val="24"/>
          <w:szCs w:val="24"/>
          <w:lang w:val="en-ZA"/>
        </w:rPr>
        <w:t xml:space="preserve"> </w:t>
      </w:r>
      <w:r w:rsidRPr="006A1A31">
        <w:rPr>
          <w:rFonts w:ascii="Times New Roman" w:eastAsia="Calibri" w:hAnsi="Times New Roman" w:cs="Times New Roman"/>
          <w:bCs/>
          <w:sz w:val="24"/>
          <w:szCs w:val="24"/>
          <w:lang w:val="en-ZA"/>
        </w:rPr>
        <w:t>Hhohho region the least (</w:t>
      </w:r>
      <w:r w:rsidRPr="006F20B1">
        <w:rPr>
          <w:rFonts w:ascii="Times New Roman" w:eastAsia="Calibri" w:hAnsi="Times New Roman" w:cs="Times New Roman"/>
          <w:b/>
          <w:bCs/>
          <w:sz w:val="24"/>
          <w:szCs w:val="24"/>
          <w:lang w:val="en-ZA"/>
        </w:rPr>
        <w:t>Figure S5</w:t>
      </w:r>
      <w:r w:rsidRPr="006A1A31">
        <w:rPr>
          <w:rFonts w:ascii="Times New Roman" w:eastAsia="Calibri" w:hAnsi="Times New Roman" w:cs="Times New Roman"/>
          <w:bCs/>
          <w:sz w:val="24"/>
          <w:szCs w:val="24"/>
          <w:lang w:val="en-ZA"/>
        </w:rPr>
        <w:t xml:space="preserve">). </w:t>
      </w:r>
      <w:r w:rsidR="0028307E">
        <w:rPr>
          <w:rFonts w:ascii="Times New Roman" w:eastAsia="Calibri" w:hAnsi="Times New Roman" w:cs="Times New Roman"/>
          <w:bCs/>
          <w:sz w:val="24"/>
          <w:szCs w:val="24"/>
          <w:lang w:val="en-ZA"/>
        </w:rPr>
        <w:t>The country o</w:t>
      </w:r>
      <w:r w:rsidRPr="006A1A31">
        <w:rPr>
          <w:rFonts w:ascii="Times New Roman" w:eastAsia="Calibri" w:hAnsi="Times New Roman" w:cs="Times New Roman"/>
          <w:bCs/>
          <w:sz w:val="24"/>
          <w:szCs w:val="24"/>
          <w:lang w:val="en-ZA"/>
        </w:rPr>
        <w:t>ver the last decade</w:t>
      </w:r>
      <w:r w:rsidR="0028307E">
        <w:rPr>
          <w:rFonts w:ascii="Times New Roman" w:eastAsia="Calibri" w:hAnsi="Times New Roman" w:cs="Times New Roman"/>
          <w:bCs/>
          <w:sz w:val="24"/>
          <w:szCs w:val="24"/>
          <w:lang w:val="en-ZA"/>
        </w:rPr>
        <w:t xml:space="preserve"> increased</w:t>
      </w:r>
      <w:r w:rsidRPr="006A1A31">
        <w:rPr>
          <w:rFonts w:ascii="Times New Roman" w:eastAsia="Calibri" w:hAnsi="Times New Roman" w:cs="Times New Roman"/>
          <w:bCs/>
          <w:sz w:val="24"/>
          <w:szCs w:val="24"/>
          <w:lang w:val="en-ZA"/>
        </w:rPr>
        <w:t xml:space="preserve"> the rollout of ART programmes to manage the HIV pandemic</w:t>
      </w:r>
      <w:r w:rsidR="006230EE">
        <w:rPr>
          <w:rFonts w:ascii="Times New Roman" w:eastAsia="Calibri" w:hAnsi="Times New Roman" w:cs="Times New Roman"/>
          <w:bCs/>
          <w:sz w:val="24"/>
          <w:szCs w:val="24"/>
          <w:lang w:val="en-ZA"/>
        </w:rPr>
        <w:t xml:space="preserve">, and </w:t>
      </w:r>
      <w:r w:rsidRPr="006A1A31">
        <w:rPr>
          <w:rFonts w:ascii="Times New Roman" w:eastAsia="Calibri" w:hAnsi="Times New Roman" w:cs="Times New Roman"/>
          <w:bCs/>
          <w:sz w:val="24"/>
          <w:szCs w:val="24"/>
          <w:lang w:val="en-ZA"/>
        </w:rPr>
        <w:t xml:space="preserve">this </w:t>
      </w:r>
      <w:r w:rsidR="006230EE">
        <w:rPr>
          <w:rFonts w:ascii="Times New Roman" w:eastAsia="Calibri" w:hAnsi="Times New Roman" w:cs="Times New Roman"/>
          <w:bCs/>
          <w:sz w:val="24"/>
          <w:szCs w:val="24"/>
          <w:lang w:val="en-ZA"/>
        </w:rPr>
        <w:t>led to</w:t>
      </w:r>
      <w:r w:rsidRPr="006A1A31">
        <w:rPr>
          <w:rFonts w:ascii="Times New Roman" w:eastAsia="Calibri" w:hAnsi="Times New Roman" w:cs="Times New Roman"/>
          <w:bCs/>
          <w:sz w:val="24"/>
          <w:szCs w:val="24"/>
          <w:lang w:val="en-ZA"/>
        </w:rPr>
        <w:t xml:space="preserve"> a reduction in the prevalence rate. For example, HIV prevalence </w:t>
      </w:r>
      <w:r w:rsidR="002B26FF">
        <w:rPr>
          <w:rFonts w:ascii="Times New Roman" w:eastAsia="Calibri" w:hAnsi="Times New Roman" w:cs="Times New Roman"/>
          <w:bCs/>
          <w:sz w:val="24"/>
          <w:szCs w:val="24"/>
          <w:lang w:val="en-ZA"/>
        </w:rPr>
        <w:t>according</w:t>
      </w:r>
      <w:r w:rsidRPr="006A1A31">
        <w:rPr>
          <w:rFonts w:ascii="Times New Roman" w:eastAsia="Calibri" w:hAnsi="Times New Roman" w:cs="Times New Roman"/>
          <w:bCs/>
          <w:sz w:val="24"/>
          <w:szCs w:val="24"/>
          <w:lang w:val="en-ZA"/>
        </w:rPr>
        <w:t xml:space="preserve"> </w:t>
      </w:r>
      <w:r w:rsidR="00E90844">
        <w:rPr>
          <w:rFonts w:ascii="Times New Roman" w:eastAsia="Calibri" w:hAnsi="Times New Roman" w:cs="Times New Roman"/>
          <w:bCs/>
          <w:sz w:val="24"/>
          <w:szCs w:val="24"/>
          <w:lang w:val="en-ZA"/>
        </w:rPr>
        <w:t xml:space="preserve">to </w:t>
      </w:r>
      <w:r w:rsidRPr="006A1A31">
        <w:rPr>
          <w:rFonts w:ascii="Times New Roman" w:eastAsia="Calibri" w:hAnsi="Times New Roman" w:cs="Times New Roman"/>
          <w:bCs/>
          <w:sz w:val="24"/>
          <w:szCs w:val="24"/>
          <w:lang w:val="en-ZA"/>
        </w:rPr>
        <w:t>the Swaziland HIV Incidence Measurement Survey (SHIMS) 1, and SHIMS 2 reports</w:t>
      </w:r>
      <w:r w:rsidR="00E90844">
        <w:rPr>
          <w:rFonts w:ascii="Times New Roman" w:eastAsia="Calibri" w:hAnsi="Times New Roman" w:cs="Times New Roman"/>
          <w:bCs/>
          <w:sz w:val="24"/>
          <w:szCs w:val="24"/>
          <w:lang w:val="en-ZA"/>
        </w:rPr>
        <w:t xml:space="preserve"> documented</w:t>
      </w:r>
      <w:r w:rsidRPr="006A1A31">
        <w:rPr>
          <w:rFonts w:ascii="Times New Roman" w:eastAsia="Calibri" w:hAnsi="Times New Roman" w:cs="Times New Roman"/>
          <w:bCs/>
          <w:sz w:val="24"/>
          <w:szCs w:val="24"/>
          <w:lang w:val="en-ZA"/>
        </w:rPr>
        <w:t xml:space="preserve"> an overall decline of 1.6% from 2011 to 2016/17</w:t>
      </w:r>
      <w:r w:rsidR="00E90844">
        <w:rPr>
          <w:rFonts w:ascii="Times New Roman" w:eastAsia="Calibri" w:hAnsi="Times New Roman" w:cs="Times New Roman"/>
          <w:bCs/>
          <w:sz w:val="24"/>
          <w:szCs w:val="24"/>
          <w:lang w:val="en-ZA"/>
        </w:rPr>
        <w:t xml:space="preserve"> where</w:t>
      </w:r>
      <w:r w:rsidRPr="006A1A31">
        <w:rPr>
          <w:rFonts w:ascii="Times New Roman" w:eastAsia="Calibri" w:hAnsi="Times New Roman" w:cs="Times New Roman"/>
          <w:bCs/>
          <w:sz w:val="24"/>
          <w:szCs w:val="24"/>
          <w:lang w:val="en-ZA"/>
        </w:rPr>
        <w:t xml:space="preserve"> 2.9% </w:t>
      </w:r>
      <w:r w:rsidR="00E90844">
        <w:rPr>
          <w:rFonts w:ascii="Times New Roman" w:eastAsia="Calibri" w:hAnsi="Times New Roman" w:cs="Times New Roman"/>
          <w:bCs/>
          <w:sz w:val="24"/>
          <w:szCs w:val="24"/>
          <w:lang w:val="en-ZA"/>
        </w:rPr>
        <w:t xml:space="preserve">were </w:t>
      </w:r>
      <w:r w:rsidRPr="006A1A31">
        <w:rPr>
          <w:rFonts w:ascii="Times New Roman" w:eastAsia="Calibri" w:hAnsi="Times New Roman" w:cs="Times New Roman"/>
          <w:bCs/>
          <w:sz w:val="24"/>
          <w:szCs w:val="24"/>
          <w:lang w:val="en-ZA"/>
        </w:rPr>
        <w:t>among males</w:t>
      </w:r>
      <w:r w:rsidR="00E90844">
        <w:rPr>
          <w:rFonts w:ascii="Times New Roman" w:eastAsia="Calibri" w:hAnsi="Times New Roman" w:cs="Times New Roman"/>
          <w:bCs/>
          <w:sz w:val="24"/>
          <w:szCs w:val="24"/>
          <w:lang w:val="en-ZA"/>
        </w:rPr>
        <w:t>, and 0.7%</w:t>
      </w:r>
      <w:r w:rsidRPr="006A1A31">
        <w:rPr>
          <w:rFonts w:ascii="Times New Roman" w:eastAsia="Calibri" w:hAnsi="Times New Roman" w:cs="Times New Roman"/>
          <w:bCs/>
          <w:sz w:val="24"/>
          <w:szCs w:val="24"/>
          <w:lang w:val="en-ZA"/>
        </w:rPr>
        <w:t xml:space="preserve"> </w:t>
      </w:r>
      <w:r w:rsidR="00E90844">
        <w:rPr>
          <w:rFonts w:ascii="Times New Roman" w:eastAsia="Calibri" w:hAnsi="Times New Roman" w:cs="Times New Roman"/>
          <w:bCs/>
          <w:sz w:val="24"/>
          <w:szCs w:val="24"/>
          <w:lang w:val="en-ZA"/>
        </w:rPr>
        <w:t>on</w:t>
      </w:r>
      <w:r w:rsidRPr="006A1A31">
        <w:rPr>
          <w:rFonts w:ascii="Times New Roman" w:eastAsia="Calibri" w:hAnsi="Times New Roman" w:cs="Times New Roman"/>
          <w:bCs/>
          <w:sz w:val="24"/>
          <w:szCs w:val="24"/>
          <w:lang w:val="en-ZA"/>
        </w:rPr>
        <w:t xml:space="preserve"> females </w:t>
      </w:r>
      <w:r w:rsidR="00EF2D83">
        <w:rPr>
          <w:rFonts w:ascii="Times New Roman" w:eastAsia="Calibri" w:hAnsi="Times New Roman" w:cs="Times New Roman"/>
          <w:bCs/>
          <w:sz w:val="24"/>
          <w:szCs w:val="24"/>
          <w:lang w:val="en-ZA"/>
        </w:rPr>
        <w:fldChar w:fldCharType="begin"/>
      </w:r>
      <w:r w:rsidR="00B954B1">
        <w:rPr>
          <w:rFonts w:ascii="Times New Roman" w:eastAsia="Calibri" w:hAnsi="Times New Roman" w:cs="Times New Roman"/>
          <w:bCs/>
          <w:sz w:val="24"/>
          <w:szCs w:val="24"/>
          <w:lang w:val="en-ZA"/>
        </w:rPr>
        <w:instrText xml:space="preserve"> ADDIN ZOTERO_ITEM CSL_CITATION {"citationID":"a20595rgknb","properties":{"formattedCitation":"[33]","plainCitation":"[33]","noteIndex":0},"citationItems":[{"id":995,"uris":["http://zotero.org/users/local/lgwPfyge/items/WCS3JTQ8"],"itemData":{"id":995,"type":"article-journal","abstract":"Background\nSwaziland has the highest national HIV prevalence worldwide. The Swaziland HIV Incidence Measurement Survey (SHIMS) provides the first national HIV incidence estimate based on prospectively observed HIV seroconversions.\nMethods\nA two-stage survey sampling design was used to select a nationally representative sample of men and women aged 18–49 years from 14 891 households in 575 enumeration areas in Swaziland, who underwent household-based counselling and rapid HIV testing during 2011. All individuals aged 18–49 years who resided or had slept in the household the night before and were willing to undergo home-based HIV testing, answer demographic and behavioural questions in English or siSwati, and provide written informed consent were eligible for the study. We performed rapid HIV testing and assessed sociodemographic and behavioural characteristics with use of a questionnaire at baseline and, for HIV-seronegative individuals, 6 months later. We calculated HIV incidence with Poisson regression modelling as events per person-years × 100, and we assessed covariables as predictors with Cox proportional hazards modelling. Survey weighting was applied and all models used survey sampling methods.\nFindings\nBetween Dec 10, 2010, and June 25, 2011, 11 897 HIV-seronegative adults were enrolled in SHIMS and 11 232 (94%) were re-tested. Of these, 145 HIV seroconversions were observed, resulting in a weighted HIV incidence of 2·4% (95% CI 2·1–2·8). Incidence was nearly twice as high in women (3·1%; 95% CI 2·6–3·7) as in men (1·7%; 1·3–2·1, p&lt;0·0001). Among men, partner's HIV-positive status (adjusted hazard ratio [aHR] 2·67, 1·06–6·82, p=0·040) or unknown serostatus (aHR 4·64, 2·32–9·27, p&lt;0·0001) in the past 6 months predicted HIV seroconversion. Among women, significant predictors included not being married (aHR 2·90, 1·44–5·84, p=0·0030), having a spouse who lives elsewhere (aHR 2·66, 1·29–5·45, p=0·0078), and having a partner in the past 6 months with unknown HIV status (aHR 2·87, 1·44–5·84, p=0·0030).\nInterpretation\nSwaziland has the highest national HIV incidence in the world. In high-prevalence countries, population-based incidence measures and programmes that further expand HIV testing and support disclosure of HIV status are needed.\nFunding\nPresident's Emergency Plan for AIDS Relief (PEPFAR) by the Centers for Disease Control and Prevention.","container-title":"The Lancet HIV","DOI":"10.1016/S2352-3018(16)30190-4","ISSN":"2352-3018","issue":"2","journalAbbreviation":"The Lancet HIV","language":"en","page":"e83-e92","source":"ScienceDirect","title":"Swaziland HIV Incidence Measurement Survey (SHIMS): a prospective national cohort study","title-short":"Swaziland HIV Incidence Measurement Survey (SHIMS)","volume":"4","author":[{"family":"Justman","given":"Jessica"},{"family":"Reed","given":"Jason B"},{"family":"Bicego","given":"George"},{"family":"Donnell","given":"Deborah"},{"family":"Li","given":"Keala"},{"family":"Bock","given":"Naomi"},{"family":"Koler","given":"Alison"},{"family":"Philip","given":"Neena M"},{"family":"Mlambo","given":"Charmaine K"},{"family":"Parekh","given":"Bharat S"},{"family":"Duong","given":"Yen T"},{"family":"Ellenberger","given":"Dennis L"},{"family":"El-Sadr","given":"Wafaa M"},{"family":"Nkambule","given":"Rejoice"}],"issued":{"date-parts":[["2017",2,1]]}}}],"schema":"https://github.com/citation-style-language/schema/raw/master/csl-citation.json"} </w:instrText>
      </w:r>
      <w:r w:rsidR="00EF2D83">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33]</w:t>
      </w:r>
      <w:r w:rsidR="00EF2D83">
        <w:rPr>
          <w:rFonts w:ascii="Times New Roman" w:eastAsia="Calibri" w:hAnsi="Times New Roman" w:cs="Times New Roman"/>
          <w:bCs/>
          <w:sz w:val="24"/>
          <w:szCs w:val="24"/>
          <w:lang w:val="en-ZA"/>
        </w:rPr>
        <w:fldChar w:fldCharType="end"/>
      </w:r>
      <w:r w:rsidRPr="006A1A31">
        <w:rPr>
          <w:rFonts w:ascii="Times New Roman" w:eastAsia="Calibri" w:hAnsi="Times New Roman" w:cs="Times New Roman"/>
          <w:bCs/>
          <w:sz w:val="24"/>
          <w:szCs w:val="24"/>
          <w:lang w:val="en-ZA"/>
        </w:rPr>
        <w:t>.</w:t>
      </w:r>
    </w:p>
    <w:p w14:paraId="5DE23DA1" w14:textId="2151AB3A" w:rsidR="001976E8" w:rsidRDefault="006A1A31" w:rsidP="006A1A31">
      <w:pPr>
        <w:spacing w:line="360" w:lineRule="auto"/>
        <w:jc w:val="both"/>
        <w:rPr>
          <w:rFonts w:ascii="Times New Roman" w:eastAsia="Calibri" w:hAnsi="Times New Roman" w:cs="Times New Roman"/>
          <w:bCs/>
          <w:sz w:val="24"/>
          <w:szCs w:val="24"/>
          <w:lang w:val="en-ZA"/>
        </w:rPr>
      </w:pPr>
      <w:r w:rsidRPr="006A1A31">
        <w:rPr>
          <w:rFonts w:ascii="Times New Roman" w:eastAsia="Calibri" w:hAnsi="Times New Roman" w:cs="Times New Roman"/>
          <w:bCs/>
          <w:sz w:val="24"/>
          <w:szCs w:val="24"/>
          <w:lang w:val="en-ZA"/>
        </w:rPr>
        <w:t xml:space="preserve">Eswatini prescribes universal ART </w:t>
      </w:r>
      <w:r w:rsidR="00AF00AC">
        <w:rPr>
          <w:rFonts w:ascii="Times New Roman" w:eastAsia="Calibri" w:hAnsi="Times New Roman" w:cs="Times New Roman"/>
          <w:bCs/>
          <w:sz w:val="24"/>
          <w:szCs w:val="24"/>
          <w:lang w:val="en-ZA"/>
        </w:rPr>
        <w:t>to</w:t>
      </w:r>
      <w:r w:rsidRPr="006A1A31">
        <w:rPr>
          <w:rFonts w:ascii="Times New Roman" w:eastAsia="Calibri" w:hAnsi="Times New Roman" w:cs="Times New Roman"/>
          <w:bCs/>
          <w:sz w:val="24"/>
          <w:szCs w:val="24"/>
          <w:lang w:val="en-ZA"/>
        </w:rPr>
        <w:t xml:space="preserve"> all children aged </w:t>
      </w:r>
      <w:r w:rsidR="00AF00AC">
        <w:rPr>
          <w:rFonts w:ascii="Times New Roman" w:eastAsia="Calibri" w:hAnsi="Times New Roman" w:cs="Times New Roman"/>
          <w:bCs/>
          <w:sz w:val="24"/>
          <w:szCs w:val="24"/>
          <w:lang w:val="en-ZA"/>
        </w:rPr>
        <w:t>five</w:t>
      </w:r>
      <w:r w:rsidRPr="006A1A31">
        <w:rPr>
          <w:rFonts w:ascii="Times New Roman" w:eastAsia="Calibri" w:hAnsi="Times New Roman" w:cs="Times New Roman"/>
          <w:bCs/>
          <w:sz w:val="24"/>
          <w:szCs w:val="24"/>
          <w:lang w:val="en-ZA"/>
        </w:rPr>
        <w:t xml:space="preserve"> and below since 2015, and thereafter</w:t>
      </w:r>
      <w:r w:rsidR="00A54A81">
        <w:rPr>
          <w:rFonts w:ascii="Times New Roman" w:eastAsia="Calibri" w:hAnsi="Times New Roman" w:cs="Times New Roman"/>
          <w:bCs/>
          <w:sz w:val="24"/>
          <w:szCs w:val="24"/>
          <w:lang w:val="en-ZA"/>
        </w:rPr>
        <w:t>,</w:t>
      </w:r>
      <w:r w:rsidRPr="006A1A31">
        <w:rPr>
          <w:rFonts w:ascii="Times New Roman" w:eastAsia="Calibri" w:hAnsi="Times New Roman" w:cs="Times New Roman"/>
          <w:bCs/>
          <w:sz w:val="24"/>
          <w:szCs w:val="24"/>
          <w:lang w:val="en-ZA"/>
        </w:rPr>
        <w:t xml:space="preserve"> adopted the revised WHO guidelines of October </w:t>
      </w:r>
      <w:r w:rsidRPr="00775AD1">
        <w:rPr>
          <w:rFonts w:ascii="Times New Roman" w:eastAsia="Calibri" w:hAnsi="Times New Roman" w:cs="Times New Roman"/>
          <w:bCs/>
          <w:sz w:val="24"/>
          <w:szCs w:val="24"/>
          <w:lang w:val="en-ZA"/>
        </w:rPr>
        <w:t>2016</w:t>
      </w:r>
      <w:r w:rsidR="00775AD1">
        <w:rPr>
          <w:rFonts w:ascii="Times New Roman" w:eastAsia="Calibri" w:hAnsi="Times New Roman" w:cs="Times New Roman"/>
          <w:bCs/>
          <w:sz w:val="24"/>
          <w:szCs w:val="24"/>
          <w:lang w:val="en-ZA"/>
        </w:rPr>
        <w:t xml:space="preserve"> </w:t>
      </w:r>
      <w:r w:rsidR="00F05025" w:rsidRPr="00775AD1">
        <w:rPr>
          <w:rFonts w:ascii="Times New Roman" w:eastAsia="Calibri" w:hAnsi="Times New Roman" w:cs="Times New Roman"/>
          <w:bCs/>
          <w:sz w:val="24"/>
          <w:szCs w:val="24"/>
          <w:lang w:val="en-ZA"/>
        </w:rPr>
        <w:fldChar w:fldCharType="begin"/>
      </w:r>
      <w:r w:rsidR="00B954B1">
        <w:rPr>
          <w:rFonts w:ascii="Times New Roman" w:eastAsia="Calibri" w:hAnsi="Times New Roman" w:cs="Times New Roman"/>
          <w:bCs/>
          <w:sz w:val="24"/>
          <w:szCs w:val="24"/>
          <w:lang w:val="en-ZA"/>
        </w:rPr>
        <w:instrText xml:space="preserve"> ADDIN ZOTERO_ITEM CSL_CITATION {"citationID":"al8v663bsg","properties":{"formattedCitation":"[34]","plainCitation":"[34]","noteIndex":0},"citationItems":[{"id":967,"uris":["http://zotero.org/users/local/lgwPfyge/items/I2JX8BLZ"],"itemData":{"id":967,"type":"book","edition":"2nd ed","event-place":"Geneva","ISBN":"978-92-4-154968-4","language":"en","number-of-pages":"429","publisher":"World Health Organization","publisher-place":"Geneva","source":"WHO IRIS","title":"Consolidated guidelines on the use of antiretroviral drugs for treating and preventing HIV infection: recommendations for a public health approach","title-short":"Consolidated guidelines on the use of antiretroviral drugs for treating and preventing HIV infection","URL":"https://apps.who.int/iris/handle/10665/208825","author":[{"literal":"World Health Organization"}],"accessed":{"date-parts":[["2023",2,24]]},"issued":{"date-parts":[["2016"]]}}}],"schema":"https://github.com/citation-style-language/schema/raw/master/csl-citation.json"} </w:instrText>
      </w:r>
      <w:r w:rsidR="00F05025" w:rsidRPr="00775AD1">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34]</w:t>
      </w:r>
      <w:r w:rsidR="00F05025" w:rsidRPr="00775AD1">
        <w:rPr>
          <w:rFonts w:ascii="Times New Roman" w:eastAsia="Calibri" w:hAnsi="Times New Roman" w:cs="Times New Roman"/>
          <w:bCs/>
          <w:sz w:val="24"/>
          <w:szCs w:val="24"/>
          <w:lang w:val="en-ZA"/>
        </w:rPr>
        <w:fldChar w:fldCharType="end"/>
      </w:r>
      <w:r w:rsidRPr="006A1A31">
        <w:rPr>
          <w:rFonts w:ascii="Times New Roman" w:eastAsia="Calibri" w:hAnsi="Times New Roman" w:cs="Times New Roman"/>
          <w:bCs/>
          <w:sz w:val="24"/>
          <w:szCs w:val="24"/>
          <w:lang w:val="en-ZA"/>
        </w:rPr>
        <w:t xml:space="preserve">. The guidelines promoted the initiation of the “Test and Start Initiative,” </w:t>
      </w:r>
      <w:r w:rsidR="00086219">
        <w:rPr>
          <w:rFonts w:ascii="Times New Roman" w:eastAsia="Calibri" w:hAnsi="Times New Roman" w:cs="Times New Roman"/>
          <w:bCs/>
          <w:sz w:val="24"/>
          <w:szCs w:val="24"/>
          <w:lang w:val="en-ZA"/>
        </w:rPr>
        <w:t xml:space="preserve">which resulted to </w:t>
      </w:r>
      <w:r w:rsidRPr="006A1A31">
        <w:rPr>
          <w:rFonts w:ascii="Times New Roman" w:eastAsia="Calibri" w:hAnsi="Times New Roman" w:cs="Times New Roman"/>
          <w:bCs/>
          <w:sz w:val="24"/>
          <w:szCs w:val="24"/>
          <w:lang w:val="en-ZA"/>
        </w:rPr>
        <w:t xml:space="preserve">early initiation of ART to all people living with HIV regardless of CD4 cell count, or age, </w:t>
      </w:r>
      <w:r w:rsidR="00FC5BB3">
        <w:rPr>
          <w:rFonts w:ascii="Times New Roman" w:eastAsia="Calibri" w:hAnsi="Times New Roman" w:cs="Times New Roman"/>
          <w:bCs/>
          <w:sz w:val="24"/>
          <w:szCs w:val="24"/>
          <w:lang w:val="en-ZA"/>
        </w:rPr>
        <w:fldChar w:fldCharType="begin"/>
      </w:r>
      <w:r w:rsidR="00B954B1">
        <w:rPr>
          <w:rFonts w:ascii="Times New Roman" w:eastAsia="Calibri" w:hAnsi="Times New Roman" w:cs="Times New Roman"/>
          <w:bCs/>
          <w:sz w:val="24"/>
          <w:szCs w:val="24"/>
          <w:lang w:val="en-ZA"/>
        </w:rPr>
        <w:instrText xml:space="preserve"> ADDIN ZOTERO_ITEM CSL_CITATION {"citationID":"a276i2gl3c3","properties":{"formattedCitation":"[35\\uc0\\u8211{}37]","plainCitation":"[35–37]","noteIndex":0},"citationItems":[{"id":997,"uris":["http://zotero.org/users/local/lgwPfyge/items/SYDF2W63"],"itemData":{"id":997,"type":"article-journal","abstract":"Background\nThe rapid scale-up of antiretroviral therapy (ART) towards the UNAIDS 90-90-90 goals over the last decade has sparked considerable debate as to whether universal test and treat can end the HIV-1 epidemic in sub-Saharan Africa. We aimed to develop a network transmission model, calibrated to capture age-specific and sex-specific gaps in the scale-up of ART, to estimate the historical and future effect of attaining and surpassing the UNAIDS 90-90-90 treatment targets on HIV-1 incidence and mortality, and to assess whether these interventions will be enough to achieve epidemic control (incidence of 1 infection per 1000 person-years) by 2030.\nMethods\nWe used eSwatini (formerly Swaziland) as a case study to develop our model. We used data on HIV prevalence by 5-year age bins, sex, and year from the 2007 Swaziland Demographic Health Survey (SDHS), the 2011 Swaziland HIV Incidence Measurement Survey, and the 2016 Swaziland Population Health Impact Assessment (PHIA) survey. We estimated the point prevalence of ART coverage among all HIV-infected individuals by age, sex, and year. Age-specific data on the prevalence of male circumcision from the SDHS and PHIA surveys were used as model inputs for traditional male circumcision and scale-up of voluntary medical male circumcision (VMMC). We calibrated our model using publicly available data on demographics; HIV prevalence by 5-year age bins, sex, and year; and ART coverage by age, sex, and year. We modelled the effects of five scenarios (historical scale-up of ART and VMMC [status quo], no ART or VMMC, no ART, age-targeted 90-90-90, and 100% ART initiation) to quantify the contribution of ART scale-up to declines in HIV incidence and mortality in individuals aged 15–49 by 2016, 2030, and 2050.\nFindings\nBetween 2010 and 2016, status-quo ART scale-up among adults (aged 15–49 years) in eSwatini (from 34·0% in 2010 to 74·1% in 2016) reduced HIV incidence by 43·57% (95% credible interval 39·71 to 46·36) and HIV mortality by 56·17% (54·06 to 58·92) among individuals aged 15–49 years, with larger reductions in incidence among men and mortality among women. Holding 2016 ART coverage levels by age and sex into the future, by 2030 adult HIV incidence would fall to 1·09 (0·87 to 1·29) per 100 person-years, 1·42 (1·13 to 1·71) per 100 person-years among women and 0·79 (0·63 to 0·94) per 100 person-years among men. Achieving the 90-90-90 targets evenly by age and sex would further reduce incidence beyond status-quo ART, primarily among individuals aged 15–24 years (an additional 17·37% [7·33 to 26·12] reduction between 2016 and 2030), with only modest additional incidence reductions in adults aged 35–49 years (1·99% [–5·09 to 7·74]). Achieving 100% ART initiation among all people living with HIV within an average of 6 months from infection—an upper bound of plausible treatment effect—would reduce adult HIV incidence to 0·73 infections (0·55 to 0·92) per 100 person-years by 2030 and 0·46 (0·33 to 0·59) per 100 person-years by 2050.\nInterpretation\nScale-up of ART over the last decade has already contributed to substantial reductions in HIV-1 incidence and mortality in eSwatini. Focused ART targeting would further reduce incidence, especially in younger individuals, but even the most aggressive treatment campaigns would be insufficient to end the epidemic in high-burden settings without a renewed focus on expanding preventive measures.\nFunding\nGlobal Good Fund and the Bill &amp; Melinda Gates Foundation.","container-title":"The Lancet HIV","DOI":"10.1016/S2352-3018(19)30436-9","ISSN":"2352-3018","issue":"5","journalAbbreviation":"The Lancet HIV","language":"en","page":"e348-e358","source":"ScienceDirect","title":"The effect of 90-90-90 on HIV-1 incidence and mortality in eSwatini: a mathematical modelling study","title-short":"The effect of 90-90-90 on HIV-1 incidence and mortality in eSwatini","volume":"7","author":[{"family":"Akullian","given":"Adam"},{"family":"Morrison","given":"Michelle"},{"family":"Garnett","given":"Geoffrey P"},{"family":"Mnisi","given":"Zandile"},{"family":"Lukhele","given":"Nomthandazo"},{"family":"Bridenbecker","given":"Daniel"},{"family":"Bershteyn","given":"Anna"}],"issued":{"date-parts":[["2020",5,1]]}}},{"id":1000,"uris":["http://zotero.org/users/local/lgwPfyge/items/T5378RBV"],"itemData":{"id":1000,"type":"article-journal","abstract":"Background: \n        Global pediatric treatment goals are for 90% of known children living with HIV to be on antiretroviral therapy (ART), with 90% having viral suppression. We used enrollment data from a study evaluating a family-centered HIV care program in Eswatini to describe the ART histories and virologic outcomes of enrolled children living with HIV and identify factors associated with viral suppression (&lt;1000 RNA copies/mL) and undetectability (&lt;400 RNA copies/mL).\n        Methods: \n        Factors associated with viral suppression and undetectability were identified using Pearson χ2 for categorical variables and Wilcoxon rank sum tests for continuous variables.\n        Results: \n        Three hundred seventy-seven children were enrolled, median age 8.5 years. Median age at HIV diagnosis was 2.1 years; at ART initiation, 2.6 years; and ART duration at enrollment, 4.1 years. Ninety-nine percent were receiving ART; 95.2% were on first-line ART and 4.8% on second-line ART. Most children (43.1%) were receiving nevirapine-based ART (median age 9.2 years), with 31.3% on lopinavir-ritonavir-based (median age 5.4 years) and 25.5%, efavirenz-based ART (median age 10.3 years). Viral suppression (&lt;1000 copies/mL) was observed in 77.9% and undetectability (&lt;400 copies/mL) in 73.5% of children. The only factor significantly associated with viral suppression was ART regimen, with 72.1% of children on nevirapine-based ART versus 86.7% on efavirenz-based ART virally suppressed.\n        Conclusions: \n        Although 99% of children enrolled in the study were receiving ART, viral suppression was observed in only 77.9%, with lowest rates among children receiving nevirapine-based ART. These findings highlight the critical importance of monitoring treatment regimen for optimizing treatment outcomes for pediatric HIV.","container-title":"The Pediatric Infectious Disease Journal","DOI":"10.1097/INF.0000000000002347","ISSN":"0891-3668","issue":"8","language":"en-US","page":"835","source":"journals.lww.com","title":"Association of Antiretroviral Drug Regimen With Viral Suppression in HIV-positive Children on Antiretroviral Therapy in Eswatini","volume":"38","author":[{"family":"Chouraya","given":"Caspian"},{"family":"Ashburn","given":"Kim"},{"family":"Khumalo","given":"Philisiwe"},{"family":"Mpango","given":"Lydia"},{"family":"Mthethwa","given":"Nobuhle"},{"family":"Machekano","given":"Rhoderick"},{"family":"Guay","given":"Laura"},{"family":"Mofenson","given":"Lynne M."}],"issued":{"date-parts":[["2019",8]]}}},{"id":1002,"uris":["http://zotero.org/users/local/lgwPfyge/items/XD6TG6WX"],"itemData":{"id":1002,"type":"article-journal","abstract":"Background: Disclosure of human immunodeficiency virus (HIV) status may be perceived as simply the process of revealing a person's HIV status, whether positive or negative. Despite the emerging evidence of the benefits of disclosure, who, when and what to disclose to a HIVinfected child remains a challenge.\n\nAim: This article reports on the patterns of HIV status disclosure to the infected children by their parents and caregivers.\n\nSetting: The study was conducted in the outpatient clinic of one referral hospital offering comprehensive HIV care in the Lubombo region, eSwatini.\n\nMethods: A qualitative descriptive design was followed. Data were collected through semistructured individual interviews with a purposive sample of 13 parents and caregivers whose children were on antiretroviral treatment and collecting treatment from the specific outpatient clinic. Audio recorded data were transcribed verbatim, thematic content analysis was done and used to organise and present the findings.\n\nResults: Four themes that emerged in relation to the topic of patterns of disclosure were disclosure of HIV status as a process rather than an event, a proposed person to disclose the HIV status to the child, the appropriate age to disclose HIV status to a child and type and amount of information to give in relation to the HIV status. The proposed person to disclose the HIV status to the infected child was the parent or caregiver involved as the primary carer of the child. There was no agreeable appropriate age to disclose HIV status to an infected child and the type and amount of information to disclose varied with the individuals depending on what prompted disclosure.\n\nConclusion: Human immunodeficiency virus disclosure to children demands parents' and caregivers' participation and their knowledge of child development.","container-title":"African Journal of Primary Health Care and Family Medicine","DOI":"10.4102/phcfm.v12i1.2230","issue":"1","note":"publisher: AOSIS","page":"1-6","source":"journals.co.za (Atypon)","title":"Disclosure of human immunodeficiency virus status to children : pattern followed by parents and caregivers","title-short":"Disclosure of human immunodeficiency virus status to children","volume":"12","author":[{"family":"Dlamini","given":"Cebsile P."},{"family":"Matlakala","given":"Mokgadi"}],"issued":{"date-parts":[["2020",1]]}}}],"schema":"https://github.com/citation-style-language/schema/raw/master/csl-citation.json"} </w:instrText>
      </w:r>
      <w:r w:rsidR="00FC5BB3">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szCs w:val="24"/>
        </w:rPr>
        <w:t>[35–37]</w:t>
      </w:r>
      <w:r w:rsidR="00FC5BB3">
        <w:rPr>
          <w:rFonts w:ascii="Times New Roman" w:eastAsia="Calibri" w:hAnsi="Times New Roman" w:cs="Times New Roman"/>
          <w:bCs/>
          <w:sz w:val="24"/>
          <w:szCs w:val="24"/>
          <w:lang w:val="en-ZA"/>
        </w:rPr>
        <w:fldChar w:fldCharType="end"/>
      </w:r>
      <w:r w:rsidRPr="006A1A31">
        <w:rPr>
          <w:rFonts w:ascii="Times New Roman" w:eastAsia="Calibri" w:hAnsi="Times New Roman" w:cs="Times New Roman"/>
          <w:bCs/>
          <w:sz w:val="24"/>
          <w:szCs w:val="24"/>
          <w:lang w:val="en-ZA"/>
        </w:rPr>
        <w:t xml:space="preserve">. In 2017, </w:t>
      </w:r>
      <w:r w:rsidR="00484559">
        <w:rPr>
          <w:rFonts w:ascii="Times New Roman" w:eastAsia="Calibri" w:hAnsi="Times New Roman" w:cs="Times New Roman"/>
          <w:bCs/>
          <w:sz w:val="24"/>
          <w:szCs w:val="24"/>
          <w:lang w:val="en-ZA"/>
        </w:rPr>
        <w:t xml:space="preserve">for example, </w:t>
      </w:r>
      <w:r w:rsidR="008B29F3">
        <w:rPr>
          <w:rFonts w:ascii="Times New Roman" w:eastAsia="Calibri" w:hAnsi="Times New Roman" w:cs="Times New Roman"/>
          <w:bCs/>
          <w:sz w:val="24"/>
          <w:szCs w:val="24"/>
          <w:lang w:val="en-ZA"/>
        </w:rPr>
        <w:t>post the</w:t>
      </w:r>
      <w:r w:rsidRPr="006A1A31">
        <w:rPr>
          <w:rFonts w:ascii="Times New Roman" w:eastAsia="Calibri" w:hAnsi="Times New Roman" w:cs="Times New Roman"/>
          <w:bCs/>
          <w:sz w:val="24"/>
          <w:szCs w:val="24"/>
          <w:lang w:val="en-ZA"/>
        </w:rPr>
        <w:t xml:space="preserve"> adopti</w:t>
      </w:r>
      <w:r w:rsidR="008B29F3">
        <w:rPr>
          <w:rFonts w:ascii="Times New Roman" w:eastAsia="Calibri" w:hAnsi="Times New Roman" w:cs="Times New Roman"/>
          <w:bCs/>
          <w:sz w:val="24"/>
          <w:szCs w:val="24"/>
          <w:lang w:val="en-ZA"/>
        </w:rPr>
        <w:t>o</w:t>
      </w:r>
      <w:r w:rsidRPr="006A1A31">
        <w:rPr>
          <w:rFonts w:ascii="Times New Roman" w:eastAsia="Calibri" w:hAnsi="Times New Roman" w:cs="Times New Roman"/>
          <w:bCs/>
          <w:sz w:val="24"/>
          <w:szCs w:val="24"/>
          <w:lang w:val="en-ZA"/>
        </w:rPr>
        <w:t xml:space="preserve">n </w:t>
      </w:r>
      <w:r w:rsidR="008B29F3">
        <w:rPr>
          <w:rFonts w:ascii="Times New Roman" w:eastAsia="Calibri" w:hAnsi="Times New Roman" w:cs="Times New Roman"/>
          <w:bCs/>
          <w:sz w:val="24"/>
          <w:szCs w:val="24"/>
          <w:lang w:val="en-ZA"/>
        </w:rPr>
        <w:t>of</w:t>
      </w:r>
      <w:r w:rsidR="008B29F3" w:rsidRPr="006A1A31">
        <w:rPr>
          <w:rFonts w:ascii="Times New Roman" w:eastAsia="Calibri" w:hAnsi="Times New Roman" w:cs="Times New Roman"/>
          <w:bCs/>
          <w:sz w:val="24"/>
          <w:szCs w:val="24"/>
          <w:lang w:val="en-ZA"/>
        </w:rPr>
        <w:t xml:space="preserve"> </w:t>
      </w:r>
      <w:r w:rsidRPr="006A1A31">
        <w:rPr>
          <w:rFonts w:ascii="Times New Roman" w:eastAsia="Calibri" w:hAnsi="Times New Roman" w:cs="Times New Roman"/>
          <w:bCs/>
          <w:sz w:val="24"/>
          <w:szCs w:val="24"/>
          <w:lang w:val="en-ZA"/>
        </w:rPr>
        <w:t xml:space="preserve">universal ART, 86% and 76% of adults and children below the age of 15 years, respectively, living with HIV were under the treatment programme </w:t>
      </w:r>
      <w:r w:rsidR="006F6537">
        <w:rPr>
          <w:rFonts w:ascii="Times New Roman" w:eastAsia="Calibri" w:hAnsi="Times New Roman" w:cs="Times New Roman"/>
          <w:bCs/>
          <w:sz w:val="24"/>
          <w:szCs w:val="24"/>
          <w:lang w:val="en-ZA"/>
        </w:rPr>
        <w:fldChar w:fldCharType="begin"/>
      </w:r>
      <w:r w:rsidR="00B954B1">
        <w:rPr>
          <w:rFonts w:ascii="Times New Roman" w:eastAsia="Calibri" w:hAnsi="Times New Roman" w:cs="Times New Roman"/>
          <w:bCs/>
          <w:sz w:val="24"/>
          <w:szCs w:val="24"/>
          <w:lang w:val="en-ZA"/>
        </w:rPr>
        <w:instrText xml:space="preserve"> ADDIN ZOTERO_ITEM CSL_CITATION {"citationID":"ahnvqtn8nd","properties":{"formattedCitation":"[36]","plainCitation":"[36]","noteIndex":0},"citationItems":[{"id":1000,"uris":["http://zotero.org/users/local/lgwPfyge/items/T5378RBV"],"itemData":{"id":1000,"type":"article-journal","abstract":"Background: \n        Global pediatric treatment goals are for 90% of known children living with HIV to be on antiretroviral therapy (ART), with 90% having viral suppression. We used enrollment data from a study evaluating a family-centered HIV care program in Eswatini to describe the ART histories and virologic outcomes of enrolled children living with HIV and identify factors associated with viral suppression (&lt;1000 RNA copies/mL) and undetectability (&lt;400 RNA copies/mL).\n        Methods: \n        Factors associated with viral suppression and undetectability were identified using Pearson χ2 for categorical variables and Wilcoxon rank sum tests for continuous variables.\n        Results: \n        Three hundred seventy-seven children were enrolled, median age 8.5 years. Median age at HIV diagnosis was 2.1 years; at ART initiation, 2.6 years; and ART duration at enrollment, 4.1 years. Ninety-nine percent were receiving ART; 95.2% were on first-line ART and 4.8% on second-line ART. Most children (43.1%) were receiving nevirapine-based ART (median age 9.2 years), with 31.3% on lopinavir-ritonavir-based (median age 5.4 years) and 25.5%, efavirenz-based ART (median age 10.3 years). Viral suppression (&lt;1000 copies/mL) was observed in 77.9% and undetectability (&lt;400 copies/mL) in 73.5% of children. The only factor significantly associated with viral suppression was ART regimen, with 72.1% of children on nevirapine-based ART versus 86.7% on efavirenz-based ART virally suppressed.\n        Conclusions: \n        Although 99% of children enrolled in the study were receiving ART, viral suppression was observed in only 77.9%, with lowest rates among children receiving nevirapine-based ART. These findings highlight the critical importance of monitoring treatment regimen for optimizing treatment outcomes for pediatric HIV.","container-title":"The Pediatric Infectious Disease Journal","DOI":"10.1097/INF.0000000000002347","ISSN":"0891-3668","issue":"8","language":"en-US","page":"835","source":"journals.lww.com","title":"Association of Antiretroviral Drug Regimen With Viral Suppression in HIV-positive Children on Antiretroviral Therapy in Eswatini","volume":"38","author":[{"family":"Chouraya","given":"Caspian"},{"family":"Ashburn","given":"Kim"},{"family":"Khumalo","given":"Philisiwe"},{"family":"Mpango","given":"Lydia"},{"family":"Mthethwa","given":"Nobuhle"},{"family":"Machekano","given":"Rhoderick"},{"family":"Guay","given":"Laura"},{"family":"Mofenson","given":"Lynne M."}],"issued":{"date-parts":[["2019",8]]}}}],"schema":"https://github.com/citation-style-language/schema/raw/master/csl-citation.json"} </w:instrText>
      </w:r>
      <w:r w:rsidR="006F6537">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36]</w:t>
      </w:r>
      <w:r w:rsidR="006F6537">
        <w:rPr>
          <w:rFonts w:ascii="Times New Roman" w:eastAsia="Calibri" w:hAnsi="Times New Roman" w:cs="Times New Roman"/>
          <w:bCs/>
          <w:sz w:val="24"/>
          <w:szCs w:val="24"/>
          <w:lang w:val="en-ZA"/>
        </w:rPr>
        <w:fldChar w:fldCharType="end"/>
      </w:r>
      <w:r w:rsidRPr="006A1A31">
        <w:rPr>
          <w:rFonts w:ascii="Times New Roman" w:eastAsia="Calibri" w:hAnsi="Times New Roman" w:cs="Times New Roman"/>
          <w:bCs/>
          <w:sz w:val="24"/>
          <w:szCs w:val="24"/>
          <w:lang w:val="en-ZA"/>
        </w:rPr>
        <w:t>.</w:t>
      </w:r>
    </w:p>
    <w:p w14:paraId="27235313" w14:textId="77777777" w:rsidR="001976E8" w:rsidRDefault="001976E8" w:rsidP="003F5EC1">
      <w:pPr>
        <w:spacing w:line="360" w:lineRule="auto"/>
        <w:jc w:val="both"/>
        <w:rPr>
          <w:rFonts w:ascii="Times New Roman" w:eastAsia="Calibri" w:hAnsi="Times New Roman" w:cs="Times New Roman"/>
          <w:bCs/>
          <w:sz w:val="24"/>
          <w:szCs w:val="24"/>
          <w:lang w:val="en-ZA"/>
        </w:rPr>
      </w:pPr>
    </w:p>
    <w:p w14:paraId="3FD980FB" w14:textId="77777777" w:rsidR="001976E8" w:rsidRDefault="0053558A" w:rsidP="003F5EC1">
      <w:pPr>
        <w:spacing w:line="360" w:lineRule="auto"/>
        <w:jc w:val="both"/>
        <w:rPr>
          <w:rFonts w:ascii="Times New Roman" w:eastAsia="Calibri" w:hAnsi="Times New Roman" w:cs="Times New Roman"/>
          <w:bCs/>
          <w:sz w:val="24"/>
          <w:szCs w:val="24"/>
          <w:lang w:val="en-ZA"/>
        </w:rPr>
      </w:pPr>
      <w:r>
        <w:rPr>
          <w:rFonts w:ascii="Times New Roman" w:eastAsia="Calibri" w:hAnsi="Times New Roman" w:cs="Times New Roman"/>
          <w:bCs/>
          <w:noProof/>
          <w:sz w:val="24"/>
          <w:szCs w:val="24"/>
          <w:lang w:val="en-ZA" w:eastAsia="en-ZA"/>
        </w:rPr>
        <w:drawing>
          <wp:inline distT="0" distB="0" distL="0" distR="0" wp14:anchorId="6FDDE3FF" wp14:editId="1AF4D93F">
            <wp:extent cx="5775582" cy="381823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90131" cy="3827857"/>
                    </a:xfrm>
                    <a:prstGeom prst="rect">
                      <a:avLst/>
                    </a:prstGeom>
                    <a:noFill/>
                  </pic:spPr>
                </pic:pic>
              </a:graphicData>
            </a:graphic>
          </wp:inline>
        </w:drawing>
      </w:r>
    </w:p>
    <w:p w14:paraId="0E26F703" w14:textId="13540E78" w:rsidR="001976E8" w:rsidRDefault="001976E8" w:rsidP="003F5EC1">
      <w:pPr>
        <w:spacing w:line="360" w:lineRule="auto"/>
        <w:jc w:val="both"/>
        <w:rPr>
          <w:rFonts w:ascii="Times New Roman" w:eastAsia="Calibri" w:hAnsi="Times New Roman" w:cs="Times New Roman"/>
          <w:bCs/>
          <w:sz w:val="24"/>
          <w:szCs w:val="24"/>
          <w:lang w:val="en-ZA"/>
        </w:rPr>
      </w:pPr>
      <w:r w:rsidRPr="003F5EC1">
        <w:rPr>
          <w:rFonts w:ascii="Times New Roman" w:eastAsia="Calibri" w:hAnsi="Times New Roman" w:cs="Times New Roman"/>
          <w:b/>
          <w:bCs/>
          <w:sz w:val="24"/>
          <w:szCs w:val="24"/>
          <w:lang w:val="en-ZA"/>
        </w:rPr>
        <w:t xml:space="preserve">Figure </w:t>
      </w:r>
      <w:r>
        <w:rPr>
          <w:rFonts w:ascii="Times New Roman" w:eastAsia="Calibri" w:hAnsi="Times New Roman" w:cs="Times New Roman"/>
          <w:b/>
          <w:bCs/>
          <w:sz w:val="24"/>
          <w:szCs w:val="24"/>
          <w:lang w:val="en-ZA"/>
        </w:rPr>
        <w:t>S5</w:t>
      </w:r>
      <w:r w:rsidRPr="003F5EC1">
        <w:rPr>
          <w:rFonts w:ascii="Times New Roman" w:eastAsia="Calibri" w:hAnsi="Times New Roman" w:cs="Times New Roman"/>
          <w:bCs/>
          <w:sz w:val="24"/>
          <w:szCs w:val="24"/>
          <w:lang w:val="en-ZA"/>
        </w:rPr>
        <w:t xml:space="preserve">: Map of the Kingdom of Eswatini showing the four administrative regions, their areas, number of constituencies, </w:t>
      </w:r>
      <w:r w:rsidR="008637DF" w:rsidRPr="003F5EC1">
        <w:rPr>
          <w:rFonts w:ascii="Times New Roman" w:eastAsia="Calibri" w:hAnsi="Times New Roman" w:cs="Times New Roman"/>
          <w:bCs/>
          <w:sz w:val="24"/>
          <w:szCs w:val="24"/>
          <w:lang w:val="en-ZA"/>
        </w:rPr>
        <w:t>population,</w:t>
      </w:r>
      <w:r w:rsidRPr="003F5EC1">
        <w:rPr>
          <w:rFonts w:ascii="Times New Roman" w:eastAsia="Calibri" w:hAnsi="Times New Roman" w:cs="Times New Roman"/>
          <w:bCs/>
          <w:sz w:val="24"/>
          <w:szCs w:val="24"/>
          <w:lang w:val="en-ZA"/>
        </w:rPr>
        <w:t xml:space="preserve"> and HIV prevalence. (</w:t>
      </w:r>
      <w:r>
        <w:rPr>
          <w:rFonts w:ascii="Times New Roman" w:eastAsia="Calibri" w:hAnsi="Times New Roman" w:cs="Times New Roman"/>
          <w:bCs/>
          <w:sz w:val="24"/>
          <w:szCs w:val="24"/>
          <w:lang w:val="en-ZA"/>
        </w:rPr>
        <w:t>M</w:t>
      </w:r>
      <w:r w:rsidRPr="003F5EC1">
        <w:rPr>
          <w:rFonts w:ascii="Times New Roman" w:eastAsia="Calibri" w:hAnsi="Times New Roman" w:cs="Times New Roman"/>
          <w:bCs/>
          <w:sz w:val="24"/>
          <w:szCs w:val="24"/>
          <w:lang w:val="en-ZA"/>
        </w:rPr>
        <w:t>odified with permission from Attribution-NoDerivatives 4.0 International).</w:t>
      </w:r>
    </w:p>
    <w:p w14:paraId="25946C01" w14:textId="1601CEE3" w:rsidR="003F5EC1" w:rsidRDefault="003F5EC1" w:rsidP="003F5EC1">
      <w:pPr>
        <w:spacing w:line="360" w:lineRule="auto"/>
        <w:jc w:val="both"/>
        <w:rPr>
          <w:rFonts w:ascii="Times New Roman" w:eastAsia="Calibri" w:hAnsi="Times New Roman" w:cs="Times New Roman"/>
          <w:bCs/>
          <w:sz w:val="24"/>
          <w:szCs w:val="24"/>
          <w:lang w:val="en-ZA"/>
        </w:rPr>
      </w:pPr>
      <w:r w:rsidRPr="003F5EC1">
        <w:rPr>
          <w:rFonts w:ascii="Times New Roman" w:eastAsia="Calibri" w:hAnsi="Times New Roman" w:cs="Times New Roman"/>
          <w:bCs/>
          <w:sz w:val="24"/>
          <w:szCs w:val="24"/>
          <w:lang w:val="en-ZA"/>
        </w:rPr>
        <w:t xml:space="preserve"> </w:t>
      </w:r>
    </w:p>
    <w:p w14:paraId="473176F4" w14:textId="0875955A" w:rsidR="004C22D2" w:rsidRDefault="003F5EC1" w:rsidP="003F5EC1">
      <w:pPr>
        <w:spacing w:line="360" w:lineRule="auto"/>
        <w:jc w:val="both"/>
        <w:rPr>
          <w:rFonts w:ascii="Times New Roman" w:eastAsia="Calibri" w:hAnsi="Times New Roman" w:cs="Times New Roman"/>
          <w:bCs/>
          <w:sz w:val="24"/>
          <w:szCs w:val="24"/>
          <w:lang w:val="en-ZA"/>
        </w:rPr>
      </w:pPr>
      <w:r w:rsidRPr="003F5EC1">
        <w:rPr>
          <w:rFonts w:ascii="Times New Roman" w:eastAsia="Calibri" w:hAnsi="Times New Roman" w:cs="Times New Roman"/>
          <w:bCs/>
          <w:sz w:val="24"/>
          <w:szCs w:val="24"/>
          <w:lang w:val="en-ZA"/>
        </w:rPr>
        <w:lastRenderedPageBreak/>
        <w:t xml:space="preserve">In addition to </w:t>
      </w:r>
      <w:r w:rsidR="00CB2AEB">
        <w:rPr>
          <w:rFonts w:ascii="Times New Roman" w:eastAsia="Calibri" w:hAnsi="Times New Roman" w:cs="Times New Roman"/>
          <w:bCs/>
          <w:sz w:val="24"/>
          <w:szCs w:val="24"/>
          <w:lang w:val="en-ZA"/>
        </w:rPr>
        <w:t>high</w:t>
      </w:r>
      <w:r w:rsidRPr="003F5EC1">
        <w:rPr>
          <w:rFonts w:ascii="Times New Roman" w:eastAsia="Calibri" w:hAnsi="Times New Roman" w:cs="Times New Roman"/>
          <w:bCs/>
          <w:sz w:val="24"/>
          <w:szCs w:val="24"/>
          <w:lang w:val="en-ZA"/>
        </w:rPr>
        <w:t xml:space="preserve"> HIV/AIDs </w:t>
      </w:r>
      <w:r w:rsidR="00CB2AEB">
        <w:rPr>
          <w:rFonts w:ascii="Times New Roman" w:eastAsia="Calibri" w:hAnsi="Times New Roman" w:cs="Times New Roman"/>
          <w:bCs/>
          <w:sz w:val="24"/>
          <w:szCs w:val="24"/>
          <w:lang w:val="en-ZA"/>
        </w:rPr>
        <w:t>prevalence</w:t>
      </w:r>
      <w:r w:rsidRPr="003F5EC1">
        <w:rPr>
          <w:rFonts w:ascii="Times New Roman" w:eastAsia="Calibri" w:hAnsi="Times New Roman" w:cs="Times New Roman"/>
          <w:bCs/>
          <w:sz w:val="24"/>
          <w:szCs w:val="24"/>
          <w:lang w:val="en-ZA"/>
        </w:rPr>
        <w:t xml:space="preserve">, </w:t>
      </w:r>
      <w:r w:rsidR="00CB2AEB">
        <w:rPr>
          <w:rFonts w:ascii="Times New Roman" w:eastAsia="Calibri" w:hAnsi="Times New Roman" w:cs="Times New Roman"/>
          <w:bCs/>
          <w:sz w:val="24"/>
          <w:szCs w:val="24"/>
          <w:lang w:val="en-ZA"/>
        </w:rPr>
        <w:t>Eswatini</w:t>
      </w:r>
      <w:r w:rsidRPr="003F5EC1">
        <w:rPr>
          <w:rFonts w:ascii="Times New Roman" w:eastAsia="Calibri" w:hAnsi="Times New Roman" w:cs="Times New Roman"/>
          <w:bCs/>
          <w:sz w:val="24"/>
          <w:szCs w:val="24"/>
          <w:lang w:val="en-ZA"/>
        </w:rPr>
        <w:t xml:space="preserve"> has limited water supply and poor sanitation services </w:t>
      </w:r>
      <w:r w:rsidR="00BF5458">
        <w:rPr>
          <w:rFonts w:ascii="Times New Roman" w:eastAsia="Calibri" w:hAnsi="Times New Roman" w:cs="Times New Roman"/>
          <w:bCs/>
          <w:sz w:val="24"/>
          <w:szCs w:val="24"/>
          <w:lang w:val="en-ZA"/>
        </w:rPr>
        <w:fldChar w:fldCharType="begin"/>
      </w:r>
      <w:r w:rsidR="004F0B41">
        <w:rPr>
          <w:rFonts w:ascii="Times New Roman" w:eastAsia="Calibri" w:hAnsi="Times New Roman" w:cs="Times New Roman"/>
          <w:bCs/>
          <w:sz w:val="24"/>
          <w:szCs w:val="24"/>
          <w:lang w:val="en-ZA"/>
        </w:rPr>
        <w:instrText xml:space="preserve"> ADDIN ZOTERO_ITEM CSL_CITATION {"citationID":"a1o4634j8va","properties":{"formattedCitation":"[38]","plainCitation":"[38]","noteIndex":0},"citationItems":[{"id":"bvZVep35/qugmoxhK","uris":["http://zotero.org/users/local/3FsyJZw4/items/V7AXEBQK"],"itemData":{"id":1823,"type":"webpage","abstract":"More than half of Africans say their governments are failing them when it comes to one of their\ntop priorities – the provision of clean water and sanitation services, a new Afrobarometer analysis\nshows. Half of survey respondents say they went without enough clean water\nfor home use during the previous year – a particular concern considering the\nimportance of proper hygiene for preventing the spread of coronavirus and\nother infectious diseases.\nThese findings from national surveys in 34 African countries, released in\nadvance of World Water Day (March 22), show that there has been little\nprogress in recent years toward the United Nations Sustainable Development Goal (SDG) No. 6,\n“Ensure availability and sustainable management of water and sanitation for all.”\nWhile experiences vary widely across countries, on average more than half of Africans have to\nleave their compounds to access water, and only one-fourth have access to sewage\ninfrastructure. Rural residents continue to suffer major disadvantages in access to water and\nsanitation.\nOne in five Africans who tried to obtain utility services from government during the previous year\nreport they had to pay a bribe. In 20 out of 34 countries, majorities say their government is doing\na poor job of providing water and sanitation services.","title":"African governments failing in provision of water and sanitation, majoring of citizens say","URL":"https://www.afrobarometer.org/wp-content/uploads/migrated/files/publications/Dispatches/ab_r7_dispatchno349_pap14_water_and_sanitation_in_africa.pdf","author":[{"family":"Howard","given":"Brain"},{"family":"Han","given":"Kangwook"}],"accessed":{"date-parts":[["2022",7,9]]},"issued":{"date-parts":[["2020",3,19]]}}}],"schema":"https://github.com/citation-style-language/schema/raw/master/csl-citation.json"} </w:instrText>
      </w:r>
      <w:r w:rsidR="00BF5458">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38]</w:t>
      </w:r>
      <w:r w:rsidR="00BF5458">
        <w:rPr>
          <w:rFonts w:ascii="Times New Roman" w:eastAsia="Calibri" w:hAnsi="Times New Roman" w:cs="Times New Roman"/>
          <w:bCs/>
          <w:sz w:val="24"/>
          <w:szCs w:val="24"/>
          <w:lang w:val="en-ZA"/>
        </w:rPr>
        <w:fldChar w:fldCharType="end"/>
      </w:r>
      <w:r w:rsidRPr="003F5EC1">
        <w:rPr>
          <w:rFonts w:ascii="Times New Roman" w:eastAsia="Calibri" w:hAnsi="Times New Roman" w:cs="Times New Roman"/>
          <w:bCs/>
          <w:sz w:val="24"/>
          <w:szCs w:val="24"/>
          <w:lang w:val="en-ZA"/>
        </w:rPr>
        <w:t>. Most water resources in Eswatini are shared with the neighbouring countries</w:t>
      </w:r>
      <w:r w:rsidR="00E42ECE">
        <w:rPr>
          <w:rFonts w:ascii="Times New Roman" w:eastAsia="Calibri" w:hAnsi="Times New Roman" w:cs="Times New Roman"/>
          <w:bCs/>
          <w:sz w:val="24"/>
          <w:szCs w:val="24"/>
          <w:lang w:val="en-ZA"/>
        </w:rPr>
        <w:t xml:space="preserve">. </w:t>
      </w:r>
      <w:r w:rsidRPr="003F5EC1">
        <w:rPr>
          <w:rFonts w:ascii="Times New Roman" w:eastAsia="Calibri" w:hAnsi="Times New Roman" w:cs="Times New Roman"/>
          <w:bCs/>
          <w:sz w:val="24"/>
          <w:szCs w:val="24"/>
          <w:lang w:val="en-ZA"/>
        </w:rPr>
        <w:t xml:space="preserve">For example, </w:t>
      </w:r>
      <w:r w:rsidR="001A3F19">
        <w:rPr>
          <w:rFonts w:ascii="Times New Roman" w:eastAsia="Calibri" w:hAnsi="Times New Roman" w:cs="Times New Roman"/>
          <w:bCs/>
          <w:sz w:val="24"/>
          <w:szCs w:val="24"/>
          <w:lang w:val="en-ZA"/>
        </w:rPr>
        <w:t xml:space="preserve">it shares </w:t>
      </w:r>
      <w:r w:rsidRPr="003F5EC1">
        <w:rPr>
          <w:rFonts w:ascii="Times New Roman" w:eastAsia="Calibri" w:hAnsi="Times New Roman" w:cs="Times New Roman"/>
          <w:bCs/>
          <w:sz w:val="24"/>
          <w:szCs w:val="24"/>
          <w:lang w:val="en-ZA"/>
        </w:rPr>
        <w:t xml:space="preserve">five major rivers with South Africa </w:t>
      </w:r>
      <w:r w:rsidR="001A3F19">
        <w:rPr>
          <w:rFonts w:ascii="Times New Roman" w:eastAsia="Calibri" w:hAnsi="Times New Roman" w:cs="Times New Roman"/>
          <w:bCs/>
          <w:sz w:val="24"/>
          <w:szCs w:val="24"/>
          <w:lang w:val="en-ZA"/>
        </w:rPr>
        <w:t>including</w:t>
      </w:r>
      <w:r w:rsidR="001A3F19" w:rsidRPr="003F5EC1">
        <w:rPr>
          <w:rFonts w:ascii="Times New Roman" w:eastAsia="Calibri" w:hAnsi="Times New Roman" w:cs="Times New Roman"/>
          <w:bCs/>
          <w:sz w:val="24"/>
          <w:szCs w:val="24"/>
          <w:lang w:val="en-ZA"/>
        </w:rPr>
        <w:t xml:space="preserve"> </w:t>
      </w:r>
      <w:r w:rsidRPr="003F5EC1">
        <w:rPr>
          <w:rFonts w:ascii="Times New Roman" w:eastAsia="Calibri" w:hAnsi="Times New Roman" w:cs="Times New Roman"/>
          <w:bCs/>
          <w:sz w:val="24"/>
          <w:szCs w:val="24"/>
          <w:lang w:val="en-ZA"/>
        </w:rPr>
        <w:t xml:space="preserve">the Komati, Lomati, Pongola, Usuthu and Ngwavuma. The Komati and Lomati rivers, in the northern part of the country – both originate from South Africa </w:t>
      </w:r>
      <w:r w:rsidR="006A3E2B">
        <w:rPr>
          <w:rFonts w:ascii="Times New Roman" w:eastAsia="Calibri" w:hAnsi="Times New Roman" w:cs="Times New Roman"/>
          <w:bCs/>
          <w:sz w:val="24"/>
          <w:szCs w:val="24"/>
          <w:lang w:val="en-ZA"/>
        </w:rPr>
        <w:t xml:space="preserve">and </w:t>
      </w:r>
      <w:r w:rsidR="00B15499">
        <w:rPr>
          <w:rFonts w:ascii="Times New Roman" w:eastAsia="Calibri" w:hAnsi="Times New Roman" w:cs="Times New Roman"/>
          <w:bCs/>
          <w:sz w:val="24"/>
          <w:szCs w:val="24"/>
          <w:lang w:val="en-ZA"/>
        </w:rPr>
        <w:t xml:space="preserve">flow </w:t>
      </w:r>
      <w:r w:rsidRPr="003F5EC1">
        <w:rPr>
          <w:rFonts w:ascii="Times New Roman" w:eastAsia="Calibri" w:hAnsi="Times New Roman" w:cs="Times New Roman"/>
          <w:bCs/>
          <w:sz w:val="24"/>
          <w:szCs w:val="24"/>
          <w:lang w:val="en-ZA"/>
        </w:rPr>
        <w:t>through Eswatini into Mozambique (</w:t>
      </w:r>
      <w:r w:rsidRPr="003F5EC1">
        <w:rPr>
          <w:rFonts w:ascii="Times New Roman" w:eastAsia="Calibri" w:hAnsi="Times New Roman" w:cs="Times New Roman"/>
          <w:b/>
          <w:bCs/>
          <w:sz w:val="24"/>
          <w:szCs w:val="24"/>
          <w:lang w:val="en-ZA"/>
        </w:rPr>
        <w:t xml:space="preserve">Figure </w:t>
      </w:r>
      <w:r w:rsidR="00605AEA">
        <w:rPr>
          <w:rFonts w:ascii="Times New Roman" w:eastAsia="Calibri" w:hAnsi="Times New Roman" w:cs="Times New Roman"/>
          <w:b/>
          <w:bCs/>
          <w:sz w:val="24"/>
          <w:szCs w:val="24"/>
          <w:lang w:val="en-ZA"/>
        </w:rPr>
        <w:t>S</w:t>
      </w:r>
      <w:r w:rsidR="002A0A9F">
        <w:rPr>
          <w:rFonts w:ascii="Times New Roman" w:eastAsia="Calibri" w:hAnsi="Times New Roman" w:cs="Times New Roman"/>
          <w:b/>
          <w:bCs/>
          <w:sz w:val="24"/>
          <w:szCs w:val="24"/>
          <w:lang w:val="en-ZA"/>
        </w:rPr>
        <w:t>6</w:t>
      </w:r>
      <w:r w:rsidRPr="003F5EC1">
        <w:rPr>
          <w:rFonts w:ascii="Times New Roman" w:eastAsia="Calibri" w:hAnsi="Times New Roman" w:cs="Times New Roman"/>
          <w:bCs/>
          <w:sz w:val="24"/>
          <w:szCs w:val="24"/>
          <w:lang w:val="en-ZA"/>
        </w:rPr>
        <w:t xml:space="preserve">) </w:t>
      </w:r>
      <w:r w:rsidRPr="003F5EC1">
        <w:rPr>
          <w:rFonts w:ascii="Times New Roman" w:eastAsia="Calibri" w:hAnsi="Times New Roman" w:cs="Times New Roman"/>
          <w:bCs/>
          <w:sz w:val="24"/>
          <w:szCs w:val="24"/>
          <w:lang w:val="en-ZA"/>
        </w:rPr>
        <w:fldChar w:fldCharType="begin"/>
      </w:r>
      <w:r w:rsidR="004F0B41">
        <w:rPr>
          <w:rFonts w:ascii="Times New Roman" w:eastAsia="Calibri" w:hAnsi="Times New Roman" w:cs="Times New Roman"/>
          <w:bCs/>
          <w:sz w:val="24"/>
          <w:szCs w:val="24"/>
          <w:lang w:val="en-ZA"/>
        </w:rPr>
        <w:instrText xml:space="preserve"> ADDIN ZOTERO_ITEM CSL_CITATION {"citationID":"wtnUoMgE","properties":{"formattedCitation":"[39]","plainCitation":"[39]","noteIndex":0},"citationItems":[{"id":"bvZVep35/qmTn5hub","uris":["http://zotero.org/users/local/3FsyJZw4/items/YK43BHFE"],"itemData":{"id":884,"type":"article-journal","abstract":"The enhanced greenhouse gas effect is expected to cause high temperature increases globally (1 to 3.5 degrees Celsius), and this will lead to an increase in precipitation in some regions while other regions will experience reduced precipitation. Therefore, countries are engaged in the exercise of evaluating the impact of expected climate change on water resources using General Circulation Models (GCM) and hydrologic models. The WatBall model has been found appropriate for the evaluation of the impact of climate on water resources. The Usutu catchment was selected for the evaluation of the impact of climate change on water resources because it covers two thirds of Swaziland and traverses the four physiographic regions. The results of GCM models (precipitation, temperature, and, thus, potential evapotranspiration) have been used as input to the calibrated WatBall model to forecast streamflow for Usutu catchment for the wet, dry, and average annual conditions for the year 2075. Without taking into consideration population increase and expanded agricultural activities, a comparison between observed and simulated streamflow reveals that all the GCM models are simulating low flows from June to September for the wet years and from May to September for the dry and normal years. The effect of population increase on water resources under climate change has revealed that all the GCM models simulate a water deficit for the winter months (May to September). What can be concluded here is that streamflows will be low during the winter months and the population increase will cause water shortages during the winter months. Therefore, optimal water resources management will be crucial. Adaptation options have been suggested and range from modification of the existing infrastructure to water demand management.","container-title":"Water International","DOI":"10.1080/02508060108686934","ISSN":"0250-8060, 1941-1707","issue":"3","journalAbbreviation":"Water International","language":"en","page":"425-434","source":"DOI.org (Crossref)","title":"Estimation of the Impact of Climate Change on Hydrology and Water Resources in Swaziland","volume":"26","author":[{"family":"Matondo","given":"Jonathan I."},{"family":"Msibi","given":"Kenneth M."}],"issued":{"date-parts":[["2001",9]]}}}],"schema":"https://github.com/citation-style-language/schema/raw/master/csl-citation.json"} </w:instrText>
      </w:r>
      <w:r w:rsidRPr="003F5EC1">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39]</w:t>
      </w:r>
      <w:r w:rsidRPr="003F5EC1">
        <w:rPr>
          <w:rFonts w:ascii="Times New Roman" w:eastAsia="Calibri" w:hAnsi="Times New Roman" w:cs="Times New Roman"/>
          <w:bCs/>
          <w:sz w:val="24"/>
          <w:szCs w:val="24"/>
          <w:lang w:val="en-ZA"/>
        </w:rPr>
        <w:fldChar w:fldCharType="end"/>
      </w:r>
      <w:r w:rsidRPr="003F5EC1">
        <w:rPr>
          <w:rFonts w:ascii="Times New Roman" w:eastAsia="Calibri" w:hAnsi="Times New Roman" w:cs="Times New Roman"/>
          <w:bCs/>
          <w:sz w:val="24"/>
          <w:szCs w:val="24"/>
          <w:lang w:val="en-ZA"/>
        </w:rPr>
        <w:t>. Relatively irrigated croplands utilises some 870 Mm</w:t>
      </w:r>
      <w:r w:rsidRPr="003F5EC1">
        <w:rPr>
          <w:rFonts w:ascii="Times New Roman" w:eastAsia="Calibri" w:hAnsi="Times New Roman" w:cs="Times New Roman"/>
          <w:bCs/>
          <w:sz w:val="24"/>
          <w:szCs w:val="24"/>
          <w:vertAlign w:val="superscript"/>
          <w:lang w:val="en-ZA"/>
        </w:rPr>
        <w:t>3</w:t>
      </w:r>
      <w:r w:rsidRPr="003F5EC1">
        <w:rPr>
          <w:rFonts w:ascii="Times New Roman" w:eastAsia="Calibri" w:hAnsi="Times New Roman" w:cs="Times New Roman"/>
          <w:bCs/>
          <w:sz w:val="24"/>
          <w:szCs w:val="24"/>
          <w:lang w:val="en-ZA"/>
        </w:rPr>
        <w:t xml:space="preserve"> of water annually, with two-thirds in the sugarcane industry</w:t>
      </w:r>
      <w:r w:rsidR="00B20500">
        <w:rPr>
          <w:rFonts w:ascii="Times New Roman" w:eastAsia="Calibri" w:hAnsi="Times New Roman" w:cs="Times New Roman"/>
          <w:bCs/>
          <w:sz w:val="24"/>
          <w:szCs w:val="24"/>
          <w:lang w:val="en-ZA"/>
        </w:rPr>
        <w:t xml:space="preserve"> </w:t>
      </w:r>
      <w:r w:rsidRPr="003F5EC1">
        <w:rPr>
          <w:rFonts w:ascii="Times New Roman" w:eastAsia="Calibri" w:hAnsi="Times New Roman" w:cs="Times New Roman"/>
          <w:bCs/>
          <w:sz w:val="24"/>
          <w:szCs w:val="24"/>
          <w:lang w:val="en-ZA"/>
        </w:rPr>
        <w:fldChar w:fldCharType="begin"/>
      </w:r>
      <w:r w:rsidR="004F0B41">
        <w:rPr>
          <w:rFonts w:ascii="Times New Roman" w:eastAsia="Calibri" w:hAnsi="Times New Roman" w:cs="Times New Roman"/>
          <w:bCs/>
          <w:sz w:val="24"/>
          <w:szCs w:val="24"/>
          <w:lang w:val="en-ZA"/>
        </w:rPr>
        <w:instrText xml:space="preserve"> ADDIN ZOTERO_ITEM CSL_CITATION {"citationID":"a2chkqinhu0","properties":{"formattedCitation":"[40]","plainCitation":"[40]","noteIndex":0},"citationItems":[{"id":"bvZVep35/v2DR6HlG","uris":["http://zotero.org/users/local/3FsyJZw4/items/LUK7F4DX"],"itemData":{"id":845,"type":"article-journal","abstract":"Water is central to the economy of Swaziland as it contributes significantly to GDP via agriculture export earnings and basic livelihoods of people. Infrastructure like roads, electricity and potable water are expanding around this sector. The health sector and communications are also expanding in response to investments in irrigated agriculture. This key position of water is reflected in the water policy and reforms taking place in Swaziland. There is thus potential to better utilise water through better management across all sectors using a package of relevant instruments (regulation, education, community-based social marketing, economic instruments etc). However, there is currently a lack of coherent data on the practice, and this presents a barrier to implementation. Such cases as occur therefore would be documented as incidences of best practices. This paper explores the current and emerging practices on water management in Swaziland, on the back of the increasing demand. That paper concludes that the irrigation sub-sector shapes water policy ahead of other sectors like tourism and manufacturing. Incidences of both supply and demand management feature. Newly formed water users associations are playing key roles in water allocation. The case for economic instruments (e.g. pricing, taxes, and water trading) for water demand management still needs to be elevated to move water from lower to higher value uses. Supply side dynamics are also demonstrated to be in an accelerated development phase, in response to demand.","source":"ResearchGate","title":"Emerging Issues in Water Resources Management in Swaziland","author":[{"family":"Mlilo","given":"P."},{"family":"Mhlanga","given":"B."},{"family":"Senzanje","given":"Aidan"}],"issued":{"date-parts":[["2008"]]}}}],"schema":"https://github.com/citation-style-language/schema/raw/master/csl-citation.json"} </w:instrText>
      </w:r>
      <w:r w:rsidRPr="003F5EC1">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40]</w:t>
      </w:r>
      <w:r w:rsidRPr="003F5EC1">
        <w:rPr>
          <w:rFonts w:ascii="Times New Roman" w:eastAsia="Calibri" w:hAnsi="Times New Roman" w:cs="Times New Roman"/>
          <w:bCs/>
          <w:sz w:val="24"/>
          <w:szCs w:val="24"/>
          <w:lang w:val="en-ZA"/>
        </w:rPr>
        <w:fldChar w:fldCharType="end"/>
      </w:r>
      <w:r w:rsidRPr="003F5EC1">
        <w:rPr>
          <w:rFonts w:ascii="Times New Roman" w:eastAsia="Calibri" w:hAnsi="Times New Roman" w:cs="Times New Roman"/>
          <w:bCs/>
          <w:sz w:val="24"/>
          <w:szCs w:val="24"/>
          <w:lang w:val="en-ZA"/>
        </w:rPr>
        <w:t xml:space="preserve">. In addition, the Mbuluzi River originates in Eswatini and flows into Mozambique; whereas the Usuthu River originates in South Africa and flows via Eswatini into Mozambique </w:t>
      </w:r>
      <w:r w:rsidRPr="003F5EC1">
        <w:rPr>
          <w:rFonts w:ascii="Times New Roman" w:eastAsia="Calibri" w:hAnsi="Times New Roman" w:cs="Times New Roman"/>
          <w:bCs/>
          <w:sz w:val="24"/>
          <w:szCs w:val="24"/>
          <w:lang w:val="en-ZA"/>
        </w:rPr>
        <w:fldChar w:fldCharType="begin"/>
      </w:r>
      <w:r w:rsidR="004F0B41">
        <w:rPr>
          <w:rFonts w:ascii="Times New Roman" w:eastAsia="Calibri" w:hAnsi="Times New Roman" w:cs="Times New Roman"/>
          <w:bCs/>
          <w:sz w:val="24"/>
          <w:szCs w:val="24"/>
          <w:lang w:val="en-ZA"/>
        </w:rPr>
        <w:instrText xml:space="preserve"> ADDIN ZOTERO_ITEM CSL_CITATION {"citationID":"8j0q9jVO","properties":{"formattedCitation":"[41]","plainCitation":"[41]","noteIndex":0},"citationItems":[{"id":"bvZVep35/m6thaOGA","uris":["http://zotero.org/users/local/3FsyJZw4/items/IK22SCLQ"],"itemData":{"id":875,"type":"article-journal","abstract":"The United States Army Corps of Engineers (USACE) Philadelphia District (NAP), working through United States Africa Command (USAFRICOM), was tasked with supporting the Kingdom of Eswatini (formerly Swaziland) in developing a more robust water security strategy. Eswatini is a landlocked country located between South Africa and Mozambique. The country contains four physiographic zones, ranging from mountains to plains, with an equally variable climate. As a result of erratic rainfall, Eswatini suffered a severe drought in 2015 and 2016. NAP’s integrated water resource management approach included modeling of both surface water and groundwater resources. Surface water models of the upper reaches of the Mbuluzi River were developed using the Hydrologic Engineering Center’s river analysis system (HEC-RAS) and hydrologic modeling system (HEC-HMS). A three-dimensional conceptual site model of the country’s subsurface conditions was created using Aquaveo’s groundwater modeling system (GMS). The Eswatini Department of Water Affairs maintains a database of approximately 1,700 boring logs, which was used to develop the conceptual site model. The models were used as teaching tools during a September 2019 in-country training workshop and to inform the expansion/improvement of data collection systems. Future work includes development and expansion of these models and assistance with the country’s master planning strategy.","DOI":"10.1061/9780784482940.007","language":"en","note":"publisher: American Society of Civil Engineers","page":"64-72","source":"ASCE","title":"Water Security in Eswatini, Africa","author":[{"family":"Breverman","given":"Avital L."},{"family":"Helminiak","given":"Jacob E."},{"family":"England","given":"Stephen M."}],"issued":{"date-parts":[["2020",5,14]]}}}],"schema":"https://github.com/citation-style-language/schema/raw/master/csl-citation.json"} </w:instrText>
      </w:r>
      <w:r w:rsidRPr="003F5EC1">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41]</w:t>
      </w:r>
      <w:r w:rsidRPr="003F5EC1">
        <w:rPr>
          <w:rFonts w:ascii="Times New Roman" w:eastAsia="Calibri" w:hAnsi="Times New Roman" w:cs="Times New Roman"/>
          <w:bCs/>
          <w:sz w:val="24"/>
          <w:szCs w:val="24"/>
          <w:lang w:val="en-ZA"/>
        </w:rPr>
        <w:fldChar w:fldCharType="end"/>
      </w:r>
      <w:r w:rsidRPr="003F5EC1">
        <w:rPr>
          <w:rFonts w:ascii="Times New Roman" w:eastAsia="Calibri" w:hAnsi="Times New Roman" w:cs="Times New Roman"/>
          <w:bCs/>
          <w:sz w:val="24"/>
          <w:szCs w:val="24"/>
          <w:lang w:val="en-ZA"/>
        </w:rPr>
        <w:t>. Lastly, the Ngwavuma river, in the southern part of the country</w:t>
      </w:r>
      <w:r w:rsidR="006F61EF">
        <w:rPr>
          <w:rFonts w:ascii="Times New Roman" w:eastAsia="Calibri" w:hAnsi="Times New Roman" w:cs="Times New Roman"/>
          <w:bCs/>
          <w:sz w:val="24"/>
          <w:szCs w:val="24"/>
          <w:lang w:val="en-ZA"/>
        </w:rPr>
        <w:t xml:space="preserve"> starts </w:t>
      </w:r>
      <w:r w:rsidRPr="003F5EC1">
        <w:rPr>
          <w:rFonts w:ascii="Times New Roman" w:eastAsia="Calibri" w:hAnsi="Times New Roman" w:cs="Times New Roman"/>
          <w:bCs/>
          <w:sz w:val="24"/>
          <w:szCs w:val="24"/>
          <w:lang w:val="en-ZA"/>
        </w:rPr>
        <w:t>from Eswatini then flows into South Africa</w:t>
      </w:r>
      <w:r w:rsidR="006F61EF">
        <w:rPr>
          <w:rFonts w:ascii="Times New Roman" w:eastAsia="Calibri" w:hAnsi="Times New Roman" w:cs="Times New Roman"/>
          <w:bCs/>
          <w:sz w:val="24"/>
          <w:szCs w:val="24"/>
          <w:lang w:val="en-ZA"/>
        </w:rPr>
        <w:t xml:space="preserve">, and </w:t>
      </w:r>
      <w:r w:rsidRPr="003F5EC1">
        <w:rPr>
          <w:rFonts w:ascii="Times New Roman" w:eastAsia="Calibri" w:hAnsi="Times New Roman" w:cs="Times New Roman"/>
          <w:bCs/>
          <w:sz w:val="24"/>
          <w:szCs w:val="24"/>
          <w:lang w:val="en-ZA"/>
        </w:rPr>
        <w:t xml:space="preserve">empties its waters in Mozambique </w:t>
      </w:r>
      <w:r w:rsidR="001C5C75">
        <w:rPr>
          <w:rFonts w:ascii="Times New Roman" w:eastAsia="Calibri" w:hAnsi="Times New Roman" w:cs="Times New Roman"/>
          <w:bCs/>
          <w:sz w:val="24"/>
          <w:szCs w:val="24"/>
          <w:lang w:val="en-ZA"/>
        </w:rPr>
        <w:fldChar w:fldCharType="begin"/>
      </w:r>
      <w:r w:rsidR="004F0B41">
        <w:rPr>
          <w:rFonts w:ascii="Times New Roman" w:eastAsia="Calibri" w:hAnsi="Times New Roman" w:cs="Times New Roman"/>
          <w:bCs/>
          <w:sz w:val="24"/>
          <w:szCs w:val="24"/>
          <w:lang w:val="en-ZA"/>
        </w:rPr>
        <w:instrText xml:space="preserve"> ADDIN ZOTERO_ITEM CSL_CITATION {"citationID":"ahfrhp2b4c","properties":{"formattedCitation":"[42]","plainCitation":"[42]","noteIndex":0},"citationItems":[{"id":"bvZVep35/yS90QQDU","uris":["http://zotero.org/users/local/3FsyJZw4/items/XNDQ72Q3"],"itemData":{"id":1824,"type":"webpage","genre":"Publication - Report","language":"en","note":"number-of-pages: 5\npublisher: British Geological Survey","title":"Groundwater quality: eSwatini","title-short":"Groundwater quality","URL":"https://nora.nerc.ac.uk/id/eprint/530838/","author":[{"family":"Smedley","given":"Pauline"}],"accessed":{"date-parts":[["2022",7,9]]},"issued":{"date-parts":[["2021"]]}}}],"schema":"https://github.com/citation-style-language/schema/raw/master/csl-citation.json"} </w:instrText>
      </w:r>
      <w:r w:rsidR="001C5C75">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42]</w:t>
      </w:r>
      <w:r w:rsidR="001C5C75">
        <w:rPr>
          <w:rFonts w:ascii="Times New Roman" w:eastAsia="Calibri" w:hAnsi="Times New Roman" w:cs="Times New Roman"/>
          <w:bCs/>
          <w:sz w:val="24"/>
          <w:szCs w:val="24"/>
          <w:lang w:val="en-ZA"/>
        </w:rPr>
        <w:fldChar w:fldCharType="end"/>
      </w:r>
      <w:r w:rsidRPr="003F5EC1">
        <w:rPr>
          <w:rFonts w:ascii="Times New Roman" w:eastAsia="Calibri" w:hAnsi="Times New Roman" w:cs="Times New Roman"/>
          <w:bCs/>
          <w:sz w:val="24"/>
          <w:szCs w:val="24"/>
          <w:lang w:val="en-ZA"/>
        </w:rPr>
        <w:t xml:space="preserve">. </w:t>
      </w:r>
      <w:r w:rsidR="006F61EF">
        <w:rPr>
          <w:rFonts w:ascii="Times New Roman" w:eastAsia="Calibri" w:hAnsi="Times New Roman" w:cs="Times New Roman"/>
          <w:bCs/>
          <w:sz w:val="24"/>
          <w:szCs w:val="24"/>
          <w:lang w:val="en-ZA"/>
        </w:rPr>
        <w:t>T</w:t>
      </w:r>
      <w:r w:rsidRPr="003F5EC1">
        <w:rPr>
          <w:rFonts w:ascii="Times New Roman" w:eastAsia="Calibri" w:hAnsi="Times New Roman" w:cs="Times New Roman"/>
          <w:bCs/>
          <w:sz w:val="24"/>
          <w:szCs w:val="24"/>
          <w:lang w:val="en-ZA"/>
        </w:rPr>
        <w:t xml:space="preserve">his results in constraints in terms of water availability both for domestic and </w:t>
      </w:r>
      <w:r w:rsidR="00CC47A8">
        <w:rPr>
          <w:noProof/>
          <w:lang w:val="en-ZA" w:eastAsia="en-ZA"/>
        </w:rPr>
        <mc:AlternateContent>
          <mc:Choice Requires="wpg">
            <w:drawing>
              <wp:anchor distT="0" distB="0" distL="114300" distR="114300" simplePos="0" relativeHeight="251671552" behindDoc="0" locked="0" layoutInCell="1" allowOverlap="1" wp14:anchorId="69468D35" wp14:editId="70EBA399">
                <wp:simplePos x="0" y="0"/>
                <wp:positionH relativeFrom="margin">
                  <wp:align>left</wp:align>
                </wp:positionH>
                <wp:positionV relativeFrom="paragraph">
                  <wp:posOffset>891729</wp:posOffset>
                </wp:positionV>
                <wp:extent cx="5554413" cy="4458645"/>
                <wp:effectExtent l="0" t="0" r="8255" b="0"/>
                <wp:wrapNone/>
                <wp:docPr id="19" name="Group 5"/>
                <wp:cNvGraphicFramePr/>
                <a:graphic xmlns:a="http://schemas.openxmlformats.org/drawingml/2006/main">
                  <a:graphicData uri="http://schemas.microsoft.com/office/word/2010/wordprocessingGroup">
                    <wpg:wgp>
                      <wpg:cNvGrpSpPr/>
                      <wpg:grpSpPr>
                        <a:xfrm>
                          <a:off x="0" y="0"/>
                          <a:ext cx="5554413" cy="4458645"/>
                          <a:chOff x="0" y="0"/>
                          <a:chExt cx="4962574" cy="4456562"/>
                        </a:xfrm>
                      </wpg:grpSpPr>
                      <pic:pic xmlns:pic="http://schemas.openxmlformats.org/drawingml/2006/picture">
                        <pic:nvPicPr>
                          <pic:cNvPr id="20" name="Picture 20"/>
                          <pic:cNvPicPr>
                            <a:picLocks noChangeAspect="1"/>
                          </pic:cNvPicPr>
                        </pic:nvPicPr>
                        <pic:blipFill>
                          <a:blip r:embed="rId16"/>
                          <a:stretch>
                            <a:fillRect/>
                          </a:stretch>
                        </pic:blipFill>
                        <pic:spPr>
                          <a:xfrm>
                            <a:off x="1005927" y="0"/>
                            <a:ext cx="3956647" cy="4456562"/>
                          </a:xfrm>
                          <a:prstGeom prst="rect">
                            <a:avLst/>
                          </a:prstGeom>
                        </pic:spPr>
                      </pic:pic>
                      <pic:pic xmlns:pic="http://schemas.openxmlformats.org/drawingml/2006/picture">
                        <pic:nvPicPr>
                          <pic:cNvPr id="21" name="Picture 21"/>
                          <pic:cNvPicPr>
                            <a:picLocks noChangeAspect="1"/>
                          </pic:cNvPicPr>
                        </pic:nvPicPr>
                        <pic:blipFill>
                          <a:blip r:embed="rId17"/>
                          <a:stretch>
                            <a:fillRect/>
                          </a:stretch>
                        </pic:blipFill>
                        <pic:spPr>
                          <a:xfrm>
                            <a:off x="0" y="0"/>
                            <a:ext cx="1005927" cy="4328535"/>
                          </a:xfrm>
                          <a:prstGeom prst="rect">
                            <a:avLst/>
                          </a:prstGeom>
                        </pic:spPr>
                      </pic:pic>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2386CB6" id="Group 5" o:spid="_x0000_s1026" style="position:absolute;margin-left:0;margin-top:70.2pt;width:437.35pt;height:351.05pt;z-index:251671552;mso-position-horizontal:left;mso-position-horizontal-relative:margin;mso-width-relative:margin;mso-height-relative:margin" coordsize="49625,44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left:10059;width:39566;height:44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">
                  <v:imagedata r:id="rId18" o:title=""/>
                </v:shape>
                <v:shape id="Picture 21" o:spid="_x0000_s1028" type="#_x0000_t75" style="position:absolute;width:10059;height:4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">
                  <v:imagedata r:id="rId19" o:title=""/>
                </v:shape>
                <w10:wrap anchorx="margin"/>
              </v:group>
            </w:pict>
          </mc:Fallback>
        </mc:AlternateContent>
      </w:r>
      <w:r w:rsidRPr="003F5EC1">
        <w:rPr>
          <w:rFonts w:ascii="Times New Roman" w:eastAsia="Calibri" w:hAnsi="Times New Roman" w:cs="Times New Roman"/>
          <w:bCs/>
          <w:sz w:val="24"/>
          <w:szCs w:val="24"/>
          <w:lang w:val="en-ZA"/>
        </w:rPr>
        <w:t>industrial purposes in Eswatini linked to shared transboundary water resources.</w:t>
      </w:r>
    </w:p>
    <w:p w14:paraId="40D7E76E" w14:textId="47E68677" w:rsidR="004C22D2" w:rsidRDefault="004C22D2" w:rsidP="00AA1769">
      <w:pPr>
        <w:spacing w:line="360" w:lineRule="auto"/>
        <w:jc w:val="center"/>
        <w:rPr>
          <w:rFonts w:ascii="Times New Roman" w:eastAsia="Calibri" w:hAnsi="Times New Roman" w:cs="Times New Roman"/>
          <w:bCs/>
          <w:sz w:val="24"/>
          <w:szCs w:val="24"/>
          <w:lang w:val="en-ZA"/>
        </w:rPr>
      </w:pPr>
    </w:p>
    <w:p w14:paraId="2FF8EB6E" w14:textId="7B6C9CD2" w:rsidR="004C22D2" w:rsidRDefault="004C22D2" w:rsidP="00AA1769">
      <w:pPr>
        <w:spacing w:line="360" w:lineRule="auto"/>
        <w:jc w:val="center"/>
        <w:rPr>
          <w:rFonts w:ascii="Times New Roman" w:eastAsia="Calibri" w:hAnsi="Times New Roman" w:cs="Times New Roman"/>
          <w:bCs/>
          <w:sz w:val="24"/>
          <w:szCs w:val="24"/>
          <w:lang w:val="en-ZA"/>
        </w:rPr>
      </w:pPr>
    </w:p>
    <w:p w14:paraId="10C91788" w14:textId="0D987DF9" w:rsidR="004C22D2" w:rsidRDefault="004C22D2" w:rsidP="00AA1769">
      <w:pPr>
        <w:spacing w:line="360" w:lineRule="auto"/>
        <w:jc w:val="center"/>
        <w:rPr>
          <w:rFonts w:ascii="Times New Roman" w:eastAsia="Calibri" w:hAnsi="Times New Roman" w:cs="Times New Roman"/>
          <w:bCs/>
          <w:sz w:val="24"/>
          <w:szCs w:val="24"/>
          <w:lang w:val="en-ZA"/>
        </w:rPr>
      </w:pPr>
    </w:p>
    <w:p w14:paraId="2E256A76" w14:textId="6C7202C3" w:rsidR="004C22D2" w:rsidRDefault="004C22D2" w:rsidP="00AA1769">
      <w:pPr>
        <w:spacing w:line="360" w:lineRule="auto"/>
        <w:jc w:val="center"/>
        <w:rPr>
          <w:rFonts w:ascii="Times New Roman" w:eastAsia="Calibri" w:hAnsi="Times New Roman" w:cs="Times New Roman"/>
          <w:bCs/>
          <w:sz w:val="24"/>
          <w:szCs w:val="24"/>
          <w:lang w:val="en-ZA"/>
        </w:rPr>
      </w:pPr>
    </w:p>
    <w:p w14:paraId="6CE0E122" w14:textId="0A29BD95" w:rsidR="004C22D2" w:rsidRDefault="004C22D2" w:rsidP="00AA1769">
      <w:pPr>
        <w:spacing w:line="360" w:lineRule="auto"/>
        <w:jc w:val="center"/>
        <w:rPr>
          <w:rFonts w:ascii="Times New Roman" w:eastAsia="Calibri" w:hAnsi="Times New Roman" w:cs="Times New Roman"/>
          <w:bCs/>
          <w:sz w:val="24"/>
          <w:szCs w:val="24"/>
          <w:lang w:val="en-ZA"/>
        </w:rPr>
      </w:pPr>
    </w:p>
    <w:p w14:paraId="7E5AA3B7" w14:textId="76479239" w:rsidR="004C22D2" w:rsidRDefault="004C22D2" w:rsidP="003F5EC1">
      <w:pPr>
        <w:spacing w:line="360" w:lineRule="auto"/>
        <w:jc w:val="both"/>
        <w:rPr>
          <w:rFonts w:ascii="Times New Roman" w:eastAsia="Calibri" w:hAnsi="Times New Roman" w:cs="Times New Roman"/>
          <w:bCs/>
          <w:sz w:val="24"/>
          <w:szCs w:val="24"/>
          <w:lang w:val="en-ZA"/>
        </w:rPr>
      </w:pPr>
    </w:p>
    <w:p w14:paraId="32C18088" w14:textId="446CA391" w:rsidR="004C22D2" w:rsidRDefault="004C22D2" w:rsidP="003F5EC1">
      <w:pPr>
        <w:spacing w:line="360" w:lineRule="auto"/>
        <w:jc w:val="both"/>
        <w:rPr>
          <w:rFonts w:ascii="Times New Roman" w:eastAsia="Calibri" w:hAnsi="Times New Roman" w:cs="Times New Roman"/>
          <w:bCs/>
          <w:sz w:val="24"/>
          <w:szCs w:val="24"/>
          <w:lang w:val="en-ZA"/>
        </w:rPr>
      </w:pPr>
    </w:p>
    <w:p w14:paraId="16CBDA6E" w14:textId="25875EE4" w:rsidR="004C22D2" w:rsidRDefault="004C22D2" w:rsidP="003F5EC1">
      <w:pPr>
        <w:spacing w:line="360" w:lineRule="auto"/>
        <w:jc w:val="both"/>
        <w:rPr>
          <w:rFonts w:ascii="Times New Roman" w:eastAsia="Calibri" w:hAnsi="Times New Roman" w:cs="Times New Roman"/>
          <w:bCs/>
          <w:sz w:val="24"/>
          <w:szCs w:val="24"/>
          <w:lang w:val="en-ZA"/>
        </w:rPr>
      </w:pPr>
    </w:p>
    <w:p w14:paraId="55501BC1" w14:textId="7D45AD86" w:rsidR="004C22D2" w:rsidRDefault="004C22D2" w:rsidP="003F5EC1">
      <w:pPr>
        <w:spacing w:line="360" w:lineRule="auto"/>
        <w:jc w:val="both"/>
        <w:rPr>
          <w:rFonts w:ascii="Times New Roman" w:eastAsia="Calibri" w:hAnsi="Times New Roman" w:cs="Times New Roman"/>
          <w:bCs/>
          <w:sz w:val="24"/>
          <w:szCs w:val="24"/>
          <w:lang w:val="en-ZA"/>
        </w:rPr>
      </w:pPr>
    </w:p>
    <w:p w14:paraId="751EFBE4" w14:textId="40B250BD" w:rsidR="004C22D2" w:rsidRDefault="004C22D2" w:rsidP="003F5EC1">
      <w:pPr>
        <w:spacing w:line="360" w:lineRule="auto"/>
        <w:jc w:val="both"/>
        <w:rPr>
          <w:rFonts w:ascii="Times New Roman" w:eastAsia="Calibri" w:hAnsi="Times New Roman" w:cs="Times New Roman"/>
          <w:bCs/>
          <w:sz w:val="24"/>
          <w:szCs w:val="24"/>
          <w:lang w:val="en-ZA"/>
        </w:rPr>
      </w:pPr>
    </w:p>
    <w:p w14:paraId="2037EDFD" w14:textId="002351C1" w:rsidR="00607498" w:rsidRDefault="003F5EC1" w:rsidP="003F5EC1">
      <w:pPr>
        <w:spacing w:line="360" w:lineRule="auto"/>
        <w:jc w:val="both"/>
        <w:rPr>
          <w:rFonts w:ascii="Times New Roman" w:eastAsia="Calibri" w:hAnsi="Times New Roman" w:cs="Times New Roman"/>
          <w:bCs/>
          <w:sz w:val="24"/>
          <w:szCs w:val="24"/>
          <w:lang w:val="en-ZA"/>
        </w:rPr>
      </w:pPr>
      <w:r w:rsidRPr="003F5EC1">
        <w:rPr>
          <w:rFonts w:ascii="Times New Roman" w:eastAsia="Calibri" w:hAnsi="Times New Roman" w:cs="Times New Roman"/>
          <w:bCs/>
          <w:sz w:val="24"/>
          <w:szCs w:val="24"/>
          <w:lang w:val="en-ZA"/>
        </w:rPr>
        <w:t xml:space="preserve"> </w:t>
      </w:r>
    </w:p>
    <w:p w14:paraId="75C3C8A1" w14:textId="115F5765" w:rsidR="00607498" w:rsidRPr="00607498" w:rsidRDefault="00607498" w:rsidP="00607498">
      <w:pPr>
        <w:spacing w:line="360" w:lineRule="auto"/>
        <w:jc w:val="center"/>
        <w:rPr>
          <w:rFonts w:ascii="Times New Roman" w:eastAsia="Calibri" w:hAnsi="Times New Roman" w:cs="Times New Roman"/>
          <w:bCs/>
          <w:sz w:val="24"/>
          <w:szCs w:val="24"/>
          <w:lang w:val="en-ZA"/>
        </w:rPr>
      </w:pPr>
    </w:p>
    <w:p w14:paraId="284ED254" w14:textId="77777777" w:rsidR="004C22D2" w:rsidRDefault="004C22D2" w:rsidP="00607498">
      <w:pPr>
        <w:spacing w:line="360" w:lineRule="auto"/>
        <w:jc w:val="both"/>
        <w:rPr>
          <w:rFonts w:ascii="Times New Roman" w:eastAsia="Calibri" w:hAnsi="Times New Roman" w:cs="Times New Roman"/>
          <w:b/>
          <w:bCs/>
          <w:sz w:val="24"/>
          <w:szCs w:val="24"/>
          <w:lang w:val="en-ZA"/>
        </w:rPr>
      </w:pPr>
    </w:p>
    <w:p w14:paraId="72F4B74E" w14:textId="4FBB8264" w:rsidR="00607498" w:rsidRPr="00607498" w:rsidRDefault="00607498" w:rsidP="00607498">
      <w:pPr>
        <w:spacing w:line="360" w:lineRule="auto"/>
        <w:jc w:val="both"/>
        <w:rPr>
          <w:rFonts w:ascii="Times New Roman" w:eastAsia="Calibri" w:hAnsi="Times New Roman" w:cs="Times New Roman"/>
          <w:bCs/>
          <w:sz w:val="24"/>
          <w:szCs w:val="24"/>
          <w:lang w:val="en-ZA"/>
        </w:rPr>
      </w:pPr>
      <w:r w:rsidRPr="00607498">
        <w:rPr>
          <w:rFonts w:ascii="Times New Roman" w:eastAsia="Calibri" w:hAnsi="Times New Roman" w:cs="Times New Roman"/>
          <w:b/>
          <w:bCs/>
          <w:sz w:val="24"/>
          <w:szCs w:val="24"/>
          <w:lang w:val="en-ZA"/>
        </w:rPr>
        <w:t xml:space="preserve">Figure </w:t>
      </w:r>
      <w:r>
        <w:rPr>
          <w:rFonts w:ascii="Times New Roman" w:eastAsia="Calibri" w:hAnsi="Times New Roman" w:cs="Times New Roman"/>
          <w:b/>
          <w:bCs/>
          <w:sz w:val="24"/>
          <w:szCs w:val="24"/>
          <w:lang w:val="en-ZA"/>
        </w:rPr>
        <w:t>S</w:t>
      </w:r>
      <w:r w:rsidR="002A0A9F">
        <w:rPr>
          <w:rFonts w:ascii="Times New Roman" w:eastAsia="Calibri" w:hAnsi="Times New Roman" w:cs="Times New Roman"/>
          <w:b/>
          <w:bCs/>
          <w:sz w:val="24"/>
          <w:szCs w:val="24"/>
          <w:lang w:val="en-ZA"/>
        </w:rPr>
        <w:t>6</w:t>
      </w:r>
      <w:r w:rsidRPr="00607498">
        <w:rPr>
          <w:rFonts w:ascii="Times New Roman" w:eastAsia="Calibri" w:hAnsi="Times New Roman" w:cs="Times New Roman"/>
          <w:bCs/>
          <w:sz w:val="24"/>
          <w:szCs w:val="24"/>
          <w:lang w:val="en-ZA"/>
        </w:rPr>
        <w:t xml:space="preserve">: Water resources map of Eswatini detailing river basins </w:t>
      </w:r>
      <w:r w:rsidRPr="00607498">
        <w:rPr>
          <w:rFonts w:ascii="Times New Roman" w:eastAsia="Calibri" w:hAnsi="Times New Roman" w:cs="Times New Roman"/>
          <w:bCs/>
          <w:sz w:val="24"/>
          <w:szCs w:val="24"/>
          <w:lang w:val="en-ZA"/>
        </w:rPr>
        <w:fldChar w:fldCharType="begin"/>
      </w:r>
      <w:r w:rsidR="004F0B41">
        <w:rPr>
          <w:rFonts w:ascii="Times New Roman" w:eastAsia="Calibri" w:hAnsi="Times New Roman" w:cs="Times New Roman"/>
          <w:bCs/>
          <w:sz w:val="24"/>
          <w:szCs w:val="24"/>
          <w:lang w:val="en-ZA"/>
        </w:rPr>
        <w:instrText xml:space="preserve"> ADDIN ZOTERO_ITEM CSL_CITATION {"citationID":"a285apafaf7","properties":{"formattedCitation":"[40]","plainCitation":"[40]","noteIndex":0},"citationItems":[{"id":"bvZVep35/v2DR6HlG","uris":["http://zotero.org/users/local/3FsyJZw4/items/LUK7F4DX"],"itemData":{"id":845,"type":"article-journal","abstract":"Water is central to the economy of Swaziland as it contributes significantly to GDP via agriculture export earnings and basic livelihoods of people. Infrastructure like roads, electricity and potable water are expanding around this sector. The health sector and communications are also expanding in response to investments in irrigated agriculture. This key position of water is reflected in the water policy and reforms taking place in Swaziland. There is thus potential to better utilise water through better management across all sectors using a package of relevant instruments (regulation, education, community-based social marketing, economic instruments etc). However, there is currently a lack of coherent data on the practice, and this presents a barrier to implementation. Such cases as occur therefore would be documented as incidences of best practices. This paper explores the current and emerging practices on water management in Swaziland, on the back of the increasing demand. That paper concludes that the irrigation sub-sector shapes water policy ahead of other sectors like tourism and manufacturing. Incidences of both supply and demand management feature. Newly formed water users associations are playing key roles in water allocation. The case for economic instruments (e.g. pricing, taxes, and water trading) for water demand management still needs to be elevated to move water from lower to higher value uses. Supply side dynamics are also demonstrated to be in an accelerated development phase, in response to demand.","source":"ResearchGate","title":"Emerging Issues in Water Resources Management in Swaziland","author":[{"family":"Mlilo","given":"P."},{"family":"Mhlanga","given":"B."},{"family":"Senzanje","given":"Aidan"}],"issued":{"date-parts":[["2008"]]}}}],"schema":"https://github.com/citation-style-language/schema/raw/master/csl-citation.json"} </w:instrText>
      </w:r>
      <w:r w:rsidRPr="00607498">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40]</w:t>
      </w:r>
      <w:r w:rsidRPr="00607498">
        <w:rPr>
          <w:rFonts w:ascii="Times New Roman" w:eastAsia="Calibri" w:hAnsi="Times New Roman" w:cs="Times New Roman"/>
          <w:bCs/>
          <w:sz w:val="24"/>
          <w:szCs w:val="24"/>
          <w:lang w:val="en-ZA"/>
        </w:rPr>
        <w:fldChar w:fldCharType="end"/>
      </w:r>
      <w:r w:rsidRPr="00607498">
        <w:rPr>
          <w:rFonts w:ascii="Times New Roman" w:eastAsia="Calibri" w:hAnsi="Times New Roman" w:cs="Times New Roman"/>
          <w:bCs/>
          <w:sz w:val="24"/>
          <w:szCs w:val="24"/>
          <w:lang w:val="en-ZA"/>
        </w:rPr>
        <w:t>.</w:t>
      </w:r>
    </w:p>
    <w:p w14:paraId="29FE962F" w14:textId="37B4266C" w:rsidR="007E5212" w:rsidRDefault="003F5EC1" w:rsidP="003F5EC1">
      <w:pPr>
        <w:spacing w:line="360" w:lineRule="auto"/>
        <w:jc w:val="both"/>
        <w:rPr>
          <w:rFonts w:ascii="Times New Roman" w:eastAsia="Calibri" w:hAnsi="Times New Roman" w:cs="Times New Roman"/>
          <w:bCs/>
          <w:sz w:val="24"/>
          <w:szCs w:val="24"/>
          <w:lang w:val="en-ZA"/>
        </w:rPr>
      </w:pPr>
      <w:r w:rsidRPr="003F5EC1">
        <w:rPr>
          <w:rFonts w:ascii="Times New Roman" w:eastAsia="Calibri" w:hAnsi="Times New Roman" w:cs="Times New Roman"/>
          <w:bCs/>
          <w:sz w:val="24"/>
          <w:szCs w:val="24"/>
          <w:lang w:val="en-ZA"/>
        </w:rPr>
        <w:t xml:space="preserve">Other water sources in the country are nine dams with </w:t>
      </w:r>
      <w:r w:rsidR="00901E5E">
        <w:rPr>
          <w:rFonts w:ascii="Times New Roman" w:eastAsia="Calibri" w:hAnsi="Times New Roman" w:cs="Times New Roman"/>
          <w:bCs/>
          <w:sz w:val="24"/>
          <w:szCs w:val="24"/>
          <w:lang w:val="en-ZA"/>
        </w:rPr>
        <w:t>total</w:t>
      </w:r>
      <w:r w:rsidRPr="003F5EC1">
        <w:rPr>
          <w:rFonts w:ascii="Times New Roman" w:eastAsia="Calibri" w:hAnsi="Times New Roman" w:cs="Times New Roman"/>
          <w:bCs/>
          <w:sz w:val="24"/>
          <w:szCs w:val="24"/>
          <w:lang w:val="en-ZA"/>
        </w:rPr>
        <w:t xml:space="preserve"> capacity of approximately 5.85 × 10</w:t>
      </w:r>
      <w:r w:rsidRPr="003F5EC1">
        <w:rPr>
          <w:rFonts w:ascii="Times New Roman" w:eastAsia="Calibri" w:hAnsi="Times New Roman" w:cs="Times New Roman"/>
          <w:bCs/>
          <w:sz w:val="24"/>
          <w:szCs w:val="24"/>
          <w:vertAlign w:val="superscript"/>
          <w:lang w:val="en-ZA"/>
        </w:rPr>
        <w:t>8</w:t>
      </w:r>
      <w:r w:rsidRPr="003F5EC1">
        <w:rPr>
          <w:rFonts w:ascii="Times New Roman" w:eastAsia="Calibri" w:hAnsi="Times New Roman" w:cs="Times New Roman"/>
          <w:bCs/>
          <w:sz w:val="24"/>
          <w:szCs w:val="24"/>
          <w:lang w:val="en-ZA"/>
        </w:rPr>
        <w:t xml:space="preserve"> m</w:t>
      </w:r>
      <w:r w:rsidRPr="003F5EC1">
        <w:rPr>
          <w:rFonts w:ascii="Times New Roman" w:eastAsia="Calibri" w:hAnsi="Times New Roman" w:cs="Times New Roman"/>
          <w:bCs/>
          <w:sz w:val="24"/>
          <w:szCs w:val="24"/>
          <w:vertAlign w:val="superscript"/>
          <w:lang w:val="en-ZA"/>
        </w:rPr>
        <w:t xml:space="preserve">3 </w:t>
      </w:r>
      <w:r w:rsidRPr="003F5EC1">
        <w:rPr>
          <w:rFonts w:ascii="Times New Roman" w:eastAsia="Calibri" w:hAnsi="Times New Roman" w:cs="Times New Roman"/>
          <w:bCs/>
          <w:sz w:val="24"/>
          <w:szCs w:val="24"/>
          <w:vertAlign w:val="superscript"/>
          <w:lang w:val="en-ZA"/>
        </w:rPr>
        <w:fldChar w:fldCharType="begin"/>
      </w:r>
      <w:r w:rsidR="004F0B41">
        <w:rPr>
          <w:rFonts w:ascii="Times New Roman" w:eastAsia="Calibri" w:hAnsi="Times New Roman" w:cs="Times New Roman"/>
          <w:bCs/>
          <w:sz w:val="24"/>
          <w:szCs w:val="24"/>
          <w:vertAlign w:val="superscript"/>
          <w:lang w:val="en-ZA"/>
        </w:rPr>
        <w:instrText xml:space="preserve"> ADDIN ZOTERO_ITEM CSL_CITATION {"citationID":"ag0hi9bcjc","properties":{"formattedCitation":"[40]","plainCitation":"[40]","noteIndex":0},"citationItems":[{"id":"bvZVep35/v2DR6HlG","uris":["http://zotero.org/users/local/3FsyJZw4/items/LUK7F4DX"],"itemData":{"id":845,"type":"article-journal","abstract":"Water is central to the economy of Swaziland as it contributes significantly to GDP via agriculture export earnings and basic livelihoods of people. Infrastructure like roads, electricity and potable water are expanding around this sector. The health sector and communications are also expanding in response to investments in irrigated agriculture. This key position of water is reflected in the water policy and reforms taking place in Swaziland. There is thus potential to better utilise water through better management across all sectors using a package of relevant instruments (regulation, education, community-based social marketing, economic instruments etc). However, there is currently a lack of coherent data on the practice, and this presents a barrier to implementation. Such cases as occur therefore would be documented as incidences of best practices. This paper explores the current and emerging practices on water management in Swaziland, on the back of the increasing demand. That paper concludes that the irrigation sub-sector shapes water policy ahead of other sectors like tourism and manufacturing. Incidences of both supply and demand management feature. Newly formed water users associations are playing key roles in water allocation. The case for economic instruments (e.g. pricing, taxes, and water trading) for water demand management still needs to be elevated to move water from lower to higher value uses. Supply side dynamics are also demonstrated to be in an accelerated development phase, in response to demand.","source":"ResearchGate","title":"Emerging Issues in Water Resources Management in Swaziland","author":[{"family":"Mlilo","given":"P."},{"family":"Mhlanga","given":"B."},{"family":"Senzanje","given":"Aidan"}],"issued":{"date-parts":[["2008"]]}}}],"schema":"https://github.com/citation-style-language/schema/raw/master/csl-citation.json"} </w:instrText>
      </w:r>
      <w:r w:rsidRPr="003F5EC1">
        <w:rPr>
          <w:rFonts w:ascii="Times New Roman" w:eastAsia="Calibri" w:hAnsi="Times New Roman" w:cs="Times New Roman"/>
          <w:bCs/>
          <w:sz w:val="24"/>
          <w:szCs w:val="24"/>
          <w:vertAlign w:val="superscript"/>
          <w:lang w:val="en-ZA"/>
        </w:rPr>
        <w:fldChar w:fldCharType="separate"/>
      </w:r>
      <w:r w:rsidR="00B954B1" w:rsidRPr="00B954B1">
        <w:rPr>
          <w:rFonts w:ascii="Times New Roman" w:hAnsi="Times New Roman" w:cs="Times New Roman"/>
          <w:sz w:val="24"/>
        </w:rPr>
        <w:t>[40]</w:t>
      </w:r>
      <w:r w:rsidRPr="003F5EC1">
        <w:rPr>
          <w:rFonts w:ascii="Times New Roman" w:eastAsia="Calibri" w:hAnsi="Times New Roman" w:cs="Times New Roman"/>
          <w:bCs/>
          <w:sz w:val="24"/>
          <w:szCs w:val="24"/>
          <w:vertAlign w:val="superscript"/>
          <w:lang w:val="en-ZA"/>
        </w:rPr>
        <w:fldChar w:fldCharType="end"/>
      </w:r>
      <w:r w:rsidRPr="003F5EC1">
        <w:rPr>
          <w:rFonts w:ascii="Times New Roman" w:eastAsia="Calibri" w:hAnsi="Times New Roman" w:cs="Times New Roman"/>
          <w:bCs/>
          <w:sz w:val="24"/>
          <w:szCs w:val="24"/>
          <w:lang w:val="en-ZA"/>
        </w:rPr>
        <w:t xml:space="preserve">. </w:t>
      </w:r>
      <w:r w:rsidR="00363417">
        <w:rPr>
          <w:rFonts w:ascii="Times New Roman" w:eastAsia="Calibri" w:hAnsi="Times New Roman" w:cs="Times New Roman"/>
          <w:bCs/>
          <w:sz w:val="24"/>
          <w:szCs w:val="24"/>
          <w:lang w:val="en-ZA"/>
        </w:rPr>
        <w:t>S</w:t>
      </w:r>
      <w:r w:rsidRPr="003F5EC1">
        <w:rPr>
          <w:rFonts w:ascii="Times New Roman" w:eastAsia="Calibri" w:hAnsi="Times New Roman" w:cs="Times New Roman"/>
          <w:bCs/>
          <w:sz w:val="24"/>
          <w:szCs w:val="24"/>
          <w:lang w:val="en-ZA"/>
        </w:rPr>
        <w:t>even</w:t>
      </w:r>
      <w:r w:rsidR="00363417">
        <w:rPr>
          <w:rFonts w:ascii="Times New Roman" w:eastAsia="Calibri" w:hAnsi="Times New Roman" w:cs="Times New Roman"/>
          <w:bCs/>
          <w:sz w:val="24"/>
          <w:szCs w:val="24"/>
          <w:lang w:val="en-ZA"/>
        </w:rPr>
        <w:t xml:space="preserve"> dams</w:t>
      </w:r>
      <w:r w:rsidRPr="003F5EC1">
        <w:rPr>
          <w:rFonts w:ascii="Times New Roman" w:eastAsia="Calibri" w:hAnsi="Times New Roman" w:cs="Times New Roman"/>
          <w:bCs/>
          <w:sz w:val="24"/>
          <w:szCs w:val="24"/>
          <w:lang w:val="en-ZA"/>
        </w:rPr>
        <w:t xml:space="preserve"> are used for sugarcane irrigation, one for hydroelectricity power production </w:t>
      </w:r>
      <w:r w:rsidR="000A5E4D">
        <w:rPr>
          <w:rFonts w:ascii="Times New Roman" w:eastAsia="Calibri" w:hAnsi="Times New Roman" w:cs="Times New Roman"/>
          <w:bCs/>
          <w:sz w:val="24"/>
          <w:szCs w:val="24"/>
          <w:lang w:val="en-ZA"/>
        </w:rPr>
        <w:fldChar w:fldCharType="begin"/>
      </w:r>
      <w:r w:rsidR="004F0B41">
        <w:rPr>
          <w:rFonts w:ascii="Times New Roman" w:eastAsia="Calibri" w:hAnsi="Times New Roman" w:cs="Times New Roman"/>
          <w:bCs/>
          <w:sz w:val="24"/>
          <w:szCs w:val="24"/>
          <w:lang w:val="en-ZA"/>
        </w:rPr>
        <w:instrText xml:space="preserve"> ADDIN ZOTERO_ITEM CSL_CITATION {"citationID":"atsencf1ft","properties":{"formattedCitation":"[43]","plainCitation":"[43]","noteIndex":0},"citationItems":[{"id":"bvZVep35/rhITFZaZ","uris":["http://zotero.org/users/local/3FsyJZw4/items/FJQLXSH4"],"itemData":{"id":1835,"type":"paper-conference","abstract":"This research work presents renewable energy sources available to the country of Eswatini, particulary in the Luyengo area. Historical data was collected from Eswatini Ministry of Natural Resources, Eswatini Electricity Company (EEC) and University of Eswatini (UNESWA) Luyengo Campus. The aim of the paper is to present preliminary results depicting alternative energy sources available to Eswatini, which can be exploited to generate power outside of the hydro power currently being utilized in the country. It seeks to develop a methodology of modelling a system that can be used to know how much output to expect from each energy resource based on history and forecasting, and thus assist the country in reaching a state of self-sufficiency in producing its own power.","container-title":"2020 International Conference on Artificial Intelligence, Big Data, Computing and Data Communication Systems (icABCD)","DOI":"10.1109/icABCD49160.2020.9183867","event":"2020 International Conference on Artificial Intelligence, Big Data, Computing and Data Communication Systems (icABCD)","page":"1-8","source":"IEEE Xplore","title":"Proposing the best combination of Renewable Energy resources available to the country of Eswatini","author":[{"family":"Mashwama","given":"Nqobile"},{"family":"Shongwe","given":"Thokozani"}],"issued":{"date-parts":[["2020",8]]}}}],"schema":"https://github.com/citation-style-language/schema/raw/master/csl-citation.json"} </w:instrText>
      </w:r>
      <w:r w:rsidR="000A5E4D">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43]</w:t>
      </w:r>
      <w:r w:rsidR="000A5E4D">
        <w:rPr>
          <w:rFonts w:ascii="Times New Roman" w:eastAsia="Calibri" w:hAnsi="Times New Roman" w:cs="Times New Roman"/>
          <w:bCs/>
          <w:sz w:val="24"/>
          <w:szCs w:val="24"/>
          <w:lang w:val="en-ZA"/>
        </w:rPr>
        <w:fldChar w:fldCharType="end"/>
      </w:r>
      <w:r w:rsidRPr="003F5EC1">
        <w:rPr>
          <w:rFonts w:ascii="Times New Roman" w:eastAsia="Calibri" w:hAnsi="Times New Roman" w:cs="Times New Roman"/>
          <w:bCs/>
          <w:sz w:val="24"/>
          <w:szCs w:val="24"/>
          <w:lang w:val="en-ZA"/>
        </w:rPr>
        <w:t xml:space="preserve">, and the larger dam </w:t>
      </w:r>
      <w:r w:rsidR="00363417">
        <w:rPr>
          <w:rFonts w:ascii="Times New Roman" w:eastAsia="Calibri" w:hAnsi="Times New Roman" w:cs="Times New Roman"/>
          <w:bCs/>
          <w:sz w:val="24"/>
          <w:szCs w:val="24"/>
          <w:lang w:val="en-ZA"/>
        </w:rPr>
        <w:t>(</w:t>
      </w:r>
      <w:r w:rsidRPr="003F5EC1">
        <w:rPr>
          <w:rFonts w:ascii="Times New Roman" w:eastAsia="Calibri" w:hAnsi="Times New Roman" w:cs="Times New Roman"/>
          <w:bCs/>
          <w:sz w:val="24"/>
          <w:szCs w:val="24"/>
          <w:lang w:val="en-ZA"/>
        </w:rPr>
        <w:t>the Maguga Dam</w:t>
      </w:r>
      <w:r w:rsidR="00363417">
        <w:rPr>
          <w:rFonts w:ascii="Times New Roman" w:eastAsia="Calibri" w:hAnsi="Times New Roman" w:cs="Times New Roman"/>
          <w:bCs/>
          <w:sz w:val="24"/>
          <w:szCs w:val="24"/>
          <w:lang w:val="en-ZA"/>
        </w:rPr>
        <w:t>)</w:t>
      </w:r>
      <w:r w:rsidRPr="003F5EC1">
        <w:rPr>
          <w:rFonts w:ascii="Times New Roman" w:eastAsia="Calibri" w:hAnsi="Times New Roman" w:cs="Times New Roman"/>
          <w:bCs/>
          <w:sz w:val="24"/>
          <w:szCs w:val="24"/>
          <w:lang w:val="en-ZA"/>
        </w:rPr>
        <w:t xml:space="preserve"> is used for irrigation, hydroelectricity generation, and tourism purposes </w:t>
      </w:r>
      <w:r w:rsidRPr="003F5EC1">
        <w:rPr>
          <w:rFonts w:ascii="Times New Roman" w:eastAsia="Calibri" w:hAnsi="Times New Roman" w:cs="Times New Roman"/>
          <w:bCs/>
          <w:sz w:val="24"/>
          <w:szCs w:val="24"/>
          <w:lang w:val="en-ZA"/>
        </w:rPr>
        <w:fldChar w:fldCharType="begin"/>
      </w:r>
      <w:r w:rsidR="004F0B41">
        <w:rPr>
          <w:rFonts w:ascii="Times New Roman" w:eastAsia="Calibri" w:hAnsi="Times New Roman" w:cs="Times New Roman"/>
          <w:bCs/>
          <w:sz w:val="24"/>
          <w:szCs w:val="24"/>
          <w:lang w:val="en-ZA"/>
        </w:rPr>
        <w:instrText xml:space="preserve"> ADDIN ZOTERO_ITEM CSL_CITATION {"citationID":"a56gjsm3hm","properties":{"formattedCitation":"[44,45]","plainCitation":"[44,45]","noteIndex":0},"citationItems":[{"id":"bvZVep35/GiulGj8q","uris":["http://zotero.org/users/local/3FsyJZw4/items/AM4KAWBU"],"itemData":{"id":879,"type":"article-journal","language":"en","page":"25","source":"Zotero","title":"PROBLEMS AND PROSPECTS FOR HYDROPOWER DEVELOPMENT IN AFRICA","author":[{"family":"Kalitsi","given":"E A K"}],"issued":{"date-parts":[["2003"]]}}},{"id":"bvZVep35/8ihSsyUE","uris":["http://zotero.org/users/local/3FsyJZw4/items/NVHSH52H"],"itemData":{"id":1829,"type":"webpage","title":"iwrm-report_swaziland.pdf","URL":"https://www.gwp.org/globalassets/global/gwp-saf-files/iwrm-report_swaziland.pdf","author":[{"family":"Manyatsi","given":"Absalom M."},{"family":"Brown","given":"Rex"}],"accessed":{"date-parts":[["2021",10,5]]},"issued":{"date-parts":[["2009"]]}}}],"schema":"https://github.com/citation-style-language/schema/raw/master/csl-citation.json"} </w:instrText>
      </w:r>
      <w:r w:rsidRPr="003F5EC1">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44,45]</w:t>
      </w:r>
      <w:r w:rsidRPr="003F5EC1">
        <w:rPr>
          <w:rFonts w:ascii="Times New Roman" w:eastAsia="Calibri" w:hAnsi="Times New Roman" w:cs="Times New Roman"/>
          <w:bCs/>
          <w:sz w:val="24"/>
          <w:szCs w:val="24"/>
          <w:lang w:val="en-ZA"/>
        </w:rPr>
        <w:fldChar w:fldCharType="end"/>
      </w:r>
      <w:r w:rsidRPr="003F5EC1">
        <w:rPr>
          <w:rFonts w:ascii="Times New Roman" w:eastAsia="Calibri" w:hAnsi="Times New Roman" w:cs="Times New Roman"/>
          <w:bCs/>
          <w:sz w:val="24"/>
          <w:szCs w:val="24"/>
          <w:lang w:val="en-ZA"/>
        </w:rPr>
        <w:t xml:space="preserve">. Although Eswatini has no substantial aquifers, groundwater is prominently used for domestic purposes, particularly in drier parts of the country </w:t>
      </w:r>
      <w:r w:rsidRPr="003F5EC1">
        <w:rPr>
          <w:rFonts w:ascii="Times New Roman" w:eastAsia="Calibri" w:hAnsi="Times New Roman" w:cs="Times New Roman"/>
          <w:bCs/>
          <w:sz w:val="24"/>
          <w:szCs w:val="24"/>
          <w:lang w:val="en-ZA"/>
        </w:rPr>
        <w:fldChar w:fldCharType="begin"/>
      </w:r>
      <w:r w:rsidR="004F0B41">
        <w:rPr>
          <w:rFonts w:ascii="Times New Roman" w:eastAsia="Calibri" w:hAnsi="Times New Roman" w:cs="Times New Roman"/>
          <w:bCs/>
          <w:sz w:val="24"/>
          <w:szCs w:val="24"/>
          <w:lang w:val="en-ZA"/>
        </w:rPr>
        <w:instrText xml:space="preserve"> ADDIN ZOTERO_ITEM CSL_CITATION {"citationID":"asbrr49168","properties":{"formattedCitation":"[46]","plainCitation":"[46]","noteIndex":0},"citationItems":[{"id":"bvZVep35/8JwYT38w","uris":["http://zotero.org/users/local/3FsyJZw4/items/FEDTVZSF"],"itemData":{"id":882,"type":"article-journal","abstract":"Groundwater is a valuable resource in Swaziland and occurs in both crystalline Precambrian rocks and the Karoo Supergroup. Groundwater abstraction is limited to areas in which secondary permeability has developed or where basins of decomposition have formed on the crystalline rocks. Average borehole yield is 0,9 Cis and only 19 per cent of all the water boreholes yield more than 1,5 Cis. Chemically the groundwater is fresh to modera~ely mineralised; it is dominated by the bicarbonate ion.","language":"en","page":"4","source":"Zotero","title":"A review of groundwater resources and well yields in Swaziland","author":[{"family":"Robins","given":"N. S."}],"issued":{"date-parts":[["1980"]]}}}],"schema":"https://github.com/citation-style-language/schema/raw/master/csl-citation.json"} </w:instrText>
      </w:r>
      <w:r w:rsidRPr="003F5EC1">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46]</w:t>
      </w:r>
      <w:r w:rsidRPr="003F5EC1">
        <w:rPr>
          <w:rFonts w:ascii="Times New Roman" w:eastAsia="Calibri" w:hAnsi="Times New Roman" w:cs="Times New Roman"/>
          <w:bCs/>
          <w:sz w:val="24"/>
          <w:szCs w:val="24"/>
          <w:lang w:val="en-ZA"/>
        </w:rPr>
        <w:fldChar w:fldCharType="end"/>
      </w:r>
      <w:r w:rsidRPr="003F5EC1">
        <w:rPr>
          <w:rFonts w:ascii="Times New Roman" w:eastAsia="Calibri" w:hAnsi="Times New Roman" w:cs="Times New Roman"/>
          <w:bCs/>
          <w:sz w:val="24"/>
          <w:szCs w:val="24"/>
          <w:lang w:val="en-ZA"/>
        </w:rPr>
        <w:t xml:space="preserve"> – with the largest portion of the country’s water resources used for </w:t>
      </w:r>
      <w:r w:rsidR="00215940">
        <w:rPr>
          <w:rFonts w:ascii="Times New Roman" w:eastAsia="Calibri" w:hAnsi="Times New Roman" w:cs="Times New Roman"/>
          <w:bCs/>
          <w:sz w:val="24"/>
          <w:szCs w:val="24"/>
          <w:lang w:val="en-ZA"/>
        </w:rPr>
        <w:t xml:space="preserve">the </w:t>
      </w:r>
      <w:r w:rsidRPr="003F5EC1">
        <w:rPr>
          <w:rFonts w:ascii="Times New Roman" w:eastAsia="Calibri" w:hAnsi="Times New Roman" w:cs="Times New Roman"/>
          <w:bCs/>
          <w:sz w:val="24"/>
          <w:szCs w:val="24"/>
          <w:lang w:val="en-ZA"/>
        </w:rPr>
        <w:t xml:space="preserve">irrigation purposes. </w:t>
      </w:r>
    </w:p>
    <w:p w14:paraId="2D975D81" w14:textId="2C2F17A2" w:rsidR="003F5EC1" w:rsidRPr="003F5EC1" w:rsidRDefault="003F5EC1" w:rsidP="003F5EC1">
      <w:pPr>
        <w:spacing w:line="360" w:lineRule="auto"/>
        <w:jc w:val="both"/>
        <w:rPr>
          <w:rFonts w:ascii="Times New Roman" w:eastAsia="Calibri" w:hAnsi="Times New Roman" w:cs="Times New Roman"/>
          <w:bCs/>
          <w:sz w:val="24"/>
          <w:szCs w:val="24"/>
          <w:lang w:val="en-ZA"/>
        </w:rPr>
      </w:pPr>
      <w:r w:rsidRPr="003F5EC1">
        <w:rPr>
          <w:rFonts w:ascii="Times New Roman" w:eastAsia="Calibri" w:hAnsi="Times New Roman" w:cs="Times New Roman"/>
          <w:bCs/>
          <w:sz w:val="24"/>
          <w:szCs w:val="24"/>
          <w:lang w:val="en-ZA"/>
        </w:rPr>
        <w:t xml:space="preserve">UNICEF Eswatini report (2019) indicates that some 58% of the total population had access to basic sanitation services, 27% with limited services, 8% unimproved sanitation, and the </w:t>
      </w:r>
      <w:r w:rsidR="001B6476">
        <w:rPr>
          <w:rFonts w:ascii="Times New Roman" w:eastAsia="Calibri" w:hAnsi="Times New Roman" w:cs="Times New Roman"/>
          <w:bCs/>
          <w:sz w:val="24"/>
          <w:szCs w:val="24"/>
          <w:lang w:val="en-ZA"/>
        </w:rPr>
        <w:t>rest</w:t>
      </w:r>
      <w:r w:rsidR="001B6476" w:rsidRPr="003F5EC1">
        <w:rPr>
          <w:rFonts w:ascii="Times New Roman" w:eastAsia="Calibri" w:hAnsi="Times New Roman" w:cs="Times New Roman"/>
          <w:bCs/>
          <w:sz w:val="24"/>
          <w:szCs w:val="24"/>
          <w:lang w:val="en-ZA"/>
        </w:rPr>
        <w:t xml:space="preserve"> </w:t>
      </w:r>
      <w:r w:rsidRPr="003F5EC1">
        <w:rPr>
          <w:rFonts w:ascii="Times New Roman" w:eastAsia="Calibri" w:hAnsi="Times New Roman" w:cs="Times New Roman"/>
          <w:bCs/>
          <w:sz w:val="24"/>
          <w:szCs w:val="24"/>
          <w:lang w:val="en-ZA"/>
        </w:rPr>
        <w:t xml:space="preserve">from the remaining 7% constituted a runoff into the surface water systems </w:t>
      </w:r>
      <w:r w:rsidR="00A82D4E" w:rsidRPr="009C5F50">
        <w:rPr>
          <w:rFonts w:ascii="Times New Roman" w:eastAsia="Calibri" w:hAnsi="Times New Roman" w:cs="Times New Roman"/>
          <w:bCs/>
          <w:sz w:val="24"/>
          <w:szCs w:val="24"/>
          <w:lang w:val="en-ZA"/>
        </w:rPr>
        <w:fldChar w:fldCharType="begin"/>
      </w:r>
      <w:r w:rsidR="004F0B41">
        <w:rPr>
          <w:rFonts w:ascii="Times New Roman" w:eastAsia="Calibri" w:hAnsi="Times New Roman" w:cs="Times New Roman"/>
          <w:bCs/>
          <w:sz w:val="24"/>
          <w:szCs w:val="24"/>
          <w:lang w:val="en-ZA"/>
        </w:rPr>
        <w:instrText xml:space="preserve"> ADDIN ZOTERO_ITEM CSL_CITATION {"citationID":"argjsgqk28","properties":{"formattedCitation":"[47]","plainCitation":"[47]","noteIndex":0},"citationItems":[{"id":"bvZVep35/EZfcfwKT","uris":["http://zotero.org/users/local/3FsyJZw4/items/M7YRX6VW"],"itemData":{"id":896,"type":"webpage","abstract":"Clean water, basic toilets and good hygiene practices are essential for the survival of Eswatini children.","language":"en","title":"Water, sanitation and hygiene (WASH)","URL":"https://www.unicef.org/eswatini/water-sanitation-and-hygiene-wash","author":[{"literal":"UNICEF"}],"accessed":{"date-parts":[["2021",10,6]]},"issued":{"date-parts":[["2019"]]}}}],"schema":"https://github.com/citation-style-language/schema/raw/master/csl-citation.json"} </w:instrText>
      </w:r>
      <w:r w:rsidR="00A82D4E" w:rsidRPr="009C5F50">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47]</w:t>
      </w:r>
      <w:r w:rsidR="00A82D4E" w:rsidRPr="009C5F50">
        <w:rPr>
          <w:rFonts w:ascii="Times New Roman" w:eastAsia="Calibri" w:hAnsi="Times New Roman" w:cs="Times New Roman"/>
          <w:bCs/>
          <w:sz w:val="24"/>
          <w:szCs w:val="24"/>
          <w:lang w:val="en-ZA"/>
        </w:rPr>
        <w:fldChar w:fldCharType="end"/>
      </w:r>
      <w:r w:rsidRPr="009C5F50">
        <w:rPr>
          <w:rFonts w:ascii="Times New Roman" w:eastAsia="Calibri" w:hAnsi="Times New Roman" w:cs="Times New Roman"/>
          <w:bCs/>
          <w:sz w:val="24"/>
          <w:szCs w:val="24"/>
          <w:lang w:val="en-ZA"/>
        </w:rPr>
        <w:t xml:space="preserve">. </w:t>
      </w:r>
      <w:r w:rsidRPr="003F5EC1">
        <w:rPr>
          <w:rFonts w:ascii="Times New Roman" w:eastAsia="Calibri" w:hAnsi="Times New Roman" w:cs="Times New Roman"/>
          <w:bCs/>
          <w:sz w:val="24"/>
          <w:szCs w:val="24"/>
          <w:lang w:val="en-ZA"/>
        </w:rPr>
        <w:t xml:space="preserve">The National Health and Hygiene Policy (2019) documented that 10 wastewater treatment plants (WWTPs) were operational in Eswatini </w:t>
      </w:r>
      <w:r w:rsidR="0096302F">
        <w:rPr>
          <w:rFonts w:ascii="Times New Roman" w:eastAsia="Calibri" w:hAnsi="Times New Roman" w:cs="Times New Roman"/>
          <w:bCs/>
          <w:sz w:val="24"/>
          <w:szCs w:val="24"/>
          <w:lang w:val="en-ZA"/>
        </w:rPr>
        <w:fldChar w:fldCharType="begin"/>
      </w:r>
      <w:r w:rsidR="004F0B41">
        <w:rPr>
          <w:rFonts w:ascii="Times New Roman" w:eastAsia="Calibri" w:hAnsi="Times New Roman" w:cs="Times New Roman"/>
          <w:bCs/>
          <w:sz w:val="24"/>
          <w:szCs w:val="24"/>
          <w:lang w:val="en-ZA"/>
        </w:rPr>
        <w:instrText xml:space="preserve"> ADDIN ZOTERO_ITEM CSL_CITATION {"citationID":"ao2p672evg","properties":{"formattedCitation":"[48]","plainCitation":"[48]","noteIndex":0},"citationItems":[{"id":"bvZVep35/CNKWyhZ3","uris":["http://zotero.org/users/local/3FsyJZw4/items/EYQCMPY3"],"itemData":{"id":1838,"type":"webpage","title":"Eswatini National Sanitation Policy-report-2019.pdf.pdf","URL":"https://www.unicef.org/eswatini/media/876/file/Eswatini%20National%20Sanitation%20Policy-report-2019.pdf.pdf","author":[{"family":"EMoH","given":""}],"accessed":{"date-parts":[["2022",7,9]]},"issued":{"date-parts":[["2019"]]}}}],"schema":"https://github.com/citation-style-language/schema/raw/master/csl-citation.json"} </w:instrText>
      </w:r>
      <w:r w:rsidR="0096302F">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48]</w:t>
      </w:r>
      <w:r w:rsidR="0096302F">
        <w:rPr>
          <w:rFonts w:ascii="Times New Roman" w:eastAsia="Calibri" w:hAnsi="Times New Roman" w:cs="Times New Roman"/>
          <w:bCs/>
          <w:sz w:val="24"/>
          <w:szCs w:val="24"/>
          <w:lang w:val="en-ZA"/>
        </w:rPr>
        <w:fldChar w:fldCharType="end"/>
      </w:r>
      <w:r w:rsidRPr="003F5EC1">
        <w:rPr>
          <w:rFonts w:ascii="Times New Roman" w:eastAsia="Calibri" w:hAnsi="Times New Roman" w:cs="Times New Roman"/>
          <w:bCs/>
          <w:sz w:val="24"/>
          <w:szCs w:val="24"/>
          <w:lang w:val="en-ZA"/>
        </w:rPr>
        <w:t xml:space="preserve"> operated and monitored by Eswatini Water Services Corporation (EWSC). At a removal rate of 77.4% in the year 2018/2019 </w:t>
      </w:r>
      <w:r w:rsidR="003D13E5">
        <w:rPr>
          <w:rFonts w:ascii="Times New Roman" w:eastAsia="Calibri" w:hAnsi="Times New Roman" w:cs="Times New Roman"/>
          <w:bCs/>
          <w:sz w:val="24"/>
          <w:szCs w:val="24"/>
          <w:lang w:val="en-ZA"/>
        </w:rPr>
        <w:fldChar w:fldCharType="begin"/>
      </w:r>
      <w:r w:rsidR="004F0B41">
        <w:rPr>
          <w:rFonts w:ascii="Times New Roman" w:eastAsia="Calibri" w:hAnsi="Times New Roman" w:cs="Times New Roman"/>
          <w:bCs/>
          <w:sz w:val="24"/>
          <w:szCs w:val="24"/>
          <w:lang w:val="en-ZA"/>
        </w:rPr>
        <w:instrText xml:space="preserve"> ADDIN ZOTERO_ITEM CSL_CITATION {"citationID":"a1b73nmtdne","properties":{"formattedCitation":"[49]","plainCitation":"[49]","noteIndex":0},"citationItems":[{"id":"bvZVep35/Hu2H5ubL","uris":["http://zotero.org/users/local/3FsyJZw4/items/LZN4FKD3"],"itemData":{"id":1836,"type":"document","title":"Eswatini Water Services Corporation 2018 Annual Report.pdf","author":[{"family":"EWSC","given":""}],"issued":{"date-parts":[["2018"]]}}}],"schema":"https://github.com/citation-style-language/schema/raw/master/csl-citation.json"} </w:instrText>
      </w:r>
      <w:r w:rsidR="003D13E5">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49]</w:t>
      </w:r>
      <w:r w:rsidR="003D13E5">
        <w:rPr>
          <w:rFonts w:ascii="Times New Roman" w:eastAsia="Calibri" w:hAnsi="Times New Roman" w:cs="Times New Roman"/>
          <w:bCs/>
          <w:sz w:val="24"/>
          <w:szCs w:val="24"/>
          <w:lang w:val="en-ZA"/>
        </w:rPr>
        <w:fldChar w:fldCharType="end"/>
      </w:r>
      <w:r w:rsidRPr="003F5EC1">
        <w:rPr>
          <w:rFonts w:ascii="Times New Roman" w:eastAsia="Calibri" w:hAnsi="Times New Roman" w:cs="Times New Roman"/>
          <w:bCs/>
          <w:sz w:val="24"/>
          <w:szCs w:val="24"/>
          <w:lang w:val="en-ZA"/>
        </w:rPr>
        <w:t xml:space="preserve">. The total population connected to these systems are about 60 000 people </w:t>
      </w:r>
      <w:r w:rsidR="002D6FE0">
        <w:rPr>
          <w:rFonts w:ascii="Times New Roman" w:eastAsia="Calibri" w:hAnsi="Times New Roman" w:cs="Times New Roman"/>
          <w:bCs/>
          <w:sz w:val="24"/>
          <w:szCs w:val="24"/>
          <w:lang w:val="en-ZA"/>
        </w:rPr>
        <w:fldChar w:fldCharType="begin"/>
      </w:r>
      <w:r w:rsidR="004F0B41">
        <w:rPr>
          <w:rFonts w:ascii="Times New Roman" w:eastAsia="Calibri" w:hAnsi="Times New Roman" w:cs="Times New Roman"/>
          <w:bCs/>
          <w:sz w:val="24"/>
          <w:szCs w:val="24"/>
          <w:lang w:val="en-ZA"/>
        </w:rPr>
        <w:instrText xml:space="preserve"> ADDIN ZOTERO_ITEM CSL_CITATION {"citationID":"al9dnk90jg","properties":{"formattedCitation":"[49]","plainCitation":"[49]","noteIndex":0},"citationItems":[{"id":"bvZVep35/Hu2H5ubL","uris":["http://zotero.org/users/local/3FsyJZw4/items/LZN4FKD3"],"itemData":{"id":1836,"type":"document","title":"Eswatini Water Services Corporation 2018 Annual Report.pdf","author":[{"family":"EWSC","given":""}],"issued":{"date-parts":[["2018"]]}}}],"schema":"https://github.com/citation-style-language/schema/raw/master/csl-citation.json"} </w:instrText>
      </w:r>
      <w:r w:rsidR="002D6FE0">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49]</w:t>
      </w:r>
      <w:r w:rsidR="002D6FE0">
        <w:rPr>
          <w:rFonts w:ascii="Times New Roman" w:eastAsia="Calibri" w:hAnsi="Times New Roman" w:cs="Times New Roman"/>
          <w:bCs/>
          <w:sz w:val="24"/>
          <w:szCs w:val="24"/>
          <w:lang w:val="en-ZA"/>
        </w:rPr>
        <w:fldChar w:fldCharType="end"/>
      </w:r>
      <w:r w:rsidRPr="003F5EC1">
        <w:rPr>
          <w:rFonts w:ascii="Times New Roman" w:eastAsia="Calibri" w:hAnsi="Times New Roman" w:cs="Times New Roman"/>
          <w:bCs/>
          <w:sz w:val="24"/>
          <w:szCs w:val="24"/>
          <w:lang w:val="en-ZA"/>
        </w:rPr>
        <w:t xml:space="preserve">. Treatment technologies employed to treat generated influent includes waste stabilization ponds, vertical constructed wetlands (or reed beds), activated sludge, </w:t>
      </w:r>
      <w:r w:rsidRPr="003F5EC1">
        <w:rPr>
          <w:rFonts w:ascii="Times New Roman" w:eastAsia="Calibri" w:hAnsi="Times New Roman" w:cs="Times New Roman"/>
          <w:bCs/>
          <w:sz w:val="24"/>
          <w:szCs w:val="24"/>
          <w:lang w:val="en-ZA"/>
        </w:rPr>
        <w:lastRenderedPageBreak/>
        <w:t xml:space="preserve">trickling filters, and chlorination </w:t>
      </w:r>
      <w:r w:rsidRPr="003F5EC1">
        <w:rPr>
          <w:rFonts w:ascii="Times New Roman" w:eastAsia="Calibri" w:hAnsi="Times New Roman" w:cs="Times New Roman"/>
          <w:bCs/>
          <w:sz w:val="24"/>
          <w:szCs w:val="24"/>
          <w:lang w:val="en-ZA"/>
        </w:rPr>
        <w:fldChar w:fldCharType="begin"/>
      </w:r>
      <w:r w:rsidR="004F0B41">
        <w:rPr>
          <w:rFonts w:ascii="Times New Roman" w:eastAsia="Calibri" w:hAnsi="Times New Roman" w:cs="Times New Roman"/>
          <w:bCs/>
          <w:sz w:val="24"/>
          <w:szCs w:val="24"/>
          <w:lang w:val="en-ZA"/>
        </w:rPr>
        <w:instrText xml:space="preserve"> ADDIN ZOTERO_ITEM CSL_CITATION {"citationID":"a2q6nrgl6pu","properties":{"formattedCitation":"[50]","plainCitation":"[50]","noteIndex":0},"citationItems":[{"id":"bvZVep35/JIClSIfk","uris":["http://zotero.org/users/local/3FsyJZw4/items/2UCIYP3E"],"itemData":{"id":888,"type":"article-journal","abstract":"Sewage sludge generated from wastewater treatment plants are being merited greater attention in light of their potential for improving soil properties and for providing important nutrient and trace element supplements that are essential for plant growth. Because of the differences in sludge characteristics among sludges that undergo different levels of treatment as well as the extensive and variable nature of pollutant inputs to wastewater, the fertilizer potential and pollutant risk of sewage sludge intended for agricultural application has to be specifically evaluated for each sludge. Sewage sludge generated from seven wastewater treatment plants in Swaziland were analysed for a range of physico-chemical characteristics including organic matter, nutrients, cation exchange capacity, pH and trace elements. Despite the differences in sludge processing and sludge storage ages, the sludge samples generally show high levels of organic matter, nutrients and trace elements needed for plant growth. The potential risk of heavy metal toxicity was evaluated by comparing the levels of heavy metals in the sludge samples with widely quoted and well known regulatory limits of a number of countries and the levels were found to be within acceptable risk level with respect to agricultural application. The research results indicate a positive outcome for the wastewater treatment plants in Swaziland that currently keep large piles of unused dried sludge within their premises.","container-title":"Resources and Environment","DOI":"10.5923/j.re.20140404.02","journalAbbreviation":"Resources and Environment","page":"190-199","source":"ResearchGate","title":"Characterization of Sewage Sludge Generated from Wastewater Treatment Plants in Swaziland in Relation to Agricultural Uses","volume":"4","author":[{"family":"Mtshali","given":"Joseph"},{"family":"Fadiran","given":"Amos"}],"issued":{"date-parts":[["2014",7,18]]}}}],"schema":"https://github.com/citation-style-language/schema/raw/master/csl-citation.json"} </w:instrText>
      </w:r>
      <w:r w:rsidRPr="003F5EC1">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50]</w:t>
      </w:r>
      <w:r w:rsidRPr="003F5EC1">
        <w:rPr>
          <w:rFonts w:ascii="Times New Roman" w:eastAsia="Calibri" w:hAnsi="Times New Roman" w:cs="Times New Roman"/>
          <w:bCs/>
          <w:sz w:val="24"/>
          <w:szCs w:val="24"/>
          <w:lang w:val="en-ZA"/>
        </w:rPr>
        <w:fldChar w:fldCharType="end"/>
      </w:r>
      <w:r w:rsidRPr="003F5EC1">
        <w:rPr>
          <w:rFonts w:ascii="Times New Roman" w:eastAsia="Calibri" w:hAnsi="Times New Roman" w:cs="Times New Roman"/>
          <w:bCs/>
          <w:sz w:val="24"/>
          <w:szCs w:val="24"/>
          <w:lang w:val="en-ZA"/>
        </w:rPr>
        <w:t xml:space="preserve">. The treated WWTP effluent is released into the river system, whilst the sludge is kept on sludge drying beds at the WWTP </w:t>
      </w:r>
      <w:r w:rsidRPr="003F5EC1">
        <w:rPr>
          <w:rFonts w:ascii="Times New Roman" w:eastAsia="Calibri" w:hAnsi="Times New Roman" w:cs="Times New Roman"/>
          <w:bCs/>
          <w:sz w:val="24"/>
          <w:szCs w:val="24"/>
          <w:lang w:val="en-ZA"/>
        </w:rPr>
        <w:fldChar w:fldCharType="begin"/>
      </w:r>
      <w:r w:rsidR="004F0B41">
        <w:rPr>
          <w:rFonts w:ascii="Times New Roman" w:eastAsia="Calibri" w:hAnsi="Times New Roman" w:cs="Times New Roman"/>
          <w:bCs/>
          <w:sz w:val="24"/>
          <w:szCs w:val="24"/>
          <w:lang w:val="en-ZA"/>
        </w:rPr>
        <w:instrText xml:space="preserve"> ADDIN ZOTERO_ITEM CSL_CITATION {"citationID":"l59ow4ah","properties":{"formattedCitation":"[51]","plainCitation":"[51]","noteIndex":0},"citationItems":[{"id":"bvZVep35/EaCqOR4Y","uris":["http://zotero.org/users/local/3FsyJZw4/items/SRVI9UWP"],"itemData":{"id":824,"type":"article-journal","abstract":"Sewage sludge generated from wastewater treatment plants are being merited greater attention in light of their potential for improving soil properties and for providing important nutrient and trace element supplements that are essential for plant growth. Because of the differences in sludge characteristics among sludges that undergo different levels of treatment as well as the extensive and variable nature of pollutant inputs to wastewater, the fertilizer potential and pollutant risk of sewage sludge intended for agricultural application has to be specifically evaluated for each sludge. Sewage sludge generated from seven wastewater treatment plants in Swaziland were analysed for a range of physico-chemical characteristics including organic matter, nutrients, cation exchange capacity, pH and trace elements. Despite the differences in sludge processing and sludge storage ages, the sludge samples generally show high levels of organic matter, nutrients and trace elements needed for plant growth. The potential risk of heavy metal toxicity was evaluated by comparing the levels of heavy metals in the sludge samples with widely quoted and well known regulatory limits of a number of countries and the levels were found to be within acceptable risk level with respect to agricultural application. The research results indicate a positive outcome for the wastewater treatment plants in Swaziland that currently keep large piles of unused dried sludge within their premises.","container-title":"Resources and Environment","DOI":"10.5923/j.re.20140404.02","journalAbbreviation":"Resources and Environment","page":"190-199","source":"ResearchGate","title":"Characterization of Sewage Sludge Generated from Wastewater Treatment Plants in Swaziland in Relation to Agricultural Uses","volume":"4","author":[{"family":"Tiruneh","given":"Ababu Teklemariam"},{"family":"Mtshali","given":"Joseph"},{"family":"Fadiran","given":"Amos"}],"issued":{"date-parts":[["2014",7,18]]}}}],"schema":"https://github.com/citation-style-language/schema/raw/master/csl-citation.json"} </w:instrText>
      </w:r>
      <w:r w:rsidRPr="003F5EC1">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51]</w:t>
      </w:r>
      <w:r w:rsidRPr="003F5EC1">
        <w:rPr>
          <w:rFonts w:ascii="Times New Roman" w:eastAsia="Calibri" w:hAnsi="Times New Roman" w:cs="Times New Roman"/>
          <w:bCs/>
          <w:sz w:val="24"/>
          <w:szCs w:val="24"/>
          <w:lang w:val="en-ZA"/>
        </w:rPr>
        <w:fldChar w:fldCharType="end"/>
      </w:r>
      <w:r w:rsidRPr="003F5EC1">
        <w:rPr>
          <w:rFonts w:ascii="Times New Roman" w:eastAsia="Calibri" w:hAnsi="Times New Roman" w:cs="Times New Roman"/>
          <w:bCs/>
          <w:sz w:val="24"/>
          <w:szCs w:val="24"/>
          <w:lang w:val="en-ZA"/>
        </w:rPr>
        <w:t xml:space="preserve">.  </w:t>
      </w:r>
    </w:p>
    <w:p w14:paraId="22EAE280" w14:textId="469DA622" w:rsidR="003F5EC1" w:rsidRPr="003F5EC1" w:rsidRDefault="003F5EC1" w:rsidP="003F5EC1">
      <w:pPr>
        <w:spacing w:line="360" w:lineRule="auto"/>
        <w:jc w:val="both"/>
        <w:rPr>
          <w:rFonts w:ascii="Times New Roman" w:eastAsia="Calibri" w:hAnsi="Times New Roman" w:cs="Times New Roman"/>
          <w:bCs/>
          <w:sz w:val="24"/>
          <w:szCs w:val="24"/>
          <w:lang w:val="en-ZA"/>
        </w:rPr>
      </w:pPr>
      <w:r w:rsidRPr="003F5EC1">
        <w:rPr>
          <w:rFonts w:ascii="Times New Roman" w:eastAsia="Calibri" w:hAnsi="Times New Roman" w:cs="Times New Roman"/>
          <w:bCs/>
          <w:sz w:val="24"/>
          <w:szCs w:val="24"/>
          <w:lang w:val="en-ZA"/>
        </w:rPr>
        <w:t>According to</w:t>
      </w:r>
      <w:r w:rsidR="0031607D">
        <w:rPr>
          <w:rFonts w:ascii="Times New Roman" w:eastAsia="Calibri" w:hAnsi="Times New Roman" w:cs="Times New Roman"/>
          <w:bCs/>
          <w:sz w:val="24"/>
          <w:szCs w:val="24"/>
          <w:lang w:val="en-ZA"/>
        </w:rPr>
        <w:t xml:space="preserve"> Sato et al</w:t>
      </w:r>
      <w:r w:rsidR="00FA5A25">
        <w:rPr>
          <w:rFonts w:ascii="Times New Roman" w:eastAsia="Calibri" w:hAnsi="Times New Roman" w:cs="Times New Roman"/>
          <w:bCs/>
          <w:sz w:val="24"/>
          <w:szCs w:val="24"/>
          <w:lang w:val="en-ZA"/>
        </w:rPr>
        <w:t>.</w:t>
      </w:r>
      <w:r w:rsidR="00CF3B34">
        <w:rPr>
          <w:rFonts w:ascii="Times New Roman" w:eastAsia="Calibri" w:hAnsi="Times New Roman" w:cs="Times New Roman"/>
          <w:bCs/>
          <w:sz w:val="24"/>
          <w:szCs w:val="24"/>
          <w:lang w:val="en-ZA"/>
        </w:rPr>
        <w:t xml:space="preserve"> </w:t>
      </w:r>
      <w:r w:rsidR="00FA5A25">
        <w:rPr>
          <w:rFonts w:ascii="Times New Roman" w:eastAsia="Calibri" w:hAnsi="Times New Roman" w:cs="Times New Roman"/>
          <w:bCs/>
          <w:sz w:val="24"/>
          <w:szCs w:val="24"/>
          <w:lang w:val="en-ZA"/>
        </w:rPr>
        <w:t xml:space="preserve"> </w:t>
      </w:r>
      <w:r w:rsidR="00315D22">
        <w:rPr>
          <w:rFonts w:ascii="Times New Roman" w:eastAsia="Calibri" w:hAnsi="Times New Roman" w:cs="Times New Roman"/>
          <w:bCs/>
          <w:sz w:val="24"/>
          <w:szCs w:val="24"/>
          <w:lang w:val="en-ZA"/>
        </w:rPr>
        <w:fldChar w:fldCharType="begin"/>
      </w:r>
      <w:r w:rsidR="004F0B41">
        <w:rPr>
          <w:rFonts w:ascii="Times New Roman" w:eastAsia="Calibri" w:hAnsi="Times New Roman" w:cs="Times New Roman"/>
          <w:bCs/>
          <w:sz w:val="24"/>
          <w:szCs w:val="24"/>
          <w:lang w:val="en-ZA"/>
        </w:rPr>
        <w:instrText xml:space="preserve"> ADDIN ZOTERO_ITEM CSL_CITATION {"citationID":"a2e5kpb5cnr","properties":{"formattedCitation":"[52]","plainCitation":"[52]","noteIndex":0},"citationItems":[{"id":"bvZVep35/C1u8628v","uris":["http://zotero.org/users/local/3FsyJZw4/items/I3QUV5LQ"],"itemData":{"id":"VroYY1XY/7X2MkNXO","type":"article-journal","abstract":"Irrigation with wastewater supports agricultural production and the livelihoods of millions of smallholder farmers in many parts of the world. Considering the importance of better wastewater management at the local and national levels, there is a need for updated national data on wastewater generation, treatment, and use, which would also assist in regional and global wastewater assessments. While searching data and literature in published or electronic forms for 181 countries, we find that only 55 countries have data available on all three aspects of wastewater – generation, treatment, and use. The number of countries with one or two aspects of wastewater generation, treatment, and use is 69, while there is no information available from 57 countries. Of the available information, only 37% of the data could be categorized as recent (reported during 2008–2012). The available data suggest that high-income countries on average treat 70% of the generated wastewater, followed by upper-middle-income countries (38%), lower-middle-income countries (28%), and low-income countries, where only 8% of the wastewater generated is treated. The availability of current information on wastewater generation, treatment, and use is crucially important for policy makers, researchers, and practitioners, as well as public institutions, to develop national and local action plans aiming at safe and productive use of wastewater in agriculture, aquaculture, and agroforestry systems. The country level information aggregated at the regional and global levels would help in identifying the gaps in pertinent data availability and assessing the potential of wastewater in food, feed, and fish production at different scales.","container-title":"Agricultural Water Management","DOI":"10.1016/j.agwat.2013.08.007","ISSN":"0378-3774","journalAbbreviation":"Agricultural Water Management","language":"en","page":"1-13","source":"ScienceDirect","title":"Global, regional, and country level need for data on wastewater generation, treatment, and use","volume":"130","author":[{"family":"Sato","given":"Toshio"},{"family":"Qadir","given":"Manzoor"},{"family":"Yamamoto","given":"Sadahiro"},{"family":"Endo","given":"Tsuneyoshi"},{"family":"Zahoor","given":"Ahmad"}],"issued":{"date-parts":[["2013",12,1]]}}}],"schema":"https://github.com/citation-style-language/schema/raw/master/csl-citation.json"} </w:instrText>
      </w:r>
      <w:r w:rsidR="00315D22">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52]</w:t>
      </w:r>
      <w:r w:rsidR="00315D22">
        <w:rPr>
          <w:rFonts w:ascii="Times New Roman" w:eastAsia="Calibri" w:hAnsi="Times New Roman" w:cs="Times New Roman"/>
          <w:bCs/>
          <w:sz w:val="24"/>
          <w:szCs w:val="24"/>
          <w:lang w:val="en-ZA"/>
        </w:rPr>
        <w:fldChar w:fldCharType="end"/>
      </w:r>
      <w:r w:rsidRPr="003F5EC1">
        <w:rPr>
          <w:rFonts w:ascii="Times New Roman" w:eastAsia="Calibri" w:hAnsi="Times New Roman" w:cs="Times New Roman"/>
          <w:bCs/>
          <w:sz w:val="24"/>
          <w:szCs w:val="24"/>
          <w:lang w:val="en-ZA"/>
        </w:rPr>
        <w:t xml:space="preserve">, a significant portion of generated wastewater in SSA </w:t>
      </w:r>
      <w:r w:rsidR="0031607D">
        <w:rPr>
          <w:rFonts w:ascii="Times New Roman" w:eastAsia="Calibri" w:hAnsi="Times New Roman" w:cs="Times New Roman"/>
          <w:bCs/>
          <w:sz w:val="24"/>
          <w:szCs w:val="24"/>
          <w:lang w:val="en-ZA"/>
        </w:rPr>
        <w:t>is</w:t>
      </w:r>
      <w:r w:rsidRPr="003F5EC1">
        <w:rPr>
          <w:rFonts w:ascii="Times New Roman" w:eastAsia="Calibri" w:hAnsi="Times New Roman" w:cs="Times New Roman"/>
          <w:bCs/>
          <w:sz w:val="24"/>
          <w:szCs w:val="24"/>
          <w:lang w:val="en-ZA"/>
        </w:rPr>
        <w:t xml:space="preserve"> released into the ecosystems untreated. This, in turn, can partly account for the spread of waterborne diseases e.g., diarrhoea and cholera in the SSA </w:t>
      </w:r>
      <w:r w:rsidRPr="003F5EC1">
        <w:rPr>
          <w:rFonts w:ascii="Times New Roman" w:eastAsia="Calibri" w:hAnsi="Times New Roman" w:cs="Times New Roman"/>
          <w:bCs/>
          <w:sz w:val="24"/>
          <w:szCs w:val="24"/>
          <w:lang w:val="en-ZA"/>
        </w:rPr>
        <w:fldChar w:fldCharType="begin"/>
      </w:r>
      <w:r w:rsidR="004F0B41">
        <w:rPr>
          <w:rFonts w:ascii="Times New Roman" w:eastAsia="Calibri" w:hAnsi="Times New Roman" w:cs="Times New Roman"/>
          <w:bCs/>
          <w:sz w:val="24"/>
          <w:szCs w:val="24"/>
          <w:lang w:val="en-ZA"/>
        </w:rPr>
        <w:instrText xml:space="preserve"> ADDIN ZOTERO_ITEM CSL_CITATION {"citationID":"kJXLoZVI","properties":{"formattedCitation":"[52]","plainCitation":"[52]","noteIndex":0},"citationItems":[{"id":"bvZVep35/C1u8628v","uris":["http://zotero.org/users/local/3FsyJZw4/items/I3QUV5LQ"],"itemData":{"id":818,"type":"article-journal","abstract":"Irrigation with wastewater supports agricultural production and the livelihoods of millions of smallholder farmers in many parts of the world. Considering the importance of better wastewater management at the local and national levels, there is a need for updated national data on wastewater generation, treatment, and use, which would also assist in regional and global wastewater assessments. While searching data and literature in published or electronic forms for 181 countries, we find that only 55 countries have data available on all three aspects of wastewater – generation, treatment, and use. The number of countries with one or two aspects of wastewater generation, treatment, and use is 69, while there is no information available from 57 countries. Of the available information, only 37% of the data could be categorized as recent (reported during 2008–2012). The available data suggest that high-income countries on average treat 70% of the generated wastewater, followed by upper-middle-income countries (38%), lower-middle-income countries (28%), and low-income countries, where only 8% of the wastewater generated is treated. The availability of current information on wastewater generation, treatment, and use is crucially important for policy makers, researchers, and practitioners, as well as public institutions, to develop national and local action plans aiming at safe and productive use of wastewater in agriculture, aquaculture, and agroforestry systems. The country level information aggregated at the regional and global levels would help in identifying the gaps in pertinent data availability and assessing the potential of wastewater in food, feed, and fish production at different scales.","container-title":"Agricultural Water Management","DOI":"10.1016/j.agwat.2013.08.007","ISSN":"0378-3774","journalAbbreviation":"Agricultural Water Management","language":"en","page":"1-13","source":"ScienceDirect","title":"Global, regional, and country level need for data on wastewater generation, treatment, and use","volume":"130","author":[{"family":"Sato","given":"Toshio"},{"family":"Qadir","given":"Manzoor"},{"family":"Yamamoto","given":"Sadahiro"},{"family":"Endo","given":"Tsuneyoshi"},{"family":"Zahoor","given":"Ahmad"}],"issued":{"date-parts":[["2013",12,1]]}}}],"schema":"https://github.com/citation-style-language/schema/raw/master/csl-citation.json"} </w:instrText>
      </w:r>
      <w:r w:rsidRPr="003F5EC1">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52]</w:t>
      </w:r>
      <w:r w:rsidRPr="003F5EC1">
        <w:rPr>
          <w:rFonts w:ascii="Times New Roman" w:eastAsia="Calibri" w:hAnsi="Times New Roman" w:cs="Times New Roman"/>
          <w:bCs/>
          <w:sz w:val="24"/>
          <w:szCs w:val="24"/>
          <w:lang w:val="en-ZA"/>
        </w:rPr>
        <w:fldChar w:fldCharType="end"/>
      </w:r>
      <w:r w:rsidRPr="003F5EC1">
        <w:rPr>
          <w:rFonts w:ascii="Times New Roman" w:eastAsia="Calibri" w:hAnsi="Times New Roman" w:cs="Times New Roman"/>
          <w:bCs/>
          <w:sz w:val="24"/>
          <w:szCs w:val="24"/>
          <w:lang w:val="en-ZA"/>
        </w:rPr>
        <w:t xml:space="preserve">. Based on the preceding facts, the lack of proper sanitation systems, high HIV/AIDS prevalence, the remarkable success of the ART programme </w:t>
      </w:r>
      <w:r w:rsidR="007809D2">
        <w:rPr>
          <w:rFonts w:ascii="Times New Roman" w:eastAsia="Calibri" w:hAnsi="Times New Roman" w:cs="Times New Roman"/>
          <w:bCs/>
          <w:sz w:val="24"/>
          <w:szCs w:val="24"/>
          <w:lang w:val="en-ZA"/>
        </w:rPr>
        <w:fldChar w:fldCharType="begin"/>
      </w:r>
      <w:r w:rsidR="004F0B41">
        <w:rPr>
          <w:rFonts w:ascii="Times New Roman" w:eastAsia="Calibri" w:hAnsi="Times New Roman" w:cs="Times New Roman"/>
          <w:bCs/>
          <w:sz w:val="24"/>
          <w:szCs w:val="24"/>
          <w:lang w:val="en-ZA"/>
        </w:rPr>
        <w:instrText xml:space="preserve"> ADDIN ZOTERO_ITEM CSL_CITATION {"citationID":"a1lmtrdj7oa","properties":{"formattedCitation":"[53]","plainCitation":"[53]","noteIndex":0},"citationItems":[{"id":"bvZVep35/vppTPxOk","uris":["http://zotero.org/users/local/3FsyJZw4/items/NGGPEPFU"],"itemData":{"id":64,"type":"article-journal","abstract":"The therapeutic efﬁcacy of antiretroviral drugs as well as challenges and side effects against the human immunodeﬁciency virus is well documented and reviewed. Evidence is available in literature indication that antiretrovirals are only partially transformed and become completely excreted from the human body in their original form and/or as metabolites in urine and feces. The possibility of massive release of antiretrovirals through human excreta that enters surface water through surface runoff and wastewater treatment plant efﬂuents is now of environmental concern because the public might be experiencing chronic exposure to antiretrovirals. The primary concern of this review is limited data concerning environmental fate and ecotoxicity of antiretrovirals and their metabolites. The review aims to provide a comprehensive insight into the evaluation of antiretrovirals in environmental samples. The objective is therefore to assess the extent of analysis of antiretrovirals in environmental samples and also look at strategies including instrumentation and predictive models that have been reported in literature on the fate and ecotoxicological effects due to presence of antiretrovirals in different environmental compartments. The review also looks at current challenges and offers possible areas of exploration that could help minimize the presence of antiretrovirals in the environment.","container-title":"Water Research","DOI":"10.1016/j.watres.2018.08.017","ISSN":"00431354","journalAbbreviation":"Water Research","language":"en","page":"231-247","source":"DOI.org (Crossref)","title":"Environmental fate and ecotoxicological effects of antiretrovirals: A current global status and future perspectives","title-short":"Environmental fate and ecotoxicological effects of antiretrovirals","volume":"145","author":[{"family":"Ncube","given":"Somandla"},{"family":"Madikizela","given":"Lawrence M."},{"family":"Chimuka","given":"Luke"},{"family":"Nindi","given":"Mathew M."}],"issued":{"date-parts":[["2018",11]]}}}],"schema":"https://github.com/citation-style-language/schema/raw/master/csl-citation.json"} </w:instrText>
      </w:r>
      <w:r w:rsidR="007809D2">
        <w:rPr>
          <w:rFonts w:ascii="Times New Roman" w:eastAsia="Calibri" w:hAnsi="Times New Roman" w:cs="Times New Roman"/>
          <w:bCs/>
          <w:sz w:val="24"/>
          <w:szCs w:val="24"/>
          <w:lang w:val="en-ZA"/>
        </w:rPr>
        <w:fldChar w:fldCharType="separate"/>
      </w:r>
      <w:r w:rsidR="00B954B1" w:rsidRPr="00B954B1">
        <w:rPr>
          <w:rFonts w:ascii="Times New Roman" w:hAnsi="Times New Roman" w:cs="Times New Roman"/>
          <w:sz w:val="24"/>
        </w:rPr>
        <w:t>[53]</w:t>
      </w:r>
      <w:r w:rsidR="007809D2">
        <w:rPr>
          <w:rFonts w:ascii="Times New Roman" w:eastAsia="Calibri" w:hAnsi="Times New Roman" w:cs="Times New Roman"/>
          <w:bCs/>
          <w:sz w:val="24"/>
          <w:szCs w:val="24"/>
          <w:lang w:val="en-ZA"/>
        </w:rPr>
        <w:fldChar w:fldCharType="end"/>
      </w:r>
      <w:r w:rsidRPr="003F5EC1">
        <w:rPr>
          <w:rFonts w:ascii="Times New Roman" w:eastAsia="Calibri" w:hAnsi="Times New Roman" w:cs="Times New Roman"/>
          <w:bCs/>
          <w:sz w:val="24"/>
          <w:szCs w:val="24"/>
          <w:lang w:val="en-ZA"/>
        </w:rPr>
        <w:t xml:space="preserve">, </w:t>
      </w:r>
      <w:r w:rsidR="00293D7B">
        <w:rPr>
          <w:rFonts w:ascii="Times New Roman" w:eastAsia="Calibri" w:hAnsi="Times New Roman" w:cs="Times New Roman"/>
          <w:bCs/>
          <w:sz w:val="24"/>
          <w:szCs w:val="24"/>
          <w:lang w:val="en-ZA"/>
        </w:rPr>
        <w:t>it is certain ARVs a</w:t>
      </w:r>
      <w:r w:rsidR="007F1EB5">
        <w:rPr>
          <w:rFonts w:ascii="Times New Roman" w:eastAsia="Calibri" w:hAnsi="Times New Roman" w:cs="Times New Roman"/>
          <w:bCs/>
          <w:sz w:val="24"/>
          <w:szCs w:val="24"/>
          <w:lang w:val="en-ZA"/>
        </w:rPr>
        <w:t xml:space="preserve">re present in the environment. Regardless of the </w:t>
      </w:r>
      <w:r w:rsidRPr="003F5EC1">
        <w:rPr>
          <w:rFonts w:ascii="Times New Roman" w:eastAsia="Calibri" w:hAnsi="Times New Roman" w:cs="Times New Roman"/>
          <w:bCs/>
          <w:sz w:val="24"/>
          <w:szCs w:val="24"/>
          <w:lang w:val="en-ZA"/>
        </w:rPr>
        <w:t>absence of literature reporting on the quantification of ARVs in the environment in Eswatini, unlike in other SSA countries e.g., South Africa</w:t>
      </w:r>
      <w:r w:rsidR="0038751C">
        <w:rPr>
          <w:rFonts w:ascii="Times New Roman" w:eastAsia="Calibri" w:hAnsi="Times New Roman" w:cs="Times New Roman"/>
          <w:bCs/>
          <w:sz w:val="24"/>
          <w:szCs w:val="24"/>
          <w:lang w:val="en-ZA"/>
        </w:rPr>
        <w:t>,</w:t>
      </w:r>
      <w:r w:rsidRPr="003F5EC1">
        <w:rPr>
          <w:rFonts w:ascii="Times New Roman" w:eastAsia="Calibri" w:hAnsi="Times New Roman" w:cs="Times New Roman"/>
          <w:bCs/>
          <w:sz w:val="24"/>
          <w:szCs w:val="24"/>
          <w:lang w:val="en-ZA"/>
        </w:rPr>
        <w:t xml:space="preserve"> Kenya</w:t>
      </w:r>
      <w:r w:rsidR="0038751C">
        <w:rPr>
          <w:rFonts w:ascii="Times New Roman" w:eastAsia="Calibri" w:hAnsi="Times New Roman" w:cs="Times New Roman"/>
          <w:bCs/>
          <w:sz w:val="24"/>
          <w:szCs w:val="24"/>
          <w:lang w:val="en-ZA"/>
        </w:rPr>
        <w:t xml:space="preserve"> and Zam</w:t>
      </w:r>
      <w:r w:rsidR="00DB19B6">
        <w:rPr>
          <w:rFonts w:ascii="Times New Roman" w:eastAsia="Calibri" w:hAnsi="Times New Roman" w:cs="Times New Roman"/>
          <w:bCs/>
          <w:sz w:val="24"/>
          <w:szCs w:val="24"/>
          <w:lang w:val="en-ZA"/>
        </w:rPr>
        <w:t>bia</w:t>
      </w:r>
      <w:r w:rsidRPr="003F5EC1">
        <w:rPr>
          <w:rFonts w:ascii="Times New Roman" w:eastAsia="Calibri" w:hAnsi="Times New Roman" w:cs="Times New Roman"/>
          <w:bCs/>
          <w:sz w:val="24"/>
          <w:szCs w:val="24"/>
          <w:lang w:val="en-ZA"/>
        </w:rPr>
        <w:t xml:space="preserve"> </w:t>
      </w:r>
      <w:r w:rsidR="00091C6E" w:rsidRPr="00921686">
        <w:rPr>
          <w:rFonts w:ascii="Times New Roman" w:eastAsia="Calibri" w:hAnsi="Times New Roman" w:cs="Times New Roman"/>
          <w:bCs/>
          <w:sz w:val="24"/>
          <w:szCs w:val="24"/>
          <w:lang w:val="en-ZA"/>
        </w:rPr>
        <w:fldChar w:fldCharType="begin"/>
      </w:r>
      <w:r w:rsidR="004F0B41">
        <w:rPr>
          <w:rFonts w:ascii="Times New Roman" w:eastAsia="Calibri" w:hAnsi="Times New Roman" w:cs="Times New Roman"/>
          <w:bCs/>
          <w:sz w:val="24"/>
          <w:szCs w:val="24"/>
          <w:lang w:val="en-ZA"/>
        </w:rPr>
        <w:instrText xml:space="preserve"> ADDIN ZOTERO_ITEM CSL_CITATION {"citationID":"a21ta08vmic","properties":{"formattedCitation":"[2,14,16,19,21,54]","plainCitation":"[2,14,16,19,21,54]","noteIndex":0},"citationItems":[{"id":"bvZVep35/G9vqhWu6","uris":["http://zotero.org/users/local/3FsyJZw4/items/P2CDAG4H"],"itemData":{"id":4,"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id":"bvZVep35/bL4Xryac","uris":["http://zotero.org/users/local/3FsyJZw4/items/RV482U5P"],"itemData":{"id":72,"type":"article-journal","abstract":"The study and quantiﬁcation of personal care products, such as pharmaceuticals, in surface water has become popular in recent years; yet very little description of these compounds’ presence in South African surface water exists in the literature. Antiretrovirals (ARVs), used to treat human immunodeﬁciency virus (HIV) are rarely considered within this ﬁeld. A new method for the simultaneous quantiﬁcation of 12 antiretroviral compounds in surface water using the standard addition method is described. Water samples were concentrated by a generic automated solid phase extraction method and analysed by ultrahigh pressure liquid chromatography tandem mass spectrometry (UHPLC-MS/MS). Substantial matrix effect was encountered in the samples with an average method detection limit of 90.4 ng/L. This is the ﬁrst reported countrywide survey of South African surface water for the quantiﬁcation of these compounds with average concentrations ranging between 26.5 and 430 ng/L.","container-title":"Environmental Pollution","DOI":"10.1016/j.envpol.2015.01.030","ISSN":"02697491","journalAbbreviation":"Environmental Pollution","language":"en","page":"235-243","source":"DOI.org (Crossref)","title":"The occurrence of anti-retroviral compounds used for HIV treatment in South African surface water","volume":"199","author":[{"family":"Wood","given":"Timothy Paul"},{"family":"Duvenage","given":"Cornelia S.J."},{"family":"Rohwer","given":"Egmont"}],"issued":{"date-parts":[["2015",4]]}}},{"id":"bvZVep35/tskR5VC6","uris":["http://zotero.org/users/local/3FsyJZw4/items/KJASJJ55"],"itemData":{"id":758,"type":"article-journal","language":"en","page":"95","source":"Zotero","title":"Occurrence and control of selected antibiotics and antiretroviral drugs in urban hydrological cycles","author":[{"family":"Ngumba","given":"Elijah"}],"issued":{"date-parts":[["2018"]]}}},{"id":"bvZVep35/VkWo0Oog","uris":["http://zotero.org/users/8372031/items/VNC4F9NZ"],"itemData":{"id":"VroYY1XY/K2699HIC","type":"article-journal","abstract":"This paper presents the development and application of a new multi-residue analytical method providing the ﬁrst data on the environmental occurrence of human pharmaceuticals in Africa, particularly the Nairobi River basin (Kenya).","container-title":"Science of The Total Environment","DOI":"10.1016/j.scitotenv.2012.07.052","ISSN":"00489697","journalAbbreviation":"Science of The Total Environment","language":"en","page":"153-164","source":"DOI.org (Crossref)","title":"From multi-residue screening to target analysis of pharmaceuticals in water: Development of a new approach based on magnetic sector mass spectrometry and application in the Nairobi River basin, Kenya","title-short":"From multi-residue screening to target analysis of pharmaceuticals in water","volume":"437","author":[{"family":"K'oreje","given":"Kenneth Otieno"},{"family":"Demeestere","given":"Kristof"},{"family":"De Wispelaere","given":"Patrick"},{"family":"Vergeynst","given":"Leendert"},{"family":"Dewulf","given":"Jo"},{"family":"Van Langenhove","given":"Herman"}],"issued":{"date-parts":[["2012",10]]}}},{"id":"bvZVep35/L8fswWLR","uris":["http://zotero.org/users/8372031/items/74T3FB4J"],"itemData":{"id":"VroYY1XY/RBKLTbTP","type":"article-journal","container-title":"Science of The Total Environment","DOI":"10.1016/j.scitotenv.2018.01.263","ISSN":"00489697","journalAbbreviation":"Science of The Total Environment","language":"en","page":"1008-1017","source":"DOI.org (Crossref)","title":"Contaminants of emerging concern in the Hartbeespoort Dam catchment and the uMngeni River estuary 2016 pollution incident, South Africa","volume":"627","author":[{"family":"Rimayi","given":"Cornelius"},{"family":"Odusanya","given":"David"},{"family":"Weiss","given":"Jana M."},{"family":"Boer","given":"Jacob","non-dropping-particle":"de"},{"family":"Chimuka","given":"Luke"}],"issued":{"date-parts":[["2018",6]]}}},{"id":"bvZVep35/jXIFGCvF","uris":["http://zotero.org/users/local/3FsyJZw4/items/Q5FIMA34"],"itemData":{"id":136,"type":"book","abstract":"More than 100 samples were collected, composed of natural water, drinking water (including bottled water), fish plasma, and later also groundwater. Sample collection was successfully completed and fish blood samples were collected from five different dams and rivers. Extraction and analytical methods were developed. Efavirenz and Saquinavir were not detected in any of the 47 natural water samples. All other compounds were detected at least once, with Nevirapine found in six samples. The lowest concentration was 0.3 ng/l (Zidovudine) and the highest was Nevirapine at 6.7 ng/l. Of the four WWTP treated effluent, only Nevirapine (0.4 ng/l), Zidovudine (0.3 ng/l) and Tenofovir were quantified in two of the WWTPs. Of the 31 drinking water samples, Lamivudine, Tenofovir, Efavirenz, Lopinavir, and Saquinavir were not quantifiable.\n\nNevirapine occurred in five samples (0.3-3.5 ng/l), and Didanosine in three (0.4-3.3 ng/l). Stavudine, Nevirapine, Tenofovir, Nelfinavir and Saquinavir were quantified from seven of 18 ground water amples. Nevirapine was found in eight (0.3-5.4 ng/l). In 33 fish plasma samples from four sites, nine samples had quantifiable amounts of HIV-ARVs: Stavudine (n=2), Didanosine (n = 3), Abacavir (n = 1), Efavirenz (n = 1),\n\nNelfinavir (n = 1), and Saquinavir (n = 2). Plasma concentrations ranged from 5.4-22 ng/l. All sites, including a supposed ‘clean site’, upstream of Upington, had one or more quantifiable HIV-ARV residues. No HIVARVs were detected in any of the 25 bottled water samples. Due to the scattered nature of sample locations, and the variable presence and concentrations in samples, no meaningful statistics could be done.\n\nCONCLUSIONS\n\nThe sampling, extraction, and analytical procedures used, successfully provided quantifiable concentration data for HIV-ARVs in environmental samples. All eleven HIV-ARVs were quantifiable in at least one matrix.\n\nTwo of the four WWTPs had quantifiable amounts of HIV-ARVs in their effluent, indicating that effective removal (below LOQ) is possible. The likely (unconfirmed) presence of many other compounds in the waters that we analysed also indicates that other PPCPs, pesticides, and industrial pollutants, may be present. If mainly unstable HIV-ARVs are found in the samples that were analysed, it is therefore likely that similar unstable compounds would be present, and indicates that more stable compounds, whether PPCPs or other, will also survive intact for variable periods in waters. The unconfirmed likely presence of many compounds in our waters needs urgent attention to inform the need for more protection of the sources, as well as the ecology and consumers.\n\nRECOMMENDATIONS\n\nThe following recommendations can be made:\n• The amounts of HIV-ARVs being used in South Africa should be monitored on a continuous basis, and, if possible, better quantified, as well as their concentrations in the environment.\n• The existing extraction and analytical procedures can be further refined.\n• The potentially larger concentrations of stable breakdown products should be investigated.\n• The inflowing and outflowing concentrations over time on a range of different WWTPs with different efficiencies (based on Green Drop data) needs to be determined.\n• Studies on the effects of HIV-ARVs on the viral ecology of WWTPs should be investigated.\n• Risk assessment studies on potential human dietary exposure via fish should be investigated.\n• In parallel with many of the investigations listed above, additional PPCPs should be investigated. A likely target list should be constructed with input from the pharmaceutical community, standards obtained, and presence and concentrations confirmed. Further actions can then be based on the results.","note":"DOI: 10.13140/RG.2.2.20637.51688","source":"ResearchGate","title":"Presence, concentrations and potential implications of HIV-ARVs in selected water sources in South Africa","author":[{"family":"Swanepoel","given":"C"},{"family":"Bouwman","given":"Hindrik"},{"family":"Pieters","given":"Rialet"},{"family":"Bezuidenhout","given":"Carlos"}],"issued":{"date-parts":[["2015",1,1]]}}}],"schema":"https://github.com/citation-style-language/schema/raw/master/csl-citation.json"} </w:instrText>
      </w:r>
      <w:r w:rsidR="00091C6E" w:rsidRPr="00921686">
        <w:rPr>
          <w:rFonts w:ascii="Times New Roman" w:eastAsia="Calibri" w:hAnsi="Times New Roman" w:cs="Times New Roman"/>
          <w:bCs/>
          <w:sz w:val="24"/>
          <w:szCs w:val="24"/>
          <w:lang w:val="en-ZA"/>
        </w:rPr>
        <w:fldChar w:fldCharType="separate"/>
      </w:r>
      <w:r w:rsidR="00186B95" w:rsidRPr="00186B95">
        <w:rPr>
          <w:rFonts w:ascii="Times New Roman" w:hAnsi="Times New Roman" w:cs="Times New Roman"/>
          <w:sz w:val="24"/>
        </w:rPr>
        <w:t>[2,14,16,19,21,54]</w:t>
      </w:r>
      <w:r w:rsidR="00091C6E" w:rsidRPr="00921686">
        <w:rPr>
          <w:rFonts w:ascii="Times New Roman" w:eastAsia="Calibri" w:hAnsi="Times New Roman" w:cs="Times New Roman"/>
          <w:bCs/>
          <w:sz w:val="24"/>
          <w:szCs w:val="24"/>
          <w:lang w:val="en-ZA"/>
        </w:rPr>
        <w:fldChar w:fldCharType="end"/>
      </w:r>
      <w:r w:rsidR="00DB19B6" w:rsidRPr="00921686">
        <w:rPr>
          <w:rFonts w:ascii="Times New Roman" w:eastAsia="Calibri" w:hAnsi="Times New Roman" w:cs="Times New Roman"/>
          <w:bCs/>
          <w:sz w:val="24"/>
          <w:szCs w:val="24"/>
          <w:lang w:val="en-ZA"/>
        </w:rPr>
        <w:t>.</w:t>
      </w:r>
      <w:r w:rsidR="00DB19B6">
        <w:rPr>
          <w:rFonts w:ascii="Times New Roman" w:eastAsia="Calibri" w:hAnsi="Times New Roman" w:cs="Times New Roman"/>
          <w:bCs/>
          <w:sz w:val="24"/>
          <w:szCs w:val="24"/>
          <w:lang w:val="en-ZA"/>
        </w:rPr>
        <w:t xml:space="preserve"> Furthermore,</w:t>
      </w:r>
      <w:r w:rsidRPr="003F5EC1">
        <w:rPr>
          <w:rFonts w:ascii="Times New Roman" w:eastAsia="Calibri" w:hAnsi="Times New Roman" w:cs="Times New Roman"/>
          <w:bCs/>
          <w:sz w:val="24"/>
          <w:szCs w:val="24"/>
          <w:lang w:val="en-ZA"/>
        </w:rPr>
        <w:t xml:space="preserve"> the country being the first to achieve </w:t>
      </w:r>
      <w:r w:rsidR="0031607D">
        <w:rPr>
          <w:rFonts w:ascii="Times New Roman" w:eastAsia="Calibri" w:hAnsi="Times New Roman" w:cs="Times New Roman"/>
          <w:bCs/>
          <w:sz w:val="24"/>
          <w:szCs w:val="24"/>
          <w:lang w:val="en-ZA"/>
        </w:rPr>
        <w:t xml:space="preserve">the </w:t>
      </w:r>
      <w:r w:rsidR="006F01AA">
        <w:rPr>
          <w:rFonts w:ascii="Times New Roman" w:eastAsia="Calibri" w:hAnsi="Times New Roman" w:cs="Times New Roman"/>
          <w:bCs/>
          <w:sz w:val="24"/>
          <w:szCs w:val="24"/>
          <w:lang w:val="en-ZA"/>
        </w:rPr>
        <w:t>9</w:t>
      </w:r>
      <w:r w:rsidRPr="003F5EC1">
        <w:rPr>
          <w:rFonts w:ascii="Times New Roman" w:eastAsia="Calibri" w:hAnsi="Times New Roman" w:cs="Times New Roman"/>
          <w:bCs/>
          <w:sz w:val="24"/>
          <w:szCs w:val="24"/>
          <w:lang w:val="en-ZA"/>
        </w:rPr>
        <w:t xml:space="preserve">0-90-90 </w:t>
      </w:r>
      <w:r w:rsidR="00C21FA8">
        <w:rPr>
          <w:rFonts w:ascii="Times New Roman" w:eastAsia="Calibri" w:hAnsi="Times New Roman" w:cs="Times New Roman"/>
          <w:bCs/>
          <w:sz w:val="24"/>
          <w:szCs w:val="24"/>
          <w:lang w:val="en-ZA"/>
        </w:rPr>
        <w:t xml:space="preserve">and 95-95-95 </w:t>
      </w:r>
      <w:r w:rsidRPr="003F5EC1">
        <w:rPr>
          <w:rFonts w:ascii="Times New Roman" w:eastAsia="Calibri" w:hAnsi="Times New Roman" w:cs="Times New Roman"/>
          <w:bCs/>
          <w:sz w:val="24"/>
          <w:szCs w:val="24"/>
          <w:lang w:val="en-ZA"/>
        </w:rPr>
        <w:t xml:space="preserve">paradigm motivates the need for systematic risk assessment of ARV moieties in Eswatini. Hence, in the next sections, we describe the approaches applied to quantify the potential risks of ARVs in the aquatic environments in Eswatini, where specific country data were taken into consideration. </w:t>
      </w:r>
    </w:p>
    <w:p w14:paraId="0CDB1201" w14:textId="2E9ADCA4" w:rsidR="00194E5E" w:rsidRDefault="00F11983" w:rsidP="00607498">
      <w:pPr>
        <w:spacing w:after="0" w:line="360" w:lineRule="auto"/>
        <w:jc w:val="both"/>
        <w:rPr>
          <w:rFonts w:ascii="Times New Roman" w:eastAsia="Calibri" w:hAnsi="Times New Roman" w:cs="Times New Roman"/>
          <w:i/>
          <w:sz w:val="24"/>
          <w:szCs w:val="24"/>
        </w:rPr>
      </w:pPr>
      <w:r>
        <w:rPr>
          <w:rFonts w:ascii="Times New Roman" w:eastAsia="Calibri" w:hAnsi="Times New Roman" w:cs="Times New Roman"/>
          <w:i/>
          <w:sz w:val="24"/>
          <w:szCs w:val="24"/>
        </w:rPr>
        <w:t>4</w:t>
      </w:r>
      <w:r w:rsidR="00194E5E" w:rsidRPr="00194E5E">
        <w:rPr>
          <w:rFonts w:ascii="Times New Roman" w:eastAsia="Calibri" w:hAnsi="Times New Roman" w:cs="Times New Roman"/>
          <w:i/>
          <w:sz w:val="24"/>
          <w:szCs w:val="24"/>
        </w:rPr>
        <w:t xml:space="preserve">. </w:t>
      </w:r>
      <w:r w:rsidR="00194E5E">
        <w:rPr>
          <w:rFonts w:ascii="Times New Roman" w:eastAsia="Calibri" w:hAnsi="Times New Roman" w:cs="Times New Roman"/>
          <w:i/>
          <w:sz w:val="24"/>
          <w:szCs w:val="24"/>
        </w:rPr>
        <w:t>Model equations</w:t>
      </w:r>
    </w:p>
    <w:p w14:paraId="43D07A8B" w14:textId="47B1D8E8" w:rsidR="00607498" w:rsidRPr="00194E5E" w:rsidRDefault="005B2A0F" w:rsidP="00607498">
      <w:pPr>
        <w:spacing w:after="0" w:line="360" w:lineRule="auto"/>
        <w:jc w:val="both"/>
        <w:rPr>
          <w:rFonts w:ascii="Times New Roman" w:eastAsia="Calibri" w:hAnsi="Times New Roman" w:cs="Times New Roman"/>
          <w:i/>
          <w:sz w:val="24"/>
          <w:szCs w:val="24"/>
        </w:rPr>
      </w:pPr>
      <w:r w:rsidRPr="00194E5E">
        <w:rPr>
          <w:rFonts w:ascii="Times New Roman" w:eastAsia="Calibri" w:hAnsi="Times New Roman" w:cs="Times New Roman"/>
          <w:i/>
          <w:sz w:val="24"/>
          <w:szCs w:val="24"/>
        </w:rPr>
        <w:tab/>
      </w:r>
    </w:p>
    <w:p w14:paraId="5A93BD0C" w14:textId="7207097E" w:rsidR="00607498" w:rsidRPr="00607498" w:rsidRDefault="00F11983" w:rsidP="00B515DB">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i/>
          <w:iCs/>
          <w:sz w:val="24"/>
          <w:szCs w:val="24"/>
        </w:rPr>
        <w:t>4</w:t>
      </w:r>
      <w:r w:rsidR="00194E5E">
        <w:rPr>
          <w:rFonts w:ascii="Times New Roman" w:eastAsia="Calibri" w:hAnsi="Times New Roman" w:cs="Times New Roman"/>
          <w:i/>
          <w:iCs/>
          <w:sz w:val="24"/>
          <w:szCs w:val="24"/>
        </w:rPr>
        <w:t xml:space="preserve">.1 </w:t>
      </w:r>
      <w:r w:rsidR="00607498" w:rsidRPr="00607498">
        <w:rPr>
          <w:rFonts w:ascii="Times New Roman" w:eastAsia="Calibri" w:hAnsi="Times New Roman" w:cs="Times New Roman"/>
          <w:i/>
          <w:iCs/>
          <w:sz w:val="24"/>
          <w:szCs w:val="24"/>
        </w:rPr>
        <w:t>Quantification of ARV flows in wastewater treatment plant</w:t>
      </w:r>
      <w:r w:rsidR="00C92B1E">
        <w:rPr>
          <w:rFonts w:ascii="Times New Roman" w:eastAsia="Calibri" w:hAnsi="Times New Roman" w:cs="Times New Roman"/>
          <w:i/>
          <w:iCs/>
          <w:sz w:val="24"/>
          <w:szCs w:val="24"/>
        </w:rPr>
        <w:t>s</w:t>
      </w:r>
    </w:p>
    <w:p w14:paraId="3A4EEFE8" w14:textId="77777777" w:rsidR="00C92B1E" w:rsidRDefault="00C92B1E" w:rsidP="00607498">
      <w:pPr>
        <w:spacing w:after="240" w:line="360" w:lineRule="auto"/>
        <w:jc w:val="both"/>
        <w:rPr>
          <w:rFonts w:ascii="Times New Roman" w:eastAsia="Calibri" w:hAnsi="Times New Roman" w:cs="Times New Roman"/>
          <w:sz w:val="24"/>
          <w:szCs w:val="24"/>
        </w:rPr>
      </w:pPr>
    </w:p>
    <w:p w14:paraId="70C84A8D" w14:textId="6ED9C540" w:rsidR="00607498" w:rsidRPr="00607498" w:rsidRDefault="00607498" w:rsidP="00607498">
      <w:pPr>
        <w:spacing w:after="240" w:line="360" w:lineRule="auto"/>
        <w:jc w:val="both"/>
        <w:rPr>
          <w:rFonts w:ascii="Times New Roman" w:eastAsia="Calibri" w:hAnsi="Times New Roman" w:cs="Times New Roman"/>
          <w:sz w:val="24"/>
          <w:szCs w:val="24"/>
        </w:rPr>
      </w:pPr>
      <w:r w:rsidRPr="00607498">
        <w:rPr>
          <w:rFonts w:ascii="Times New Roman" w:eastAsia="Calibri" w:hAnsi="Times New Roman" w:cs="Times New Roman"/>
          <w:sz w:val="24"/>
          <w:szCs w:val="24"/>
        </w:rPr>
        <w:t xml:space="preserve">As WWTP services are </w:t>
      </w:r>
      <w:r w:rsidR="00E74AE6">
        <w:rPr>
          <w:rFonts w:ascii="Times New Roman" w:eastAsia="Calibri" w:hAnsi="Times New Roman" w:cs="Times New Roman"/>
          <w:sz w:val="24"/>
          <w:szCs w:val="24"/>
        </w:rPr>
        <w:t>mostly</w:t>
      </w:r>
      <w:r w:rsidRPr="00607498">
        <w:rPr>
          <w:rFonts w:ascii="Times New Roman" w:eastAsia="Calibri" w:hAnsi="Times New Roman" w:cs="Times New Roman"/>
          <w:sz w:val="24"/>
          <w:szCs w:val="24"/>
        </w:rPr>
        <w:t xml:space="preserve"> accessible in the urban </w:t>
      </w:r>
      <w:r w:rsidR="00C92B1E">
        <w:rPr>
          <w:rFonts w:ascii="Times New Roman" w:eastAsia="Calibri" w:hAnsi="Times New Roman" w:cs="Times New Roman"/>
          <w:sz w:val="24"/>
          <w:szCs w:val="24"/>
        </w:rPr>
        <w:t>regions</w:t>
      </w:r>
      <w:r w:rsidRPr="00607498">
        <w:rPr>
          <w:rFonts w:ascii="Times New Roman" w:eastAsia="Calibri" w:hAnsi="Times New Roman" w:cs="Times New Roman"/>
          <w:sz w:val="24"/>
          <w:szCs w:val="24"/>
        </w:rPr>
        <w:t xml:space="preserve">, the estimated masses of ARVs in </w:t>
      </w:r>
      <w:r w:rsidR="00C92B1E">
        <w:rPr>
          <w:rFonts w:ascii="Times New Roman" w:eastAsia="Calibri" w:hAnsi="Times New Roman" w:cs="Times New Roman"/>
          <w:sz w:val="24"/>
          <w:szCs w:val="24"/>
        </w:rPr>
        <w:t xml:space="preserve">the </w:t>
      </w:r>
      <w:r w:rsidRPr="00607498">
        <w:rPr>
          <w:rFonts w:ascii="Times New Roman" w:eastAsia="Calibri" w:hAnsi="Times New Roman" w:cs="Times New Roman"/>
          <w:sz w:val="24"/>
          <w:szCs w:val="24"/>
        </w:rPr>
        <w:t xml:space="preserve">influent </w:t>
      </w:r>
      <w:r w:rsidR="00F93E9F">
        <w:rPr>
          <w:rFonts w:ascii="Times New Roman" w:eastAsia="Calibri" w:hAnsi="Times New Roman" w:cs="Times New Roman"/>
          <w:sz w:val="24"/>
          <w:szCs w:val="24"/>
        </w:rPr>
        <w:t>from all four reg</w:t>
      </w:r>
      <w:r w:rsidR="009C655A">
        <w:rPr>
          <w:rFonts w:ascii="Times New Roman" w:eastAsia="Calibri" w:hAnsi="Times New Roman" w:cs="Times New Roman"/>
          <w:sz w:val="24"/>
          <w:szCs w:val="24"/>
        </w:rPr>
        <w:t xml:space="preserve">ions of Eswatini </w:t>
      </w:r>
      <w:r w:rsidRPr="00607498">
        <w:rPr>
          <w:rFonts w:ascii="Times New Roman" w:eastAsia="Calibri" w:hAnsi="Times New Roman" w:cs="Times New Roman"/>
          <w:sz w:val="24"/>
          <w:szCs w:val="24"/>
        </w:rPr>
        <w:t xml:space="preserve">for individual ARVs were computed using the expression: </w:t>
      </w:r>
    </w:p>
    <w:p w14:paraId="4EE0F138" w14:textId="58AB19CE" w:rsidR="00607498" w:rsidRPr="00607498" w:rsidRDefault="004A634C" w:rsidP="00607498">
      <w:pPr>
        <w:spacing w:after="240" w:line="360" w:lineRule="auto"/>
        <w:jc w:val="both"/>
        <w:rPr>
          <w:rFonts w:ascii="Times New Roman" w:eastAsia="Times New Roman" w:hAnsi="Times New Roman" w:cs="Times New Roman"/>
          <w:sz w:val="20"/>
          <w:szCs w:val="20"/>
          <w:lang w:val="en-ZA"/>
        </w:rPr>
      </w:pPr>
      <m:oMath>
        <m:sSub>
          <m:sSubPr>
            <m:ctrlPr>
              <w:rPr>
                <w:rFonts w:ascii="Cambria Math" w:eastAsia="Calibri" w:hAnsi="Cambria Math" w:cs="Times New Roman"/>
                <w:i/>
                <w:sz w:val="20"/>
                <w:szCs w:val="20"/>
                <w:lang w:val="en-ZA"/>
              </w:rPr>
            </m:ctrlPr>
          </m:sSubPr>
          <m:e>
            <m:r>
              <w:rPr>
                <w:rFonts w:ascii="Cambria Math" w:eastAsia="Calibri" w:hAnsi="Cambria Math" w:cs="Times New Roman"/>
                <w:sz w:val="20"/>
                <w:szCs w:val="20"/>
                <w:lang w:val="en-ZA"/>
              </w:rPr>
              <m:t>M</m:t>
            </m:r>
          </m:e>
          <m:sub>
            <m:r>
              <w:rPr>
                <w:rFonts w:ascii="Cambria Math" w:eastAsia="Calibri" w:hAnsi="Cambria Math" w:cs="Times New Roman"/>
                <w:sz w:val="20"/>
                <w:szCs w:val="20"/>
                <w:lang w:val="en-ZA"/>
              </w:rPr>
              <m:t>ARVi, WWTPin</m:t>
            </m:r>
          </m:sub>
        </m:sSub>
        <m:r>
          <w:rPr>
            <w:rFonts w:ascii="Cambria Math" w:eastAsia="Calibri" w:hAnsi="Cambria Math" w:cs="Times New Roman"/>
            <w:sz w:val="20"/>
            <w:szCs w:val="20"/>
            <w:lang w:val="en-ZA"/>
          </w:rPr>
          <m:t>=</m:t>
        </m:r>
        <m:sSub>
          <m:sSubPr>
            <m:ctrlPr>
              <w:rPr>
                <w:rFonts w:ascii="Cambria Math" w:eastAsia="Calibri" w:hAnsi="Cambria Math" w:cs="Times New Roman"/>
                <w:i/>
                <w:sz w:val="20"/>
                <w:szCs w:val="20"/>
                <w:lang w:val="en-ZA"/>
              </w:rPr>
            </m:ctrlPr>
          </m:sSubPr>
          <m:e>
            <m:r>
              <w:rPr>
                <w:rFonts w:ascii="Cambria Math" w:eastAsia="Calibri" w:hAnsi="Cambria Math" w:cs="Times New Roman"/>
                <w:sz w:val="20"/>
                <w:szCs w:val="20"/>
                <w:lang w:val="en-ZA"/>
              </w:rPr>
              <m:t>M</m:t>
            </m:r>
          </m:e>
          <m:sub>
            <m:r>
              <w:rPr>
                <w:rFonts w:ascii="Cambria Math" w:eastAsia="Calibri" w:hAnsi="Cambria Math" w:cs="Times New Roman"/>
                <w:sz w:val="20"/>
                <w:szCs w:val="20"/>
                <w:lang w:val="en-ZA"/>
              </w:rPr>
              <m:t xml:space="preserve">ARVSi </m:t>
            </m:r>
          </m:sub>
        </m:sSub>
        <m:r>
          <w:rPr>
            <w:rFonts w:ascii="Cambria Math" w:eastAsia="Calibri" w:hAnsi="Cambria Math" w:cs="Times New Roman"/>
            <w:sz w:val="20"/>
            <w:szCs w:val="20"/>
            <w:lang w:val="en-ZA"/>
          </w:rPr>
          <m:t xml:space="preserve">× </m:t>
        </m:r>
        <m:sSub>
          <m:sSubPr>
            <m:ctrlPr>
              <w:rPr>
                <w:rFonts w:ascii="Cambria Math" w:eastAsia="Calibri" w:hAnsi="Cambria Math" w:cs="Times New Roman"/>
                <w:i/>
                <w:sz w:val="20"/>
                <w:szCs w:val="20"/>
                <w:lang w:val="en-ZA"/>
              </w:rPr>
            </m:ctrlPr>
          </m:sSubPr>
          <m:e>
            <m:r>
              <w:rPr>
                <w:rFonts w:ascii="Cambria Math" w:eastAsia="Calibri" w:hAnsi="Cambria Math" w:cs="Times New Roman"/>
                <w:sz w:val="20"/>
                <w:szCs w:val="20"/>
                <w:lang w:val="en-ZA"/>
              </w:rPr>
              <m:t>AR</m:t>
            </m:r>
          </m:e>
          <m:sub>
            <m:r>
              <w:rPr>
                <w:rFonts w:ascii="Cambria Math" w:eastAsia="Calibri" w:hAnsi="Cambria Math" w:cs="Times New Roman"/>
                <w:sz w:val="20"/>
                <w:szCs w:val="20"/>
                <w:lang w:val="en-ZA"/>
              </w:rPr>
              <m:t>WWTP</m:t>
            </m:r>
          </m:sub>
        </m:sSub>
      </m:oMath>
      <w:r w:rsidR="00607498" w:rsidRPr="00607498">
        <w:rPr>
          <w:rFonts w:ascii="Times New Roman" w:eastAsia="Times New Roman" w:hAnsi="Times New Roman" w:cs="Times New Roman"/>
          <w:sz w:val="20"/>
          <w:szCs w:val="20"/>
          <w:lang w:val="en-ZA"/>
        </w:rPr>
        <w:t xml:space="preserve"> </w:t>
      </w:r>
      <w:r w:rsidR="00607498" w:rsidRPr="00607498">
        <w:rPr>
          <w:rFonts w:ascii="Times New Roman" w:eastAsia="Times New Roman" w:hAnsi="Times New Roman" w:cs="Times New Roman"/>
          <w:sz w:val="20"/>
          <w:szCs w:val="20"/>
          <w:lang w:val="en-ZA"/>
        </w:rPr>
        <w:tab/>
      </w:r>
      <w:r w:rsidR="00607498" w:rsidRPr="00607498">
        <w:rPr>
          <w:rFonts w:ascii="Times New Roman" w:eastAsia="Times New Roman" w:hAnsi="Times New Roman" w:cs="Times New Roman"/>
          <w:sz w:val="20"/>
          <w:szCs w:val="20"/>
          <w:lang w:val="en-ZA"/>
        </w:rPr>
        <w:tab/>
      </w:r>
      <w:r w:rsidR="00607498" w:rsidRPr="00607498">
        <w:rPr>
          <w:rFonts w:ascii="Times New Roman" w:eastAsia="Times New Roman" w:hAnsi="Times New Roman" w:cs="Times New Roman"/>
          <w:sz w:val="20"/>
          <w:szCs w:val="20"/>
          <w:lang w:val="en-ZA"/>
        </w:rPr>
        <w:tab/>
      </w:r>
      <w:r w:rsidR="00607498" w:rsidRPr="00607498">
        <w:rPr>
          <w:rFonts w:ascii="Times New Roman" w:eastAsia="Times New Roman" w:hAnsi="Times New Roman" w:cs="Times New Roman"/>
          <w:sz w:val="20"/>
          <w:szCs w:val="20"/>
          <w:lang w:val="en-ZA"/>
        </w:rPr>
        <w:tab/>
      </w:r>
      <w:r w:rsidR="00607498" w:rsidRPr="00607498">
        <w:rPr>
          <w:rFonts w:ascii="Times New Roman" w:eastAsia="Times New Roman" w:hAnsi="Times New Roman" w:cs="Times New Roman"/>
          <w:sz w:val="20"/>
          <w:szCs w:val="20"/>
          <w:lang w:val="en-ZA"/>
        </w:rPr>
        <w:tab/>
        <w:t xml:space="preserve"> </w:t>
      </w:r>
      <w:r w:rsidR="00607498" w:rsidRPr="00607498">
        <w:rPr>
          <w:rFonts w:ascii="Times New Roman" w:eastAsia="Times New Roman" w:hAnsi="Times New Roman" w:cs="Times New Roman"/>
          <w:sz w:val="20"/>
          <w:szCs w:val="20"/>
          <w:lang w:val="en-ZA"/>
        </w:rPr>
        <w:tab/>
        <w:t xml:space="preserve">     </w:t>
      </w:r>
      <w:r w:rsidR="00607498" w:rsidRPr="00607498">
        <w:rPr>
          <w:rFonts w:ascii="Times New Roman" w:eastAsia="Times New Roman" w:hAnsi="Times New Roman" w:cs="Times New Roman"/>
          <w:sz w:val="20"/>
          <w:szCs w:val="20"/>
          <w:lang w:val="en-ZA"/>
        </w:rPr>
        <w:tab/>
        <w:t xml:space="preserve">        </w:t>
      </w:r>
      <w:r w:rsidR="00607498" w:rsidRPr="00607498">
        <w:rPr>
          <w:rFonts w:ascii="Times New Roman" w:eastAsia="Times New Roman" w:hAnsi="Times New Roman" w:cs="Times New Roman"/>
          <w:sz w:val="20"/>
          <w:szCs w:val="20"/>
          <w:lang w:val="en-ZA"/>
        </w:rPr>
        <w:tab/>
        <w:t xml:space="preserve">         (</w:t>
      </w:r>
      <w:r w:rsidR="00FF183C">
        <w:rPr>
          <w:rFonts w:ascii="Times New Roman" w:eastAsia="Times New Roman" w:hAnsi="Times New Roman" w:cs="Times New Roman"/>
          <w:sz w:val="20"/>
          <w:szCs w:val="20"/>
          <w:lang w:val="en-ZA"/>
        </w:rPr>
        <w:t>1</w:t>
      </w:r>
      <w:r w:rsidR="00607498" w:rsidRPr="00607498">
        <w:rPr>
          <w:rFonts w:ascii="Times New Roman" w:eastAsia="Times New Roman" w:hAnsi="Times New Roman" w:cs="Times New Roman"/>
          <w:sz w:val="20"/>
          <w:szCs w:val="20"/>
          <w:lang w:val="en-ZA"/>
        </w:rPr>
        <w:t>)</w:t>
      </w:r>
    </w:p>
    <w:p w14:paraId="2692BDB3" w14:textId="21018466" w:rsidR="00607498" w:rsidRPr="00607498" w:rsidRDefault="00607498" w:rsidP="00607498">
      <w:pPr>
        <w:spacing w:after="240" w:line="360" w:lineRule="auto"/>
        <w:jc w:val="both"/>
        <w:rPr>
          <w:rFonts w:ascii="Times New Roman" w:eastAsia="Calibri" w:hAnsi="Times New Roman" w:cs="Times New Roman"/>
          <w:sz w:val="24"/>
          <w:szCs w:val="24"/>
        </w:rPr>
      </w:pPr>
      <w:r w:rsidRPr="00607498">
        <w:rPr>
          <w:rFonts w:ascii="Times New Roman" w:eastAsia="Calibri" w:hAnsi="Times New Roman" w:cs="Times New Roman"/>
          <w:sz w:val="24"/>
          <w:szCs w:val="24"/>
        </w:rPr>
        <w:lastRenderedPageBreak/>
        <w:t>where M</w:t>
      </w:r>
      <w:r w:rsidRPr="00607498">
        <w:rPr>
          <w:rFonts w:ascii="Times New Roman" w:eastAsia="Calibri" w:hAnsi="Times New Roman" w:cs="Times New Roman"/>
          <w:sz w:val="24"/>
          <w:szCs w:val="24"/>
          <w:vertAlign w:val="subscript"/>
        </w:rPr>
        <w:t>ARV</w:t>
      </w:r>
      <w:r w:rsidRPr="00607498">
        <w:rPr>
          <w:rFonts w:ascii="Times New Roman" w:eastAsia="Calibri" w:hAnsi="Times New Roman" w:cs="Times New Roman"/>
          <w:i/>
          <w:iCs/>
          <w:sz w:val="24"/>
          <w:szCs w:val="24"/>
          <w:vertAlign w:val="subscript"/>
        </w:rPr>
        <w:t>i, WWTPin</w:t>
      </w:r>
      <w:r w:rsidRPr="00607498">
        <w:rPr>
          <w:rFonts w:ascii="Times New Roman" w:eastAsia="Calibri" w:hAnsi="Times New Roman" w:cs="Times New Roman"/>
          <w:sz w:val="24"/>
          <w:szCs w:val="24"/>
          <w:vertAlign w:val="subscript"/>
        </w:rPr>
        <w:t xml:space="preserve"> </w:t>
      </w:r>
      <w:r w:rsidRPr="00607498">
        <w:rPr>
          <w:rFonts w:ascii="Times New Roman" w:eastAsia="Calibri" w:hAnsi="Times New Roman" w:cs="Times New Roman"/>
          <w:sz w:val="24"/>
          <w:szCs w:val="24"/>
        </w:rPr>
        <w:t xml:space="preserve">is the </w:t>
      </w:r>
      <w:r w:rsidRPr="00607498" w:rsidDel="00935B3B">
        <w:rPr>
          <w:rFonts w:ascii="Times New Roman" w:eastAsia="Calibri" w:hAnsi="Times New Roman" w:cs="Times New Roman"/>
          <w:sz w:val="24"/>
          <w:szCs w:val="24"/>
        </w:rPr>
        <w:t xml:space="preserve">mass </w:t>
      </w:r>
      <w:r w:rsidRPr="00607498">
        <w:rPr>
          <w:rFonts w:ascii="Times New Roman" w:eastAsia="Calibri" w:hAnsi="Times New Roman" w:cs="Times New Roman"/>
          <w:sz w:val="24"/>
          <w:szCs w:val="24"/>
        </w:rPr>
        <w:t>of ARV</w:t>
      </w:r>
      <w:r w:rsidRPr="00607498">
        <w:rPr>
          <w:rFonts w:ascii="Times New Roman" w:eastAsia="Calibri" w:hAnsi="Times New Roman" w:cs="Times New Roman"/>
          <w:i/>
          <w:sz w:val="24"/>
          <w:szCs w:val="24"/>
          <w:vertAlign w:val="subscript"/>
        </w:rPr>
        <w:t>i</w:t>
      </w:r>
      <w:r w:rsidRPr="00607498">
        <w:rPr>
          <w:rFonts w:ascii="Times New Roman" w:eastAsia="Calibri" w:hAnsi="Times New Roman" w:cs="Times New Roman"/>
          <w:sz w:val="24"/>
          <w:szCs w:val="24"/>
        </w:rPr>
        <w:t xml:space="preserve"> in the influent wastewater (kg)</w:t>
      </w:r>
      <w:r w:rsidR="00F5650B">
        <w:rPr>
          <w:rFonts w:ascii="Times New Roman" w:eastAsia="Calibri" w:hAnsi="Times New Roman" w:cs="Times New Roman"/>
          <w:sz w:val="24"/>
          <w:szCs w:val="24"/>
        </w:rPr>
        <w:t xml:space="preserve"> for each region</w:t>
      </w:r>
      <w:r w:rsidRPr="00607498">
        <w:rPr>
          <w:rFonts w:ascii="Times New Roman" w:eastAsia="Calibri" w:hAnsi="Times New Roman" w:cs="Times New Roman"/>
          <w:sz w:val="24"/>
          <w:szCs w:val="24"/>
        </w:rPr>
        <w:t>, and AR</w:t>
      </w:r>
      <w:r w:rsidRPr="00607498">
        <w:rPr>
          <w:rFonts w:ascii="Times New Roman" w:eastAsia="Calibri" w:hAnsi="Times New Roman" w:cs="Times New Roman"/>
          <w:sz w:val="24"/>
          <w:szCs w:val="24"/>
          <w:vertAlign w:val="subscript"/>
        </w:rPr>
        <w:t>WWTP</w:t>
      </w:r>
      <w:r w:rsidRPr="00607498">
        <w:rPr>
          <w:rFonts w:ascii="Times New Roman" w:eastAsia="Calibri" w:hAnsi="Times New Roman" w:cs="Times New Roman"/>
          <w:sz w:val="24"/>
          <w:szCs w:val="24"/>
        </w:rPr>
        <w:t xml:space="preserve"> is the ratio of population connected to WWTPs</w:t>
      </w:r>
      <w:r w:rsidR="00B60958">
        <w:rPr>
          <w:rFonts w:ascii="Times New Roman" w:eastAsia="Calibri" w:hAnsi="Times New Roman" w:cs="Times New Roman"/>
          <w:sz w:val="24"/>
          <w:szCs w:val="24"/>
        </w:rPr>
        <w:t xml:space="preserve"> in a particular region</w:t>
      </w:r>
      <w:r w:rsidRPr="00607498">
        <w:rPr>
          <w:rFonts w:ascii="Times New Roman" w:eastAsia="Calibri" w:hAnsi="Times New Roman" w:cs="Times New Roman"/>
          <w:sz w:val="24"/>
          <w:szCs w:val="24"/>
        </w:rPr>
        <w:t>. Data used for the model</w:t>
      </w:r>
      <w:r w:rsidRPr="00495CB5">
        <w:rPr>
          <w:rFonts w:ascii="Times New Roman" w:eastAsia="Calibri" w:hAnsi="Times New Roman" w:cs="Times New Roman"/>
          <w:sz w:val="24"/>
          <w:szCs w:val="24"/>
        </w:rPr>
        <w:t xml:space="preserve"> was from </w:t>
      </w:r>
      <w:r w:rsidR="007B26F2" w:rsidRPr="00495CB5">
        <w:rPr>
          <w:rFonts w:ascii="Times New Roman" w:eastAsia="Calibri" w:hAnsi="Times New Roman" w:cs="Times New Roman"/>
          <w:sz w:val="24"/>
          <w:szCs w:val="24"/>
        </w:rPr>
        <w:t xml:space="preserve">the Eswatini </w:t>
      </w:r>
      <w:r w:rsidR="003A42BF" w:rsidRPr="00495CB5">
        <w:rPr>
          <w:rFonts w:ascii="Times New Roman" w:eastAsia="Calibri" w:hAnsi="Times New Roman" w:cs="Times New Roman"/>
          <w:sz w:val="24"/>
          <w:szCs w:val="24"/>
        </w:rPr>
        <w:t xml:space="preserve">annual </w:t>
      </w:r>
      <w:r w:rsidR="009C4E2C" w:rsidRPr="00495CB5">
        <w:rPr>
          <w:rFonts w:ascii="Times New Roman" w:eastAsia="Calibri" w:hAnsi="Times New Roman" w:cs="Times New Roman"/>
          <w:sz w:val="24"/>
          <w:szCs w:val="24"/>
        </w:rPr>
        <w:t>vulnerability assess</w:t>
      </w:r>
      <w:r w:rsidR="003A42BF" w:rsidRPr="00495CB5">
        <w:rPr>
          <w:rFonts w:ascii="Times New Roman" w:eastAsia="Calibri" w:hAnsi="Times New Roman" w:cs="Times New Roman"/>
          <w:sz w:val="24"/>
          <w:szCs w:val="24"/>
        </w:rPr>
        <w:t>ment and analysis report</w:t>
      </w:r>
      <w:r w:rsidR="001566D3" w:rsidRPr="00495CB5">
        <w:rPr>
          <w:rFonts w:ascii="Times New Roman" w:eastAsia="Calibri" w:hAnsi="Times New Roman" w:cs="Times New Roman"/>
          <w:sz w:val="24"/>
          <w:szCs w:val="24"/>
        </w:rPr>
        <w:t xml:space="preserve"> </w:t>
      </w:r>
      <w:r w:rsidR="001566D3" w:rsidRPr="00495CB5">
        <w:rPr>
          <w:rFonts w:ascii="Times New Roman" w:eastAsia="Calibri" w:hAnsi="Times New Roman" w:cs="Times New Roman"/>
          <w:sz w:val="24"/>
          <w:szCs w:val="24"/>
        </w:rPr>
        <w:fldChar w:fldCharType="begin"/>
      </w:r>
      <w:r w:rsidR="00B954B1">
        <w:rPr>
          <w:rFonts w:ascii="Times New Roman" w:eastAsia="Calibri" w:hAnsi="Times New Roman" w:cs="Times New Roman"/>
          <w:sz w:val="24"/>
          <w:szCs w:val="24"/>
        </w:rPr>
        <w:instrText xml:space="preserve"> ADDIN ZOTERO_ITEM CSL_CITATION {"citationID":"a17nvdkvee6","properties":{"formattedCitation":"[55]","plainCitation":"[55]","noteIndex":0},"citationItems":[{"id":14,"uris":["http://zotero.org/users/local/lgwPfyge/items/FX7LBRMY"],"itemData":{"id":14,"type":"webpage","title":"ANNUAL VULNERABILITY ASSESSMENT &amp; ANALYSIS REPORT 2018","URL":"https://www.ipcinfo.org/fileadmin/user_upload/ipcinfo/docs/Eswatini_VAC_Annual_Assessment_Report2018.pdf","author":[{"family":"Eswatini VAC","given":""}],"accessed":{"date-parts":[["2022",10,19]]},"issued":{"date-parts":[["2018",7]]}}}],"schema":"https://github.com/citation-style-language/schema/raw/master/csl-citation.json"} </w:instrText>
      </w:r>
      <w:r w:rsidR="001566D3" w:rsidRPr="00495CB5">
        <w:rPr>
          <w:rFonts w:ascii="Times New Roman" w:eastAsia="Calibri" w:hAnsi="Times New Roman" w:cs="Times New Roman"/>
          <w:sz w:val="24"/>
          <w:szCs w:val="24"/>
        </w:rPr>
        <w:fldChar w:fldCharType="separate"/>
      </w:r>
      <w:r w:rsidR="00B954B1" w:rsidRPr="00B954B1">
        <w:rPr>
          <w:rFonts w:ascii="Times New Roman" w:hAnsi="Times New Roman" w:cs="Times New Roman"/>
          <w:sz w:val="24"/>
        </w:rPr>
        <w:t>[55]</w:t>
      </w:r>
      <w:r w:rsidR="001566D3" w:rsidRPr="00495CB5">
        <w:rPr>
          <w:rFonts w:ascii="Times New Roman" w:eastAsia="Calibri" w:hAnsi="Times New Roman" w:cs="Times New Roman"/>
          <w:sz w:val="24"/>
          <w:szCs w:val="24"/>
        </w:rPr>
        <w:fldChar w:fldCharType="end"/>
      </w:r>
      <w:r w:rsidRPr="00495CB5">
        <w:rPr>
          <w:rFonts w:ascii="Times New Roman" w:eastAsia="Calibri" w:hAnsi="Times New Roman" w:cs="Times New Roman"/>
          <w:sz w:val="24"/>
          <w:szCs w:val="24"/>
        </w:rPr>
        <w:t>.</w:t>
      </w:r>
      <w:r w:rsidRPr="00607498">
        <w:rPr>
          <w:rFonts w:ascii="Times New Roman" w:eastAsia="Calibri" w:hAnsi="Times New Roman" w:cs="Times New Roman"/>
          <w:sz w:val="24"/>
          <w:szCs w:val="24"/>
        </w:rPr>
        <w:t xml:space="preserve"> </w:t>
      </w:r>
    </w:p>
    <w:p w14:paraId="78A65374" w14:textId="78C1A563" w:rsidR="00607498" w:rsidRPr="00607498" w:rsidRDefault="00607498" w:rsidP="00607498">
      <w:pPr>
        <w:spacing w:after="240" w:line="360" w:lineRule="auto"/>
        <w:jc w:val="both"/>
        <w:rPr>
          <w:rFonts w:ascii="Times New Roman" w:eastAsia="Calibri" w:hAnsi="Times New Roman" w:cs="Times New Roman"/>
          <w:iCs/>
          <w:sz w:val="24"/>
          <w:szCs w:val="24"/>
        </w:rPr>
      </w:pPr>
      <w:r w:rsidRPr="00607498">
        <w:rPr>
          <w:rFonts w:ascii="Times New Roman" w:eastAsia="Calibri" w:hAnsi="Times New Roman" w:cs="Times New Roman"/>
          <w:iCs/>
          <w:sz w:val="24"/>
          <w:szCs w:val="24"/>
        </w:rPr>
        <w:t>Conventional WWTPs generally have low efficacy in</w:t>
      </w:r>
      <w:r w:rsidR="0098560A">
        <w:rPr>
          <w:rFonts w:ascii="Times New Roman" w:eastAsia="Calibri" w:hAnsi="Times New Roman" w:cs="Times New Roman"/>
          <w:iCs/>
          <w:sz w:val="24"/>
          <w:szCs w:val="24"/>
        </w:rPr>
        <w:t xml:space="preserve"> the</w:t>
      </w:r>
      <w:r w:rsidRPr="00607498">
        <w:rPr>
          <w:rFonts w:ascii="Times New Roman" w:eastAsia="Calibri" w:hAnsi="Times New Roman" w:cs="Times New Roman"/>
          <w:iCs/>
          <w:sz w:val="24"/>
          <w:szCs w:val="24"/>
        </w:rPr>
        <w:t xml:space="preserve"> remov</w:t>
      </w:r>
      <w:r w:rsidR="0098560A">
        <w:rPr>
          <w:rFonts w:ascii="Times New Roman" w:eastAsia="Calibri" w:hAnsi="Times New Roman" w:cs="Times New Roman"/>
          <w:iCs/>
          <w:sz w:val="24"/>
          <w:szCs w:val="24"/>
        </w:rPr>
        <w:t>al of</w:t>
      </w:r>
      <w:r w:rsidRPr="00607498">
        <w:rPr>
          <w:rFonts w:ascii="Times New Roman" w:eastAsia="Calibri" w:hAnsi="Times New Roman" w:cs="Times New Roman"/>
          <w:iCs/>
          <w:sz w:val="24"/>
          <w:szCs w:val="24"/>
        </w:rPr>
        <w:t xml:space="preserve"> pharmaceuticals from wastewater </w:t>
      </w:r>
      <w:r w:rsidR="0098560A">
        <w:rPr>
          <w:rFonts w:ascii="Times New Roman" w:eastAsia="Calibri" w:hAnsi="Times New Roman" w:cs="Times New Roman"/>
          <w:iCs/>
          <w:sz w:val="24"/>
          <w:szCs w:val="24"/>
        </w:rPr>
        <w:t>treatment systems</w:t>
      </w:r>
      <w:r w:rsidRPr="009550CE">
        <w:rPr>
          <w:rFonts w:ascii="Times New Roman" w:eastAsia="Calibri" w:hAnsi="Times New Roman" w:cs="Times New Roman"/>
          <w:iCs/>
          <w:sz w:val="24"/>
          <w:szCs w:val="24"/>
        </w:rPr>
        <w:t xml:space="preserve"> </w:t>
      </w:r>
      <w:r w:rsidRPr="009550CE">
        <w:rPr>
          <w:rFonts w:ascii="Times New Roman" w:eastAsia="Calibri" w:hAnsi="Times New Roman" w:cs="Times New Roman"/>
          <w:iCs/>
          <w:sz w:val="24"/>
          <w:szCs w:val="24"/>
        </w:rPr>
        <w:fldChar w:fldCharType="begin"/>
      </w:r>
      <w:r w:rsidR="004F0B41">
        <w:rPr>
          <w:rFonts w:ascii="Times New Roman" w:eastAsia="Calibri" w:hAnsi="Times New Roman" w:cs="Times New Roman"/>
          <w:iCs/>
          <w:sz w:val="24"/>
          <w:szCs w:val="24"/>
        </w:rPr>
        <w:instrText xml:space="preserve"> ADDIN ZOTERO_ITEM CSL_CITATION {"citationID":"apdi5n9mkg","properties":{"formattedCitation":"[56,57]","plainCitation":"[56,57]","noteIndex":0},"citationItems":[{"id":"bvZVep35/mlIpe9FK","uris":["http://zotero.org/users/local/3FsyJZw4/items/X9LTJDTH"],"itemData":{"id":831,"type":"article-journal","container-title":"Environmental Monitoring and Assessment","DOI":"10.1007/s10661-017-6069-1","ISSN":"0167-6369, 1573-2959","issue":"7","journalAbbreviation":"Environ Monit Assess","language":"en","page":"348","source":"DOI.org (Crossref)","title":"Occurrence of naproxen, ibuprofen, and diclofenac residues in wastewater and river water of KwaZulu-Natal Province in South Africa","volume":"189","author":[{"family":"Madikizela","given":"Lawrence Mzukisi"},{"family":"Chimuka","given":"Luke"}],"issued":{"date-parts":[["2017",7]]}}},{"id":"bvZVep35/9kXs4lMd","uris":["http://zotero.org/users/local/3FsyJZw4/items/QE7TUBZP"],"itemData":{"id":830,"type":"article-journal","container-title":"Environmental Science and Pollution Research","DOI":"10.1007/s11356-017-8902-z","ISSN":"0944-1344, 1614-7499","issue":"19","journalAbbreviation":"Environ Sci Pollut Res","language":"en","page":"18226-18241","source":"DOI.org (Crossref)","title":"Pharmaceuticals and illicit drugs in wastewater samples in north-eastern Tunisia","volume":"25","author":[{"family":"Moslah","given":"Bilel"},{"family":"Hapeshi","given":"Evroula"},{"family":"Jrad","given":"Amel"},{"family":"Fatta-Kassinos","given":"Despo"},{"family":"Hedhili","given":"Abderrazek"}],"issued":{"date-parts":[["2018",7]]}}}],"schema":"https://github.com/citation-style-language/schema/raw/master/csl-citation.json"} </w:instrText>
      </w:r>
      <w:r w:rsidRPr="009550CE">
        <w:rPr>
          <w:rFonts w:ascii="Times New Roman" w:eastAsia="Calibri" w:hAnsi="Times New Roman" w:cs="Times New Roman"/>
          <w:iCs/>
          <w:sz w:val="24"/>
          <w:szCs w:val="24"/>
        </w:rPr>
        <w:fldChar w:fldCharType="separate"/>
      </w:r>
      <w:r w:rsidR="00B954B1" w:rsidRPr="00B954B1">
        <w:rPr>
          <w:rFonts w:ascii="Times New Roman" w:hAnsi="Times New Roman" w:cs="Times New Roman"/>
          <w:sz w:val="24"/>
        </w:rPr>
        <w:t>[56,57]</w:t>
      </w:r>
      <w:r w:rsidRPr="009550CE">
        <w:rPr>
          <w:rFonts w:ascii="Times New Roman" w:eastAsia="Calibri" w:hAnsi="Times New Roman" w:cs="Times New Roman"/>
          <w:iCs/>
          <w:sz w:val="24"/>
          <w:szCs w:val="24"/>
        </w:rPr>
        <w:fldChar w:fldCharType="end"/>
      </w:r>
      <w:r w:rsidRPr="009550CE">
        <w:rPr>
          <w:rFonts w:ascii="Times New Roman" w:eastAsia="Calibri" w:hAnsi="Times New Roman" w:cs="Times New Roman"/>
          <w:iCs/>
          <w:sz w:val="24"/>
          <w:szCs w:val="24"/>
        </w:rPr>
        <w:t>.</w:t>
      </w:r>
      <w:r w:rsidRPr="00607498">
        <w:rPr>
          <w:rFonts w:ascii="Times New Roman" w:eastAsia="Calibri" w:hAnsi="Times New Roman" w:cs="Times New Roman"/>
          <w:iCs/>
          <w:sz w:val="24"/>
          <w:szCs w:val="24"/>
        </w:rPr>
        <w:t xml:space="preserve"> </w:t>
      </w:r>
      <w:r w:rsidR="0030138D">
        <w:rPr>
          <w:rFonts w:ascii="Times New Roman" w:eastAsia="Calibri" w:hAnsi="Times New Roman" w:cs="Times New Roman"/>
          <w:iCs/>
          <w:sz w:val="24"/>
          <w:szCs w:val="24"/>
        </w:rPr>
        <w:t xml:space="preserve">Different </w:t>
      </w:r>
      <w:r w:rsidRPr="00607498">
        <w:rPr>
          <w:rFonts w:ascii="Times New Roman" w:eastAsia="Calibri" w:hAnsi="Times New Roman" w:cs="Times New Roman"/>
          <w:iCs/>
          <w:sz w:val="24"/>
          <w:szCs w:val="24"/>
        </w:rPr>
        <w:t xml:space="preserve">ARVs have </w:t>
      </w:r>
      <w:r w:rsidR="0030138D">
        <w:rPr>
          <w:rFonts w:ascii="Times New Roman" w:eastAsia="Calibri" w:hAnsi="Times New Roman" w:cs="Times New Roman"/>
          <w:iCs/>
          <w:sz w:val="24"/>
          <w:szCs w:val="24"/>
        </w:rPr>
        <w:t xml:space="preserve">high </w:t>
      </w:r>
      <w:r w:rsidR="0030138D" w:rsidRPr="00607498">
        <w:rPr>
          <w:rFonts w:ascii="Times New Roman" w:eastAsia="Calibri" w:hAnsi="Times New Roman" w:cs="Times New Roman"/>
          <w:iCs/>
          <w:sz w:val="24"/>
          <w:szCs w:val="24"/>
        </w:rPr>
        <w:t>var</w:t>
      </w:r>
      <w:r w:rsidR="0030138D">
        <w:rPr>
          <w:rFonts w:ascii="Times New Roman" w:eastAsia="Calibri" w:hAnsi="Times New Roman" w:cs="Times New Roman"/>
          <w:iCs/>
          <w:sz w:val="24"/>
          <w:szCs w:val="24"/>
        </w:rPr>
        <w:t>iation</w:t>
      </w:r>
      <w:r w:rsidR="0030138D" w:rsidRPr="00607498">
        <w:rPr>
          <w:rFonts w:ascii="Times New Roman" w:eastAsia="Calibri" w:hAnsi="Times New Roman" w:cs="Times New Roman"/>
          <w:iCs/>
          <w:sz w:val="24"/>
          <w:szCs w:val="24"/>
        </w:rPr>
        <w:t xml:space="preserve"> </w:t>
      </w:r>
      <w:r w:rsidR="0030138D">
        <w:rPr>
          <w:rFonts w:ascii="Times New Roman" w:eastAsia="Calibri" w:hAnsi="Times New Roman" w:cs="Times New Roman"/>
          <w:iCs/>
          <w:sz w:val="24"/>
          <w:szCs w:val="24"/>
        </w:rPr>
        <w:t xml:space="preserve">of </w:t>
      </w:r>
      <w:r w:rsidRPr="00607498">
        <w:rPr>
          <w:rFonts w:ascii="Times New Roman" w:eastAsia="Calibri" w:hAnsi="Times New Roman" w:cs="Times New Roman"/>
          <w:iCs/>
          <w:sz w:val="24"/>
          <w:szCs w:val="24"/>
        </w:rPr>
        <w:t xml:space="preserve">removal efficiencies </w:t>
      </w:r>
      <w:r w:rsidR="0030138D">
        <w:rPr>
          <w:rFonts w:ascii="Times New Roman" w:eastAsia="Calibri" w:hAnsi="Times New Roman" w:cs="Times New Roman"/>
          <w:iCs/>
          <w:sz w:val="24"/>
          <w:szCs w:val="24"/>
        </w:rPr>
        <w:t xml:space="preserve">based on </w:t>
      </w:r>
      <w:r w:rsidR="0030138D" w:rsidRPr="00607498">
        <w:rPr>
          <w:rFonts w:ascii="Times New Roman" w:eastAsia="Calibri" w:hAnsi="Times New Roman" w:cs="Times New Roman"/>
          <w:iCs/>
          <w:sz w:val="24"/>
          <w:szCs w:val="24"/>
        </w:rPr>
        <w:t>literature</w:t>
      </w:r>
      <w:r w:rsidR="0030138D">
        <w:rPr>
          <w:rFonts w:ascii="Times New Roman" w:eastAsia="Calibri" w:hAnsi="Times New Roman" w:cs="Times New Roman"/>
          <w:iCs/>
          <w:sz w:val="24"/>
          <w:szCs w:val="24"/>
        </w:rPr>
        <w:t>-documented values. The</w:t>
      </w:r>
      <w:r w:rsidRPr="00607498">
        <w:rPr>
          <w:rFonts w:ascii="Times New Roman" w:eastAsia="Calibri" w:hAnsi="Times New Roman" w:cs="Times New Roman"/>
          <w:iCs/>
          <w:sz w:val="24"/>
          <w:szCs w:val="24"/>
        </w:rPr>
        <w:t xml:space="preserve"> </w:t>
      </w:r>
      <w:r w:rsidR="0030138D">
        <w:rPr>
          <w:rFonts w:ascii="Times New Roman" w:eastAsia="Calibri" w:hAnsi="Times New Roman" w:cs="Times New Roman"/>
          <w:iCs/>
          <w:sz w:val="24"/>
          <w:szCs w:val="24"/>
        </w:rPr>
        <w:t>accessible</w:t>
      </w:r>
      <w:r w:rsidR="0030138D" w:rsidRPr="00607498">
        <w:rPr>
          <w:rFonts w:ascii="Times New Roman" w:eastAsia="Calibri" w:hAnsi="Times New Roman" w:cs="Times New Roman"/>
          <w:iCs/>
          <w:sz w:val="24"/>
          <w:szCs w:val="24"/>
        </w:rPr>
        <w:t xml:space="preserve"> </w:t>
      </w:r>
      <w:r w:rsidRPr="00607498">
        <w:rPr>
          <w:rFonts w:ascii="Times New Roman" w:eastAsia="Calibri" w:hAnsi="Times New Roman" w:cs="Times New Roman"/>
          <w:iCs/>
          <w:sz w:val="24"/>
          <w:szCs w:val="24"/>
        </w:rPr>
        <w:t xml:space="preserve">efficiencies </w:t>
      </w:r>
      <w:r w:rsidR="0030138D">
        <w:rPr>
          <w:rFonts w:ascii="Times New Roman" w:eastAsia="Calibri" w:hAnsi="Times New Roman" w:cs="Times New Roman"/>
          <w:iCs/>
          <w:sz w:val="24"/>
          <w:szCs w:val="24"/>
        </w:rPr>
        <w:t xml:space="preserve">data </w:t>
      </w:r>
      <w:r w:rsidRPr="00607498">
        <w:rPr>
          <w:rFonts w:ascii="Times New Roman" w:eastAsia="Calibri" w:hAnsi="Times New Roman" w:cs="Times New Roman"/>
          <w:iCs/>
          <w:sz w:val="24"/>
          <w:szCs w:val="24"/>
        </w:rPr>
        <w:t xml:space="preserve">were used to determine the geometric mean (GM) removal for each drug. Thereafter, the </w:t>
      </w:r>
      <w:r w:rsidR="00AA13A1">
        <w:rPr>
          <w:rFonts w:ascii="Times New Roman" w:eastAsia="Calibri" w:hAnsi="Times New Roman" w:cs="Times New Roman"/>
          <w:iCs/>
          <w:sz w:val="24"/>
          <w:szCs w:val="24"/>
        </w:rPr>
        <w:t>calculated GM was based on</w:t>
      </w:r>
      <w:r w:rsidRPr="00607498">
        <w:rPr>
          <w:rFonts w:ascii="Times New Roman" w:eastAsia="Calibri" w:hAnsi="Times New Roman" w:cs="Times New Roman"/>
          <w:iCs/>
          <w:sz w:val="24"/>
          <w:szCs w:val="24"/>
        </w:rPr>
        <w:t xml:space="preserve"> corresponding removal rates of a particular ARV</w:t>
      </w:r>
      <w:r w:rsidR="00AA13A1">
        <w:rPr>
          <w:rFonts w:ascii="Times New Roman" w:eastAsia="Calibri" w:hAnsi="Times New Roman" w:cs="Times New Roman"/>
          <w:iCs/>
          <w:sz w:val="24"/>
          <w:szCs w:val="24"/>
        </w:rPr>
        <w:t xml:space="preserve"> for values reported </w:t>
      </w:r>
      <w:r w:rsidRPr="00607498">
        <w:rPr>
          <w:rFonts w:ascii="Times New Roman" w:eastAsia="Calibri" w:hAnsi="Times New Roman" w:cs="Times New Roman"/>
          <w:iCs/>
          <w:sz w:val="24"/>
          <w:szCs w:val="24"/>
        </w:rPr>
        <w:t xml:space="preserve">in WWTPs in the African continent. Negative removal and zero removal rates were not considered as the geometric mean can only be computed using positive values. The computed </w:t>
      </w:r>
      <w:r w:rsidR="00AA13A1">
        <w:rPr>
          <w:rFonts w:ascii="Times New Roman" w:eastAsia="Calibri" w:hAnsi="Times New Roman" w:cs="Times New Roman"/>
          <w:iCs/>
          <w:sz w:val="24"/>
          <w:szCs w:val="24"/>
        </w:rPr>
        <w:t>GM</w:t>
      </w:r>
      <w:r w:rsidRPr="00607498">
        <w:rPr>
          <w:rFonts w:ascii="Times New Roman" w:eastAsia="Calibri" w:hAnsi="Times New Roman" w:cs="Times New Roman"/>
          <w:iCs/>
          <w:sz w:val="24"/>
          <w:szCs w:val="24"/>
        </w:rPr>
        <w:t xml:space="preserve"> efficiency was the</w:t>
      </w:r>
      <w:r w:rsidR="00AA13A1">
        <w:rPr>
          <w:rFonts w:ascii="Times New Roman" w:eastAsia="Calibri" w:hAnsi="Times New Roman" w:cs="Times New Roman"/>
          <w:iCs/>
          <w:sz w:val="24"/>
          <w:szCs w:val="24"/>
        </w:rPr>
        <w:t xml:space="preserve">n used </w:t>
      </w:r>
      <w:r w:rsidRPr="00607498">
        <w:rPr>
          <w:rFonts w:ascii="Times New Roman" w:eastAsia="Calibri" w:hAnsi="Times New Roman" w:cs="Times New Roman"/>
          <w:iCs/>
          <w:sz w:val="24"/>
          <w:szCs w:val="24"/>
        </w:rPr>
        <w:t>to calculate the removal of different ARVs considered in this work:</w:t>
      </w:r>
    </w:p>
    <w:p w14:paraId="1FDC8706" w14:textId="72824367" w:rsidR="00607498" w:rsidRPr="00607498" w:rsidRDefault="004A634C" w:rsidP="00607498">
      <w:pPr>
        <w:spacing w:after="240" w:line="360" w:lineRule="auto"/>
        <w:jc w:val="both"/>
        <w:rPr>
          <w:rFonts w:ascii="Times New Roman" w:eastAsia="Calibri" w:hAnsi="Times New Roman" w:cs="Times New Roman"/>
          <w:sz w:val="20"/>
          <w:szCs w:val="20"/>
        </w:rPr>
      </w:pPr>
      <m:oMath>
        <m:sSub>
          <m:sSubPr>
            <m:ctrlPr>
              <w:rPr>
                <w:rFonts w:ascii="Cambria Math" w:eastAsia="Calibri" w:hAnsi="Cambria Math" w:cs="Times New Roman"/>
                <w:i/>
                <w:sz w:val="20"/>
                <w:szCs w:val="20"/>
                <w:lang w:val="en-ZA"/>
              </w:rPr>
            </m:ctrlPr>
          </m:sSubPr>
          <m:e>
            <m:r>
              <w:rPr>
                <w:rFonts w:ascii="Cambria Math" w:eastAsia="Calibri" w:hAnsi="Cambria Math" w:cs="Times New Roman"/>
                <w:sz w:val="20"/>
                <w:szCs w:val="20"/>
                <w:lang w:val="en-ZA"/>
              </w:rPr>
              <m:t>M</m:t>
            </m:r>
          </m:e>
          <m:sub>
            <m:r>
              <w:rPr>
                <w:rFonts w:ascii="Cambria Math" w:eastAsia="Calibri" w:hAnsi="Cambria Math" w:cs="Times New Roman"/>
                <w:sz w:val="20"/>
                <w:szCs w:val="20"/>
                <w:lang w:val="en-ZA"/>
              </w:rPr>
              <m:t>ARVi,  WWTPe</m:t>
            </m:r>
          </m:sub>
        </m:sSub>
        <m:r>
          <w:rPr>
            <w:rFonts w:ascii="Cambria Math" w:eastAsia="Calibri" w:hAnsi="Cambria Math" w:cs="Times New Roman"/>
            <w:sz w:val="20"/>
            <w:szCs w:val="20"/>
            <w:lang w:val="en-ZA"/>
          </w:rPr>
          <m:t xml:space="preserve"> = </m:t>
        </m:r>
        <m:sSub>
          <m:sSubPr>
            <m:ctrlPr>
              <w:rPr>
                <w:rFonts w:ascii="Cambria Math" w:eastAsia="Calibri" w:hAnsi="Cambria Math" w:cs="Times New Roman"/>
                <w:i/>
                <w:sz w:val="20"/>
                <w:szCs w:val="20"/>
                <w:lang w:val="en-ZA"/>
              </w:rPr>
            </m:ctrlPr>
          </m:sSubPr>
          <m:e>
            <m:r>
              <w:rPr>
                <w:rFonts w:ascii="Cambria Math" w:eastAsia="Calibri" w:hAnsi="Cambria Math" w:cs="Times New Roman"/>
                <w:sz w:val="20"/>
                <w:szCs w:val="20"/>
                <w:lang w:val="en-ZA"/>
              </w:rPr>
              <m:t>M</m:t>
            </m:r>
          </m:e>
          <m:sub>
            <m:r>
              <w:rPr>
                <w:rFonts w:ascii="Cambria Math" w:eastAsia="Calibri" w:hAnsi="Cambria Math" w:cs="Times New Roman"/>
                <w:sz w:val="20"/>
                <w:szCs w:val="20"/>
                <w:lang w:val="en-ZA"/>
              </w:rPr>
              <m:t>ARVi,WWTPin</m:t>
            </m:r>
          </m:sub>
        </m:sSub>
        <m:r>
          <w:rPr>
            <w:rFonts w:ascii="Cambria Math" w:eastAsia="Calibri" w:hAnsi="Cambria Math" w:cs="Times New Roman"/>
            <w:sz w:val="20"/>
            <w:szCs w:val="20"/>
            <w:lang w:val="en-ZA"/>
          </w:rPr>
          <m:t xml:space="preserve"> ×(1-</m:t>
        </m:r>
        <m:sSub>
          <m:sSubPr>
            <m:ctrlPr>
              <w:rPr>
                <w:rFonts w:ascii="Cambria Math" w:eastAsia="Calibri" w:hAnsi="Cambria Math" w:cs="Times New Roman"/>
                <w:i/>
                <w:sz w:val="20"/>
                <w:szCs w:val="20"/>
                <w:lang w:val="en-ZA"/>
              </w:rPr>
            </m:ctrlPr>
          </m:sSubPr>
          <m:e>
            <m:r>
              <w:rPr>
                <w:rFonts w:ascii="Cambria Math" w:eastAsia="Calibri" w:hAnsi="Cambria Math" w:cs="Times New Roman"/>
                <w:sz w:val="20"/>
                <w:szCs w:val="20"/>
                <w:lang w:val="en-ZA"/>
              </w:rPr>
              <m:t>GM</m:t>
            </m:r>
          </m:e>
          <m:sub>
            <m:r>
              <w:rPr>
                <w:rFonts w:ascii="Cambria Math" w:eastAsia="Calibri" w:hAnsi="Cambria Math" w:cs="Times New Roman"/>
                <w:sz w:val="20"/>
                <w:szCs w:val="20"/>
                <w:lang w:val="en-ZA"/>
              </w:rPr>
              <m:t>removal</m:t>
            </m:r>
          </m:sub>
        </m:sSub>
        <m:r>
          <w:rPr>
            <w:rFonts w:ascii="Cambria Math" w:eastAsia="Calibri" w:hAnsi="Cambria Math" w:cs="Times New Roman"/>
            <w:sz w:val="20"/>
            <w:szCs w:val="20"/>
            <w:lang w:val="en-ZA"/>
          </w:rPr>
          <m:t>)</m:t>
        </m:r>
      </m:oMath>
      <w:r w:rsidR="00607498" w:rsidRPr="00607498">
        <w:rPr>
          <w:rFonts w:ascii="Times New Roman" w:eastAsia="Times New Roman" w:hAnsi="Times New Roman" w:cs="Times New Roman"/>
          <w:sz w:val="20"/>
          <w:szCs w:val="20"/>
          <w:lang w:val="en-ZA"/>
        </w:rPr>
        <w:tab/>
        <w:t xml:space="preserve">      </w:t>
      </w:r>
      <w:r w:rsidR="00607498" w:rsidRPr="00607498">
        <w:rPr>
          <w:rFonts w:ascii="Times New Roman" w:eastAsia="Times New Roman" w:hAnsi="Times New Roman" w:cs="Times New Roman"/>
          <w:sz w:val="20"/>
          <w:szCs w:val="20"/>
          <w:lang w:val="en-ZA"/>
        </w:rPr>
        <w:tab/>
      </w:r>
      <w:r w:rsidR="00607498" w:rsidRPr="00607498">
        <w:rPr>
          <w:rFonts w:ascii="Times New Roman" w:eastAsia="Times New Roman" w:hAnsi="Times New Roman" w:cs="Times New Roman"/>
          <w:sz w:val="20"/>
          <w:szCs w:val="20"/>
          <w:lang w:val="en-ZA"/>
        </w:rPr>
        <w:tab/>
      </w:r>
      <w:r w:rsidR="00607498" w:rsidRPr="00607498">
        <w:rPr>
          <w:rFonts w:ascii="Times New Roman" w:eastAsia="Times New Roman" w:hAnsi="Times New Roman" w:cs="Times New Roman"/>
          <w:sz w:val="20"/>
          <w:szCs w:val="20"/>
          <w:lang w:val="en-ZA"/>
        </w:rPr>
        <w:tab/>
      </w:r>
      <w:r w:rsidR="00607498" w:rsidRPr="00607498">
        <w:rPr>
          <w:rFonts w:ascii="Times New Roman" w:eastAsia="Times New Roman" w:hAnsi="Times New Roman" w:cs="Times New Roman"/>
          <w:bCs/>
          <w:iCs/>
          <w:sz w:val="20"/>
          <w:szCs w:val="20"/>
          <w:lang w:val="en-ZA"/>
        </w:rPr>
        <w:tab/>
      </w:r>
      <w:r w:rsidR="00607498" w:rsidRPr="00607498">
        <w:rPr>
          <w:rFonts w:ascii="Times New Roman" w:eastAsia="Times New Roman" w:hAnsi="Times New Roman" w:cs="Times New Roman"/>
          <w:bCs/>
          <w:iCs/>
          <w:sz w:val="20"/>
          <w:szCs w:val="20"/>
          <w:lang w:val="en-ZA"/>
        </w:rPr>
        <w:tab/>
      </w:r>
      <w:r w:rsidR="00607498" w:rsidRPr="00607498">
        <w:rPr>
          <w:rFonts w:ascii="Times New Roman" w:eastAsia="Times New Roman" w:hAnsi="Times New Roman" w:cs="Times New Roman"/>
          <w:bCs/>
          <w:iCs/>
          <w:sz w:val="20"/>
          <w:szCs w:val="20"/>
          <w:lang w:val="en-ZA"/>
        </w:rPr>
        <w:tab/>
      </w:r>
      <w:r w:rsidR="00607498" w:rsidRPr="00607498">
        <w:rPr>
          <w:rFonts w:ascii="Times New Roman" w:eastAsia="Times New Roman" w:hAnsi="Times New Roman" w:cs="Times New Roman"/>
          <w:sz w:val="20"/>
          <w:szCs w:val="20"/>
          <w:lang w:val="en-ZA"/>
        </w:rPr>
        <w:t xml:space="preserve">         (</w:t>
      </w:r>
      <w:r w:rsidR="00FF183C">
        <w:rPr>
          <w:rFonts w:ascii="Times New Roman" w:eastAsia="Times New Roman" w:hAnsi="Times New Roman" w:cs="Times New Roman"/>
          <w:sz w:val="20"/>
          <w:szCs w:val="20"/>
          <w:lang w:val="en-ZA"/>
        </w:rPr>
        <w:t>2</w:t>
      </w:r>
      <w:r w:rsidR="00607498" w:rsidRPr="00607498">
        <w:rPr>
          <w:rFonts w:ascii="Times New Roman" w:eastAsia="Times New Roman" w:hAnsi="Times New Roman" w:cs="Times New Roman"/>
          <w:sz w:val="20"/>
          <w:szCs w:val="20"/>
          <w:lang w:val="en-ZA"/>
        </w:rPr>
        <w:t>)</w:t>
      </w:r>
    </w:p>
    <w:p w14:paraId="6A34AAA6" w14:textId="2584717D" w:rsidR="00607498" w:rsidRDefault="00607498" w:rsidP="00607498">
      <w:pPr>
        <w:spacing w:after="240" w:line="360" w:lineRule="auto"/>
        <w:jc w:val="both"/>
        <w:rPr>
          <w:rFonts w:ascii="Times New Roman" w:eastAsia="Calibri" w:hAnsi="Times New Roman" w:cs="Times New Roman"/>
          <w:sz w:val="24"/>
          <w:szCs w:val="24"/>
        </w:rPr>
      </w:pPr>
      <w:r w:rsidRPr="00607498">
        <w:rPr>
          <w:rFonts w:ascii="Times New Roman" w:eastAsia="Calibri" w:hAnsi="Times New Roman" w:cs="Times New Roman"/>
          <w:sz w:val="24"/>
          <w:szCs w:val="24"/>
        </w:rPr>
        <w:t>where M</w:t>
      </w:r>
      <w:r w:rsidRPr="00607498">
        <w:rPr>
          <w:rFonts w:ascii="Times New Roman" w:eastAsia="Calibri" w:hAnsi="Times New Roman" w:cs="Times New Roman"/>
          <w:sz w:val="24"/>
          <w:szCs w:val="24"/>
          <w:vertAlign w:val="subscript"/>
        </w:rPr>
        <w:t xml:space="preserve">ARVi, WWTPe </w:t>
      </w:r>
      <w:r w:rsidRPr="00607498">
        <w:rPr>
          <w:rFonts w:ascii="Times New Roman" w:eastAsia="Calibri" w:hAnsi="Times New Roman" w:cs="Times New Roman"/>
          <w:sz w:val="24"/>
          <w:szCs w:val="24"/>
        </w:rPr>
        <w:t xml:space="preserve">is the </w:t>
      </w:r>
      <w:r w:rsidRPr="00607498" w:rsidDel="00F1314C">
        <w:rPr>
          <w:rFonts w:ascii="Times New Roman" w:eastAsia="Calibri" w:hAnsi="Times New Roman" w:cs="Times New Roman"/>
          <w:sz w:val="24"/>
          <w:szCs w:val="24"/>
        </w:rPr>
        <w:t xml:space="preserve">mass </w:t>
      </w:r>
      <w:r w:rsidRPr="00607498">
        <w:rPr>
          <w:rFonts w:ascii="Times New Roman" w:eastAsia="Calibri" w:hAnsi="Times New Roman" w:cs="Times New Roman"/>
          <w:sz w:val="24"/>
          <w:szCs w:val="24"/>
        </w:rPr>
        <w:t>of ARV</w:t>
      </w:r>
      <w:r w:rsidRPr="00607498">
        <w:rPr>
          <w:rFonts w:ascii="Times New Roman" w:eastAsia="Calibri" w:hAnsi="Times New Roman" w:cs="Times New Roman"/>
          <w:i/>
          <w:sz w:val="24"/>
          <w:szCs w:val="24"/>
          <w:vertAlign w:val="subscript"/>
        </w:rPr>
        <w:t>i</w:t>
      </w:r>
      <w:r w:rsidRPr="00607498">
        <w:rPr>
          <w:rFonts w:ascii="Times New Roman" w:eastAsia="Calibri" w:hAnsi="Times New Roman" w:cs="Times New Roman"/>
          <w:sz w:val="24"/>
          <w:szCs w:val="24"/>
        </w:rPr>
        <w:t xml:space="preserve"> in WWTP effluent in kg and GM </w:t>
      </w:r>
      <w:r w:rsidRPr="00607498">
        <w:rPr>
          <w:rFonts w:ascii="Times New Roman" w:eastAsia="Calibri" w:hAnsi="Times New Roman" w:cs="Times New Roman"/>
          <w:sz w:val="24"/>
          <w:szCs w:val="24"/>
          <w:vertAlign w:val="subscript"/>
        </w:rPr>
        <w:t>removal</w:t>
      </w:r>
      <w:r w:rsidRPr="00607498">
        <w:rPr>
          <w:rFonts w:ascii="Times New Roman" w:eastAsia="Calibri" w:hAnsi="Times New Roman" w:cs="Times New Roman"/>
          <w:sz w:val="24"/>
          <w:szCs w:val="24"/>
        </w:rPr>
        <w:t xml:space="preserve"> is the geometric mean removal rate (%) of a particular ARV</w:t>
      </w:r>
      <w:r w:rsidRPr="00607498">
        <w:rPr>
          <w:rFonts w:ascii="Times New Roman" w:eastAsia="Calibri" w:hAnsi="Times New Roman" w:cs="Times New Roman"/>
          <w:sz w:val="24"/>
          <w:szCs w:val="24"/>
          <w:vertAlign w:val="subscript"/>
        </w:rPr>
        <w:t>i</w:t>
      </w:r>
      <w:r w:rsidRPr="00607498">
        <w:rPr>
          <w:rFonts w:ascii="Times New Roman" w:eastAsia="Calibri" w:hAnsi="Times New Roman" w:cs="Times New Roman"/>
          <w:sz w:val="24"/>
          <w:szCs w:val="24"/>
        </w:rPr>
        <w:t xml:space="preserve"> in wastewater</w:t>
      </w:r>
      <w:r w:rsidR="00D623B5">
        <w:rPr>
          <w:rFonts w:ascii="Times New Roman" w:eastAsia="Calibri" w:hAnsi="Times New Roman" w:cs="Times New Roman"/>
          <w:sz w:val="24"/>
          <w:szCs w:val="24"/>
        </w:rPr>
        <w:t xml:space="preserve"> for ea</w:t>
      </w:r>
      <w:r w:rsidR="00A835E8">
        <w:rPr>
          <w:rFonts w:ascii="Times New Roman" w:eastAsia="Calibri" w:hAnsi="Times New Roman" w:cs="Times New Roman"/>
          <w:sz w:val="24"/>
          <w:szCs w:val="24"/>
        </w:rPr>
        <w:t>ch region</w:t>
      </w:r>
      <w:r w:rsidRPr="00607498">
        <w:rPr>
          <w:rFonts w:ascii="Times New Roman" w:eastAsia="Calibri" w:hAnsi="Times New Roman" w:cs="Times New Roman"/>
          <w:sz w:val="24"/>
          <w:szCs w:val="24"/>
        </w:rPr>
        <w:t xml:space="preserve">.  </w:t>
      </w:r>
    </w:p>
    <w:p w14:paraId="20A19E4B" w14:textId="173A8527" w:rsidR="00607498" w:rsidRPr="00607498" w:rsidRDefault="00F11983" w:rsidP="00847FF7">
      <w:pPr>
        <w:spacing w:after="240" w:line="360" w:lineRule="auto"/>
        <w:jc w:val="both"/>
        <w:rPr>
          <w:rFonts w:ascii="Times New Roman" w:eastAsia="Calibri" w:hAnsi="Times New Roman" w:cs="Times New Roman"/>
          <w:i/>
          <w:iCs/>
          <w:sz w:val="24"/>
          <w:szCs w:val="24"/>
        </w:rPr>
      </w:pPr>
      <w:r>
        <w:rPr>
          <w:rFonts w:ascii="Times New Roman" w:eastAsia="Calibri" w:hAnsi="Times New Roman" w:cs="Times New Roman"/>
          <w:i/>
          <w:iCs/>
          <w:sz w:val="24"/>
          <w:szCs w:val="24"/>
        </w:rPr>
        <w:t>4</w:t>
      </w:r>
      <w:r w:rsidR="00194E5E">
        <w:rPr>
          <w:rFonts w:ascii="Times New Roman" w:eastAsia="Calibri" w:hAnsi="Times New Roman" w:cs="Times New Roman"/>
          <w:i/>
          <w:iCs/>
          <w:sz w:val="24"/>
          <w:szCs w:val="24"/>
        </w:rPr>
        <w:t>.</w:t>
      </w:r>
      <w:r w:rsidR="00E561BE">
        <w:rPr>
          <w:rFonts w:ascii="Times New Roman" w:eastAsia="Calibri" w:hAnsi="Times New Roman" w:cs="Times New Roman"/>
          <w:i/>
          <w:iCs/>
          <w:sz w:val="24"/>
          <w:szCs w:val="24"/>
        </w:rPr>
        <w:t>2</w:t>
      </w:r>
      <w:r w:rsidR="00194E5E">
        <w:rPr>
          <w:rFonts w:ascii="Times New Roman" w:eastAsia="Calibri" w:hAnsi="Times New Roman" w:cs="Times New Roman"/>
          <w:i/>
          <w:iCs/>
          <w:sz w:val="24"/>
          <w:szCs w:val="24"/>
        </w:rPr>
        <w:t xml:space="preserve"> </w:t>
      </w:r>
      <w:r w:rsidR="00607498" w:rsidRPr="00607498">
        <w:rPr>
          <w:rFonts w:ascii="Times New Roman" w:eastAsia="Calibri" w:hAnsi="Times New Roman" w:cs="Times New Roman"/>
          <w:i/>
          <w:iCs/>
          <w:sz w:val="24"/>
          <w:szCs w:val="24"/>
        </w:rPr>
        <w:t>Quantification of ARV flows in surface water</w:t>
      </w:r>
    </w:p>
    <w:p w14:paraId="73425406" w14:textId="4579312B" w:rsidR="00607498" w:rsidRPr="00607498" w:rsidRDefault="00607498" w:rsidP="00607498">
      <w:pPr>
        <w:spacing w:after="240" w:line="360" w:lineRule="auto"/>
        <w:jc w:val="both"/>
        <w:rPr>
          <w:rFonts w:ascii="Times New Roman" w:eastAsia="Calibri" w:hAnsi="Times New Roman" w:cs="Times New Roman"/>
          <w:iCs/>
          <w:sz w:val="24"/>
          <w:szCs w:val="24"/>
        </w:rPr>
      </w:pPr>
      <w:r w:rsidRPr="00607498">
        <w:rPr>
          <w:rFonts w:ascii="Times New Roman" w:eastAsia="Calibri" w:hAnsi="Times New Roman" w:cs="Times New Roman"/>
          <w:iCs/>
          <w:sz w:val="24"/>
          <w:szCs w:val="24"/>
        </w:rPr>
        <w:t xml:space="preserve">Low WWTP efficacies </w:t>
      </w:r>
      <w:r w:rsidR="00F5302D">
        <w:rPr>
          <w:rFonts w:ascii="Times New Roman" w:eastAsia="Calibri" w:hAnsi="Times New Roman" w:cs="Times New Roman"/>
          <w:iCs/>
          <w:sz w:val="24"/>
          <w:szCs w:val="24"/>
        </w:rPr>
        <w:t>implies the release of</w:t>
      </w:r>
      <w:r w:rsidRPr="00607498">
        <w:rPr>
          <w:rFonts w:ascii="Times New Roman" w:eastAsia="Calibri" w:hAnsi="Times New Roman" w:cs="Times New Roman"/>
          <w:iCs/>
          <w:sz w:val="24"/>
          <w:szCs w:val="24"/>
        </w:rPr>
        <w:t xml:space="preserve"> pollutants into</w:t>
      </w:r>
      <w:r w:rsidR="00F5302D">
        <w:rPr>
          <w:rFonts w:ascii="Times New Roman" w:eastAsia="Calibri" w:hAnsi="Times New Roman" w:cs="Times New Roman"/>
          <w:iCs/>
          <w:sz w:val="24"/>
          <w:szCs w:val="24"/>
        </w:rPr>
        <w:t xml:space="preserve"> </w:t>
      </w:r>
      <w:r w:rsidRPr="00607498">
        <w:rPr>
          <w:rFonts w:ascii="Times New Roman" w:eastAsia="Calibri" w:hAnsi="Times New Roman" w:cs="Times New Roman"/>
          <w:iCs/>
          <w:sz w:val="24"/>
          <w:szCs w:val="24"/>
        </w:rPr>
        <w:t xml:space="preserve">surface water systems. </w:t>
      </w:r>
      <w:r w:rsidR="002F57C8">
        <w:rPr>
          <w:rFonts w:ascii="Times New Roman" w:eastAsia="Calibri" w:hAnsi="Times New Roman" w:cs="Times New Roman"/>
          <w:iCs/>
          <w:sz w:val="24"/>
          <w:szCs w:val="24"/>
        </w:rPr>
        <w:t>In</w:t>
      </w:r>
      <w:r w:rsidRPr="00607498">
        <w:rPr>
          <w:rFonts w:ascii="Times New Roman" w:eastAsia="Calibri" w:hAnsi="Times New Roman" w:cs="Times New Roman"/>
          <w:iCs/>
          <w:sz w:val="24"/>
          <w:szCs w:val="24"/>
        </w:rPr>
        <w:t xml:space="preserve"> Eswatini</w:t>
      </w:r>
      <w:r w:rsidR="002F57C8">
        <w:rPr>
          <w:rFonts w:ascii="Times New Roman" w:eastAsia="Calibri" w:hAnsi="Times New Roman" w:cs="Times New Roman"/>
          <w:iCs/>
          <w:sz w:val="24"/>
          <w:szCs w:val="24"/>
        </w:rPr>
        <w:t xml:space="preserve"> </w:t>
      </w:r>
      <w:r w:rsidR="00C6616C">
        <w:rPr>
          <w:rFonts w:ascii="Times New Roman" w:eastAsia="Calibri" w:hAnsi="Times New Roman" w:cs="Times New Roman"/>
          <w:iCs/>
          <w:sz w:val="24"/>
          <w:szCs w:val="24"/>
        </w:rPr>
        <w:t>a</w:t>
      </w:r>
      <w:r w:rsidR="00A24ED8">
        <w:rPr>
          <w:rFonts w:ascii="Times New Roman" w:eastAsia="Calibri" w:hAnsi="Times New Roman" w:cs="Times New Roman"/>
          <w:iCs/>
          <w:sz w:val="24"/>
          <w:szCs w:val="24"/>
        </w:rPr>
        <w:t>pproximately seven</w:t>
      </w:r>
      <w:r w:rsidRPr="00607498">
        <w:rPr>
          <w:rFonts w:ascii="Times New Roman" w:eastAsia="Calibri" w:hAnsi="Times New Roman" w:cs="Times New Roman"/>
          <w:iCs/>
          <w:sz w:val="24"/>
          <w:szCs w:val="24"/>
        </w:rPr>
        <w:t xml:space="preserve"> percent </w:t>
      </w:r>
      <w:r w:rsidR="002F57C8">
        <w:rPr>
          <w:rFonts w:ascii="Times New Roman" w:eastAsia="Calibri" w:hAnsi="Times New Roman" w:cs="Times New Roman"/>
          <w:iCs/>
          <w:sz w:val="24"/>
          <w:szCs w:val="24"/>
        </w:rPr>
        <w:t xml:space="preserve">of the population </w:t>
      </w:r>
      <w:r w:rsidRPr="00607498">
        <w:rPr>
          <w:rFonts w:ascii="Times New Roman" w:eastAsia="Calibri" w:hAnsi="Times New Roman" w:cs="Times New Roman"/>
          <w:iCs/>
          <w:sz w:val="24"/>
          <w:szCs w:val="24"/>
        </w:rPr>
        <w:t>ha</w:t>
      </w:r>
      <w:r w:rsidR="00F5302D">
        <w:rPr>
          <w:rFonts w:ascii="Times New Roman" w:eastAsia="Calibri" w:hAnsi="Times New Roman" w:cs="Times New Roman"/>
          <w:iCs/>
          <w:sz w:val="24"/>
          <w:szCs w:val="24"/>
        </w:rPr>
        <w:t>ve</w:t>
      </w:r>
      <w:r w:rsidRPr="00607498">
        <w:rPr>
          <w:rFonts w:ascii="Times New Roman" w:eastAsia="Calibri" w:hAnsi="Times New Roman" w:cs="Times New Roman"/>
          <w:iCs/>
          <w:sz w:val="24"/>
          <w:szCs w:val="24"/>
        </w:rPr>
        <w:t xml:space="preserve"> no access to sanitation</w:t>
      </w:r>
      <w:r w:rsidR="002F57C8">
        <w:rPr>
          <w:rFonts w:ascii="Times New Roman" w:eastAsia="Calibri" w:hAnsi="Times New Roman" w:cs="Times New Roman"/>
          <w:iCs/>
          <w:sz w:val="24"/>
          <w:szCs w:val="24"/>
        </w:rPr>
        <w:t xml:space="preserve"> services</w:t>
      </w:r>
      <w:r w:rsidR="00DF5307">
        <w:rPr>
          <w:rFonts w:ascii="Times New Roman" w:eastAsia="Calibri" w:hAnsi="Times New Roman" w:cs="Times New Roman"/>
          <w:iCs/>
          <w:sz w:val="24"/>
          <w:szCs w:val="24"/>
        </w:rPr>
        <w:t xml:space="preserve"> </w:t>
      </w:r>
      <w:r w:rsidR="009C1F80">
        <w:rPr>
          <w:rFonts w:ascii="Times New Roman" w:eastAsia="Calibri" w:hAnsi="Times New Roman" w:cs="Times New Roman"/>
          <w:iCs/>
          <w:sz w:val="24"/>
          <w:szCs w:val="24"/>
        </w:rPr>
        <w:t>(</w:t>
      </w:r>
      <w:r w:rsidR="00DF5307">
        <w:rPr>
          <w:rFonts w:ascii="Times New Roman" w:eastAsia="Calibri" w:hAnsi="Times New Roman" w:cs="Times New Roman"/>
          <w:iCs/>
          <w:sz w:val="24"/>
          <w:szCs w:val="24"/>
        </w:rPr>
        <w:t>the Lubombo region had the highest run</w:t>
      </w:r>
      <w:r w:rsidR="001F722E">
        <w:rPr>
          <w:rFonts w:ascii="Times New Roman" w:eastAsia="Calibri" w:hAnsi="Times New Roman" w:cs="Times New Roman"/>
          <w:iCs/>
          <w:sz w:val="24"/>
          <w:szCs w:val="24"/>
        </w:rPr>
        <w:t>off percentage</w:t>
      </w:r>
      <w:r w:rsidR="004F7706">
        <w:rPr>
          <w:rFonts w:ascii="Times New Roman" w:eastAsia="Calibri" w:hAnsi="Times New Roman" w:cs="Times New Roman"/>
          <w:iCs/>
          <w:sz w:val="24"/>
          <w:szCs w:val="24"/>
        </w:rPr>
        <w:t>)</w:t>
      </w:r>
      <w:r w:rsidRPr="00607498">
        <w:rPr>
          <w:rFonts w:ascii="Times New Roman" w:eastAsia="Calibri" w:hAnsi="Times New Roman" w:cs="Times New Roman"/>
          <w:iCs/>
          <w:sz w:val="24"/>
          <w:szCs w:val="24"/>
        </w:rPr>
        <w:t xml:space="preserve">, </w:t>
      </w:r>
      <w:r w:rsidR="002F57C8">
        <w:rPr>
          <w:rFonts w:ascii="Times New Roman" w:eastAsia="Calibri" w:hAnsi="Times New Roman" w:cs="Times New Roman"/>
          <w:iCs/>
          <w:sz w:val="24"/>
          <w:szCs w:val="24"/>
        </w:rPr>
        <w:t>and therefore,</w:t>
      </w:r>
      <w:r w:rsidR="00F5302D" w:rsidRPr="00607498">
        <w:rPr>
          <w:rFonts w:ascii="Times New Roman" w:eastAsia="Calibri" w:hAnsi="Times New Roman" w:cs="Times New Roman"/>
          <w:iCs/>
          <w:sz w:val="24"/>
          <w:szCs w:val="24"/>
        </w:rPr>
        <w:t xml:space="preserve"> </w:t>
      </w:r>
      <w:r w:rsidR="00E05BA2">
        <w:rPr>
          <w:rFonts w:ascii="Times New Roman" w:eastAsia="Calibri" w:hAnsi="Times New Roman" w:cs="Times New Roman"/>
          <w:iCs/>
          <w:sz w:val="24"/>
          <w:szCs w:val="24"/>
        </w:rPr>
        <w:t xml:space="preserve">ARVs are </w:t>
      </w:r>
      <w:r w:rsidR="002F57C8">
        <w:rPr>
          <w:rFonts w:ascii="Times New Roman" w:eastAsia="Calibri" w:hAnsi="Times New Roman" w:cs="Times New Roman"/>
          <w:iCs/>
          <w:sz w:val="24"/>
          <w:szCs w:val="24"/>
        </w:rPr>
        <w:t xml:space="preserve">released </w:t>
      </w:r>
      <w:r w:rsidR="00E05BA2">
        <w:rPr>
          <w:rFonts w:ascii="Times New Roman" w:eastAsia="Calibri" w:hAnsi="Times New Roman" w:cs="Times New Roman"/>
          <w:iCs/>
          <w:sz w:val="24"/>
          <w:szCs w:val="24"/>
        </w:rPr>
        <w:t xml:space="preserve">in </w:t>
      </w:r>
      <w:r w:rsidRPr="00607498">
        <w:rPr>
          <w:rFonts w:ascii="Times New Roman" w:eastAsia="Calibri" w:hAnsi="Times New Roman" w:cs="Times New Roman"/>
          <w:iCs/>
          <w:sz w:val="24"/>
          <w:szCs w:val="24"/>
        </w:rPr>
        <w:t>runoff into surface waters.</w:t>
      </w:r>
      <w:r w:rsidR="002F57C8">
        <w:rPr>
          <w:rFonts w:ascii="Times New Roman" w:eastAsia="Calibri" w:hAnsi="Times New Roman" w:cs="Times New Roman"/>
          <w:iCs/>
          <w:sz w:val="24"/>
          <w:szCs w:val="24"/>
        </w:rPr>
        <w:t xml:space="preserve"> The</w:t>
      </w:r>
      <w:r w:rsidRPr="00607498">
        <w:rPr>
          <w:rFonts w:ascii="Times New Roman" w:eastAsia="Calibri" w:hAnsi="Times New Roman" w:cs="Times New Roman"/>
          <w:iCs/>
          <w:sz w:val="24"/>
          <w:szCs w:val="24"/>
        </w:rPr>
        <w:t xml:space="preserve"> pollutants removed </w:t>
      </w:r>
      <w:r w:rsidR="008540A2">
        <w:rPr>
          <w:rFonts w:ascii="Times New Roman" w:eastAsia="Calibri" w:hAnsi="Times New Roman" w:cs="Times New Roman"/>
          <w:iCs/>
          <w:sz w:val="24"/>
          <w:szCs w:val="24"/>
        </w:rPr>
        <w:t>during the</w:t>
      </w:r>
      <w:r w:rsidRPr="00607498">
        <w:rPr>
          <w:rFonts w:ascii="Times New Roman" w:eastAsia="Calibri" w:hAnsi="Times New Roman" w:cs="Times New Roman"/>
          <w:iCs/>
          <w:sz w:val="24"/>
          <w:szCs w:val="24"/>
        </w:rPr>
        <w:t xml:space="preserve"> WWTP</w:t>
      </w:r>
      <w:r w:rsidR="008540A2">
        <w:rPr>
          <w:rFonts w:ascii="Times New Roman" w:eastAsia="Calibri" w:hAnsi="Times New Roman" w:cs="Times New Roman"/>
          <w:iCs/>
          <w:sz w:val="24"/>
          <w:szCs w:val="24"/>
        </w:rPr>
        <w:t>s</w:t>
      </w:r>
      <w:r w:rsidRPr="00607498">
        <w:rPr>
          <w:rFonts w:ascii="Times New Roman" w:eastAsia="Calibri" w:hAnsi="Times New Roman" w:cs="Times New Roman"/>
          <w:iCs/>
          <w:sz w:val="24"/>
          <w:szCs w:val="24"/>
        </w:rPr>
        <w:t xml:space="preserve"> </w:t>
      </w:r>
      <w:r w:rsidR="008540A2">
        <w:rPr>
          <w:rFonts w:ascii="Times New Roman" w:eastAsia="Calibri" w:hAnsi="Times New Roman" w:cs="Times New Roman"/>
          <w:iCs/>
          <w:sz w:val="24"/>
          <w:szCs w:val="24"/>
        </w:rPr>
        <w:t>are then</w:t>
      </w:r>
      <w:r w:rsidRPr="00607498">
        <w:rPr>
          <w:rFonts w:ascii="Times New Roman" w:eastAsia="Calibri" w:hAnsi="Times New Roman" w:cs="Times New Roman"/>
          <w:iCs/>
          <w:sz w:val="24"/>
          <w:szCs w:val="24"/>
        </w:rPr>
        <w:t xml:space="preserve"> accumulated onto sludge </w:t>
      </w:r>
      <w:r w:rsidRPr="00C94C22">
        <w:rPr>
          <w:rFonts w:ascii="Times New Roman" w:eastAsia="Calibri" w:hAnsi="Times New Roman" w:cs="Times New Roman"/>
          <w:iCs/>
          <w:sz w:val="24"/>
          <w:szCs w:val="24"/>
        </w:rPr>
        <w:fldChar w:fldCharType="begin"/>
      </w:r>
      <w:r w:rsidR="004F0B41">
        <w:rPr>
          <w:rFonts w:ascii="Times New Roman" w:eastAsia="Calibri" w:hAnsi="Times New Roman" w:cs="Times New Roman"/>
          <w:iCs/>
          <w:sz w:val="24"/>
          <w:szCs w:val="24"/>
        </w:rPr>
        <w:instrText xml:space="preserve"> ADDIN ZOTERO_ITEM CSL_CITATION {"citationID":"a1op6ghi7fn","properties":{"formattedCitation":"[58\\uc0\\u8211{}60]","plainCitation":"[58–60]","noteIndex":0},"citationItems":[{"id":"bvZVep35/OL2u8mnc","uris":["http://zotero.org/users/local/3FsyJZw4/items/ZCQF4GD8"],"itemData":{"id":265,"type":"article-journal","abstract":"Population growth and unpredictable climate changes will pose high demands on water resources in the future. Even at present, surface water is certainly not enough to cope with the water requirement for agricultural, industrial, recreational and drinking purposes. In this context, the usage of ground water has become essential, therefore, their quality and quantity has to be carefully managed. Regarding quantity, artiﬁcial recharge can guarantee a sustainable level of ground water, whilst the strict quality control of the waters intended for recharge will minimize contamination of both the ground water and aquifer area. However, all water resources in the planet are threatened by multiple sources of contamination coming from the extended use of chemicals worldwide. In this respect, the environmental occurrence of organic micropollutants such as pesticides, pharmaceuticals, industrial chemicals and their metabolites has experienced fast growing interest.","container-title":"Chemosphere","DOI":"10.1016/j.chemosphere.2008.02.031","ISSN":"00456535","issue":"3","journalAbbreviation":"Chemosphere","language":"en","page":"333-342","source":"DOI.org (Crossref)","title":"Trace organic chemicals contamination in ground water recharge","volume":"72","author":[{"family":"Díaz-Cruz","given":"M. Silvia"},{"family":"Barceló","given":"Damià"}],"issued":{"date-parts":[["2008",6]]}}},{"id":"bvZVep35/KafIBGAt","uris":["http://zotero.org/users/local/3FsyJZw4/items/664NW9L2"],"itemData":{"id":208,"type":"article-journal","container-title":"Chemosphere","DOI":"10.1016/S0045-6535(97)00354-8","ISSN":"00456535","issue":"2","journalAbbreviation":"Chemosphere","language":"en","page":"357-393","source":"DOI.org (Crossref)","title":"Occurrence, fate and effects of pharmaceutical substances in the environment- A review","volume":"36","author":[{"family":"Halling-Sørensen","given":"B."},{"family":"Nors Nielsen","given":"S."},{"family":"Lanzky","given":"P.F."},{"family":"Ingerslev","given":"F."},{"family":"Holten Lützhøft","given":"H.C."},{"family":"Jørgensen","given":"S.E."}],"issued":{"date-parts":[["1998",1]]}}},{"id":"bvZVep35/faaCgMLV","uris":["http://zotero.org/users/local/3FsyJZw4/items/UARNX3SC"],"itemData":{"id":51,"type":"article-journal","abstract":"In this review paper, the milestones and challenges that have been achieved and experienced by African Environmental Scientists regarding the assessment of water pollution caused by the presence of pharmaceutical compounds in water bodies are highlighted. The identiﬁcation and quantiﬁcation of pharmaceuticals in the African water bodies is important to the general public at large due to the lack of information. The consumption of pharmaceuticals to promote human health is usually followed by excretion of these drugs via urine or fecal matter due to their slight transformation in the human metabolism. Therefore, large amounts of pharmaceuticals are being discharged continuously from wastewater treatment plants into African rivers due to inefﬁciency of employed sewage treatment processes. Large portions of African communities do not even have proper sanitation systems which results in direct contamination of water resources with human waste that contains pharmaceutical constituents among other pollutants. Therefore, this article provides the overview of the recent studies published, mostly from 2012 to 2016, that have focused on the occurrence of different classes of pharmaceuticals in African aqueous systems. Also, the current analytical methods that are being used in Africa for pharmaceutical quantiﬁcation in environmental waters are highlighted. African Scientists have started to investigate the materials and remediation processes for the elimination of pharmaceuticals from water.","container-title":"Journal of Environmental Management","DOI":"10.1016/j.jenvman.2017.02.022","ISSN":"03014797","journalAbbreviation":"Journal of Environmental Management","language":"en","page":"211-220","source":"DOI.org (Crossref)","title":"Status of pharmaceuticals in African water bodies: Occurrence, removal and analytical methods","title-short":"Status of pharmaceuticals in African water bodies","volume":"193","author":[{"family":"Madikizela","given":"Lawrence Mzukisi"},{"family":"Tavengwa","given":"Nikita Tawanda"},{"family":"Chimuka","given":"Luke"}],"issued":{"date-parts":[["2017",5]]}}}],"schema":"https://github.com/citation-style-language/schema/raw/master/csl-citation.json"} </w:instrText>
      </w:r>
      <w:r w:rsidRPr="00C94C22">
        <w:rPr>
          <w:rFonts w:ascii="Times New Roman" w:eastAsia="Calibri" w:hAnsi="Times New Roman" w:cs="Times New Roman"/>
          <w:iCs/>
          <w:sz w:val="24"/>
          <w:szCs w:val="24"/>
        </w:rPr>
        <w:fldChar w:fldCharType="separate"/>
      </w:r>
      <w:r w:rsidR="00B954B1" w:rsidRPr="00B954B1">
        <w:rPr>
          <w:rFonts w:ascii="Times New Roman" w:hAnsi="Times New Roman" w:cs="Times New Roman"/>
          <w:sz w:val="24"/>
          <w:szCs w:val="24"/>
        </w:rPr>
        <w:t>[58–60]</w:t>
      </w:r>
      <w:r w:rsidRPr="00C94C22">
        <w:rPr>
          <w:rFonts w:ascii="Times New Roman" w:eastAsia="Calibri" w:hAnsi="Times New Roman" w:cs="Times New Roman"/>
          <w:iCs/>
          <w:sz w:val="24"/>
          <w:szCs w:val="24"/>
        </w:rPr>
        <w:fldChar w:fldCharType="end"/>
      </w:r>
      <w:r w:rsidRPr="00C94C22">
        <w:rPr>
          <w:rFonts w:ascii="Times New Roman" w:eastAsia="Calibri" w:hAnsi="Times New Roman" w:cs="Times New Roman"/>
          <w:iCs/>
          <w:sz w:val="24"/>
          <w:szCs w:val="24"/>
        </w:rPr>
        <w:t>.</w:t>
      </w:r>
      <w:r w:rsidRPr="00607498">
        <w:rPr>
          <w:rFonts w:ascii="Times New Roman" w:eastAsia="Calibri" w:hAnsi="Times New Roman" w:cs="Times New Roman"/>
          <w:iCs/>
          <w:sz w:val="24"/>
          <w:szCs w:val="24"/>
        </w:rPr>
        <w:t xml:space="preserve"> In most SSA countries wastewater receives minimal treatment </w:t>
      </w:r>
      <w:r w:rsidRPr="00607498">
        <w:rPr>
          <w:rFonts w:ascii="Times New Roman" w:eastAsia="Calibri" w:hAnsi="Times New Roman" w:cs="Times New Roman"/>
          <w:iCs/>
          <w:sz w:val="24"/>
          <w:szCs w:val="24"/>
        </w:rPr>
        <w:fldChar w:fldCharType="begin"/>
      </w:r>
      <w:r w:rsidR="004F0B41">
        <w:rPr>
          <w:rFonts w:ascii="Times New Roman" w:eastAsia="Calibri" w:hAnsi="Times New Roman" w:cs="Times New Roman"/>
          <w:iCs/>
          <w:sz w:val="24"/>
          <w:szCs w:val="24"/>
        </w:rPr>
        <w:instrText xml:space="preserve"> ADDIN ZOTERO_ITEM CSL_CITATION {"citationID":"BQ5RYGoS","properties":{"formattedCitation":"[52]","plainCitation":"[52]","noteIndex":0},"citationItems":[{"id":"bvZVep35/C1u8628v","uris":["http://zotero.org/users/local/3FsyJZw4/items/I3QUV5LQ"],"itemData":{"id":818,"type":"article-journal","abstract":"Irrigation with wastewater supports agricultural production and the livelihoods of millions of smallholder farmers in many parts of the world. Considering the importance of better wastewater management at the local and national levels, there is a need for updated national data on wastewater generation, treatment, and use, which would also assist in regional and global wastewater assessments. While searching data and literature in published or electronic forms for 181 countries, we find that only 55 countries have data available on all three aspects of wastewater – generation, treatment, and use. The number of countries with one or two aspects of wastewater generation, treatment, and use is 69, while there is no information available from 57 countries. Of the available information, only 37% of the data could be categorized as recent (reported during 2008–2012). The available data suggest that high-income countries on average treat 70% of the generated wastewater, followed by upper-middle-income countries (38%), lower-middle-income countries (28%), and low-income countries, where only 8% of the wastewater generated is treated. The availability of current information on wastewater generation, treatment, and use is crucially important for policy makers, researchers, and practitioners, as well as public institutions, to develop national and local action plans aiming at safe and productive use of wastewater in agriculture, aquaculture, and agroforestry systems. The country level information aggregated at the regional and global levels would help in identifying the gaps in pertinent data availability and assessing the potential of wastewater in food, feed, and fish production at different scales.","container-title":"Agricultural Water Management","DOI":"10.1016/j.agwat.2013.08.007","ISSN":"0378-3774","journalAbbreviation":"Agricultural Water Management","language":"en","page":"1-13","source":"ScienceDirect","title":"Global, regional, and country level need for data on wastewater generation, treatment, and use","volume":"130","author":[{"family":"Sato","given":"Toshio"},{"family":"Qadir","given":"Manzoor"},{"family":"Yamamoto","given":"Sadahiro"},{"family":"Endo","given":"Tsuneyoshi"},{"family":"Zahoor","given":"Ahmad"}],"issued":{"date-parts":[["2013",12,1]]}}}],"schema":"https://github.com/citation-style-language/schema/raw/master/csl-citation.json"} </w:instrText>
      </w:r>
      <w:r w:rsidRPr="00607498">
        <w:rPr>
          <w:rFonts w:ascii="Times New Roman" w:eastAsia="Calibri" w:hAnsi="Times New Roman" w:cs="Times New Roman"/>
          <w:iCs/>
          <w:sz w:val="24"/>
          <w:szCs w:val="24"/>
        </w:rPr>
        <w:fldChar w:fldCharType="separate"/>
      </w:r>
      <w:r w:rsidR="00B954B1" w:rsidRPr="00B954B1">
        <w:rPr>
          <w:rFonts w:ascii="Times New Roman" w:hAnsi="Times New Roman" w:cs="Times New Roman"/>
          <w:sz w:val="24"/>
        </w:rPr>
        <w:t>[52]</w:t>
      </w:r>
      <w:r w:rsidRPr="00607498">
        <w:rPr>
          <w:rFonts w:ascii="Times New Roman" w:eastAsia="Calibri" w:hAnsi="Times New Roman" w:cs="Times New Roman"/>
          <w:iCs/>
          <w:sz w:val="24"/>
          <w:szCs w:val="24"/>
        </w:rPr>
        <w:fldChar w:fldCharType="end"/>
      </w:r>
      <w:r w:rsidRPr="00607498">
        <w:rPr>
          <w:rFonts w:ascii="Times New Roman" w:eastAsia="Calibri" w:hAnsi="Times New Roman" w:cs="Times New Roman"/>
          <w:iCs/>
          <w:sz w:val="24"/>
          <w:szCs w:val="24"/>
        </w:rPr>
        <w:t xml:space="preserve">, and the </w:t>
      </w:r>
      <w:r w:rsidR="00093E9B">
        <w:rPr>
          <w:rFonts w:ascii="Times New Roman" w:eastAsia="Calibri" w:hAnsi="Times New Roman" w:cs="Times New Roman"/>
          <w:iCs/>
          <w:sz w:val="24"/>
          <w:szCs w:val="24"/>
        </w:rPr>
        <w:t xml:space="preserve">generated sludge are </w:t>
      </w:r>
      <w:r w:rsidRPr="00607498">
        <w:rPr>
          <w:rFonts w:ascii="Times New Roman" w:eastAsia="Calibri" w:hAnsi="Times New Roman" w:cs="Times New Roman"/>
          <w:iCs/>
          <w:sz w:val="24"/>
          <w:szCs w:val="24"/>
        </w:rPr>
        <w:t>poor</w:t>
      </w:r>
      <w:r w:rsidR="00093E9B">
        <w:rPr>
          <w:rFonts w:ascii="Times New Roman" w:eastAsia="Calibri" w:hAnsi="Times New Roman" w:cs="Times New Roman"/>
          <w:iCs/>
          <w:sz w:val="24"/>
          <w:szCs w:val="24"/>
        </w:rPr>
        <w:t>ly</w:t>
      </w:r>
      <w:r w:rsidRPr="00607498">
        <w:rPr>
          <w:rFonts w:ascii="Times New Roman" w:eastAsia="Calibri" w:hAnsi="Times New Roman" w:cs="Times New Roman"/>
          <w:iCs/>
          <w:sz w:val="24"/>
          <w:szCs w:val="24"/>
        </w:rPr>
        <w:t xml:space="preserve"> manage</w:t>
      </w:r>
      <w:r w:rsidR="00093E9B">
        <w:rPr>
          <w:rFonts w:ascii="Times New Roman" w:eastAsia="Calibri" w:hAnsi="Times New Roman" w:cs="Times New Roman"/>
          <w:iCs/>
          <w:sz w:val="24"/>
          <w:szCs w:val="24"/>
        </w:rPr>
        <w:t>d with certain portion</w:t>
      </w:r>
      <w:r w:rsidR="00E05BA2">
        <w:rPr>
          <w:rFonts w:ascii="Times New Roman" w:eastAsia="Calibri" w:hAnsi="Times New Roman" w:cs="Times New Roman"/>
          <w:iCs/>
          <w:sz w:val="24"/>
          <w:szCs w:val="24"/>
        </w:rPr>
        <w:t>s</w:t>
      </w:r>
      <w:r w:rsidR="00093E9B">
        <w:rPr>
          <w:rFonts w:ascii="Times New Roman" w:eastAsia="Calibri" w:hAnsi="Times New Roman" w:cs="Times New Roman"/>
          <w:iCs/>
          <w:sz w:val="24"/>
          <w:szCs w:val="24"/>
        </w:rPr>
        <w:t xml:space="preserve"> end</w:t>
      </w:r>
      <w:r w:rsidR="00E05BA2">
        <w:rPr>
          <w:rFonts w:ascii="Times New Roman" w:eastAsia="Calibri" w:hAnsi="Times New Roman" w:cs="Times New Roman"/>
          <w:iCs/>
          <w:sz w:val="24"/>
          <w:szCs w:val="24"/>
        </w:rPr>
        <w:t>ing up in</w:t>
      </w:r>
      <w:r w:rsidR="00093E9B">
        <w:rPr>
          <w:rFonts w:ascii="Times New Roman" w:eastAsia="Calibri" w:hAnsi="Times New Roman" w:cs="Times New Roman"/>
          <w:iCs/>
          <w:sz w:val="24"/>
          <w:szCs w:val="24"/>
        </w:rPr>
        <w:t xml:space="preserve"> </w:t>
      </w:r>
      <w:r w:rsidRPr="00607498">
        <w:rPr>
          <w:rFonts w:ascii="Times New Roman" w:eastAsia="Calibri" w:hAnsi="Times New Roman" w:cs="Times New Roman"/>
          <w:iCs/>
          <w:sz w:val="24"/>
          <w:szCs w:val="24"/>
        </w:rPr>
        <w:t>surface water</w:t>
      </w:r>
      <w:r w:rsidR="00093E9B">
        <w:rPr>
          <w:rFonts w:ascii="Times New Roman" w:eastAsia="Calibri" w:hAnsi="Times New Roman" w:cs="Times New Roman"/>
          <w:iCs/>
          <w:sz w:val="24"/>
          <w:szCs w:val="24"/>
        </w:rPr>
        <w:t>s</w:t>
      </w:r>
      <w:r w:rsidRPr="00607498">
        <w:rPr>
          <w:rFonts w:ascii="Times New Roman" w:eastAsia="Calibri" w:hAnsi="Times New Roman" w:cs="Times New Roman"/>
          <w:iCs/>
          <w:sz w:val="24"/>
          <w:szCs w:val="24"/>
        </w:rPr>
        <w:t xml:space="preserve">. </w:t>
      </w:r>
      <w:r w:rsidR="00CB0A1A">
        <w:rPr>
          <w:rFonts w:ascii="Times New Roman" w:eastAsia="Calibri" w:hAnsi="Times New Roman" w:cs="Times New Roman"/>
          <w:iCs/>
          <w:sz w:val="24"/>
          <w:szCs w:val="24"/>
        </w:rPr>
        <w:t>In</w:t>
      </w:r>
      <w:r w:rsidRPr="00607498">
        <w:rPr>
          <w:rFonts w:ascii="Times New Roman" w:eastAsia="Calibri" w:hAnsi="Times New Roman" w:cs="Times New Roman"/>
          <w:iCs/>
          <w:sz w:val="24"/>
          <w:szCs w:val="24"/>
        </w:rPr>
        <w:t xml:space="preserve"> </w:t>
      </w:r>
      <w:r w:rsidRPr="00607498">
        <w:rPr>
          <w:rFonts w:ascii="Times New Roman" w:eastAsia="Calibri" w:hAnsi="Times New Roman" w:cs="Times New Roman"/>
          <w:iCs/>
          <w:sz w:val="24"/>
          <w:szCs w:val="24"/>
        </w:rPr>
        <w:lastRenderedPageBreak/>
        <w:t>Eswatini</w:t>
      </w:r>
      <w:r w:rsidR="00CB0A1A">
        <w:rPr>
          <w:rFonts w:ascii="Times New Roman" w:eastAsia="Calibri" w:hAnsi="Times New Roman" w:cs="Times New Roman"/>
          <w:iCs/>
          <w:sz w:val="24"/>
          <w:szCs w:val="24"/>
        </w:rPr>
        <w:t>,</w:t>
      </w:r>
      <w:r w:rsidRPr="00607498">
        <w:rPr>
          <w:rFonts w:ascii="Times New Roman" w:eastAsia="Calibri" w:hAnsi="Times New Roman" w:cs="Times New Roman"/>
          <w:iCs/>
          <w:sz w:val="24"/>
          <w:szCs w:val="24"/>
        </w:rPr>
        <w:t xml:space="preserve"> sludge is stored on sludge drying beds </w:t>
      </w:r>
      <w:r w:rsidRPr="00607498">
        <w:rPr>
          <w:rFonts w:ascii="Times New Roman" w:eastAsia="Calibri" w:hAnsi="Times New Roman" w:cs="Times New Roman"/>
          <w:iCs/>
          <w:sz w:val="24"/>
          <w:szCs w:val="24"/>
        </w:rPr>
        <w:fldChar w:fldCharType="begin"/>
      </w:r>
      <w:r w:rsidR="004F0B41">
        <w:rPr>
          <w:rFonts w:ascii="Times New Roman" w:eastAsia="Calibri" w:hAnsi="Times New Roman" w:cs="Times New Roman"/>
          <w:iCs/>
          <w:sz w:val="24"/>
          <w:szCs w:val="24"/>
        </w:rPr>
        <w:instrText xml:space="preserve"> ADDIN ZOTERO_ITEM CSL_CITATION {"citationID":"U2stTzSC","properties":{"formattedCitation":"[51]","plainCitation":"[51]","noteIndex":0},"citationItems":[{"id":"bvZVep35/EaCqOR4Y","uris":["http://zotero.org/users/local/3FsyJZw4/items/SRVI9UWP"],"itemData":{"id":824,"type":"article-journal","abstract":"Sewage sludge generated from wastewater treatment plants are being merited greater attention in light of their potential for improving soil properties and for providing important nutrient and trace element supplements that are essential for plant growth. Because of the differences in sludge characteristics among sludges that undergo different levels of treatment as well as the extensive and variable nature of pollutant inputs to wastewater, the fertilizer potential and pollutant risk of sewage sludge intended for agricultural application has to be specifically evaluated for each sludge. Sewage sludge generated from seven wastewater treatment plants in Swaziland were analysed for a range of physico-chemical characteristics including organic matter, nutrients, cation exchange capacity, pH and trace elements. Despite the differences in sludge processing and sludge storage ages, the sludge samples generally show high levels of organic matter, nutrients and trace elements needed for plant growth. The potential risk of heavy metal toxicity was evaluated by comparing the levels of heavy metals in the sludge samples with widely quoted and well known regulatory limits of a number of countries and the levels were found to be within acceptable risk level with respect to agricultural application. The research results indicate a positive outcome for the wastewater treatment plants in Swaziland that currently keep large piles of unused dried sludge within their premises.","container-title":"Resources and Environment","DOI":"10.5923/j.re.20140404.02","journalAbbreviation":"Resources and Environment","page":"190-199","source":"ResearchGate","title":"Characterization of Sewage Sludge Generated from Wastewater Treatment Plants in Swaziland in Relation to Agricultural Uses","volume":"4","author":[{"family":"Tiruneh","given":"Ababu Teklemariam"},{"family":"Mtshali","given":"Joseph"},{"family":"Fadiran","given":"Amos"}],"issued":{"date-parts":[["2014",7,18]]}}}],"schema":"https://github.com/citation-style-language/schema/raw/master/csl-citation.json"} </w:instrText>
      </w:r>
      <w:r w:rsidRPr="00607498">
        <w:rPr>
          <w:rFonts w:ascii="Times New Roman" w:eastAsia="Calibri" w:hAnsi="Times New Roman" w:cs="Times New Roman"/>
          <w:iCs/>
          <w:sz w:val="24"/>
          <w:szCs w:val="24"/>
        </w:rPr>
        <w:fldChar w:fldCharType="separate"/>
      </w:r>
      <w:r w:rsidR="00B954B1" w:rsidRPr="00B954B1">
        <w:rPr>
          <w:rFonts w:ascii="Times New Roman" w:hAnsi="Times New Roman" w:cs="Times New Roman"/>
          <w:sz w:val="24"/>
        </w:rPr>
        <w:t>[51]</w:t>
      </w:r>
      <w:r w:rsidRPr="00607498">
        <w:rPr>
          <w:rFonts w:ascii="Times New Roman" w:eastAsia="Calibri" w:hAnsi="Times New Roman" w:cs="Times New Roman"/>
          <w:iCs/>
          <w:sz w:val="24"/>
          <w:szCs w:val="24"/>
        </w:rPr>
        <w:fldChar w:fldCharType="end"/>
      </w:r>
      <w:r w:rsidR="00611668">
        <w:rPr>
          <w:rFonts w:ascii="Times New Roman" w:eastAsia="Calibri" w:hAnsi="Times New Roman" w:cs="Times New Roman"/>
          <w:iCs/>
          <w:sz w:val="24"/>
          <w:szCs w:val="24"/>
        </w:rPr>
        <w:t xml:space="preserve">, </w:t>
      </w:r>
      <w:r w:rsidR="008B56F0">
        <w:rPr>
          <w:rFonts w:ascii="Times New Roman" w:eastAsia="Calibri" w:hAnsi="Times New Roman" w:cs="Times New Roman"/>
          <w:iCs/>
          <w:sz w:val="24"/>
          <w:szCs w:val="24"/>
        </w:rPr>
        <w:t xml:space="preserve">and </w:t>
      </w:r>
      <w:r w:rsidR="00611668">
        <w:rPr>
          <w:rFonts w:ascii="Times New Roman" w:eastAsia="Calibri" w:hAnsi="Times New Roman" w:cs="Times New Roman"/>
          <w:iCs/>
          <w:sz w:val="24"/>
          <w:szCs w:val="24"/>
        </w:rPr>
        <w:t>none used for agricultural purposes</w:t>
      </w:r>
      <w:r w:rsidR="000C621A">
        <w:rPr>
          <w:rFonts w:ascii="Times New Roman" w:eastAsia="Calibri" w:hAnsi="Times New Roman" w:cs="Times New Roman"/>
          <w:iCs/>
          <w:sz w:val="24"/>
          <w:szCs w:val="24"/>
        </w:rPr>
        <w:t>, hence the reason it is not accounted for in the calculations</w:t>
      </w:r>
      <w:r w:rsidRPr="00607498">
        <w:rPr>
          <w:rFonts w:ascii="Times New Roman" w:eastAsia="Calibri" w:hAnsi="Times New Roman" w:cs="Times New Roman"/>
          <w:iCs/>
          <w:sz w:val="24"/>
          <w:szCs w:val="24"/>
        </w:rPr>
        <w:t xml:space="preserve">. The </w:t>
      </w:r>
      <w:r w:rsidRPr="00607498" w:rsidDel="001B6D8A">
        <w:rPr>
          <w:rFonts w:ascii="Times New Roman" w:eastAsia="Calibri" w:hAnsi="Times New Roman" w:cs="Times New Roman"/>
          <w:iCs/>
          <w:sz w:val="24"/>
          <w:szCs w:val="24"/>
        </w:rPr>
        <w:t>total</w:t>
      </w:r>
      <w:r w:rsidRPr="00607498">
        <w:rPr>
          <w:rFonts w:ascii="Times New Roman" w:eastAsia="Calibri" w:hAnsi="Times New Roman" w:cs="Times New Roman"/>
          <w:iCs/>
          <w:sz w:val="24"/>
          <w:szCs w:val="24"/>
        </w:rPr>
        <w:t xml:space="preserve"> estimated </w:t>
      </w:r>
      <w:r w:rsidRPr="00607498" w:rsidDel="004E035C">
        <w:rPr>
          <w:rFonts w:ascii="Times New Roman" w:eastAsia="Calibri" w:hAnsi="Times New Roman" w:cs="Times New Roman"/>
          <w:iCs/>
          <w:sz w:val="24"/>
          <w:szCs w:val="24"/>
        </w:rPr>
        <w:t xml:space="preserve">masses </w:t>
      </w:r>
      <w:r w:rsidRPr="00607498">
        <w:rPr>
          <w:rFonts w:ascii="Times New Roman" w:eastAsia="Calibri" w:hAnsi="Times New Roman" w:cs="Times New Roman"/>
          <w:iCs/>
          <w:sz w:val="24"/>
          <w:szCs w:val="24"/>
        </w:rPr>
        <w:t>of ARV</w:t>
      </w:r>
      <w:r w:rsidRPr="00607498">
        <w:rPr>
          <w:rFonts w:ascii="Times New Roman" w:eastAsia="Calibri" w:hAnsi="Times New Roman" w:cs="Times New Roman"/>
          <w:iCs/>
          <w:sz w:val="24"/>
          <w:szCs w:val="24"/>
          <w:vertAlign w:val="subscript"/>
        </w:rPr>
        <w:t>i</w:t>
      </w:r>
      <w:r w:rsidRPr="00607498">
        <w:rPr>
          <w:rFonts w:ascii="Times New Roman" w:eastAsia="Calibri" w:hAnsi="Times New Roman" w:cs="Times New Roman"/>
          <w:iCs/>
          <w:sz w:val="24"/>
          <w:szCs w:val="24"/>
        </w:rPr>
        <w:t xml:space="preserve"> in surface water were estimated using equation </w:t>
      </w:r>
      <w:r w:rsidR="00EB55D5">
        <w:rPr>
          <w:rFonts w:ascii="Times New Roman" w:eastAsia="Calibri" w:hAnsi="Times New Roman" w:cs="Times New Roman"/>
          <w:iCs/>
          <w:sz w:val="24"/>
          <w:szCs w:val="24"/>
        </w:rPr>
        <w:t>3</w:t>
      </w:r>
      <w:r w:rsidR="00847FF7">
        <w:rPr>
          <w:rFonts w:ascii="Times New Roman" w:eastAsia="Calibri" w:hAnsi="Times New Roman" w:cs="Times New Roman"/>
          <w:iCs/>
          <w:sz w:val="24"/>
          <w:szCs w:val="24"/>
        </w:rPr>
        <w:t>.</w:t>
      </w:r>
      <w:r w:rsidRPr="00607498">
        <w:rPr>
          <w:rFonts w:ascii="Times New Roman" w:eastAsia="Calibri" w:hAnsi="Times New Roman" w:cs="Times New Roman"/>
          <w:iCs/>
          <w:sz w:val="24"/>
          <w:szCs w:val="24"/>
        </w:rPr>
        <w:t xml:space="preserve"> </w:t>
      </w:r>
    </w:p>
    <w:p w14:paraId="529E4D89" w14:textId="6BF92687" w:rsidR="00607498" w:rsidRPr="00607498" w:rsidRDefault="004A634C" w:rsidP="00607498">
      <w:pPr>
        <w:spacing w:after="240" w:line="360" w:lineRule="auto"/>
        <w:jc w:val="both"/>
        <w:rPr>
          <w:rFonts w:ascii="Times New Roman" w:eastAsia="Times New Roman" w:hAnsi="Times New Roman" w:cs="Times New Roman"/>
          <w:sz w:val="20"/>
          <w:szCs w:val="20"/>
          <w:lang w:val="en-ZA"/>
        </w:rPr>
      </w:pPr>
      <m:oMath>
        <m:sSub>
          <m:sSubPr>
            <m:ctrlPr>
              <w:rPr>
                <w:rFonts w:ascii="Cambria Math" w:eastAsia="Calibri" w:hAnsi="Cambria Math" w:cs="Times New Roman"/>
                <w:bCs/>
                <w:i/>
                <w:iCs/>
                <w:sz w:val="20"/>
                <w:szCs w:val="20"/>
                <w:lang w:val="en-ZA"/>
              </w:rPr>
            </m:ctrlPr>
          </m:sSubPr>
          <m:e>
            <m:r>
              <w:rPr>
                <w:rFonts w:ascii="Cambria Math" w:eastAsia="Calibri" w:hAnsi="Cambria Math" w:cs="Times New Roman"/>
                <w:sz w:val="20"/>
                <w:szCs w:val="20"/>
                <w:lang w:val="en-ZA"/>
              </w:rPr>
              <m:t>M</m:t>
            </m:r>
          </m:e>
          <m:sub>
            <m:r>
              <w:rPr>
                <w:rFonts w:ascii="Cambria Math" w:eastAsia="Calibri" w:hAnsi="Cambria Math" w:cs="Times New Roman"/>
                <w:sz w:val="20"/>
                <w:szCs w:val="20"/>
                <w:lang w:val="en-ZA"/>
              </w:rPr>
              <m:t>ARVi,  sw</m:t>
            </m:r>
          </m:sub>
        </m:sSub>
        <m:r>
          <w:rPr>
            <w:rFonts w:ascii="Cambria Math" w:eastAsia="Calibri" w:hAnsi="Cambria Math" w:cs="Times New Roman"/>
            <w:sz w:val="20"/>
            <w:szCs w:val="20"/>
            <w:lang w:val="en-ZA"/>
          </w:rPr>
          <m:t xml:space="preserve"> =(</m:t>
        </m:r>
        <m:sSub>
          <m:sSubPr>
            <m:ctrlPr>
              <w:rPr>
                <w:rFonts w:ascii="Cambria Math" w:eastAsia="Calibri" w:hAnsi="Cambria Math" w:cs="Times New Roman"/>
                <w:i/>
                <w:sz w:val="20"/>
                <w:szCs w:val="20"/>
                <w:lang w:val="en-ZA"/>
              </w:rPr>
            </m:ctrlPr>
          </m:sSubPr>
          <m:e>
            <m:r>
              <w:rPr>
                <w:rFonts w:ascii="Cambria Math" w:eastAsia="Calibri" w:hAnsi="Cambria Math" w:cs="Times New Roman"/>
                <w:sz w:val="20"/>
                <w:szCs w:val="20"/>
                <w:lang w:val="en-ZA"/>
              </w:rPr>
              <m:t>M</m:t>
            </m:r>
          </m:e>
          <m:sub>
            <m:r>
              <w:rPr>
                <w:rFonts w:ascii="Cambria Math" w:eastAsia="Calibri" w:hAnsi="Cambria Math" w:cs="Times New Roman"/>
                <w:sz w:val="20"/>
                <w:szCs w:val="20"/>
                <w:lang w:val="en-ZA"/>
              </w:rPr>
              <m:t xml:space="preserve">ARVSi, rural </m:t>
            </m:r>
          </m:sub>
        </m:sSub>
        <m:r>
          <w:rPr>
            <w:rFonts w:ascii="Cambria Math" w:eastAsia="Calibri" w:hAnsi="Cambria Math" w:cs="Times New Roman"/>
            <w:sz w:val="20"/>
            <w:szCs w:val="20"/>
            <w:lang w:val="en-ZA"/>
          </w:rPr>
          <m:t xml:space="preserve"> ×%RO)+(</m:t>
        </m:r>
        <m:sSub>
          <m:sSubPr>
            <m:ctrlPr>
              <w:rPr>
                <w:rFonts w:ascii="Cambria Math" w:eastAsia="Calibri" w:hAnsi="Cambria Math" w:cs="Times New Roman"/>
                <w:bCs/>
                <w:i/>
                <w:iCs/>
                <w:sz w:val="20"/>
                <w:szCs w:val="20"/>
                <w:lang w:val="en-ZA"/>
              </w:rPr>
            </m:ctrlPr>
          </m:sSubPr>
          <m:e>
            <m:sSub>
              <m:sSubPr>
                <m:ctrlPr>
                  <w:rPr>
                    <w:rFonts w:ascii="Cambria Math" w:eastAsia="Calibri" w:hAnsi="Cambria Math" w:cs="Times New Roman"/>
                    <w:bCs/>
                    <w:i/>
                    <w:iCs/>
                    <w:sz w:val="20"/>
                    <w:szCs w:val="20"/>
                    <w:lang w:val="en-ZA"/>
                  </w:rPr>
                </m:ctrlPr>
              </m:sSubPr>
              <m:e>
                <m:r>
                  <w:rPr>
                    <w:rFonts w:ascii="Cambria Math" w:eastAsia="Calibri" w:hAnsi="Cambria Math" w:cs="Times New Roman"/>
                    <w:sz w:val="20"/>
                    <w:szCs w:val="20"/>
                    <w:lang w:val="en-ZA"/>
                  </w:rPr>
                  <m:t>M</m:t>
                </m:r>
              </m:e>
              <m:sub>
                <m:r>
                  <w:rPr>
                    <w:rFonts w:ascii="Cambria Math" w:eastAsia="Calibri" w:hAnsi="Cambria Math" w:cs="Times New Roman"/>
                    <w:sz w:val="20"/>
                    <w:szCs w:val="20"/>
                    <w:lang w:val="en-ZA"/>
                  </w:rPr>
                  <m:t>ARVi,  WWTPi</m:t>
                </m:r>
              </m:sub>
            </m:sSub>
            <m:r>
              <w:rPr>
                <w:rFonts w:ascii="Cambria Math" w:eastAsia="Calibri" w:hAnsi="Cambria Math" w:cs="Times New Roman"/>
                <w:sz w:val="20"/>
                <w:szCs w:val="20"/>
                <w:lang w:val="en-ZA"/>
              </w:rPr>
              <m:t>-M</m:t>
            </m:r>
          </m:e>
          <m:sub>
            <m:r>
              <w:rPr>
                <w:rFonts w:ascii="Cambria Math" w:eastAsia="Calibri" w:hAnsi="Cambria Math" w:cs="Times New Roman"/>
                <w:sz w:val="20"/>
                <w:szCs w:val="20"/>
                <w:lang w:val="en-ZA"/>
              </w:rPr>
              <m:t>ARVi,  WWTPe</m:t>
            </m:r>
          </m:sub>
        </m:sSub>
        <m:r>
          <w:rPr>
            <w:rFonts w:ascii="Cambria Math" w:eastAsia="Calibri" w:hAnsi="Cambria Math" w:cs="Times New Roman"/>
            <w:sz w:val="20"/>
            <w:szCs w:val="20"/>
            <w:lang w:val="en-ZA"/>
          </w:rPr>
          <m:t>)</m:t>
        </m:r>
      </m:oMath>
      <w:r w:rsidR="00607498" w:rsidRPr="00607498">
        <w:rPr>
          <w:rFonts w:ascii="Times New Roman" w:eastAsia="Times New Roman" w:hAnsi="Times New Roman" w:cs="Times New Roman"/>
          <w:sz w:val="20"/>
          <w:szCs w:val="20"/>
          <w:lang w:val="en-ZA"/>
        </w:rPr>
        <w:tab/>
      </w:r>
      <w:r w:rsidR="00607498" w:rsidRPr="00607498">
        <w:rPr>
          <w:rFonts w:ascii="Times New Roman" w:eastAsia="Times New Roman" w:hAnsi="Times New Roman" w:cs="Times New Roman"/>
          <w:sz w:val="20"/>
          <w:szCs w:val="20"/>
          <w:lang w:val="en-ZA"/>
        </w:rPr>
        <w:tab/>
      </w:r>
      <w:r w:rsidR="00607498" w:rsidRPr="00607498">
        <w:rPr>
          <w:rFonts w:ascii="Times New Roman" w:eastAsia="Times New Roman" w:hAnsi="Times New Roman" w:cs="Times New Roman"/>
          <w:sz w:val="20"/>
          <w:szCs w:val="20"/>
          <w:lang w:val="en-ZA"/>
        </w:rPr>
        <w:tab/>
      </w:r>
      <w:r w:rsidR="00607498" w:rsidRPr="00607498">
        <w:rPr>
          <w:rFonts w:ascii="Times New Roman" w:eastAsia="Times New Roman" w:hAnsi="Times New Roman" w:cs="Times New Roman"/>
          <w:sz w:val="20"/>
          <w:szCs w:val="20"/>
          <w:lang w:val="en-ZA"/>
        </w:rPr>
        <w:tab/>
      </w:r>
      <w:r w:rsidR="00607498" w:rsidRPr="00607498">
        <w:rPr>
          <w:rFonts w:ascii="Times New Roman" w:eastAsia="Times New Roman" w:hAnsi="Times New Roman" w:cs="Times New Roman"/>
          <w:sz w:val="20"/>
          <w:szCs w:val="20"/>
          <w:lang w:val="en-ZA"/>
        </w:rPr>
        <w:tab/>
        <w:t xml:space="preserve">         (</w:t>
      </w:r>
      <w:r w:rsidR="00FF183C">
        <w:rPr>
          <w:rFonts w:ascii="Times New Roman" w:eastAsia="Times New Roman" w:hAnsi="Times New Roman" w:cs="Times New Roman"/>
          <w:sz w:val="20"/>
          <w:szCs w:val="20"/>
          <w:lang w:val="en-ZA"/>
        </w:rPr>
        <w:t>3</w:t>
      </w:r>
      <w:r w:rsidR="00607498" w:rsidRPr="00607498">
        <w:rPr>
          <w:rFonts w:ascii="Times New Roman" w:eastAsia="Times New Roman" w:hAnsi="Times New Roman" w:cs="Times New Roman"/>
          <w:sz w:val="20"/>
          <w:szCs w:val="20"/>
          <w:lang w:val="en-ZA"/>
        </w:rPr>
        <w:t>)</w:t>
      </w:r>
    </w:p>
    <w:p w14:paraId="1E115537" w14:textId="29BDC78D" w:rsidR="00607498" w:rsidRDefault="00607498" w:rsidP="00607498">
      <w:pPr>
        <w:spacing w:after="240" w:line="360" w:lineRule="auto"/>
        <w:jc w:val="both"/>
        <w:rPr>
          <w:rFonts w:ascii="Times New Roman" w:eastAsia="Times New Roman" w:hAnsi="Times New Roman" w:cs="Times New Roman"/>
          <w:sz w:val="24"/>
          <w:szCs w:val="24"/>
        </w:rPr>
      </w:pPr>
      <w:r w:rsidRPr="00607498">
        <w:rPr>
          <w:rFonts w:ascii="Times New Roman" w:eastAsia="Calibri" w:hAnsi="Times New Roman" w:cs="Times New Roman"/>
          <w:sz w:val="24"/>
          <w:szCs w:val="24"/>
        </w:rPr>
        <w:t>where M</w:t>
      </w:r>
      <w:r w:rsidRPr="00607498">
        <w:rPr>
          <w:rFonts w:ascii="Times New Roman" w:eastAsia="Calibri" w:hAnsi="Times New Roman" w:cs="Times New Roman"/>
          <w:sz w:val="24"/>
          <w:szCs w:val="24"/>
          <w:vertAlign w:val="subscript"/>
        </w:rPr>
        <w:t>ARVi, sw</w:t>
      </w:r>
      <w:r w:rsidRPr="00607498">
        <w:rPr>
          <w:rFonts w:ascii="Times New Roman" w:eastAsia="Times New Roman" w:hAnsi="Times New Roman" w:cs="Times New Roman"/>
          <w:sz w:val="24"/>
          <w:szCs w:val="24"/>
        </w:rPr>
        <w:t xml:space="preserve"> is the flow of individual ARV</w:t>
      </w:r>
      <w:r w:rsidRPr="00607498">
        <w:rPr>
          <w:rFonts w:ascii="Times New Roman" w:eastAsia="Times New Roman" w:hAnsi="Times New Roman" w:cs="Times New Roman"/>
          <w:i/>
          <w:sz w:val="24"/>
          <w:szCs w:val="24"/>
        </w:rPr>
        <w:t xml:space="preserve">i </w:t>
      </w:r>
      <w:r w:rsidRPr="00607498">
        <w:rPr>
          <w:rFonts w:ascii="Times New Roman" w:eastAsia="Times New Roman" w:hAnsi="Times New Roman" w:cs="Times New Roman"/>
          <w:sz w:val="24"/>
          <w:szCs w:val="24"/>
        </w:rPr>
        <w:t>released into surface water (</w:t>
      </w:r>
      <w:r w:rsidRPr="00607498">
        <w:rPr>
          <w:rFonts w:ascii="Times New Roman" w:eastAsia="Calibri" w:hAnsi="Times New Roman" w:cs="Times New Roman"/>
          <w:sz w:val="24"/>
          <w:szCs w:val="24"/>
        </w:rPr>
        <w:t>kg)</w:t>
      </w:r>
      <w:r w:rsidRPr="00607498">
        <w:rPr>
          <w:rFonts w:ascii="Times New Roman" w:eastAsia="Times New Roman" w:hAnsi="Times New Roman" w:cs="Times New Roman"/>
          <w:sz w:val="24"/>
          <w:szCs w:val="24"/>
        </w:rPr>
        <w:t xml:space="preserve"> and %RO is the percentage of runoff in Eswatini.</w:t>
      </w:r>
    </w:p>
    <w:p w14:paraId="44EB0F2D" w14:textId="5F645119" w:rsidR="000540C8" w:rsidRPr="000540C8" w:rsidRDefault="00F11983" w:rsidP="00847FF7">
      <w:pPr>
        <w:spacing w:after="240" w:line="360" w:lineRule="auto"/>
        <w:jc w:val="both"/>
        <w:rPr>
          <w:rFonts w:ascii="Times New Roman" w:eastAsia="Times New Roman" w:hAnsi="Times New Roman" w:cs="Times New Roman"/>
          <w:i/>
          <w:sz w:val="24"/>
          <w:szCs w:val="24"/>
          <w:lang w:val="en-ZA"/>
        </w:rPr>
      </w:pPr>
      <w:r>
        <w:rPr>
          <w:rFonts w:ascii="Times New Roman" w:eastAsia="Times New Roman" w:hAnsi="Times New Roman" w:cs="Times New Roman"/>
          <w:i/>
          <w:sz w:val="24"/>
          <w:szCs w:val="24"/>
          <w:lang w:val="en-ZA"/>
        </w:rPr>
        <w:t>4</w:t>
      </w:r>
      <w:r w:rsidR="00194E5E">
        <w:rPr>
          <w:rFonts w:ascii="Times New Roman" w:eastAsia="Times New Roman" w:hAnsi="Times New Roman" w:cs="Times New Roman"/>
          <w:i/>
          <w:sz w:val="24"/>
          <w:szCs w:val="24"/>
          <w:lang w:val="en-ZA"/>
        </w:rPr>
        <w:t>.</w:t>
      </w:r>
      <w:r w:rsidR="00EB55D5">
        <w:rPr>
          <w:rFonts w:ascii="Times New Roman" w:eastAsia="Times New Roman" w:hAnsi="Times New Roman" w:cs="Times New Roman"/>
          <w:i/>
          <w:sz w:val="24"/>
          <w:szCs w:val="24"/>
          <w:lang w:val="en-ZA"/>
        </w:rPr>
        <w:t>3</w:t>
      </w:r>
      <w:r w:rsidR="00194E5E">
        <w:rPr>
          <w:rFonts w:ascii="Times New Roman" w:eastAsia="Times New Roman" w:hAnsi="Times New Roman" w:cs="Times New Roman"/>
          <w:i/>
          <w:sz w:val="24"/>
          <w:szCs w:val="24"/>
          <w:lang w:val="en-ZA"/>
        </w:rPr>
        <w:t xml:space="preserve"> </w:t>
      </w:r>
      <w:r w:rsidR="000540C8" w:rsidRPr="000540C8">
        <w:rPr>
          <w:rFonts w:ascii="Times New Roman" w:eastAsia="Times New Roman" w:hAnsi="Times New Roman" w:cs="Times New Roman"/>
          <w:i/>
          <w:sz w:val="24"/>
          <w:szCs w:val="24"/>
          <w:lang w:val="en-ZA"/>
        </w:rPr>
        <w:t>Exposure assessment</w:t>
      </w:r>
    </w:p>
    <w:p w14:paraId="08B20F16" w14:textId="622415D6" w:rsidR="000540C8" w:rsidRPr="000540C8" w:rsidRDefault="000540C8" w:rsidP="000540C8">
      <w:pPr>
        <w:spacing w:after="240" w:line="360" w:lineRule="auto"/>
        <w:jc w:val="both"/>
        <w:rPr>
          <w:rFonts w:ascii="Times New Roman" w:eastAsia="Times New Roman" w:hAnsi="Times New Roman" w:cs="Times New Roman"/>
          <w:bCs/>
          <w:iCs/>
          <w:sz w:val="24"/>
          <w:szCs w:val="24"/>
          <w:lang w:val="en-ZA"/>
        </w:rPr>
      </w:pPr>
      <w:r w:rsidRPr="000540C8">
        <w:rPr>
          <w:rFonts w:ascii="Times New Roman" w:eastAsia="Times New Roman" w:hAnsi="Times New Roman" w:cs="Times New Roman"/>
          <w:sz w:val="24"/>
          <w:szCs w:val="24"/>
          <w:lang w:val="en-ZA"/>
        </w:rPr>
        <w:t xml:space="preserve">Previously, MECs of ARVs have been </w:t>
      </w:r>
      <w:r w:rsidR="00EB55D5">
        <w:rPr>
          <w:rFonts w:ascii="Times New Roman" w:eastAsia="Times New Roman" w:hAnsi="Times New Roman" w:cs="Times New Roman"/>
          <w:sz w:val="24"/>
          <w:szCs w:val="24"/>
          <w:lang w:val="en-ZA"/>
        </w:rPr>
        <w:t>used</w:t>
      </w:r>
      <w:r w:rsidR="00EB55D5" w:rsidRPr="000540C8">
        <w:rPr>
          <w:rFonts w:ascii="Times New Roman" w:eastAsia="Times New Roman" w:hAnsi="Times New Roman" w:cs="Times New Roman"/>
          <w:sz w:val="24"/>
          <w:szCs w:val="24"/>
          <w:lang w:val="en-ZA"/>
        </w:rPr>
        <w:t xml:space="preserve"> </w:t>
      </w:r>
      <w:r w:rsidRPr="000540C8">
        <w:rPr>
          <w:rFonts w:ascii="Times New Roman" w:eastAsia="Times New Roman" w:hAnsi="Times New Roman" w:cs="Times New Roman"/>
          <w:sz w:val="24"/>
          <w:szCs w:val="24"/>
          <w:lang w:val="en-ZA"/>
        </w:rPr>
        <w:t xml:space="preserve">to estimate their potential risks of ARVs in </w:t>
      </w:r>
      <w:r w:rsidR="00EB55D5">
        <w:rPr>
          <w:rFonts w:ascii="Times New Roman" w:eastAsia="Times New Roman" w:hAnsi="Times New Roman" w:cs="Times New Roman"/>
          <w:sz w:val="24"/>
          <w:szCs w:val="24"/>
          <w:lang w:val="en-ZA"/>
        </w:rPr>
        <w:t xml:space="preserve">the </w:t>
      </w:r>
      <w:r w:rsidRPr="000540C8">
        <w:rPr>
          <w:rFonts w:ascii="Times New Roman" w:eastAsia="Times New Roman" w:hAnsi="Times New Roman" w:cs="Times New Roman"/>
          <w:sz w:val="24"/>
          <w:szCs w:val="24"/>
          <w:lang w:val="en-ZA"/>
        </w:rPr>
        <w:t xml:space="preserve">aquatic systems </w:t>
      </w:r>
      <w:r w:rsidRPr="001C4A41">
        <w:rPr>
          <w:rFonts w:ascii="Times New Roman" w:eastAsia="Times New Roman" w:hAnsi="Times New Roman" w:cs="Times New Roman"/>
          <w:sz w:val="24"/>
          <w:szCs w:val="24"/>
          <w:lang w:val="en-ZA"/>
        </w:rPr>
        <w:fldChar w:fldCharType="begin"/>
      </w:r>
      <w:r w:rsidR="004F0B41">
        <w:rPr>
          <w:rFonts w:ascii="Times New Roman" w:eastAsia="Times New Roman" w:hAnsi="Times New Roman" w:cs="Times New Roman"/>
          <w:sz w:val="24"/>
          <w:szCs w:val="24"/>
          <w:lang w:val="en-ZA"/>
        </w:rPr>
        <w:instrText xml:space="preserve"> ADDIN ZOTERO_ITEM CSL_CITATION {"citationID":"agfdq6u60j","properties":{"formattedCitation":"[61,62]","plainCitation":"[61,62]","noteIndex":0},"citationItems":[{"id":"bvZVep35/gnPomye3","uris":["http://zotero.org/users/local/3FsyJZw4/items/VI2XPV7V"],"itemData":{"id":1471,"type":"article-journal","abstract":"The occurrence of Active Pharmaceutical Ingredients (APIs) in the environment is becoming a major area of concern due to their undesirable effects on non-target organisms. This study investigated the occurrence and risk of contamination by five antibiotics and three antiretrovirals drugs in a fast-growing peri-urban area in Kenya, with inadequate sewer system coverage. Due to poor sewage connectivity and poorly designed decentralized systems, wastewater is directly released in open drains. Water and sediment samples were collected from open surface water drains, while wastewater samples were collected from centralized wastewater treatment plants (WWTP). Solid-phase extraction and ultrasonic-assisted extraction for the aqueous and sediment samples respectively were carried out and extracts analyzed by liquid chromatography-electrospray ionization tandem mass spectrometry (LC-ESI-MS/MS) using isotopically labeled internal standards. APIs were observed with the detection frequency ranging from 36% to 100%. High mean concentrations of 48.7 μg L−1, 108 μg L−1, and 532 μg L−1 were observed in surface drains for Lamivudine (3 TC), Sulfamethoxazole (SMX), Ciprofloxacin (CIP) respectively. Drain sediments also showed high concentrations of APIs ranging from 2.1 to 13,100 μg kg−1. APIs in this study exceeded those observed in existing literature studies. JKUAT WWTP removal efficiencies varied from −90.68% to 72.67%. Total APIs emission load of the study area was 3550 mg d−1 with WWTP effluent contributing higher loads (2620 mg d−1) than surface water drains (640 mg d−1). Zidovudine (ZDV), nevirapine (NVP), and trimethoprim (TMP) loads in drains, however, exceeded WWTP effluent. Low to high ecotoxicity risk of the individual APIs were observed to the aquatic environment, with high risks for the development of antibiotic resistance in microbiome as determined by the risk quotient (RQ) approach. Risk management through efficient wastewater collection, conveyance, and treatment is necessary to suppress the measured concentrations.","container-title":"Environmental Pollution","DOI":"10.1016/j.envpol.2020.115503","ISSN":"0269-7491","journalAbbreviation":"Environmental Pollution","language":"en","page":"115503","source":"ScienceDirect","title":"Occurrence, distribution, and risk assessment of pharmerciuticals in wastewater and open surface drains of peri-urban areas: Case study of Juja town, Kenya","title-short":"Occurrence, distribution, and risk assessment of pharmerciuticals in wastewater and open surface drains of peri-urban areas","volume":"267","author":[{"family":"Muriuki","given":"Cecilia W."},{"family":"Home","given":"Patrick G."},{"family":"Raude","given":"James M."},{"family":"Ngumba","given":"Elijah K."},{"family":"Munala","given":"Gerryshom K."},{"family":"Kairigo","given":"Pius K."},{"family":"Gachanja","given":"Anthony N."},{"family":"Tuhkanen","given":"Tuula A."}],"issued":{"date-parts":[["2020",12,1]]}}},{"id":"bvZVep35/AtI5sqTM","uris":["http://zotero.org/users/local/3FsyJZw4/items/C8YDLWYU"],"itemData":{"id":204,"type":"article-journal","container-title":"Science of The Total Environment","DOI":"10.1016/j.scitotenv.2015.08.139","ISSN":"00489697","journalAbbreviation":"Science of The Total Environment","language":"en","page":"206-213","source":"DOI.org (Crossref)","title":"Occurrence of selected antibiotics and antiretroviral drugs in Nairobi River Basin, Kenya","volume":"539","author":[{"family":"Ngumba","given":"Elijah"},{"family":"Gachanja","given":"Anthony"},{"family":"Tuhkanen","given":"Tuula"}],"issued":{"date-parts":[["2016",1]]}}}],"schema":"https://github.com/citation-style-language/schema/raw/master/csl-citation.json"} </w:instrText>
      </w:r>
      <w:r w:rsidRPr="001C4A41">
        <w:rPr>
          <w:rFonts w:ascii="Times New Roman" w:eastAsia="Times New Roman" w:hAnsi="Times New Roman" w:cs="Times New Roman"/>
          <w:sz w:val="24"/>
          <w:szCs w:val="24"/>
          <w:lang w:val="en-ZA"/>
        </w:rPr>
        <w:fldChar w:fldCharType="separate"/>
      </w:r>
      <w:r w:rsidR="00B954B1" w:rsidRPr="00B954B1">
        <w:rPr>
          <w:rFonts w:ascii="Times New Roman" w:hAnsi="Times New Roman" w:cs="Times New Roman"/>
          <w:sz w:val="24"/>
        </w:rPr>
        <w:t>[61,62]</w:t>
      </w:r>
      <w:r w:rsidRPr="001C4A41">
        <w:rPr>
          <w:rFonts w:ascii="Times New Roman" w:eastAsia="Times New Roman" w:hAnsi="Times New Roman" w:cs="Times New Roman"/>
          <w:sz w:val="24"/>
          <w:szCs w:val="24"/>
        </w:rPr>
        <w:fldChar w:fldCharType="end"/>
      </w:r>
      <w:r w:rsidRPr="001C4A41">
        <w:rPr>
          <w:rFonts w:ascii="Times New Roman" w:eastAsia="Times New Roman" w:hAnsi="Times New Roman" w:cs="Times New Roman"/>
          <w:sz w:val="24"/>
          <w:szCs w:val="24"/>
          <w:lang w:val="en-ZA"/>
        </w:rPr>
        <w:t xml:space="preserve">. </w:t>
      </w:r>
      <w:r w:rsidR="00EB55D5">
        <w:rPr>
          <w:rFonts w:ascii="Times New Roman" w:eastAsia="Times New Roman" w:hAnsi="Times New Roman" w:cs="Times New Roman"/>
          <w:sz w:val="24"/>
          <w:szCs w:val="24"/>
          <w:lang w:val="en-ZA"/>
        </w:rPr>
        <w:t>However</w:t>
      </w:r>
      <w:r w:rsidRPr="001C4A41">
        <w:rPr>
          <w:rFonts w:ascii="Times New Roman" w:eastAsia="Times New Roman" w:hAnsi="Times New Roman" w:cs="Times New Roman"/>
          <w:sz w:val="24"/>
          <w:szCs w:val="24"/>
          <w:lang w:val="en-ZA"/>
        </w:rPr>
        <w:t xml:space="preserve">, the </w:t>
      </w:r>
      <w:r w:rsidR="00EB55D5">
        <w:rPr>
          <w:rFonts w:ascii="Times New Roman" w:eastAsia="Times New Roman" w:hAnsi="Times New Roman" w:cs="Times New Roman"/>
          <w:sz w:val="24"/>
          <w:szCs w:val="24"/>
          <w:lang w:val="en-ZA"/>
        </w:rPr>
        <w:t xml:space="preserve">MEC </w:t>
      </w:r>
      <w:r w:rsidRPr="001C4A41">
        <w:rPr>
          <w:rFonts w:ascii="Times New Roman" w:eastAsia="Times New Roman" w:hAnsi="Times New Roman" w:cs="Times New Roman"/>
          <w:sz w:val="24"/>
          <w:szCs w:val="24"/>
          <w:lang w:val="en-ZA"/>
        </w:rPr>
        <w:t xml:space="preserve">values are </w:t>
      </w:r>
      <w:r w:rsidR="00EB55D5">
        <w:rPr>
          <w:rFonts w:ascii="Times New Roman" w:eastAsia="Times New Roman" w:hAnsi="Times New Roman" w:cs="Times New Roman"/>
          <w:sz w:val="24"/>
          <w:szCs w:val="24"/>
          <w:lang w:val="en-ZA"/>
        </w:rPr>
        <w:t xml:space="preserve">based on </w:t>
      </w:r>
      <w:r w:rsidRPr="001C4A41">
        <w:rPr>
          <w:rFonts w:ascii="Times New Roman" w:eastAsia="Times New Roman" w:hAnsi="Times New Roman" w:cs="Times New Roman"/>
          <w:sz w:val="24"/>
          <w:szCs w:val="24"/>
          <w:lang w:val="en-ZA"/>
        </w:rPr>
        <w:t>limited sampling sites</w:t>
      </w:r>
      <w:r w:rsidR="00EB55D5">
        <w:rPr>
          <w:rFonts w:ascii="Times New Roman" w:eastAsia="Times New Roman" w:hAnsi="Times New Roman" w:cs="Times New Roman"/>
          <w:sz w:val="24"/>
          <w:szCs w:val="24"/>
          <w:lang w:val="en-ZA"/>
        </w:rPr>
        <w:t>,</w:t>
      </w:r>
      <w:r w:rsidRPr="001C4A41">
        <w:rPr>
          <w:rFonts w:ascii="Times New Roman" w:eastAsia="Times New Roman" w:hAnsi="Times New Roman" w:cs="Times New Roman"/>
          <w:sz w:val="24"/>
          <w:szCs w:val="24"/>
          <w:lang w:val="en-ZA"/>
        </w:rPr>
        <w:t xml:space="preserve"> and </w:t>
      </w:r>
      <w:r w:rsidR="00F76DDC">
        <w:rPr>
          <w:rFonts w:ascii="Times New Roman" w:eastAsia="Times New Roman" w:hAnsi="Times New Roman" w:cs="Times New Roman"/>
          <w:sz w:val="24"/>
          <w:szCs w:val="24"/>
          <w:lang w:val="en-ZA"/>
        </w:rPr>
        <w:t xml:space="preserve">therefore, </w:t>
      </w:r>
      <w:r w:rsidR="00F76DDC" w:rsidRPr="001C4A41">
        <w:rPr>
          <w:rFonts w:ascii="Times New Roman" w:eastAsia="Times New Roman" w:hAnsi="Times New Roman" w:cs="Times New Roman"/>
          <w:sz w:val="24"/>
          <w:szCs w:val="24"/>
          <w:lang w:val="en-ZA"/>
        </w:rPr>
        <w:t>inadequate</w:t>
      </w:r>
      <w:r w:rsidRPr="001C4A41">
        <w:rPr>
          <w:rFonts w:ascii="Times New Roman" w:eastAsia="Times New Roman" w:hAnsi="Times New Roman" w:cs="Times New Roman"/>
          <w:sz w:val="24"/>
          <w:szCs w:val="24"/>
          <w:lang w:val="en-ZA"/>
        </w:rPr>
        <w:t xml:space="preserve"> to quantify</w:t>
      </w:r>
      <w:r w:rsidRPr="000540C8">
        <w:rPr>
          <w:rFonts w:ascii="Times New Roman" w:eastAsia="Times New Roman" w:hAnsi="Times New Roman" w:cs="Times New Roman"/>
          <w:sz w:val="24"/>
          <w:szCs w:val="24"/>
          <w:lang w:val="en-ZA"/>
        </w:rPr>
        <w:t xml:space="preserve"> </w:t>
      </w:r>
      <w:r w:rsidR="00EB55D5">
        <w:rPr>
          <w:rFonts w:ascii="Times New Roman" w:eastAsia="Times New Roman" w:hAnsi="Times New Roman" w:cs="Times New Roman"/>
          <w:sz w:val="24"/>
          <w:szCs w:val="24"/>
          <w:lang w:val="en-ZA"/>
        </w:rPr>
        <w:t xml:space="preserve">ARVs </w:t>
      </w:r>
      <w:r w:rsidRPr="000540C8">
        <w:rPr>
          <w:rFonts w:ascii="Times New Roman" w:eastAsia="Times New Roman" w:hAnsi="Times New Roman" w:cs="Times New Roman"/>
          <w:sz w:val="24"/>
          <w:szCs w:val="24"/>
          <w:lang w:val="en-ZA"/>
        </w:rPr>
        <w:t xml:space="preserve">risk at </w:t>
      </w:r>
      <w:r w:rsidR="00EB55D5">
        <w:rPr>
          <w:rFonts w:ascii="Times New Roman" w:eastAsia="Times New Roman" w:hAnsi="Times New Roman" w:cs="Times New Roman"/>
          <w:sz w:val="24"/>
          <w:szCs w:val="24"/>
          <w:lang w:val="en-ZA"/>
        </w:rPr>
        <w:t xml:space="preserve">a </w:t>
      </w:r>
      <w:r w:rsidRPr="000540C8">
        <w:rPr>
          <w:rFonts w:ascii="Times New Roman" w:eastAsia="Times New Roman" w:hAnsi="Times New Roman" w:cs="Times New Roman"/>
          <w:sz w:val="24"/>
          <w:szCs w:val="24"/>
          <w:lang w:val="en-ZA"/>
        </w:rPr>
        <w:t xml:space="preserve">country level. Herein, </w:t>
      </w:r>
      <w:r w:rsidR="00E13BBD">
        <w:rPr>
          <w:rFonts w:ascii="Times New Roman" w:eastAsia="Times New Roman" w:hAnsi="Times New Roman" w:cs="Times New Roman"/>
          <w:sz w:val="24"/>
          <w:szCs w:val="24"/>
          <w:lang w:val="en-ZA"/>
        </w:rPr>
        <w:t xml:space="preserve">predicted </w:t>
      </w:r>
      <w:r w:rsidR="00E13BBD" w:rsidRPr="003469B4">
        <w:rPr>
          <w:rFonts w:ascii="Times New Roman" w:eastAsia="Times New Roman" w:hAnsi="Times New Roman" w:cs="Times New Roman"/>
          <w:sz w:val="24"/>
          <w:szCs w:val="24"/>
          <w:lang w:val="en-ZA"/>
        </w:rPr>
        <w:t>environmental concentrations (</w:t>
      </w:r>
      <w:r w:rsidRPr="003469B4">
        <w:rPr>
          <w:rFonts w:ascii="Times New Roman" w:eastAsia="Times New Roman" w:hAnsi="Times New Roman" w:cs="Times New Roman"/>
          <w:sz w:val="24"/>
          <w:szCs w:val="24"/>
          <w:lang w:val="en-ZA"/>
        </w:rPr>
        <w:t>PECs</w:t>
      </w:r>
      <w:r w:rsidR="00E13BBD" w:rsidRPr="003469B4">
        <w:rPr>
          <w:rFonts w:ascii="Times New Roman" w:eastAsia="Times New Roman" w:hAnsi="Times New Roman" w:cs="Times New Roman"/>
          <w:sz w:val="24"/>
          <w:szCs w:val="24"/>
          <w:lang w:val="en-ZA"/>
        </w:rPr>
        <w:t>)</w:t>
      </w:r>
      <w:r w:rsidRPr="003469B4">
        <w:rPr>
          <w:rFonts w:ascii="Times New Roman" w:eastAsia="Times New Roman" w:hAnsi="Times New Roman" w:cs="Times New Roman"/>
          <w:sz w:val="24"/>
          <w:szCs w:val="24"/>
          <w:lang w:val="en-ZA"/>
        </w:rPr>
        <w:t xml:space="preserve"> estimated </w:t>
      </w:r>
      <w:r w:rsidR="00EB55D5" w:rsidRPr="003469B4">
        <w:rPr>
          <w:rFonts w:ascii="Times New Roman" w:eastAsia="Times New Roman" w:hAnsi="Times New Roman" w:cs="Times New Roman"/>
          <w:sz w:val="24"/>
          <w:szCs w:val="24"/>
          <w:lang w:val="en-ZA"/>
        </w:rPr>
        <w:t xml:space="preserve">using </w:t>
      </w:r>
      <w:r w:rsidR="00E13BBD" w:rsidRPr="003469B4">
        <w:rPr>
          <w:rFonts w:ascii="Times New Roman" w:eastAsia="Times New Roman" w:hAnsi="Times New Roman" w:cs="Times New Roman"/>
          <w:sz w:val="24"/>
          <w:szCs w:val="24"/>
          <w:lang w:val="en-ZA"/>
        </w:rPr>
        <w:t>m</w:t>
      </w:r>
      <w:r w:rsidR="00D403A3" w:rsidRPr="003469B4">
        <w:rPr>
          <w:rFonts w:ascii="Times New Roman" w:eastAsia="Times New Roman" w:hAnsi="Times New Roman" w:cs="Times New Roman"/>
          <w:sz w:val="24"/>
          <w:szCs w:val="24"/>
          <w:lang w:val="en-ZA"/>
        </w:rPr>
        <w:t>aterial flow analysis (</w:t>
      </w:r>
      <w:r w:rsidRPr="003469B4">
        <w:rPr>
          <w:rFonts w:ascii="Times New Roman" w:eastAsia="Times New Roman" w:hAnsi="Times New Roman" w:cs="Times New Roman"/>
          <w:sz w:val="24"/>
          <w:szCs w:val="24"/>
          <w:lang w:val="en-ZA"/>
        </w:rPr>
        <w:t>MFA</w:t>
      </w:r>
      <w:r w:rsidR="00D403A3" w:rsidRPr="003469B4">
        <w:rPr>
          <w:rFonts w:ascii="Times New Roman" w:eastAsia="Times New Roman" w:hAnsi="Times New Roman" w:cs="Times New Roman"/>
          <w:sz w:val="24"/>
          <w:szCs w:val="24"/>
          <w:lang w:val="en-ZA"/>
        </w:rPr>
        <w:t>)</w:t>
      </w:r>
      <w:r w:rsidRPr="003469B4">
        <w:rPr>
          <w:rFonts w:ascii="Times New Roman" w:eastAsia="Times New Roman" w:hAnsi="Times New Roman" w:cs="Times New Roman"/>
          <w:sz w:val="24"/>
          <w:szCs w:val="24"/>
          <w:lang w:val="en-ZA"/>
        </w:rPr>
        <w:t xml:space="preserve"> </w:t>
      </w:r>
      <w:r w:rsidR="00EB55D5" w:rsidRPr="003469B4">
        <w:rPr>
          <w:rFonts w:ascii="Times New Roman" w:eastAsia="Times New Roman" w:hAnsi="Times New Roman" w:cs="Times New Roman"/>
          <w:sz w:val="24"/>
          <w:szCs w:val="24"/>
          <w:lang w:val="en-ZA"/>
        </w:rPr>
        <w:t xml:space="preserve">approach </w:t>
      </w:r>
      <w:r w:rsidR="00165486" w:rsidRPr="003469B4">
        <w:rPr>
          <w:rFonts w:ascii="Times New Roman" w:eastAsia="Times New Roman" w:hAnsi="Times New Roman" w:cs="Times New Roman"/>
          <w:sz w:val="24"/>
          <w:szCs w:val="24"/>
          <w:lang w:val="en-ZA"/>
        </w:rPr>
        <w:fldChar w:fldCharType="begin"/>
      </w:r>
      <w:r w:rsidR="00B954B1">
        <w:rPr>
          <w:rFonts w:ascii="Times New Roman" w:eastAsia="Times New Roman" w:hAnsi="Times New Roman" w:cs="Times New Roman"/>
          <w:sz w:val="24"/>
          <w:szCs w:val="24"/>
          <w:lang w:val="en-ZA"/>
        </w:rPr>
        <w:instrText xml:space="preserve"> ADDIN ZOTERO_ITEM CSL_CITATION {"citationID":"a1n1ngvjtr0","properties":{"formattedCitation":"[63]","plainCitation":"[63]","noteIndex":0},"citationItems":[{"id":968,"uris":["http://zotero.org/users/local/lgwPfyge/items/WAGIICN8"],"itemData":{"id":968,"type":"article-journal","abstract":"Exposure modeling is an important tool in the risk assessment process because it can provide information on predicted environmental concentrations (PEC values) even in the absence of analytical data. A suite of different models has been used in the last years to predict environmental flows and concentrations of engineered nanomaterials (ENM). These models can be separated into material flow models that track the flows of ENM from production and use to end-of-life processes and finally to the environment, and environmental fate models that describe the behavior within and the transfer between environmental compartments. This review presents the existing material flow and fate models for ENM and evaluates them within a regulatory context. The reliability of the models and their relevance to the regulatory process is discussed, knowledge gaps are identified and recommendations are made about the use of the models for regulation. Some of the available fate models for nanomaterials are built on concepts that are accepted by regulators for conventional chemicals, thus those nano-models are also likely accepted. A critical issue for all models is the missing validation of PEC values by analytical measurements; however, validation on a conceptual level is possible. It is recommended that the material flow models should also include information on the material characteristics, e.g. form, size distribution, and if the material has already been transformed, because this constitutes very important input information for fate models.","container-title":"NanoImpact","DOI":"10.1016/j.impact.2017.06.005","ISSN":"2452-0748","journalAbbreviation":"NanoImpact","language":"en","page":"38-47","source":"ScienceDirect","title":"Evaluation of environmental exposure models for engineered nanomaterials in a regulatory context","volume":"8","author":[{"family":"Nowack","given":"Bernd"}],"issued":{"date-parts":[["2017",10,1]]}}}],"schema":"https://github.com/citation-style-language/schema/raw/master/csl-citation.json"} </w:instrText>
      </w:r>
      <w:r w:rsidR="00165486" w:rsidRPr="003469B4">
        <w:rPr>
          <w:rFonts w:ascii="Times New Roman" w:eastAsia="Times New Roman" w:hAnsi="Times New Roman" w:cs="Times New Roman"/>
          <w:sz w:val="24"/>
          <w:szCs w:val="24"/>
          <w:lang w:val="en-ZA"/>
        </w:rPr>
        <w:fldChar w:fldCharType="separate"/>
      </w:r>
      <w:r w:rsidR="00B954B1" w:rsidRPr="00B954B1">
        <w:rPr>
          <w:rFonts w:ascii="Times New Roman" w:hAnsi="Times New Roman" w:cs="Times New Roman"/>
          <w:sz w:val="24"/>
        </w:rPr>
        <w:t>[63]</w:t>
      </w:r>
      <w:r w:rsidR="00165486" w:rsidRPr="003469B4">
        <w:rPr>
          <w:rFonts w:ascii="Times New Roman" w:eastAsia="Times New Roman" w:hAnsi="Times New Roman" w:cs="Times New Roman"/>
          <w:sz w:val="24"/>
          <w:szCs w:val="24"/>
          <w:lang w:val="en-ZA"/>
        </w:rPr>
        <w:fldChar w:fldCharType="end"/>
      </w:r>
      <w:r w:rsidR="00EB55D5">
        <w:rPr>
          <w:rFonts w:ascii="Times New Roman" w:eastAsia="Times New Roman" w:hAnsi="Times New Roman" w:cs="Times New Roman"/>
          <w:sz w:val="24"/>
          <w:szCs w:val="24"/>
          <w:lang w:val="en-ZA"/>
        </w:rPr>
        <w:t xml:space="preserve"> </w:t>
      </w:r>
      <w:r w:rsidR="00CF70B6">
        <w:rPr>
          <w:rFonts w:ascii="Times New Roman" w:eastAsia="Times New Roman" w:hAnsi="Times New Roman" w:cs="Times New Roman"/>
          <w:sz w:val="24"/>
          <w:szCs w:val="24"/>
          <w:lang w:val="en-ZA"/>
        </w:rPr>
        <w:t xml:space="preserve">due </w:t>
      </w:r>
      <w:r w:rsidRPr="000540C8">
        <w:rPr>
          <w:rFonts w:ascii="Times New Roman" w:eastAsia="Times New Roman" w:hAnsi="Times New Roman" w:cs="Times New Roman"/>
          <w:bCs/>
          <w:iCs/>
          <w:sz w:val="24"/>
          <w:szCs w:val="24"/>
          <w:lang w:val="en-ZA"/>
        </w:rPr>
        <w:t>to lack of data on the occurrence of ARVs in the</w:t>
      </w:r>
      <w:r w:rsidR="000A2898">
        <w:rPr>
          <w:rFonts w:ascii="Times New Roman" w:eastAsia="Times New Roman" w:hAnsi="Times New Roman" w:cs="Times New Roman"/>
          <w:bCs/>
          <w:iCs/>
          <w:sz w:val="24"/>
          <w:szCs w:val="24"/>
          <w:lang w:val="en-ZA"/>
        </w:rPr>
        <w:t xml:space="preserve"> aquatic</w:t>
      </w:r>
      <w:r w:rsidRPr="000540C8">
        <w:rPr>
          <w:rFonts w:ascii="Times New Roman" w:eastAsia="Times New Roman" w:hAnsi="Times New Roman" w:cs="Times New Roman"/>
          <w:bCs/>
          <w:iCs/>
          <w:sz w:val="24"/>
          <w:szCs w:val="24"/>
          <w:lang w:val="en-ZA"/>
        </w:rPr>
        <w:t xml:space="preserve"> environment in Eswatini. The PEC for both wastewater and surface water systems were determined. Hence, the PECs in wastewater (WW) were determined using the expression</w:t>
      </w:r>
      <w:r w:rsidR="000A2898">
        <w:rPr>
          <w:rFonts w:ascii="Times New Roman" w:eastAsia="Times New Roman" w:hAnsi="Times New Roman" w:cs="Times New Roman"/>
          <w:bCs/>
          <w:iCs/>
          <w:sz w:val="24"/>
          <w:szCs w:val="24"/>
          <w:lang w:val="en-ZA"/>
        </w:rPr>
        <w:t>s</w:t>
      </w:r>
      <w:r w:rsidRPr="000540C8">
        <w:rPr>
          <w:rFonts w:ascii="Times New Roman" w:eastAsia="Times New Roman" w:hAnsi="Times New Roman" w:cs="Times New Roman"/>
          <w:bCs/>
          <w:iCs/>
          <w:sz w:val="24"/>
          <w:szCs w:val="24"/>
          <w:lang w:val="en-ZA"/>
        </w:rPr>
        <w:t>:</w:t>
      </w:r>
    </w:p>
    <w:bookmarkStart w:id="12" w:name="_Hlk101618769"/>
    <w:p w14:paraId="31F97B63" w14:textId="26AFD150" w:rsidR="000540C8" w:rsidRPr="000540C8" w:rsidRDefault="004A634C" w:rsidP="000540C8">
      <w:pPr>
        <w:spacing w:after="240" w:line="360" w:lineRule="auto"/>
        <w:jc w:val="both"/>
        <w:rPr>
          <w:rFonts w:ascii="Times New Roman" w:eastAsia="Times New Roman" w:hAnsi="Times New Roman" w:cs="Times New Roman"/>
          <w:sz w:val="24"/>
          <w:szCs w:val="24"/>
          <w:lang w:val="en-ZA"/>
        </w:rPr>
      </w:pPr>
      <m:oMath>
        <m:sSub>
          <m:sSubPr>
            <m:ctrlPr>
              <w:rPr>
                <w:rFonts w:ascii="Cambria Math" w:eastAsia="Times New Roman" w:hAnsi="Cambria Math" w:cs="Times New Roman"/>
                <w:bCs/>
                <w:i/>
                <w:iCs/>
                <w:sz w:val="24"/>
                <w:szCs w:val="24"/>
                <w:lang w:val="en-ZA"/>
              </w:rPr>
            </m:ctrlPr>
          </m:sSubPr>
          <m:e>
            <m:r>
              <w:rPr>
                <w:rFonts w:ascii="Cambria Math" w:eastAsia="Times New Roman" w:hAnsi="Cambria Math" w:cs="Times New Roman"/>
                <w:sz w:val="24"/>
                <w:szCs w:val="24"/>
                <w:lang w:val="en-ZA"/>
              </w:rPr>
              <m:t>PEC</m:t>
            </m:r>
          </m:e>
          <m:sub>
            <m:r>
              <w:rPr>
                <w:rFonts w:ascii="Cambria Math" w:eastAsia="Times New Roman" w:hAnsi="Cambria Math" w:cs="Times New Roman"/>
                <w:sz w:val="24"/>
                <w:szCs w:val="24"/>
                <w:lang w:val="en-ZA"/>
              </w:rPr>
              <m:t>i,WWTPe</m:t>
            </m:r>
          </m:sub>
        </m:sSub>
        <m:r>
          <w:rPr>
            <w:rFonts w:ascii="Cambria Math" w:eastAsia="Times New Roman" w:hAnsi="Cambria Math" w:cs="Times New Roman"/>
            <w:sz w:val="24"/>
            <w:szCs w:val="24"/>
            <w:lang w:val="en-ZA"/>
          </w:rPr>
          <m:t xml:space="preserve">= </m:t>
        </m:r>
        <m:f>
          <m:fPr>
            <m:ctrlPr>
              <w:rPr>
                <w:rFonts w:ascii="Cambria Math" w:eastAsia="Times New Roman" w:hAnsi="Cambria Math" w:cs="Times New Roman"/>
                <w:i/>
                <w:sz w:val="24"/>
                <w:szCs w:val="24"/>
                <w:lang w:val="en-ZA"/>
              </w:rPr>
            </m:ctrlPr>
          </m:fPr>
          <m:num>
            <m:sSub>
              <m:sSubPr>
                <m:ctrlPr>
                  <w:rPr>
                    <w:rFonts w:ascii="Cambria Math" w:eastAsia="Times New Roman" w:hAnsi="Cambria Math" w:cs="Times New Roman"/>
                    <w:i/>
                    <w:sz w:val="24"/>
                    <w:szCs w:val="24"/>
                    <w:lang w:val="en-ZA"/>
                  </w:rPr>
                </m:ctrlPr>
              </m:sSubPr>
              <m:e>
                <m:r>
                  <w:rPr>
                    <w:rFonts w:ascii="Cambria Math" w:eastAsia="Times New Roman" w:hAnsi="Cambria Math" w:cs="Times New Roman"/>
                    <w:sz w:val="24"/>
                    <w:szCs w:val="24"/>
                    <w:lang w:val="en-ZA"/>
                  </w:rPr>
                  <m:t>M</m:t>
                </m:r>
              </m:e>
              <m:sub>
                <m:r>
                  <w:rPr>
                    <w:rFonts w:ascii="Cambria Math" w:eastAsia="Times New Roman" w:hAnsi="Cambria Math" w:cs="Times New Roman"/>
                    <w:sz w:val="24"/>
                    <w:szCs w:val="24"/>
                    <w:lang w:val="en-ZA"/>
                  </w:rPr>
                  <m:t>ARVi, WWTPe</m:t>
                </m:r>
              </m:sub>
            </m:sSub>
            <m:r>
              <w:rPr>
                <w:rFonts w:ascii="Cambria Math" w:eastAsia="Times New Roman" w:hAnsi="Cambria Math" w:cs="Times New Roman"/>
                <w:sz w:val="24"/>
                <w:szCs w:val="24"/>
                <w:lang w:val="en-ZA"/>
              </w:rPr>
              <m:t xml:space="preserve">  </m:t>
            </m:r>
            <m:sSup>
              <m:sSupPr>
                <m:ctrlPr>
                  <w:rPr>
                    <w:rFonts w:ascii="Cambria Math" w:eastAsia="Times New Roman" w:hAnsi="Cambria Math" w:cs="Times New Roman"/>
                    <w:i/>
                    <w:sz w:val="24"/>
                    <w:szCs w:val="24"/>
                    <w:lang w:val="en-ZA"/>
                  </w:rPr>
                </m:ctrlPr>
              </m:sSupPr>
              <m:e>
                <m:r>
                  <w:rPr>
                    <w:rFonts w:ascii="Cambria Math" w:eastAsia="Times New Roman" w:hAnsi="Cambria Math" w:cs="Times New Roman"/>
                    <w:sz w:val="24"/>
                    <w:szCs w:val="24"/>
                    <w:lang w:val="en-ZA"/>
                  </w:rPr>
                  <m:t>× 10</m:t>
                </m:r>
              </m:e>
              <m:sup>
                <m:r>
                  <w:rPr>
                    <w:rFonts w:ascii="Cambria Math" w:eastAsia="Times New Roman" w:hAnsi="Cambria Math" w:cs="Times New Roman"/>
                    <w:sz w:val="24"/>
                    <w:szCs w:val="24"/>
                    <w:lang w:val="en-ZA"/>
                  </w:rPr>
                  <m:t>9</m:t>
                </m:r>
              </m:sup>
            </m:sSup>
          </m:num>
          <m:den>
            <m:sSub>
              <m:sSubPr>
                <m:ctrlPr>
                  <w:rPr>
                    <w:rFonts w:ascii="Cambria Math" w:eastAsia="Times New Roman" w:hAnsi="Cambria Math" w:cs="Times New Roman"/>
                    <w:i/>
                    <w:sz w:val="24"/>
                    <w:szCs w:val="24"/>
                    <w:lang w:val="en-ZA"/>
                  </w:rPr>
                </m:ctrlPr>
              </m:sSubPr>
              <m:e>
                <m:r>
                  <w:rPr>
                    <w:rFonts w:ascii="Cambria Math" w:eastAsia="Times New Roman" w:hAnsi="Cambria Math" w:cs="Times New Roman"/>
                    <w:sz w:val="24"/>
                    <w:szCs w:val="24"/>
                    <w:lang w:val="en-ZA"/>
                  </w:rPr>
                  <m:t>WW</m:t>
                </m:r>
              </m:e>
              <m:sub>
                <m:r>
                  <w:rPr>
                    <w:rFonts w:ascii="Cambria Math" w:eastAsia="Times New Roman" w:hAnsi="Cambria Math" w:cs="Times New Roman"/>
                    <w:sz w:val="24"/>
                    <w:szCs w:val="24"/>
                    <w:lang w:val="en-ZA"/>
                  </w:rPr>
                  <m:t>t</m:t>
                </m:r>
              </m:sub>
            </m:sSub>
            <m:r>
              <w:rPr>
                <w:rFonts w:ascii="Cambria Math" w:eastAsia="Times New Roman" w:hAnsi="Cambria Math" w:cs="Times New Roman"/>
                <w:sz w:val="24"/>
                <w:szCs w:val="24"/>
                <w:lang w:val="en-ZA"/>
              </w:rPr>
              <m:t xml:space="preserve"> </m:t>
            </m:r>
          </m:den>
        </m:f>
      </m:oMath>
      <w:bookmarkEnd w:id="12"/>
      <w:r w:rsidR="000540C8" w:rsidRPr="000540C8">
        <w:rPr>
          <w:rFonts w:ascii="Times New Roman" w:eastAsia="Times New Roman" w:hAnsi="Times New Roman" w:cs="Times New Roman"/>
          <w:sz w:val="24"/>
          <w:szCs w:val="24"/>
          <w:lang w:val="en-ZA"/>
        </w:rPr>
        <w:t xml:space="preserve"> </w:t>
      </w:r>
      <w:r w:rsidR="000540C8" w:rsidRPr="000540C8">
        <w:rPr>
          <w:rFonts w:ascii="Times New Roman" w:eastAsia="Times New Roman" w:hAnsi="Times New Roman" w:cs="Times New Roman"/>
          <w:sz w:val="24"/>
          <w:szCs w:val="24"/>
          <w:lang w:val="en-ZA"/>
        </w:rPr>
        <w:tab/>
      </w:r>
      <w:r w:rsidR="000540C8" w:rsidRPr="000540C8">
        <w:rPr>
          <w:rFonts w:ascii="Times New Roman" w:eastAsia="Times New Roman" w:hAnsi="Times New Roman" w:cs="Times New Roman"/>
          <w:sz w:val="24"/>
          <w:szCs w:val="24"/>
          <w:lang w:val="en-ZA"/>
        </w:rPr>
        <w:tab/>
      </w:r>
      <w:r w:rsidR="000540C8" w:rsidRPr="000540C8">
        <w:rPr>
          <w:rFonts w:ascii="Times New Roman" w:eastAsia="Times New Roman" w:hAnsi="Times New Roman" w:cs="Times New Roman"/>
          <w:sz w:val="24"/>
          <w:szCs w:val="24"/>
          <w:lang w:val="en-ZA"/>
        </w:rPr>
        <w:tab/>
      </w:r>
      <w:r w:rsidR="000540C8" w:rsidRPr="000540C8">
        <w:rPr>
          <w:rFonts w:ascii="Times New Roman" w:eastAsia="Times New Roman" w:hAnsi="Times New Roman" w:cs="Times New Roman"/>
          <w:sz w:val="24"/>
          <w:szCs w:val="24"/>
          <w:lang w:val="en-ZA"/>
        </w:rPr>
        <w:tab/>
      </w:r>
      <w:r w:rsidR="000540C8" w:rsidRPr="000540C8">
        <w:rPr>
          <w:rFonts w:ascii="Times New Roman" w:eastAsia="Times New Roman" w:hAnsi="Times New Roman" w:cs="Times New Roman"/>
          <w:sz w:val="24"/>
          <w:szCs w:val="24"/>
          <w:lang w:val="en-ZA"/>
        </w:rPr>
        <w:tab/>
      </w:r>
      <w:r w:rsidR="000540C8" w:rsidRPr="000540C8">
        <w:rPr>
          <w:rFonts w:ascii="Times New Roman" w:eastAsia="Times New Roman" w:hAnsi="Times New Roman" w:cs="Times New Roman"/>
          <w:sz w:val="24"/>
          <w:szCs w:val="24"/>
          <w:lang w:val="en-ZA"/>
        </w:rPr>
        <w:tab/>
      </w:r>
      <w:r w:rsidR="000540C8" w:rsidRPr="000540C8">
        <w:rPr>
          <w:rFonts w:ascii="Times New Roman" w:eastAsia="Times New Roman" w:hAnsi="Times New Roman" w:cs="Times New Roman"/>
          <w:sz w:val="24"/>
          <w:szCs w:val="24"/>
          <w:lang w:val="en-ZA"/>
        </w:rPr>
        <w:tab/>
      </w:r>
      <w:r w:rsidR="000540C8" w:rsidRPr="000540C8">
        <w:rPr>
          <w:rFonts w:ascii="Times New Roman" w:eastAsia="Times New Roman" w:hAnsi="Times New Roman" w:cs="Times New Roman"/>
          <w:sz w:val="24"/>
          <w:szCs w:val="24"/>
          <w:lang w:val="en-ZA"/>
        </w:rPr>
        <w:tab/>
        <w:t xml:space="preserve">    </w:t>
      </w:r>
      <w:r w:rsidR="009C5F50">
        <w:rPr>
          <w:rFonts w:ascii="Times New Roman" w:eastAsia="Times New Roman" w:hAnsi="Times New Roman" w:cs="Times New Roman"/>
          <w:sz w:val="24"/>
          <w:szCs w:val="24"/>
          <w:lang w:val="en-ZA"/>
        </w:rPr>
        <w:t xml:space="preserve"> </w:t>
      </w:r>
      <w:r w:rsidR="000540C8" w:rsidRPr="000540C8">
        <w:rPr>
          <w:rFonts w:ascii="Times New Roman" w:eastAsia="Times New Roman" w:hAnsi="Times New Roman" w:cs="Times New Roman"/>
          <w:sz w:val="24"/>
          <w:szCs w:val="24"/>
          <w:lang w:val="en-ZA"/>
        </w:rPr>
        <w:t>(</w:t>
      </w:r>
      <w:r w:rsidR="009C5F50">
        <w:rPr>
          <w:rFonts w:ascii="Times New Roman" w:eastAsia="Times New Roman" w:hAnsi="Times New Roman" w:cs="Times New Roman"/>
          <w:sz w:val="24"/>
          <w:szCs w:val="24"/>
          <w:lang w:val="en-ZA"/>
        </w:rPr>
        <w:t>4</w:t>
      </w:r>
      <w:r w:rsidR="000540C8" w:rsidRPr="000540C8">
        <w:rPr>
          <w:rFonts w:ascii="Times New Roman" w:eastAsia="Times New Roman" w:hAnsi="Times New Roman" w:cs="Times New Roman"/>
          <w:sz w:val="24"/>
          <w:szCs w:val="24"/>
          <w:lang w:val="en-ZA"/>
        </w:rPr>
        <w:t>)</w:t>
      </w:r>
    </w:p>
    <w:p w14:paraId="4AFF47E0" w14:textId="41FDBAB0" w:rsidR="000540C8" w:rsidRPr="000540C8" w:rsidRDefault="004A634C" w:rsidP="000540C8">
      <w:pPr>
        <w:spacing w:after="240" w:line="360" w:lineRule="auto"/>
        <w:jc w:val="both"/>
        <w:rPr>
          <w:rFonts w:ascii="Times New Roman" w:eastAsia="Times New Roman" w:hAnsi="Times New Roman" w:cs="Times New Roman"/>
          <w:sz w:val="24"/>
          <w:szCs w:val="24"/>
          <w:lang w:val="en-ZA"/>
        </w:rPr>
      </w:pPr>
      <m:oMath>
        <m:sSub>
          <m:sSubPr>
            <m:ctrlPr>
              <w:rPr>
                <w:rFonts w:ascii="Cambria Math" w:eastAsia="Times New Roman" w:hAnsi="Cambria Math" w:cs="Times New Roman"/>
                <w:bCs/>
                <w:i/>
                <w:iCs/>
                <w:sz w:val="24"/>
                <w:szCs w:val="24"/>
                <w:lang w:val="en-ZA"/>
              </w:rPr>
            </m:ctrlPr>
          </m:sSubPr>
          <m:e>
            <m:r>
              <w:rPr>
                <w:rFonts w:ascii="Cambria Math" w:eastAsia="Times New Roman" w:hAnsi="Cambria Math" w:cs="Times New Roman"/>
                <w:sz w:val="24"/>
                <w:szCs w:val="24"/>
                <w:lang w:val="en-ZA"/>
              </w:rPr>
              <m:t>PEC</m:t>
            </m:r>
          </m:e>
          <m:sub>
            <m:r>
              <w:rPr>
                <w:rFonts w:ascii="Cambria Math" w:eastAsia="Times New Roman" w:hAnsi="Cambria Math" w:cs="Times New Roman"/>
                <w:sz w:val="24"/>
                <w:szCs w:val="24"/>
                <w:lang w:val="en-ZA"/>
              </w:rPr>
              <m:t>i,wwTPi</m:t>
            </m:r>
          </m:sub>
        </m:sSub>
        <m:r>
          <w:rPr>
            <w:rFonts w:ascii="Cambria Math" w:eastAsia="Times New Roman" w:hAnsi="Cambria Math" w:cs="Times New Roman"/>
            <w:sz w:val="24"/>
            <w:szCs w:val="24"/>
            <w:lang w:val="en-ZA"/>
          </w:rPr>
          <m:t xml:space="preserve">= </m:t>
        </m:r>
        <m:f>
          <m:fPr>
            <m:ctrlPr>
              <w:rPr>
                <w:rFonts w:ascii="Cambria Math" w:eastAsia="Times New Roman" w:hAnsi="Cambria Math" w:cs="Times New Roman"/>
                <w:i/>
                <w:sz w:val="24"/>
                <w:szCs w:val="24"/>
                <w:lang w:val="en-ZA"/>
              </w:rPr>
            </m:ctrlPr>
          </m:fPr>
          <m:num>
            <m:sSub>
              <m:sSubPr>
                <m:ctrlPr>
                  <w:rPr>
                    <w:rFonts w:ascii="Cambria Math" w:eastAsia="Times New Roman" w:hAnsi="Cambria Math" w:cs="Times New Roman"/>
                    <w:i/>
                    <w:sz w:val="24"/>
                    <w:szCs w:val="24"/>
                    <w:lang w:val="en-ZA"/>
                  </w:rPr>
                </m:ctrlPr>
              </m:sSubPr>
              <m:e>
                <m:r>
                  <w:rPr>
                    <w:rFonts w:ascii="Cambria Math" w:eastAsia="Times New Roman" w:hAnsi="Cambria Math" w:cs="Times New Roman"/>
                    <w:sz w:val="24"/>
                    <w:szCs w:val="24"/>
                    <w:lang w:val="en-ZA"/>
                  </w:rPr>
                  <m:t>M</m:t>
                </m:r>
              </m:e>
              <m:sub>
                <m:r>
                  <w:rPr>
                    <w:rFonts w:ascii="Cambria Math" w:eastAsia="Times New Roman" w:hAnsi="Cambria Math" w:cs="Times New Roman"/>
                    <w:sz w:val="24"/>
                    <w:szCs w:val="24"/>
                    <w:lang w:val="en-ZA"/>
                  </w:rPr>
                  <m:t>ARVi, WWTPi</m:t>
                </m:r>
              </m:sub>
            </m:sSub>
            <m:r>
              <w:rPr>
                <w:rFonts w:ascii="Cambria Math" w:eastAsia="Times New Roman" w:hAnsi="Cambria Math" w:cs="Times New Roman"/>
                <w:sz w:val="24"/>
                <w:szCs w:val="24"/>
                <w:lang w:val="en-ZA"/>
              </w:rPr>
              <m:t xml:space="preserve">  </m:t>
            </m:r>
            <m:sSup>
              <m:sSupPr>
                <m:ctrlPr>
                  <w:rPr>
                    <w:rFonts w:ascii="Cambria Math" w:eastAsia="Times New Roman" w:hAnsi="Cambria Math" w:cs="Times New Roman"/>
                    <w:i/>
                    <w:sz w:val="24"/>
                    <w:szCs w:val="24"/>
                    <w:lang w:val="en-ZA"/>
                  </w:rPr>
                </m:ctrlPr>
              </m:sSupPr>
              <m:e>
                <m:r>
                  <w:rPr>
                    <w:rFonts w:ascii="Cambria Math" w:eastAsia="Times New Roman" w:hAnsi="Cambria Math" w:cs="Times New Roman"/>
                    <w:sz w:val="24"/>
                    <w:szCs w:val="24"/>
                    <w:lang w:val="en-ZA"/>
                  </w:rPr>
                  <m:t>× 10</m:t>
                </m:r>
              </m:e>
              <m:sup>
                <m:r>
                  <w:rPr>
                    <w:rFonts w:ascii="Cambria Math" w:eastAsia="Times New Roman" w:hAnsi="Cambria Math" w:cs="Times New Roman"/>
                    <w:sz w:val="24"/>
                    <w:szCs w:val="24"/>
                    <w:lang w:val="en-ZA"/>
                  </w:rPr>
                  <m:t>9</m:t>
                </m:r>
              </m:sup>
            </m:sSup>
          </m:num>
          <m:den>
            <m:sSub>
              <m:sSubPr>
                <m:ctrlPr>
                  <w:rPr>
                    <w:rFonts w:ascii="Cambria Math" w:eastAsia="Times New Roman" w:hAnsi="Cambria Math" w:cs="Times New Roman"/>
                    <w:i/>
                    <w:sz w:val="24"/>
                    <w:szCs w:val="24"/>
                    <w:lang w:val="en-ZA"/>
                  </w:rPr>
                </m:ctrlPr>
              </m:sSubPr>
              <m:e>
                <m:r>
                  <w:rPr>
                    <w:rFonts w:ascii="Cambria Math" w:eastAsia="Times New Roman" w:hAnsi="Cambria Math" w:cs="Times New Roman"/>
                    <w:sz w:val="24"/>
                    <w:szCs w:val="24"/>
                    <w:lang w:val="en-ZA"/>
                  </w:rPr>
                  <m:t>WW</m:t>
                </m:r>
              </m:e>
              <m:sub>
                <m:r>
                  <w:rPr>
                    <w:rFonts w:ascii="Cambria Math" w:eastAsia="Times New Roman" w:hAnsi="Cambria Math" w:cs="Times New Roman"/>
                    <w:sz w:val="24"/>
                    <w:szCs w:val="24"/>
                    <w:lang w:val="en-ZA"/>
                  </w:rPr>
                  <m:t>t</m:t>
                </m:r>
              </m:sub>
            </m:sSub>
          </m:den>
        </m:f>
      </m:oMath>
      <w:r w:rsidR="000540C8" w:rsidRPr="000540C8">
        <w:rPr>
          <w:rFonts w:ascii="Times New Roman" w:eastAsia="Times New Roman" w:hAnsi="Times New Roman" w:cs="Times New Roman"/>
          <w:sz w:val="24"/>
          <w:szCs w:val="24"/>
          <w:lang w:val="en-ZA"/>
        </w:rPr>
        <w:tab/>
      </w:r>
      <w:r w:rsidR="000540C8" w:rsidRPr="000540C8">
        <w:rPr>
          <w:rFonts w:ascii="Times New Roman" w:eastAsia="Times New Roman" w:hAnsi="Times New Roman" w:cs="Times New Roman"/>
          <w:sz w:val="24"/>
          <w:szCs w:val="24"/>
          <w:lang w:val="en-ZA"/>
        </w:rPr>
        <w:tab/>
      </w:r>
      <w:r w:rsidR="000540C8" w:rsidRPr="000540C8">
        <w:rPr>
          <w:rFonts w:ascii="Times New Roman" w:eastAsia="Times New Roman" w:hAnsi="Times New Roman" w:cs="Times New Roman"/>
          <w:sz w:val="24"/>
          <w:szCs w:val="24"/>
          <w:lang w:val="en-ZA"/>
        </w:rPr>
        <w:tab/>
      </w:r>
      <w:r w:rsidR="000540C8" w:rsidRPr="000540C8">
        <w:rPr>
          <w:rFonts w:ascii="Times New Roman" w:eastAsia="Times New Roman" w:hAnsi="Times New Roman" w:cs="Times New Roman"/>
          <w:sz w:val="24"/>
          <w:szCs w:val="24"/>
          <w:lang w:val="en-ZA"/>
        </w:rPr>
        <w:tab/>
      </w:r>
      <w:r w:rsidR="000540C8" w:rsidRPr="000540C8">
        <w:rPr>
          <w:rFonts w:ascii="Times New Roman" w:eastAsia="Times New Roman" w:hAnsi="Times New Roman" w:cs="Times New Roman"/>
          <w:sz w:val="24"/>
          <w:szCs w:val="24"/>
          <w:lang w:val="en-ZA"/>
        </w:rPr>
        <w:tab/>
      </w:r>
      <w:r w:rsidR="000540C8" w:rsidRPr="000540C8">
        <w:rPr>
          <w:rFonts w:ascii="Times New Roman" w:eastAsia="Times New Roman" w:hAnsi="Times New Roman" w:cs="Times New Roman"/>
          <w:sz w:val="24"/>
          <w:szCs w:val="24"/>
          <w:lang w:val="en-ZA"/>
        </w:rPr>
        <w:tab/>
      </w:r>
      <w:r w:rsidR="000540C8" w:rsidRPr="000540C8">
        <w:rPr>
          <w:rFonts w:ascii="Times New Roman" w:eastAsia="Times New Roman" w:hAnsi="Times New Roman" w:cs="Times New Roman"/>
          <w:sz w:val="24"/>
          <w:szCs w:val="24"/>
          <w:lang w:val="en-ZA"/>
        </w:rPr>
        <w:tab/>
      </w:r>
      <w:r w:rsidR="000540C8">
        <w:rPr>
          <w:rFonts w:ascii="Times New Roman" w:eastAsia="Times New Roman" w:hAnsi="Times New Roman" w:cs="Times New Roman"/>
          <w:sz w:val="24"/>
          <w:szCs w:val="24"/>
          <w:lang w:val="en-ZA"/>
        </w:rPr>
        <w:t xml:space="preserve">     </w:t>
      </w:r>
      <w:r w:rsidR="000540C8" w:rsidRPr="000540C8">
        <w:rPr>
          <w:rFonts w:ascii="Times New Roman" w:eastAsia="Times New Roman" w:hAnsi="Times New Roman" w:cs="Times New Roman"/>
          <w:sz w:val="24"/>
          <w:szCs w:val="24"/>
          <w:lang w:val="en-ZA"/>
        </w:rPr>
        <w:t xml:space="preserve">            (</w:t>
      </w:r>
      <w:r w:rsidR="009C5F50">
        <w:rPr>
          <w:rFonts w:ascii="Times New Roman" w:eastAsia="Times New Roman" w:hAnsi="Times New Roman" w:cs="Times New Roman"/>
          <w:sz w:val="24"/>
          <w:szCs w:val="24"/>
          <w:lang w:val="en-ZA"/>
        </w:rPr>
        <w:t>5</w:t>
      </w:r>
      <w:r w:rsidR="000540C8" w:rsidRPr="000540C8">
        <w:rPr>
          <w:rFonts w:ascii="Times New Roman" w:eastAsia="Times New Roman" w:hAnsi="Times New Roman" w:cs="Times New Roman"/>
          <w:sz w:val="24"/>
          <w:szCs w:val="24"/>
          <w:lang w:val="en-ZA"/>
        </w:rPr>
        <w:t>)</w:t>
      </w:r>
    </w:p>
    <w:p w14:paraId="3E753E15" w14:textId="59277DC1" w:rsidR="000540C8" w:rsidRPr="000540C8" w:rsidRDefault="000540C8" w:rsidP="000540C8">
      <w:pPr>
        <w:spacing w:after="240" w:line="360" w:lineRule="auto"/>
        <w:jc w:val="both"/>
        <w:rPr>
          <w:rFonts w:ascii="Times New Roman" w:eastAsia="Times New Roman" w:hAnsi="Times New Roman" w:cs="Times New Roman"/>
          <w:iCs/>
          <w:sz w:val="24"/>
          <w:szCs w:val="24"/>
        </w:rPr>
      </w:pPr>
      <w:r w:rsidRPr="000540C8">
        <w:rPr>
          <w:rFonts w:ascii="Times New Roman" w:eastAsia="Times New Roman" w:hAnsi="Times New Roman" w:cs="Times New Roman"/>
          <w:sz w:val="24"/>
          <w:szCs w:val="24"/>
          <w:lang w:val="en-ZA"/>
        </w:rPr>
        <w:t>where PEC</w:t>
      </w:r>
      <w:r w:rsidRPr="000540C8">
        <w:rPr>
          <w:rFonts w:ascii="Times New Roman" w:eastAsia="Times New Roman" w:hAnsi="Times New Roman" w:cs="Times New Roman"/>
          <w:sz w:val="24"/>
          <w:szCs w:val="24"/>
          <w:vertAlign w:val="subscript"/>
          <w:lang w:val="en-ZA"/>
        </w:rPr>
        <w:t>i, WWTPe</w:t>
      </w:r>
      <w:r w:rsidRPr="000540C8">
        <w:rPr>
          <w:rFonts w:ascii="Times New Roman" w:eastAsia="Times New Roman" w:hAnsi="Times New Roman" w:cs="Times New Roman"/>
          <w:sz w:val="24"/>
          <w:szCs w:val="24"/>
          <w:lang w:val="en-ZA"/>
        </w:rPr>
        <w:t xml:space="preserve"> is the concentration of specific ARVs in WWTP effluent (</w:t>
      </w:r>
      <w:r w:rsidRPr="000540C8">
        <w:rPr>
          <w:rFonts w:ascii="Times New Roman" w:eastAsia="Times New Roman" w:hAnsi="Times New Roman" w:cs="Times New Roman"/>
          <w:sz w:val="24"/>
          <w:szCs w:val="24"/>
        </w:rPr>
        <w:t xml:space="preserve">µg/L), </w:t>
      </w:r>
      <w:r w:rsidRPr="000540C8">
        <w:rPr>
          <w:rFonts w:ascii="Times New Roman" w:eastAsia="Times New Roman" w:hAnsi="Times New Roman" w:cs="Times New Roman"/>
          <w:sz w:val="24"/>
          <w:szCs w:val="24"/>
          <w:lang w:val="en-ZA"/>
        </w:rPr>
        <w:t>PEC</w:t>
      </w:r>
      <w:r w:rsidRPr="000540C8">
        <w:rPr>
          <w:rFonts w:ascii="Times New Roman" w:eastAsia="Times New Roman" w:hAnsi="Times New Roman" w:cs="Times New Roman"/>
          <w:sz w:val="24"/>
          <w:szCs w:val="24"/>
          <w:vertAlign w:val="subscript"/>
          <w:lang w:val="en-ZA"/>
        </w:rPr>
        <w:t>i, WWTPi</w:t>
      </w:r>
      <w:r w:rsidRPr="000540C8">
        <w:rPr>
          <w:rFonts w:ascii="Times New Roman" w:eastAsia="Times New Roman" w:hAnsi="Times New Roman" w:cs="Times New Roman"/>
          <w:sz w:val="24"/>
          <w:szCs w:val="24"/>
          <w:lang w:val="en-ZA"/>
        </w:rPr>
        <w:t xml:space="preserve"> is the concentration of specific ARVs in WWTP influent (</w:t>
      </w:r>
      <w:r w:rsidRPr="000540C8">
        <w:rPr>
          <w:rFonts w:ascii="Times New Roman" w:eastAsia="Times New Roman" w:hAnsi="Times New Roman" w:cs="Times New Roman"/>
          <w:sz w:val="24"/>
          <w:szCs w:val="24"/>
        </w:rPr>
        <w:t>µg/L) and WW</w:t>
      </w:r>
      <w:r w:rsidR="002C11FB">
        <w:rPr>
          <w:rFonts w:ascii="Times New Roman" w:eastAsia="Times New Roman" w:hAnsi="Times New Roman" w:cs="Times New Roman"/>
          <w:sz w:val="24"/>
          <w:szCs w:val="24"/>
        </w:rPr>
        <w:t>t</w:t>
      </w:r>
      <w:r w:rsidRPr="000540C8">
        <w:rPr>
          <w:rFonts w:ascii="Times New Roman" w:eastAsia="Times New Roman" w:hAnsi="Times New Roman" w:cs="Times New Roman"/>
          <w:sz w:val="24"/>
          <w:szCs w:val="24"/>
        </w:rPr>
        <w:t xml:space="preserve"> is </w:t>
      </w:r>
      <w:r w:rsidR="008D0727">
        <w:rPr>
          <w:rFonts w:ascii="Times New Roman" w:eastAsia="Times New Roman" w:hAnsi="Times New Roman" w:cs="Times New Roman"/>
          <w:sz w:val="24"/>
          <w:szCs w:val="24"/>
        </w:rPr>
        <w:t xml:space="preserve">the fraction of </w:t>
      </w:r>
      <w:r w:rsidRPr="000540C8">
        <w:rPr>
          <w:rFonts w:ascii="Times New Roman" w:eastAsia="Times New Roman" w:hAnsi="Times New Roman" w:cs="Times New Roman"/>
          <w:sz w:val="24"/>
          <w:szCs w:val="24"/>
        </w:rPr>
        <w:t xml:space="preserve"> wastewater for </w:t>
      </w:r>
      <w:r w:rsidR="00E63044">
        <w:rPr>
          <w:rFonts w:ascii="Times New Roman" w:eastAsia="Times New Roman" w:hAnsi="Times New Roman" w:cs="Times New Roman"/>
          <w:sz w:val="24"/>
          <w:szCs w:val="24"/>
        </w:rPr>
        <w:t xml:space="preserve">a particular region </w:t>
      </w:r>
      <w:r w:rsidRPr="000540C8">
        <w:rPr>
          <w:rFonts w:ascii="Times New Roman" w:eastAsia="Times New Roman" w:hAnsi="Times New Roman" w:cs="Times New Roman"/>
          <w:sz w:val="24"/>
          <w:szCs w:val="24"/>
        </w:rPr>
        <w:lastRenderedPageBreak/>
        <w:t>(in litres) sourced from the Food and Agriculture Organization (FAO)</w:t>
      </w:r>
      <w:r w:rsidR="009C5F50">
        <w:rPr>
          <w:rFonts w:ascii="Times New Roman" w:eastAsia="Times New Roman" w:hAnsi="Times New Roman" w:cs="Times New Roman"/>
          <w:sz w:val="24"/>
          <w:szCs w:val="24"/>
        </w:rPr>
        <w:t xml:space="preserve"> </w:t>
      </w:r>
      <w:r w:rsidR="009C5F50">
        <w:rPr>
          <w:rFonts w:ascii="Times New Roman" w:eastAsia="Times New Roman" w:hAnsi="Times New Roman" w:cs="Times New Roman"/>
          <w:sz w:val="24"/>
          <w:szCs w:val="24"/>
        </w:rPr>
        <w:fldChar w:fldCharType="begin"/>
      </w:r>
      <w:r w:rsidR="004F0B41">
        <w:rPr>
          <w:rFonts w:ascii="Times New Roman" w:eastAsia="Times New Roman" w:hAnsi="Times New Roman" w:cs="Times New Roman"/>
          <w:sz w:val="24"/>
          <w:szCs w:val="24"/>
        </w:rPr>
        <w:instrText xml:space="preserve"> ADDIN ZOTERO_ITEM CSL_CITATION {"citationID":"a2hiaeae8ur","properties":{"formattedCitation":"[64]","plainCitation":"[64]","noteIndex":0},"citationItems":[{"id":"bvZVep35/EmI99Mq3","uris":["http://zotero.org/users/8372031/items/EUUP2IJ6"],"itemData":{"id":1289,"type":"webpage","title":"AQUASTAT database Database Query Results","URL":"https://www.fao.org/aquastat/statistics/query/results.html","author":[{"family":"AQUASTAT","given":""}],"accessed":{"date-parts":[["2022",6,28]]},"issued":{"date-parts":[["2021"]]}}}],"schema":"https://github.com/citation-style-language/schema/raw/master/csl-citation.json"} </w:instrText>
      </w:r>
      <w:r w:rsidR="009C5F50">
        <w:rPr>
          <w:rFonts w:ascii="Times New Roman" w:eastAsia="Times New Roman" w:hAnsi="Times New Roman" w:cs="Times New Roman"/>
          <w:sz w:val="24"/>
          <w:szCs w:val="24"/>
        </w:rPr>
        <w:fldChar w:fldCharType="separate"/>
      </w:r>
      <w:r w:rsidR="00B954B1" w:rsidRPr="00B954B1">
        <w:rPr>
          <w:rFonts w:ascii="Times New Roman" w:hAnsi="Times New Roman" w:cs="Times New Roman"/>
          <w:sz w:val="24"/>
        </w:rPr>
        <w:t>[64]</w:t>
      </w:r>
      <w:r w:rsidR="009C5F50">
        <w:rPr>
          <w:rFonts w:ascii="Times New Roman" w:eastAsia="Times New Roman" w:hAnsi="Times New Roman" w:cs="Times New Roman"/>
          <w:sz w:val="24"/>
          <w:szCs w:val="24"/>
        </w:rPr>
        <w:fldChar w:fldCharType="end"/>
      </w:r>
      <w:r w:rsidR="00504EA0">
        <w:rPr>
          <w:rFonts w:ascii="Times New Roman" w:eastAsia="Times New Roman" w:hAnsi="Times New Roman" w:cs="Times New Roman"/>
          <w:sz w:val="24"/>
          <w:szCs w:val="24"/>
        </w:rPr>
        <w:t>. The</w:t>
      </w:r>
      <w:r w:rsidRPr="000540C8">
        <w:rPr>
          <w:rFonts w:ascii="Times New Roman" w:eastAsia="Times New Roman" w:hAnsi="Times New Roman" w:cs="Times New Roman"/>
          <w:sz w:val="24"/>
          <w:szCs w:val="24"/>
          <w:lang w:val="en-ZA"/>
        </w:rPr>
        <w:t xml:space="preserve"> </w:t>
      </w:r>
      <w:r w:rsidRPr="000540C8">
        <w:rPr>
          <w:rFonts w:ascii="Times New Roman" w:eastAsia="Times New Roman" w:hAnsi="Times New Roman" w:cs="Times New Roman"/>
          <w:iCs/>
          <w:sz w:val="24"/>
          <w:szCs w:val="24"/>
        </w:rPr>
        <w:t>PECs in surface water were calculated using equation</w:t>
      </w:r>
      <w:r w:rsidR="00504EA0">
        <w:rPr>
          <w:rFonts w:ascii="Times New Roman" w:eastAsia="Times New Roman" w:hAnsi="Times New Roman" w:cs="Times New Roman"/>
          <w:iCs/>
          <w:sz w:val="24"/>
          <w:szCs w:val="24"/>
        </w:rPr>
        <w:t>:</w:t>
      </w:r>
    </w:p>
    <w:p w14:paraId="32DB8013" w14:textId="16E8FE2D" w:rsidR="000540C8" w:rsidRPr="000540C8" w:rsidRDefault="004A634C" w:rsidP="000540C8">
      <w:pPr>
        <w:spacing w:after="240" w:line="360" w:lineRule="auto"/>
        <w:jc w:val="both"/>
        <w:rPr>
          <w:rFonts w:ascii="Times New Roman" w:eastAsia="Times New Roman" w:hAnsi="Times New Roman" w:cs="Times New Roman"/>
          <w:sz w:val="24"/>
          <w:szCs w:val="24"/>
          <w:lang w:val="en-ZA"/>
        </w:rPr>
      </w:pPr>
      <m:oMath>
        <m:sSub>
          <m:sSubPr>
            <m:ctrlPr>
              <w:rPr>
                <w:rFonts w:ascii="Cambria Math" w:eastAsia="Times New Roman" w:hAnsi="Cambria Math" w:cs="Times New Roman"/>
                <w:bCs/>
                <w:i/>
                <w:iCs/>
                <w:sz w:val="24"/>
                <w:szCs w:val="24"/>
                <w:lang w:val="en-ZA"/>
              </w:rPr>
            </m:ctrlPr>
          </m:sSubPr>
          <m:e>
            <m:r>
              <w:rPr>
                <w:rFonts w:ascii="Cambria Math" w:eastAsia="Times New Roman" w:hAnsi="Cambria Math" w:cs="Times New Roman"/>
                <w:sz w:val="24"/>
                <w:szCs w:val="24"/>
                <w:lang w:val="en-ZA"/>
              </w:rPr>
              <m:t>PEC</m:t>
            </m:r>
          </m:e>
          <m:sub>
            <m:r>
              <w:rPr>
                <w:rFonts w:ascii="Cambria Math" w:eastAsia="Times New Roman" w:hAnsi="Cambria Math" w:cs="Times New Roman"/>
                <w:sz w:val="24"/>
                <w:szCs w:val="24"/>
                <w:lang w:val="en-ZA"/>
              </w:rPr>
              <m:t>i,sw</m:t>
            </m:r>
          </m:sub>
        </m:sSub>
        <m:r>
          <w:rPr>
            <w:rFonts w:ascii="Cambria Math" w:eastAsia="Times New Roman" w:hAnsi="Cambria Math" w:cs="Times New Roman"/>
            <w:sz w:val="24"/>
            <w:szCs w:val="24"/>
            <w:lang w:val="en-ZA"/>
          </w:rPr>
          <m:t xml:space="preserve">= </m:t>
        </m:r>
        <m:f>
          <m:fPr>
            <m:ctrlPr>
              <w:rPr>
                <w:rFonts w:ascii="Cambria Math" w:eastAsia="Times New Roman" w:hAnsi="Cambria Math" w:cs="Times New Roman"/>
                <w:i/>
                <w:sz w:val="24"/>
                <w:szCs w:val="24"/>
                <w:lang w:val="en-ZA"/>
              </w:rPr>
            </m:ctrlPr>
          </m:fPr>
          <m:num>
            <m:sSub>
              <m:sSubPr>
                <m:ctrlPr>
                  <w:rPr>
                    <w:rFonts w:ascii="Cambria Math" w:eastAsia="Times New Roman" w:hAnsi="Cambria Math" w:cs="Times New Roman"/>
                    <w:bCs/>
                    <w:i/>
                    <w:iCs/>
                    <w:sz w:val="24"/>
                    <w:szCs w:val="24"/>
                    <w:lang w:val="en-ZA"/>
                  </w:rPr>
                </m:ctrlPr>
              </m:sSubPr>
              <m:e>
                <m:r>
                  <w:rPr>
                    <w:rFonts w:ascii="Cambria Math" w:eastAsia="Times New Roman" w:hAnsi="Cambria Math" w:cs="Times New Roman"/>
                    <w:sz w:val="24"/>
                    <w:szCs w:val="24"/>
                    <w:lang w:val="en-ZA"/>
                  </w:rPr>
                  <m:t>M</m:t>
                </m:r>
              </m:e>
              <m:sub>
                <m:r>
                  <w:rPr>
                    <w:rFonts w:ascii="Cambria Math" w:eastAsia="Times New Roman" w:hAnsi="Cambria Math" w:cs="Times New Roman"/>
                    <w:sz w:val="24"/>
                    <w:szCs w:val="24"/>
                    <w:lang w:val="en-ZA"/>
                  </w:rPr>
                  <m:t>ARVi,sw</m:t>
                </m:r>
              </m:sub>
            </m:sSub>
            <m:r>
              <w:rPr>
                <w:rFonts w:ascii="Cambria Math" w:eastAsia="Times New Roman" w:hAnsi="Cambria Math" w:cs="Times New Roman"/>
                <w:sz w:val="24"/>
                <w:szCs w:val="24"/>
                <w:lang w:val="en-ZA"/>
              </w:rPr>
              <m:t xml:space="preserve"> </m:t>
            </m:r>
            <m:sSup>
              <m:sSupPr>
                <m:ctrlPr>
                  <w:rPr>
                    <w:rFonts w:ascii="Cambria Math" w:eastAsia="Times New Roman" w:hAnsi="Cambria Math" w:cs="Times New Roman"/>
                    <w:bCs/>
                    <w:i/>
                    <w:iCs/>
                    <w:sz w:val="24"/>
                    <w:szCs w:val="24"/>
                    <w:lang w:val="en-ZA"/>
                  </w:rPr>
                </m:ctrlPr>
              </m:sSupPr>
              <m:e>
                <m:r>
                  <w:rPr>
                    <w:rFonts w:ascii="Cambria Math" w:eastAsia="Times New Roman" w:hAnsi="Cambria Math" w:cs="Times New Roman"/>
                    <w:sz w:val="24"/>
                    <w:szCs w:val="24"/>
                    <w:lang w:val="en-ZA"/>
                  </w:rPr>
                  <m:t>× 10</m:t>
                </m:r>
              </m:e>
              <m:sup>
                <m:r>
                  <w:rPr>
                    <w:rFonts w:ascii="Cambria Math" w:eastAsia="Times New Roman" w:hAnsi="Cambria Math" w:cs="Times New Roman"/>
                    <w:sz w:val="24"/>
                    <w:szCs w:val="24"/>
                    <w:lang w:val="en-ZA"/>
                  </w:rPr>
                  <m:t>9</m:t>
                </m:r>
              </m:sup>
            </m:sSup>
          </m:num>
          <m:den>
            <w:bookmarkStart w:id="13" w:name="_Hlk128746333"/>
            <m:sSub>
              <m:sSubPr>
                <m:ctrlPr>
                  <w:rPr>
                    <w:rFonts w:ascii="Cambria Math" w:eastAsia="Times New Roman" w:hAnsi="Cambria Math" w:cs="Times New Roman"/>
                    <w:i/>
                    <w:sz w:val="24"/>
                    <w:szCs w:val="24"/>
                    <w:lang w:val="en-ZA"/>
                  </w:rPr>
                </m:ctrlPr>
              </m:sSubPr>
              <m:e>
                <m:r>
                  <w:rPr>
                    <w:rFonts w:ascii="Cambria Math" w:eastAsia="Times New Roman" w:hAnsi="Cambria Math" w:cs="Times New Roman"/>
                    <w:sz w:val="24"/>
                    <w:szCs w:val="24"/>
                    <w:lang w:val="en-ZA"/>
                  </w:rPr>
                  <m:t>WW</m:t>
                </m:r>
              </m:e>
              <m:sub>
                <m:r>
                  <w:rPr>
                    <w:rFonts w:ascii="Cambria Math" w:eastAsia="Times New Roman" w:hAnsi="Cambria Math" w:cs="Times New Roman"/>
                    <w:sz w:val="24"/>
                    <w:szCs w:val="24"/>
                    <w:lang w:val="en-ZA"/>
                  </w:rPr>
                  <m:t>ut</m:t>
                </m:r>
              </m:sub>
            </m:sSub>
            <w:bookmarkEnd w:id="13"/>
            <m:r>
              <w:rPr>
                <w:rFonts w:ascii="Cambria Math" w:eastAsia="Times New Roman" w:hAnsi="Cambria Math" w:cs="Times New Roman"/>
                <w:sz w:val="24"/>
                <w:szCs w:val="24"/>
                <w:lang w:val="en-ZA"/>
              </w:rPr>
              <m:t xml:space="preserve"> × DF</m:t>
            </m:r>
          </m:den>
        </m:f>
      </m:oMath>
      <w:r w:rsidR="000540C8" w:rsidRPr="000540C8">
        <w:rPr>
          <w:rFonts w:ascii="Times New Roman" w:eastAsia="Times New Roman" w:hAnsi="Times New Roman" w:cs="Times New Roman"/>
          <w:sz w:val="24"/>
          <w:szCs w:val="24"/>
          <w:lang w:val="en-ZA"/>
        </w:rPr>
        <w:t xml:space="preserve"> </w:t>
      </w:r>
      <w:r w:rsidR="000540C8" w:rsidRPr="000540C8">
        <w:rPr>
          <w:rFonts w:ascii="Times New Roman" w:eastAsia="Times New Roman" w:hAnsi="Times New Roman" w:cs="Times New Roman"/>
          <w:sz w:val="24"/>
          <w:szCs w:val="24"/>
          <w:lang w:val="en-ZA"/>
        </w:rPr>
        <w:tab/>
      </w:r>
      <w:r w:rsidR="000540C8" w:rsidRPr="000540C8">
        <w:rPr>
          <w:rFonts w:ascii="Times New Roman" w:eastAsia="Times New Roman" w:hAnsi="Times New Roman" w:cs="Times New Roman"/>
          <w:sz w:val="24"/>
          <w:szCs w:val="24"/>
          <w:lang w:val="en-ZA"/>
        </w:rPr>
        <w:tab/>
      </w:r>
      <w:r w:rsidR="000540C8" w:rsidRPr="000540C8">
        <w:rPr>
          <w:rFonts w:ascii="Times New Roman" w:eastAsia="Times New Roman" w:hAnsi="Times New Roman" w:cs="Times New Roman"/>
          <w:sz w:val="24"/>
          <w:szCs w:val="24"/>
          <w:lang w:val="en-ZA"/>
        </w:rPr>
        <w:tab/>
      </w:r>
      <w:r w:rsidR="000540C8" w:rsidRPr="000540C8">
        <w:rPr>
          <w:rFonts w:ascii="Times New Roman" w:eastAsia="Times New Roman" w:hAnsi="Times New Roman" w:cs="Times New Roman"/>
          <w:sz w:val="24"/>
          <w:szCs w:val="24"/>
          <w:lang w:val="en-ZA"/>
        </w:rPr>
        <w:tab/>
      </w:r>
      <w:r w:rsidR="000540C8" w:rsidRPr="000540C8">
        <w:rPr>
          <w:rFonts w:ascii="Times New Roman" w:eastAsia="Times New Roman" w:hAnsi="Times New Roman" w:cs="Times New Roman"/>
          <w:sz w:val="24"/>
          <w:szCs w:val="24"/>
          <w:lang w:val="en-ZA"/>
        </w:rPr>
        <w:tab/>
      </w:r>
      <w:r w:rsidR="000540C8" w:rsidRPr="000540C8">
        <w:rPr>
          <w:rFonts w:ascii="Times New Roman" w:eastAsia="Times New Roman" w:hAnsi="Times New Roman" w:cs="Times New Roman"/>
          <w:sz w:val="24"/>
          <w:szCs w:val="24"/>
          <w:lang w:val="en-ZA"/>
        </w:rPr>
        <w:tab/>
      </w:r>
      <w:r w:rsidR="000540C8" w:rsidRPr="000540C8">
        <w:rPr>
          <w:rFonts w:ascii="Times New Roman" w:eastAsia="Times New Roman" w:hAnsi="Times New Roman" w:cs="Times New Roman"/>
          <w:sz w:val="24"/>
          <w:szCs w:val="24"/>
          <w:lang w:val="en-ZA"/>
        </w:rPr>
        <w:tab/>
      </w:r>
      <w:r w:rsidR="000540C8" w:rsidRPr="000540C8">
        <w:rPr>
          <w:rFonts w:ascii="Times New Roman" w:eastAsia="Times New Roman" w:hAnsi="Times New Roman" w:cs="Times New Roman"/>
          <w:sz w:val="24"/>
          <w:szCs w:val="24"/>
          <w:lang w:val="en-ZA"/>
        </w:rPr>
        <w:tab/>
        <w:t xml:space="preserve">                   (</w:t>
      </w:r>
      <w:r w:rsidR="009C5F50">
        <w:rPr>
          <w:rFonts w:ascii="Times New Roman" w:eastAsia="Times New Roman" w:hAnsi="Times New Roman" w:cs="Times New Roman"/>
          <w:sz w:val="24"/>
          <w:szCs w:val="24"/>
          <w:lang w:val="en-ZA"/>
        </w:rPr>
        <w:t>6</w:t>
      </w:r>
      <w:r w:rsidR="000540C8" w:rsidRPr="000540C8">
        <w:rPr>
          <w:rFonts w:ascii="Times New Roman" w:eastAsia="Times New Roman" w:hAnsi="Times New Roman" w:cs="Times New Roman"/>
          <w:sz w:val="24"/>
          <w:szCs w:val="24"/>
          <w:lang w:val="en-ZA"/>
        </w:rPr>
        <w:t>)</w:t>
      </w:r>
    </w:p>
    <w:p w14:paraId="29CD2794" w14:textId="40038BEE" w:rsidR="000540C8" w:rsidRPr="000540C8" w:rsidRDefault="000540C8" w:rsidP="000540C8">
      <w:pPr>
        <w:spacing w:after="240" w:line="360" w:lineRule="auto"/>
        <w:jc w:val="both"/>
        <w:rPr>
          <w:rFonts w:ascii="Times New Roman" w:eastAsia="Times New Roman" w:hAnsi="Times New Roman" w:cs="Times New Roman"/>
          <w:sz w:val="24"/>
          <w:szCs w:val="24"/>
          <w:lang w:val="en-ZA"/>
        </w:rPr>
      </w:pPr>
      <w:r w:rsidRPr="000540C8">
        <w:rPr>
          <w:rFonts w:ascii="Times New Roman" w:eastAsia="Times New Roman" w:hAnsi="Times New Roman" w:cs="Times New Roman"/>
          <w:sz w:val="24"/>
          <w:szCs w:val="24"/>
          <w:lang w:val="en-ZA"/>
        </w:rPr>
        <w:t>Where PEC</w:t>
      </w:r>
      <w:r w:rsidRPr="000540C8">
        <w:rPr>
          <w:rFonts w:ascii="Times New Roman" w:eastAsia="Times New Roman" w:hAnsi="Times New Roman" w:cs="Times New Roman"/>
          <w:sz w:val="24"/>
          <w:szCs w:val="24"/>
          <w:vertAlign w:val="subscript"/>
          <w:lang w:val="en-ZA"/>
        </w:rPr>
        <w:t xml:space="preserve">i, sw </w:t>
      </w:r>
      <w:r w:rsidRPr="000540C8">
        <w:rPr>
          <w:rFonts w:ascii="Times New Roman" w:eastAsia="Times New Roman" w:hAnsi="Times New Roman" w:cs="Times New Roman"/>
          <w:sz w:val="24"/>
          <w:szCs w:val="24"/>
          <w:lang w:val="en-ZA"/>
        </w:rPr>
        <w:t xml:space="preserve">is the concentration of individual ARVs in surface water in </w:t>
      </w:r>
      <w:r w:rsidRPr="000540C8">
        <w:rPr>
          <w:rFonts w:ascii="Times New Roman" w:eastAsia="Times New Roman" w:hAnsi="Times New Roman" w:cs="Times New Roman"/>
          <w:sz w:val="24"/>
          <w:szCs w:val="24"/>
        </w:rPr>
        <w:t>µg/L,</w:t>
      </w:r>
      <w:r w:rsidRPr="000540C8" w:rsidDel="00171813">
        <w:rPr>
          <w:rFonts w:ascii="Times New Roman" w:eastAsia="Times New Roman" w:hAnsi="Times New Roman" w:cs="Times New Roman"/>
          <w:sz w:val="24"/>
          <w:szCs w:val="24"/>
        </w:rPr>
        <w:t xml:space="preserve"> </w:t>
      </w:r>
      <w:r w:rsidR="002C11FB" w:rsidRPr="00FB41A6">
        <w:rPr>
          <w:rFonts w:ascii="Times New Roman" w:eastAsia="Times New Roman" w:hAnsi="Times New Roman" w:cs="Times New Roman"/>
          <w:sz w:val="24"/>
          <w:szCs w:val="24"/>
        </w:rPr>
        <w:t>WW</w:t>
      </w:r>
      <w:r w:rsidR="00FB41A6">
        <w:rPr>
          <w:rFonts w:ascii="Times New Roman" w:eastAsia="Times New Roman" w:hAnsi="Times New Roman" w:cs="Times New Roman"/>
          <w:sz w:val="24"/>
          <w:szCs w:val="24"/>
          <w:vertAlign w:val="subscript"/>
        </w:rPr>
        <w:t>ut</w:t>
      </w:r>
      <w:r w:rsidR="00FB41A6">
        <w:rPr>
          <w:rFonts w:ascii="Times New Roman" w:eastAsia="Times New Roman" w:hAnsi="Times New Roman" w:cs="Times New Roman"/>
          <w:sz w:val="24"/>
          <w:szCs w:val="24"/>
        </w:rPr>
        <w:t xml:space="preserve"> is the fraction of  </w:t>
      </w:r>
      <w:r w:rsidRPr="00FB41A6">
        <w:rPr>
          <w:rFonts w:ascii="Times New Roman" w:eastAsia="Times New Roman" w:hAnsi="Times New Roman" w:cs="Times New Roman"/>
          <w:sz w:val="24"/>
          <w:szCs w:val="24"/>
        </w:rPr>
        <w:t>untreated</w:t>
      </w:r>
      <w:r w:rsidRPr="000540C8">
        <w:rPr>
          <w:rFonts w:ascii="Times New Roman" w:eastAsia="Times New Roman" w:hAnsi="Times New Roman" w:cs="Times New Roman"/>
          <w:sz w:val="24"/>
          <w:szCs w:val="24"/>
        </w:rPr>
        <w:t xml:space="preserve"> wastewater for </w:t>
      </w:r>
      <w:r w:rsidR="004271C8">
        <w:rPr>
          <w:rFonts w:ascii="Times New Roman" w:eastAsia="Times New Roman" w:hAnsi="Times New Roman" w:cs="Times New Roman"/>
          <w:sz w:val="24"/>
          <w:szCs w:val="24"/>
        </w:rPr>
        <w:t>each region</w:t>
      </w:r>
      <w:r w:rsidR="005A103E">
        <w:rPr>
          <w:rFonts w:ascii="Times New Roman" w:eastAsia="Times New Roman" w:hAnsi="Times New Roman" w:cs="Times New Roman"/>
          <w:sz w:val="24"/>
          <w:szCs w:val="24"/>
        </w:rPr>
        <w:t>,</w:t>
      </w:r>
      <w:r w:rsidRPr="000540C8">
        <w:rPr>
          <w:rFonts w:ascii="Times New Roman" w:eastAsia="Times New Roman" w:hAnsi="Times New Roman" w:cs="Times New Roman"/>
          <w:sz w:val="24"/>
          <w:szCs w:val="24"/>
        </w:rPr>
        <w:t xml:space="preserve"> also obtained from the FAO </w:t>
      </w:r>
      <w:r w:rsidRPr="000540C8">
        <w:rPr>
          <w:rFonts w:ascii="Times New Roman" w:eastAsia="Times New Roman" w:hAnsi="Times New Roman" w:cs="Times New Roman"/>
          <w:sz w:val="24"/>
          <w:szCs w:val="24"/>
        </w:rPr>
        <w:fldChar w:fldCharType="begin"/>
      </w:r>
      <w:r w:rsidR="004F0B41">
        <w:rPr>
          <w:rFonts w:ascii="Times New Roman" w:eastAsia="Times New Roman" w:hAnsi="Times New Roman" w:cs="Times New Roman"/>
          <w:sz w:val="24"/>
          <w:szCs w:val="24"/>
        </w:rPr>
        <w:instrText xml:space="preserve"> ADDIN ZOTERO_ITEM CSL_CITATION {"citationID":"ahgula3tgu","properties":{"formattedCitation":"[64]","plainCitation":"[64]","noteIndex":0},"citationItems":[{"id":"bvZVep35/EmI99Mq3","uris":["http://zotero.org/users/8372031/items/EUUP2IJ6"],"itemData":{"id":1289,"type":"webpage","title":"AQUASTAT database Database Query Results","URL":"https://www.fao.org/aquastat/statistics/query/results.html","author":[{"family":"AQUASTAT","given":""}],"accessed":{"date-parts":[["2022",6,28]]},"issued":{"date-parts":[["2021"]]}}}],"schema":"https://github.com/citation-style-language/schema/raw/master/csl-citation.json"} </w:instrText>
      </w:r>
      <w:r w:rsidRPr="000540C8">
        <w:rPr>
          <w:rFonts w:ascii="Times New Roman" w:eastAsia="Times New Roman" w:hAnsi="Times New Roman" w:cs="Times New Roman"/>
          <w:sz w:val="24"/>
          <w:szCs w:val="24"/>
        </w:rPr>
        <w:fldChar w:fldCharType="separate"/>
      </w:r>
      <w:r w:rsidR="00B954B1" w:rsidRPr="00B954B1">
        <w:rPr>
          <w:rFonts w:ascii="Times New Roman" w:hAnsi="Times New Roman" w:cs="Times New Roman"/>
          <w:sz w:val="24"/>
        </w:rPr>
        <w:t>[64]</w:t>
      </w:r>
      <w:r w:rsidRPr="000540C8">
        <w:rPr>
          <w:rFonts w:ascii="Times New Roman" w:eastAsia="Times New Roman" w:hAnsi="Times New Roman" w:cs="Times New Roman"/>
          <w:sz w:val="24"/>
          <w:szCs w:val="24"/>
        </w:rPr>
        <w:fldChar w:fldCharType="end"/>
      </w:r>
      <w:r w:rsidRPr="000540C8">
        <w:rPr>
          <w:rFonts w:ascii="Times New Roman" w:eastAsia="Times New Roman" w:hAnsi="Times New Roman" w:cs="Times New Roman"/>
          <w:sz w:val="24"/>
          <w:szCs w:val="24"/>
        </w:rPr>
        <w:t xml:space="preserve"> and DF is the dilution factor. </w:t>
      </w:r>
      <w:r w:rsidRPr="000540C8">
        <w:rPr>
          <w:rFonts w:ascii="Times New Roman" w:eastAsia="Times New Roman" w:hAnsi="Times New Roman" w:cs="Times New Roman"/>
          <w:sz w:val="24"/>
          <w:szCs w:val="24"/>
          <w:lang w:val="en-ZA"/>
        </w:rPr>
        <w:t xml:space="preserve">Eswatini is an arid country with a </w:t>
      </w:r>
      <w:r w:rsidR="0031607D">
        <w:rPr>
          <w:rFonts w:ascii="Times New Roman" w:eastAsia="Times New Roman" w:hAnsi="Times New Roman" w:cs="Times New Roman"/>
          <w:sz w:val="24"/>
          <w:szCs w:val="24"/>
          <w:lang w:val="en-ZA"/>
        </w:rPr>
        <w:t>long-term</w:t>
      </w:r>
      <w:r w:rsidRPr="000540C8">
        <w:rPr>
          <w:rFonts w:ascii="Times New Roman" w:eastAsia="Times New Roman" w:hAnsi="Times New Roman" w:cs="Times New Roman"/>
          <w:sz w:val="24"/>
          <w:szCs w:val="24"/>
          <w:lang w:val="en-ZA"/>
        </w:rPr>
        <w:t xml:space="preserve"> average annual rainfall range of </w:t>
      </w:r>
      <w:bookmarkStart w:id="14" w:name="_Hlk107484608"/>
      <w:r w:rsidRPr="000540C8">
        <w:rPr>
          <w:rFonts w:ascii="Times New Roman" w:eastAsia="Times New Roman" w:hAnsi="Times New Roman" w:cs="Times New Roman"/>
          <w:sz w:val="24"/>
          <w:szCs w:val="24"/>
          <w:lang w:val="en-ZA"/>
        </w:rPr>
        <w:t>400–1 200 mm</w:t>
      </w:r>
      <w:bookmarkEnd w:id="14"/>
      <w:r w:rsidRPr="001B067C">
        <w:rPr>
          <w:rFonts w:ascii="Times New Roman" w:eastAsia="Times New Roman" w:hAnsi="Times New Roman" w:cs="Times New Roman"/>
          <w:sz w:val="24"/>
          <w:szCs w:val="24"/>
          <w:lang w:val="en-ZA"/>
        </w:rPr>
        <w:t xml:space="preserve"> </w:t>
      </w:r>
      <w:r w:rsidRPr="001B067C">
        <w:rPr>
          <w:rFonts w:ascii="Times New Roman" w:eastAsia="Times New Roman" w:hAnsi="Times New Roman" w:cs="Times New Roman"/>
          <w:sz w:val="24"/>
          <w:szCs w:val="24"/>
          <w:lang w:val="en-ZA"/>
        </w:rPr>
        <w:fldChar w:fldCharType="begin"/>
      </w:r>
      <w:r w:rsidR="004F0B41">
        <w:rPr>
          <w:rFonts w:ascii="Times New Roman" w:eastAsia="Times New Roman" w:hAnsi="Times New Roman" w:cs="Times New Roman"/>
          <w:sz w:val="24"/>
          <w:szCs w:val="24"/>
          <w:lang w:val="en-ZA"/>
        </w:rPr>
        <w:instrText xml:space="preserve"> ADDIN ZOTERO_ITEM CSL_CITATION {"citationID":"a16grk9ptgd","properties":{"formattedCitation":"[26,65]","plainCitation":"[26,65]","noteIndex":0},"citationItems":[{"id":"bvZVep35/nq8jwVUw","uris":["http://zotero.org/users/local/3FsyJZw4/items/N5ENU4V7"],"itemData":{"id":840,"type":"article-journal","abstract":"Swaziland is generally an arid country, with most rains falling during the period of October to March. The long term average annual rainfall ranges from 400 mm in the lowveld to 1,200 mm in the mountainous highveld. Raingauges have been used as reliable source of rainfall data, but the density of these ground based instruments is too low, offering poor spatial coverage. The use of satellite products to estimate rainfall can fill the gap created by poor spatial coverage of ground based instruments. The African Monitoring of the Environment for Sustainable Development (AMESD) project that was launched in 2007 aims to provide African Nations with resources for climate monitoring application through  the use of Meteosat Second Generation (MSG) satellite data. In Swaziland, the satellite receiving station was installed in 2012. The satellite rainfall product has not been evaluated in the country. The objective of this paper was to evaluate the rainfall product by comparing it with rainfall data sourced from raingauge. Daily rainfall data were obtained for five weather stations (Big Bend, Malkerns, Matsapha, Mhlume and Nhlangano) for 1998 to 2006. These daily rainfall data were organized in 10-day (dekadal) totals. Dekadal satellite rainfall data were obtained from the local AMESD receiving station for the respective period. The data were exported to Statistical Package for Social Sciences (SPSS) computer software for analysis. Person correlation and linear regression tests were performed for average dekadals and yearly data for the five weather stations to compared gauged rainfall and satellite rainfall estimates. The correlation for average dekadal rainfall data was significant at 99% level of confidence for all weather stations. Correlation coefficients and R2 were higher for weather stations in the middleveld (Malkerns and Matsapha). The magnitude of underestimation of rainfall by satellite products was higher during the wet season for weather stations receiving relatively higher rainfall. The correlation between yearly gauged rainfall and yearly rainfall estimates from satellite product was significant at 99% level of confidence for Big Bend, Mhlume and Matsapha. It was significant at 95% level of confidence for Malkerns, and not significant for Nhlangano weather station. The regression models that were developed could be used to adjust rainfall estimates from satellite products to ground (gauged) rainfall for an area or community.","container-title":"American Journal of Agriculture and Forestry","DOI":"10.11648/j.ajaf.20150303.15","ISSN":"2330-8591","issue":"3","language":"en","note":"number: 3\npublisher: Science Publishing Group","page":"93","source":"www.sciencepublishinggroup.com","title":"Evaluation of Satellite Rainfall Estimates for Swaziland","volume":"3","author":[{"family":"Manyatsi","given":"Absalom Mganu"},{"family":"Zwane","given":"Ntobeko"},{"family":"Dlamini","given":"Musa"}],"issued":{"date-parts":[["2015",5,8]]}}},{"id":"bvZVep35/Cyt9qA68","uris":["http://zotero.org/users/local/3FsyJZw4/items/4SV84ERP"],"itemData":{"id":867,"type":"article-journal","abstract":"A study of available water for hydropower generation was carried out in Swaziland as part of the national water study commissioned by the United Nations Economic Commission for Africa (UNECA). The study was carried out in 2004/05 and it involved field assessment of major hydropower stations, hydrological assessment of the major water courses where hydropower generation plants are located, climatic changes over the last 10 years and an assessment of the demand for electricity in Swaziland. The study showed that more than 90% of the electricity which Swaziland Electricity Board (SEB) provides to its customers is produced by hydropower while a small proportion is produced by diesel power. The study also showed that the capacity of SEB to generate hydropower is limited mainly by low water flows. It was found out that due to limited capacity to generate hydropower, SEB imports most of the electricity from ESKOM in South Africa and that in 2004 the imported power was more that 84% of the total electricity consumed in Swaziland. It was found out that the causes of low water flows were upstream abstractions and long-term drought conditions. This indicated that hydropower generation is now less favourable in Swaziland than it was in the 1970s, when the existing schemes were built or studied. The other cause for reduced availability of water for hydropower generation is deforestation and increasing land use pressure in the catchment leading to high sedimentation levels in reservoirs. It was concluded that, while the future of locally generated hydropower is limited by dwindling water flows, the capacity to generate more power can be increased by constructing additional dams. It was also recommended that deforestation and intensive cultivation of the catchment areas need to be controlled to reduce the sedimentation of hydropower reservoirs and that more dams should be constructed to counteract the effects of droughts on river flows.","collection-title":"Water for Sustainable Socio-Economic Development, Good Health for All and Gender Equity","container-title":"Physics and Chemistry of the Earth, Parts A/B/C","DOI":"10.1016/j.pce.2006.08.015","ISSN":"1474-7065","issue":"15","journalAbbreviation":"Physics and Chemistry of the Earth, Parts A/B/C","language":"en","page":"952-959","source":"ScienceDirect","title":"Available water for hydropower generation in Swaziland","volume":"31","author":[{"family":"Mwendera","given":"E. J."}],"issued":{"date-parts":[["2006",1,1]]}}}],"schema":"https://github.com/citation-style-language/schema/raw/master/csl-citation.json"} </w:instrText>
      </w:r>
      <w:r w:rsidRPr="001B067C">
        <w:rPr>
          <w:rFonts w:ascii="Times New Roman" w:eastAsia="Times New Roman" w:hAnsi="Times New Roman" w:cs="Times New Roman"/>
          <w:sz w:val="24"/>
          <w:szCs w:val="24"/>
          <w:lang w:val="en-ZA"/>
        </w:rPr>
        <w:fldChar w:fldCharType="separate"/>
      </w:r>
      <w:r w:rsidR="00B954B1" w:rsidRPr="00B954B1">
        <w:rPr>
          <w:rFonts w:ascii="Times New Roman" w:hAnsi="Times New Roman" w:cs="Times New Roman"/>
          <w:sz w:val="24"/>
        </w:rPr>
        <w:t>[26,65]</w:t>
      </w:r>
      <w:r w:rsidRPr="001B067C">
        <w:rPr>
          <w:rFonts w:ascii="Times New Roman" w:eastAsia="Times New Roman" w:hAnsi="Times New Roman" w:cs="Times New Roman"/>
          <w:sz w:val="24"/>
          <w:szCs w:val="24"/>
        </w:rPr>
        <w:fldChar w:fldCharType="end"/>
      </w:r>
      <w:r w:rsidR="003F65CA">
        <w:rPr>
          <w:rFonts w:ascii="Times New Roman" w:eastAsia="Times New Roman" w:hAnsi="Times New Roman" w:cs="Times New Roman"/>
          <w:sz w:val="24"/>
          <w:szCs w:val="24"/>
          <w:lang w:val="en-ZA"/>
        </w:rPr>
        <w:t xml:space="preserve">. Our calculations were based on </w:t>
      </w:r>
      <w:r w:rsidR="00AF1E89">
        <w:rPr>
          <w:rFonts w:ascii="Times New Roman" w:eastAsia="Times New Roman" w:hAnsi="Times New Roman" w:cs="Times New Roman"/>
          <w:sz w:val="24"/>
          <w:szCs w:val="24"/>
          <w:lang w:val="en-ZA"/>
        </w:rPr>
        <w:t xml:space="preserve">the year </w:t>
      </w:r>
      <w:r w:rsidRPr="000540C8">
        <w:rPr>
          <w:rFonts w:ascii="Times New Roman" w:eastAsia="Times New Roman" w:hAnsi="Times New Roman" w:cs="Times New Roman"/>
          <w:sz w:val="24"/>
          <w:szCs w:val="24"/>
          <w:lang w:val="en-ZA"/>
        </w:rPr>
        <w:t>2017</w:t>
      </w:r>
      <w:r w:rsidR="00020230">
        <w:rPr>
          <w:rFonts w:ascii="Times New Roman" w:eastAsia="Times New Roman" w:hAnsi="Times New Roman" w:cs="Times New Roman"/>
          <w:sz w:val="24"/>
          <w:szCs w:val="24"/>
          <w:lang w:val="en-ZA"/>
        </w:rPr>
        <w:t xml:space="preserve">, </w:t>
      </w:r>
      <w:r w:rsidR="00020230">
        <w:rPr>
          <w:rFonts w:ascii="Times New Roman" w:eastAsia="Calibri" w:hAnsi="Times New Roman" w:cs="Times New Roman"/>
          <w:sz w:val="24"/>
          <w:szCs w:val="24"/>
        </w:rPr>
        <w:t>as</w:t>
      </w:r>
      <w:r w:rsidR="00020230" w:rsidRPr="00020230">
        <w:rPr>
          <w:rFonts w:ascii="Times New Roman" w:eastAsia="Calibri" w:hAnsi="Times New Roman" w:cs="Times New Roman"/>
          <w:sz w:val="24"/>
          <w:szCs w:val="24"/>
        </w:rPr>
        <w:t xml:space="preserve"> th</w:t>
      </w:r>
      <w:r w:rsidR="00020230">
        <w:rPr>
          <w:rFonts w:ascii="Times New Roman" w:eastAsia="Calibri" w:hAnsi="Times New Roman" w:cs="Times New Roman"/>
          <w:sz w:val="24"/>
          <w:szCs w:val="24"/>
        </w:rPr>
        <w:t>is was the year with the most</w:t>
      </w:r>
      <w:r w:rsidR="00020230" w:rsidRPr="00020230">
        <w:rPr>
          <w:rFonts w:ascii="Times New Roman" w:eastAsia="Calibri" w:hAnsi="Times New Roman" w:cs="Times New Roman"/>
          <w:sz w:val="24"/>
          <w:szCs w:val="24"/>
        </w:rPr>
        <w:t xml:space="preserve"> recent available data on the number of patients under the ART programme in Eswatini</w:t>
      </w:r>
      <w:r w:rsidR="004F0BDE">
        <w:rPr>
          <w:rFonts w:ascii="Times New Roman" w:eastAsia="Calibri" w:hAnsi="Times New Roman" w:cs="Times New Roman"/>
          <w:sz w:val="24"/>
          <w:szCs w:val="24"/>
        </w:rPr>
        <w:t xml:space="preserve">. </w:t>
      </w:r>
      <w:r w:rsidR="00020230" w:rsidRPr="00020230">
        <w:rPr>
          <w:rFonts w:ascii="Times New Roman" w:eastAsia="Calibri" w:hAnsi="Times New Roman" w:cs="Times New Roman"/>
          <w:sz w:val="24"/>
          <w:szCs w:val="24"/>
        </w:rPr>
        <w:t>Additionally, th</w:t>
      </w:r>
      <w:r w:rsidR="004F0BDE">
        <w:rPr>
          <w:rFonts w:ascii="Times New Roman" w:eastAsia="Calibri" w:hAnsi="Times New Roman" w:cs="Times New Roman"/>
          <w:sz w:val="24"/>
          <w:szCs w:val="24"/>
        </w:rPr>
        <w:t xml:space="preserve">is was prior to </w:t>
      </w:r>
      <w:r w:rsidR="00020230" w:rsidRPr="00020230">
        <w:rPr>
          <w:rFonts w:ascii="Times New Roman" w:eastAsia="Calibri" w:hAnsi="Times New Roman" w:cs="Times New Roman"/>
          <w:sz w:val="24"/>
          <w:szCs w:val="24"/>
        </w:rPr>
        <w:t xml:space="preserve">the declaration by the WHO and UNAIDS of October 2015 </w:t>
      </w:r>
      <w:r w:rsidR="00020230" w:rsidRPr="00020230">
        <w:rPr>
          <w:rFonts w:ascii="Times New Roman" w:eastAsia="Calibri" w:hAnsi="Times New Roman" w:cs="Times New Roman"/>
          <w:sz w:val="24"/>
          <w:szCs w:val="24"/>
        </w:rPr>
        <w:fldChar w:fldCharType="begin"/>
      </w:r>
      <w:r w:rsidR="004F0B41">
        <w:rPr>
          <w:rFonts w:ascii="Times New Roman" w:eastAsia="Calibri" w:hAnsi="Times New Roman" w:cs="Times New Roman"/>
          <w:sz w:val="24"/>
          <w:szCs w:val="24"/>
        </w:rPr>
        <w:instrText xml:space="preserve"> ADDIN ZOTERO_ITEM CSL_CITATION {"citationID":"aeo04hsu5d","properties":{"formattedCitation":"[66]","plainCitation":"[66]","noteIndex":0},"citationItems":[{"id":"bvZVep35/bpKdCs2P","uris":["http://zotero.org/users/8372031/items/H66I78E5"],"itemData":{"id":1894,"type":"webpage","abstract":"In October 2015, the World Health Organization issued guidance(link is external) on what it calls the treat-all approach—recommending antiretroviral therapy (ART), for everyone living with HIV at any CD4 cell count.","language":"en","title":"Test and Start: Optimizing Antiretroviral Therapy Services to Save Lives","title-short":"Test and Start","URL":"https://2017-2020.usaid.gov/global-health/health-areas/hiv-and-aids/technical-areas/test-and-start","author":[{"family":"USAID","given":""}],"accessed":{"date-parts":[["2023",5,2]]},"issued":{"date-parts":[["2019",9,18]]}}}],"schema":"https://github.com/citation-style-language/schema/raw/master/csl-citation.json"} </w:instrText>
      </w:r>
      <w:r w:rsidR="00020230" w:rsidRPr="00020230">
        <w:rPr>
          <w:rFonts w:ascii="Times New Roman" w:eastAsia="Calibri" w:hAnsi="Times New Roman" w:cs="Times New Roman"/>
          <w:sz w:val="24"/>
          <w:szCs w:val="24"/>
        </w:rPr>
        <w:fldChar w:fldCharType="separate"/>
      </w:r>
      <w:r w:rsidR="004F0B41" w:rsidRPr="004F0B41">
        <w:rPr>
          <w:rFonts w:ascii="Times New Roman" w:hAnsi="Times New Roman" w:cs="Times New Roman"/>
          <w:sz w:val="24"/>
          <w:szCs w:val="24"/>
        </w:rPr>
        <w:t>[66]</w:t>
      </w:r>
      <w:r w:rsidR="00020230" w:rsidRPr="00020230">
        <w:rPr>
          <w:rFonts w:ascii="Times New Roman" w:eastAsia="Calibri" w:hAnsi="Times New Roman" w:cs="Times New Roman"/>
          <w:sz w:val="24"/>
          <w:szCs w:val="24"/>
        </w:rPr>
        <w:fldChar w:fldCharType="end"/>
      </w:r>
      <w:r w:rsidR="00020230" w:rsidRPr="00020230">
        <w:rPr>
          <w:rFonts w:ascii="Times New Roman" w:eastAsia="Calibri" w:hAnsi="Times New Roman" w:cs="Times New Roman"/>
          <w:sz w:val="24"/>
          <w:szCs w:val="24"/>
        </w:rPr>
        <w:t xml:space="preserve"> for universal treatment of all patients with HIV/AIDS. </w:t>
      </w:r>
      <w:r w:rsidR="00E85C7D" w:rsidRPr="00020230">
        <w:rPr>
          <w:rFonts w:ascii="Times New Roman" w:eastAsia="Calibri" w:hAnsi="Times New Roman" w:cs="Times New Roman"/>
          <w:sz w:val="24"/>
          <w:szCs w:val="24"/>
        </w:rPr>
        <w:t>Th</w:t>
      </w:r>
      <w:r w:rsidR="00E85C7D">
        <w:rPr>
          <w:rFonts w:ascii="Times New Roman" w:eastAsia="Calibri" w:hAnsi="Times New Roman" w:cs="Times New Roman"/>
          <w:sz w:val="24"/>
          <w:szCs w:val="24"/>
        </w:rPr>
        <w:t>us,</w:t>
      </w:r>
      <w:r w:rsidR="00F72E33">
        <w:rPr>
          <w:rFonts w:ascii="Times New Roman" w:eastAsia="Calibri" w:hAnsi="Times New Roman" w:cs="Times New Roman"/>
          <w:sz w:val="24"/>
          <w:szCs w:val="24"/>
        </w:rPr>
        <w:t xml:space="preserve"> would yield masses</w:t>
      </w:r>
      <w:r w:rsidR="00FD74CD">
        <w:rPr>
          <w:rFonts w:ascii="Times New Roman" w:eastAsia="Calibri" w:hAnsi="Times New Roman" w:cs="Times New Roman"/>
          <w:sz w:val="24"/>
          <w:szCs w:val="24"/>
        </w:rPr>
        <w:t xml:space="preserve"> </w:t>
      </w:r>
      <w:r w:rsidR="00020230" w:rsidRPr="00020230">
        <w:rPr>
          <w:rFonts w:ascii="Times New Roman" w:eastAsia="Calibri" w:hAnsi="Times New Roman" w:cs="Times New Roman"/>
          <w:sz w:val="24"/>
          <w:szCs w:val="24"/>
        </w:rPr>
        <w:t xml:space="preserve">for the period before the implementation of the new policy.  </w:t>
      </w:r>
      <w:r w:rsidR="00DA6AFE">
        <w:rPr>
          <w:rFonts w:ascii="Times New Roman" w:eastAsia="Times New Roman" w:hAnsi="Times New Roman" w:cs="Times New Roman"/>
          <w:sz w:val="24"/>
          <w:szCs w:val="24"/>
          <w:lang w:val="en-ZA"/>
        </w:rPr>
        <w:t>In</w:t>
      </w:r>
      <w:r w:rsidRPr="000540C8">
        <w:rPr>
          <w:rFonts w:ascii="Times New Roman" w:eastAsia="Times New Roman" w:hAnsi="Times New Roman" w:cs="Times New Roman"/>
          <w:sz w:val="24"/>
          <w:szCs w:val="24"/>
          <w:lang w:val="en-ZA"/>
        </w:rPr>
        <w:t xml:space="preserve"> this study, we used a DF </w:t>
      </w:r>
      <w:r w:rsidR="00DA6AFE">
        <w:rPr>
          <w:rFonts w:ascii="Times New Roman" w:eastAsia="Times New Roman" w:hAnsi="Times New Roman" w:cs="Times New Roman"/>
          <w:sz w:val="24"/>
          <w:szCs w:val="24"/>
          <w:lang w:val="en-ZA"/>
        </w:rPr>
        <w:t>=</w:t>
      </w:r>
      <w:r w:rsidRPr="000540C8">
        <w:rPr>
          <w:rFonts w:ascii="Times New Roman" w:eastAsia="Times New Roman" w:hAnsi="Times New Roman" w:cs="Times New Roman"/>
          <w:sz w:val="24"/>
          <w:szCs w:val="24"/>
          <w:lang w:val="en-ZA"/>
        </w:rPr>
        <w:t xml:space="preserve"> 3 as is the case in a study </w:t>
      </w:r>
      <w:r w:rsidR="00DA6AFE">
        <w:rPr>
          <w:rFonts w:ascii="Times New Roman" w:eastAsia="Times New Roman" w:hAnsi="Times New Roman" w:cs="Times New Roman"/>
          <w:sz w:val="24"/>
          <w:szCs w:val="24"/>
          <w:lang w:val="en-ZA"/>
        </w:rPr>
        <w:t>of</w:t>
      </w:r>
      <w:r w:rsidR="00DA6AFE" w:rsidRPr="000540C8">
        <w:rPr>
          <w:rFonts w:ascii="Times New Roman" w:eastAsia="Times New Roman" w:hAnsi="Times New Roman" w:cs="Times New Roman"/>
          <w:sz w:val="24"/>
          <w:szCs w:val="24"/>
          <w:lang w:val="en-ZA"/>
        </w:rPr>
        <w:t xml:space="preserve"> </w:t>
      </w:r>
      <w:r w:rsidR="00E536BF">
        <w:rPr>
          <w:rFonts w:ascii="Times New Roman" w:eastAsia="Times New Roman" w:hAnsi="Times New Roman" w:cs="Times New Roman"/>
          <w:sz w:val="24"/>
          <w:szCs w:val="24"/>
          <w:lang w:val="en-ZA"/>
        </w:rPr>
        <w:t xml:space="preserve">Musee </w:t>
      </w:r>
      <w:r w:rsidR="00E536BF">
        <w:rPr>
          <w:rFonts w:ascii="Times New Roman" w:eastAsia="Times New Roman" w:hAnsi="Times New Roman" w:cs="Times New Roman"/>
          <w:sz w:val="24"/>
          <w:szCs w:val="24"/>
          <w:lang w:val="en-ZA"/>
        </w:rPr>
        <w:fldChar w:fldCharType="begin"/>
      </w:r>
      <w:r w:rsidR="004F0B41">
        <w:rPr>
          <w:rFonts w:ascii="Times New Roman" w:eastAsia="Times New Roman" w:hAnsi="Times New Roman" w:cs="Times New Roman"/>
          <w:sz w:val="24"/>
          <w:szCs w:val="24"/>
          <w:lang w:val="en-ZA"/>
        </w:rPr>
        <w:instrText xml:space="preserve"> ADDIN ZOTERO_ITEM CSL_CITATION {"citationID":"a114r194h14","properties":{"formattedCitation":"[67]","plainCitation":"[67]","noteIndex":0},"citationItems":[{"id":1008,"uris":["http://zotero.org/users/local/lgwPfyge/items/HVUQW28K"],"itemData":{"id":1008,"type":"article-journal","abstract":"This paper attempts to quantify the potential risks posed by engineered nanomaterials (ENMs) to the aquatic and terrestrial ecosystems from cosmetic-based nanoproducts. The predicted environmental concentrations (PEC) were modelled for the silver (nAg) and titanium dioxide (nTiO2) nanoparticles embedded in cosmetic nanoproducts. The Johannesburg Metropolitan City (JHB City), in South Africa, was used as the reference study area. A mathematical model was applied to compute the quantities of ENMs flows from the cosmetic nanoproducts into the JHB City aquatic and terrestrial ecosystems. The risk quotient (RQ) of the nanoscale materials were evaluated as a ratio of PEC to the predicted no effect concentrations (PNEC). RQ values showed wide variance due to factors like; the quantities of ENMs, the fate and pathways of ENMs in the aquatic and terrestrial ecosystems, efficiency of the wastewater treatment plants (WWTP) as well as the economic and demographic data for South Africa and Switzerland. For the aquatic environment, the PEC values of nAg ranged from 2.80 ? 10?3 to 6.19 ? 10?1 ?g L?1 whereas for nTiO2 the values ranged from 2.7 0 ? 10?3 to 2.70 ? 10?1 ?g L?1 under the realistic dilution factor of 1 with the WWTP functioning at high removal efficiency regime. The RQ values in the aquatic ecosystems were mostly &gt;1, indicating the potential risk of both nAg and nTiO2 but &lt;&lt;&lt;1 in the terrestrial ecosystems. Our results provide the first quantification of ENMs potential risk into the environment Johannesburg City in a developing country?s natural and technical settings.","container-title":"Human &amp; Experimental Toxicology","DOI":"10.1177/0960327110391387","ISSN":"0960-3271","issue":"9","journalAbbreviation":"Hum Exp Toxicol","note":"publisher: SAGE Publications Ltd STM","page":"1181-1195","source":"SAGE Journals","title":"Simulated environmental risk estimation of engineered nanomaterials: A case of cosmetics in Johannesburg City","title-short":"Simulated environmental risk estimation of engineered nanomaterials","volume":"30","author":[{"family":"Musee","given":"Ndeke"}],"issued":{"date-parts":[["2011",9,1]]}}}],"schema":"https://github.com/citation-style-language/schema/raw/master/csl-citation.json"} </w:instrText>
      </w:r>
      <w:r w:rsidR="00E536BF">
        <w:rPr>
          <w:rFonts w:ascii="Times New Roman" w:eastAsia="Times New Roman" w:hAnsi="Times New Roman" w:cs="Times New Roman"/>
          <w:sz w:val="24"/>
          <w:szCs w:val="24"/>
          <w:lang w:val="en-ZA"/>
        </w:rPr>
        <w:fldChar w:fldCharType="separate"/>
      </w:r>
      <w:r w:rsidR="004F0B41" w:rsidRPr="004F0B41">
        <w:rPr>
          <w:rFonts w:ascii="Times New Roman" w:hAnsi="Times New Roman" w:cs="Times New Roman"/>
          <w:sz w:val="24"/>
        </w:rPr>
        <w:t>[67]</w:t>
      </w:r>
      <w:r w:rsidR="00E536BF">
        <w:rPr>
          <w:rFonts w:ascii="Times New Roman" w:eastAsia="Times New Roman" w:hAnsi="Times New Roman" w:cs="Times New Roman"/>
          <w:sz w:val="24"/>
          <w:szCs w:val="24"/>
          <w:lang w:val="en-ZA"/>
        </w:rPr>
        <w:fldChar w:fldCharType="end"/>
      </w:r>
      <w:r w:rsidR="00E536BF">
        <w:rPr>
          <w:rFonts w:ascii="Times New Roman" w:eastAsia="Times New Roman" w:hAnsi="Times New Roman" w:cs="Times New Roman"/>
          <w:sz w:val="24"/>
          <w:szCs w:val="24"/>
          <w:lang w:val="en-ZA"/>
        </w:rPr>
        <w:t xml:space="preserve"> </w:t>
      </w:r>
      <w:r w:rsidRPr="001B067C">
        <w:rPr>
          <w:rFonts w:ascii="Times New Roman" w:eastAsia="Times New Roman" w:hAnsi="Times New Roman" w:cs="Times New Roman"/>
          <w:sz w:val="24"/>
          <w:szCs w:val="24"/>
          <w:lang w:val="en-ZA"/>
        </w:rPr>
        <w:t xml:space="preserve">for </w:t>
      </w:r>
      <w:r w:rsidR="00DA6AFE">
        <w:rPr>
          <w:rFonts w:ascii="Times New Roman" w:eastAsia="Times New Roman" w:hAnsi="Times New Roman" w:cs="Times New Roman"/>
          <w:sz w:val="24"/>
          <w:szCs w:val="24"/>
          <w:lang w:val="en-ZA"/>
        </w:rPr>
        <w:t xml:space="preserve">risk assessment of nanomaterials </w:t>
      </w:r>
      <w:r w:rsidRPr="001B067C">
        <w:rPr>
          <w:rFonts w:ascii="Times New Roman" w:eastAsia="Times New Roman" w:hAnsi="Times New Roman" w:cs="Times New Roman"/>
          <w:sz w:val="24"/>
          <w:szCs w:val="24"/>
          <w:lang w:val="en-ZA"/>
        </w:rPr>
        <w:t xml:space="preserve">Johannesburg </w:t>
      </w:r>
      <w:r w:rsidR="00DA6AFE">
        <w:rPr>
          <w:rFonts w:ascii="Times New Roman" w:eastAsia="Times New Roman" w:hAnsi="Times New Roman" w:cs="Times New Roman"/>
          <w:sz w:val="24"/>
          <w:szCs w:val="24"/>
          <w:lang w:val="en-ZA"/>
        </w:rPr>
        <w:t xml:space="preserve">Metropolitan </w:t>
      </w:r>
      <w:r w:rsidRPr="001B067C">
        <w:rPr>
          <w:rFonts w:ascii="Times New Roman" w:eastAsia="Times New Roman" w:hAnsi="Times New Roman" w:cs="Times New Roman"/>
          <w:sz w:val="24"/>
          <w:szCs w:val="24"/>
          <w:lang w:val="en-ZA"/>
        </w:rPr>
        <w:t xml:space="preserve">in South Africa. </w:t>
      </w:r>
    </w:p>
    <w:p w14:paraId="3E7427F7" w14:textId="0C5F8F46" w:rsidR="000540C8" w:rsidRPr="000540C8" w:rsidRDefault="00F11983" w:rsidP="004E38CB">
      <w:pPr>
        <w:spacing w:after="240" w:line="360" w:lineRule="auto"/>
        <w:jc w:val="both"/>
        <w:rPr>
          <w:rFonts w:ascii="Times New Roman" w:eastAsia="Times New Roman" w:hAnsi="Times New Roman" w:cs="Times New Roman"/>
          <w:i/>
          <w:sz w:val="24"/>
          <w:szCs w:val="24"/>
          <w:lang w:val="en-ZA"/>
        </w:rPr>
      </w:pPr>
      <w:r>
        <w:rPr>
          <w:rFonts w:ascii="Times New Roman" w:eastAsia="Times New Roman" w:hAnsi="Times New Roman" w:cs="Times New Roman"/>
          <w:i/>
          <w:sz w:val="24"/>
          <w:szCs w:val="24"/>
          <w:lang w:val="en-ZA"/>
        </w:rPr>
        <w:t>4</w:t>
      </w:r>
      <w:r w:rsidR="00194E5E">
        <w:rPr>
          <w:rFonts w:ascii="Times New Roman" w:eastAsia="Times New Roman" w:hAnsi="Times New Roman" w:cs="Times New Roman"/>
          <w:i/>
          <w:sz w:val="24"/>
          <w:szCs w:val="24"/>
          <w:lang w:val="en-ZA"/>
        </w:rPr>
        <w:t>.</w:t>
      </w:r>
      <w:r w:rsidR="00E4563A">
        <w:rPr>
          <w:rFonts w:ascii="Times New Roman" w:eastAsia="Times New Roman" w:hAnsi="Times New Roman" w:cs="Times New Roman"/>
          <w:i/>
          <w:sz w:val="24"/>
          <w:szCs w:val="24"/>
          <w:lang w:val="en-ZA"/>
        </w:rPr>
        <w:t>4</w:t>
      </w:r>
      <w:r w:rsidR="00194E5E">
        <w:rPr>
          <w:rFonts w:ascii="Times New Roman" w:eastAsia="Times New Roman" w:hAnsi="Times New Roman" w:cs="Times New Roman"/>
          <w:i/>
          <w:sz w:val="24"/>
          <w:szCs w:val="24"/>
          <w:lang w:val="en-ZA"/>
        </w:rPr>
        <w:t xml:space="preserve"> </w:t>
      </w:r>
      <w:r w:rsidR="000540C8" w:rsidRPr="000540C8">
        <w:rPr>
          <w:rFonts w:ascii="Times New Roman" w:eastAsia="Times New Roman" w:hAnsi="Times New Roman" w:cs="Times New Roman"/>
          <w:i/>
          <w:sz w:val="24"/>
          <w:szCs w:val="24"/>
          <w:lang w:val="en-ZA"/>
        </w:rPr>
        <w:t>Hazard characterisation</w:t>
      </w:r>
    </w:p>
    <w:p w14:paraId="092E0859" w14:textId="657973BD" w:rsidR="000540C8" w:rsidRPr="000540C8" w:rsidRDefault="000540C8" w:rsidP="000540C8">
      <w:pPr>
        <w:spacing w:after="240" w:line="360" w:lineRule="auto"/>
        <w:jc w:val="both"/>
        <w:rPr>
          <w:rFonts w:ascii="Times New Roman" w:eastAsia="Times New Roman" w:hAnsi="Times New Roman" w:cs="Times New Roman"/>
          <w:sz w:val="24"/>
          <w:szCs w:val="24"/>
          <w:lang w:val="en-ZA"/>
        </w:rPr>
      </w:pPr>
      <w:r w:rsidRPr="000540C8">
        <w:rPr>
          <w:rFonts w:ascii="Times New Roman" w:eastAsia="Times New Roman" w:hAnsi="Times New Roman" w:cs="Times New Roman"/>
          <w:sz w:val="24"/>
          <w:szCs w:val="24"/>
          <w:lang w:val="en-ZA"/>
        </w:rPr>
        <w:t>PNECs were estimated using either</w:t>
      </w:r>
      <w:bookmarkStart w:id="15" w:name="_Hlk82551717"/>
      <w:r w:rsidR="00DF713F">
        <w:rPr>
          <w:rFonts w:ascii="Times New Roman" w:eastAsia="Times New Roman" w:hAnsi="Times New Roman" w:cs="Times New Roman"/>
          <w:sz w:val="24"/>
          <w:szCs w:val="24"/>
          <w:lang w:val="en-ZA"/>
        </w:rPr>
        <w:t xml:space="preserve"> the</w:t>
      </w:r>
      <w:r w:rsidRPr="000540C8">
        <w:rPr>
          <w:rFonts w:ascii="Times New Roman" w:eastAsia="Times New Roman" w:hAnsi="Times New Roman" w:cs="Times New Roman"/>
          <w:sz w:val="24"/>
          <w:szCs w:val="24"/>
          <w:lang w:val="en-ZA"/>
        </w:rPr>
        <w:t xml:space="preserve"> half-maximal effective concentration (EC</w:t>
      </w:r>
      <w:r w:rsidRPr="000540C8">
        <w:rPr>
          <w:rFonts w:ascii="Times New Roman" w:eastAsia="Times New Roman" w:hAnsi="Times New Roman" w:cs="Times New Roman"/>
          <w:sz w:val="24"/>
          <w:szCs w:val="24"/>
          <w:vertAlign w:val="subscript"/>
          <w:lang w:val="en-ZA"/>
        </w:rPr>
        <w:t>50</w:t>
      </w:r>
      <w:bookmarkEnd w:id="15"/>
      <w:r w:rsidRPr="000540C8">
        <w:rPr>
          <w:rFonts w:ascii="Times New Roman" w:eastAsia="Times New Roman" w:hAnsi="Times New Roman" w:cs="Times New Roman"/>
          <w:sz w:val="24"/>
          <w:szCs w:val="24"/>
          <w:lang w:val="en-ZA"/>
        </w:rPr>
        <w:t>) and/or lethal dose concentration (LC</w:t>
      </w:r>
      <w:r w:rsidRPr="000540C8">
        <w:rPr>
          <w:rFonts w:ascii="Times New Roman" w:eastAsia="Times New Roman" w:hAnsi="Times New Roman" w:cs="Times New Roman"/>
          <w:sz w:val="24"/>
          <w:szCs w:val="24"/>
          <w:vertAlign w:val="subscript"/>
          <w:lang w:val="en-ZA"/>
        </w:rPr>
        <w:t>50</w:t>
      </w:r>
      <w:r w:rsidRPr="000540C8">
        <w:rPr>
          <w:rFonts w:ascii="Times New Roman" w:eastAsia="Times New Roman" w:hAnsi="Times New Roman" w:cs="Times New Roman"/>
          <w:sz w:val="24"/>
          <w:szCs w:val="24"/>
          <w:lang w:val="en-ZA"/>
        </w:rPr>
        <w:t xml:space="preserve">) </w:t>
      </w:r>
      <w:r w:rsidR="00D04DF1">
        <w:rPr>
          <w:rFonts w:ascii="Times New Roman" w:eastAsia="Times New Roman" w:hAnsi="Times New Roman" w:cs="Times New Roman"/>
          <w:sz w:val="24"/>
          <w:szCs w:val="24"/>
          <w:lang w:val="en-ZA"/>
        </w:rPr>
        <w:t xml:space="preserve">data </w:t>
      </w:r>
      <w:r w:rsidRPr="000540C8">
        <w:rPr>
          <w:rFonts w:ascii="Times New Roman" w:eastAsia="Times New Roman" w:hAnsi="Times New Roman" w:cs="Times New Roman"/>
          <w:sz w:val="24"/>
          <w:szCs w:val="24"/>
          <w:lang w:val="en-ZA"/>
        </w:rPr>
        <w:t>values</w:t>
      </w:r>
      <w:r w:rsidR="00D04DF1">
        <w:rPr>
          <w:rFonts w:ascii="Times New Roman" w:eastAsia="Times New Roman" w:hAnsi="Times New Roman" w:cs="Times New Roman"/>
          <w:sz w:val="24"/>
          <w:szCs w:val="24"/>
          <w:lang w:val="en-ZA"/>
        </w:rPr>
        <w:t>. The E(L)50 values were based</w:t>
      </w:r>
      <w:r w:rsidRPr="000540C8">
        <w:rPr>
          <w:rFonts w:ascii="Times New Roman" w:eastAsia="Times New Roman" w:hAnsi="Times New Roman" w:cs="Times New Roman"/>
          <w:sz w:val="24"/>
          <w:szCs w:val="24"/>
          <w:lang w:val="en-ZA"/>
        </w:rPr>
        <w:t xml:space="preserve"> </w:t>
      </w:r>
      <w:r w:rsidR="00D04DF1">
        <w:rPr>
          <w:rFonts w:ascii="Times New Roman" w:eastAsia="Times New Roman" w:hAnsi="Times New Roman" w:cs="Times New Roman"/>
          <w:sz w:val="24"/>
          <w:szCs w:val="24"/>
          <w:lang w:val="en-ZA"/>
        </w:rPr>
        <w:t xml:space="preserve">on </w:t>
      </w:r>
      <w:r w:rsidRPr="000540C8">
        <w:rPr>
          <w:rFonts w:ascii="Times New Roman" w:eastAsia="Times New Roman" w:hAnsi="Times New Roman" w:cs="Times New Roman"/>
          <w:sz w:val="24"/>
          <w:szCs w:val="24"/>
          <w:lang w:val="en-ZA"/>
        </w:rPr>
        <w:t>acute and/or chronic toxicity tests on three taxonomic groups</w:t>
      </w:r>
      <w:r w:rsidR="00D04DF1">
        <w:rPr>
          <w:rFonts w:ascii="Times New Roman" w:eastAsia="Times New Roman" w:hAnsi="Times New Roman" w:cs="Times New Roman"/>
          <w:sz w:val="24"/>
          <w:szCs w:val="24"/>
          <w:lang w:val="en-ZA"/>
        </w:rPr>
        <w:t xml:space="preserve"> (</w:t>
      </w:r>
      <w:r w:rsidRPr="00D90C64">
        <w:rPr>
          <w:rFonts w:ascii="Times New Roman" w:eastAsia="Times New Roman" w:hAnsi="Times New Roman" w:cs="Times New Roman"/>
          <w:sz w:val="24"/>
          <w:szCs w:val="24"/>
          <w:lang w:val="en-ZA"/>
        </w:rPr>
        <w:t>fish, daphnia and/or algae</w:t>
      </w:r>
      <w:r w:rsidR="00D04DF1">
        <w:rPr>
          <w:rFonts w:ascii="Times New Roman" w:eastAsia="Times New Roman" w:hAnsi="Times New Roman" w:cs="Times New Roman"/>
          <w:sz w:val="24"/>
          <w:szCs w:val="24"/>
          <w:lang w:val="en-ZA"/>
        </w:rPr>
        <w:t>)</w:t>
      </w:r>
      <w:r w:rsidRPr="00D90C64">
        <w:rPr>
          <w:rFonts w:ascii="Times New Roman" w:eastAsia="Times New Roman" w:hAnsi="Times New Roman" w:cs="Times New Roman"/>
          <w:sz w:val="24"/>
          <w:szCs w:val="24"/>
          <w:lang w:val="en-ZA"/>
        </w:rPr>
        <w:t xml:space="preserve">, and by use of an assessment factor (AF) </w:t>
      </w:r>
      <w:r w:rsidRPr="00D90C64">
        <w:rPr>
          <w:rFonts w:ascii="Times New Roman" w:eastAsia="Times New Roman" w:hAnsi="Times New Roman" w:cs="Times New Roman"/>
          <w:sz w:val="24"/>
          <w:szCs w:val="24"/>
          <w:lang w:val="en-ZA"/>
        </w:rPr>
        <w:fldChar w:fldCharType="begin"/>
      </w:r>
      <w:r w:rsidR="004F0B41">
        <w:rPr>
          <w:rFonts w:ascii="Times New Roman" w:eastAsia="Times New Roman" w:hAnsi="Times New Roman" w:cs="Times New Roman"/>
          <w:sz w:val="24"/>
          <w:szCs w:val="24"/>
          <w:lang w:val="en-ZA"/>
        </w:rPr>
        <w:instrText xml:space="preserve"> ADDIN ZOTERO_ITEM CSL_CITATION {"citationID":"a1ot0ctvef4","properties":{"formattedCitation":"[68\\uc0\\u8211{}71]","plainCitation":"[68–71]","noteIndex":0},"citationItems":[{"id":"bvZVep35/8w94lFz5","uris":["http://zotero.org/users/local/3FsyJZw4/items/MYYGI63D"],"itemData":{"id":486,"type":"article-journal","abstract":"Pharmaceutical residues in the environment, and their potential toxic effects, have been recognized as one of the emerging research area in the environmental chemistry. The increasing attention, on pharmaceutical residues as potential pollutants, is due that they often have similar physico-chemical behaviour than other harmful xenobiotics which are persistent or produce adverse effects. In addition, by contrast with regulated pollutants, which often have longer environmental half-lives, its continuous introduction in the environment may make them “pseudopersistents”. Pharmaceutical residues and/or their metabolites are usually detected in the environment at trace levels, but, even that, low concentration levels (ng/L or μg/L) can induce to toxic effects. In particular, this is the case of antibiotics and steroids that cause resistance in natural bacterial populations or endocrine disruption effects. In this study, an overview of the environmental occurrence and ecological risk assessment of pharmaceutical residues is presented from literature data. Risk Quotient method (RQ) was applied as a novel approach to estimate the environmental risk of pharmaceuticals that are most frequently detected in wastewater effluents, surface waters and sediments.","collection-title":"1st Swift-WFD workshop on validation of Robustness of sensors and bioassays for Screening Pollutants","container-title":"Talanta","DOI":"10.1016/j.talanta.2005.09.037","ISSN":"0039-9140","issue":"2","journalAbbreviation":"Talanta","language":"en","page":"334-342","source":"ScienceDirect","title":"Environmental risk assessment of pharmaceutical residues in wastewater effluents, surface waters and sediments","volume":"69","author":[{"family":"Hernando","given":"M. D."},{"family":"Mezcua","given":"M."},{"family":"Fernández-Alba","given":"A. R."},{"family":"Barceló","given":"D."}],"issued":{"date-parts":[["2006",4,15]]}}},{"id":"bvZVep35/5O8fTlfe","uris":["http://zotero.org/users/8372031/items/4GUX2YJX"],"itemData":{"id":290,"type":"article-journal","abstract":"Pharmaceuticals constitute an important environmental issue for receiving waters. A holistic approach, taking into consideration the sources of these compounds (hospitals, domestic use), discharges (wastewater effluent, combined sewer overflows) and related risks to the environment, is therefore needed to develop the best protection strategy. The substance flow analysis (SFA) approach, applied, for example, to the city of Lausanne, Switzerland, is an ideal tool to tackle these issues. Four substances were considered: one antibiotic (ciprofloxacin), an analgesic (diclofenac), and two anti-epileptics (carbamazepine and gabapentin). Consumption data for the main hospital of the city (916 beds) and for the population were available. Micropollutant concentrations were measured at different points of the system: wastewater inlet and outlet (WWTP), combined sewer overflows (CSO) and in the receiving waters (Vidy Bay, Lake Geneva). Measured and predicted concentrations were in agreement, except for diclofenac, for which analytical uncertainties were expected. Seven different scenarios were considered (supplementary treatment at the WWTP, at the hospital or at both places, etc.). Based on the results obtained, the supplementary treatment at the WWTP decreases the load of pharmaceuticals reaching surface water by a factor between 2 and 27, depending on the compound and on the technique. The treatment at the hospitals only influences the amount of ciprofloxacin reaching the environment and decreases the release by one third. The contribution of CSO to surface water pollution is low compared to that of the WWTP for the selected compounds. Regarding the risk for the receiving waters, ciprofloxacin was found to be the most problematic compound, with a risk quotient far above 1. In this particular case, a treatment at the WWTP is not sufficient to reduce the risk, and additional measures at the CSO or at the hospital should be considered. SFA is an ideal tool for developing the best strategy for pharmaceutical elimination, but its application depends on data availability and local conditions.","container-title":"Water Research","DOI":"10.1016/j.watres.2013.03.004","ISSN":"0043-1354","issue":"9","journalAbbreviation":"Water Research","language":"en","note":"number: 9","page":"2995-3005","source":"ScienceDirect","title":"Substance flow analysis as a tool for mitigating the impact of pharmaceuticals on the aquatic system","volume":"47","author":[{"family":"Chèvre","given":"Nathalie"},{"family":"Coutu","given":"Sylvain"},{"family":"Margot","given":"Jonas"},{"family":"Wynn","given":"Htet Kyi"},{"family":"Bader","given":"Hans-Peter"},{"family":"Scheidegger","given":"Ruth"},{"family":"Rossi","given":"Luca"}],"issued":{"date-parts":[["2013",6,1]]}}},{"id":"bvZVep35/KAksscX0","uris":["http://zotero.org/users/8372031/items/2JHZ9VZJ"],"itemData":{"id":594,"type":"article-journal","container-title":"Science of The Total Environment","DOI":"10.1016/j.scitotenv.2013.07.044","ISSN":"00489697","journalAbbreviation":"Science of The Total Environment","language":"en","page":"421-438","source":"DOI.org (Crossref)","title":"Investigation of PPCPs in wastewater treatment plants in Greece: Occurrence, removal and environmental risk assessment","title-short":"Investigation of PPCPs in wastewater treatment plants in Greece","volume":"466-467","author":[{"family":"Kosma","given":"Christina I."},{"family":"Lambropoulou","given":"Dimitra A."},{"family":"Albanis","given":"Triantafyllos A."}],"issued":{"date-parts":[["2014",1]]}}},{"id":"bvZVep35/TJNhdXDT","uris":["http://zotero.org/users/8372031/items/53M7SUWS"],"itemData":{"id":310,"type":"article-journal","abstract":"The presence of pharmacologically active compounds (PhACs) in surface waters poses an environmental risk of chronic exposure to nontarget organisms, which is a well-established and serious concern worldwide. Our aim was to determine the temporal changes in ecological risk quotient (RQ) based on the concentrations of 42 PhACs from six sampling sites on seven sampling dates in the water of a freshwater lake in Central Europe preferentially visited by tourists. Our hypothesis was that the environmental risk increases during the summer holiday season due to the influence of tourists. Different experimental toxicological threshold concentrations and seasonal measured environmental concentrations of 16 PhACs were applied to ecological risk assessment. RQs of 4 dominant PhACs (diclofenac, estrone [E1], estradiol [E2], and caffeine) indicated high ecological risk (RQ &gt; 1) for freshwater ecosystems. Additionally, our results confirmed the assumptions that the high tourist season had a significant impact on the calculated RQ; however, these results are mainly due to the concentration and temporal change of particular PhACs, including diclofenac (5.3-419.4 ng/L), E1 (0.1-5.5 ng/L), and E2 (0.1-19.6 ng/L). The seasonal dependent highest RQs changed as follows: 9.80 (June 2017; E2), 1.23 (August 2017; E1), 0.43 (November 2017; E1), 0.51 (April 2018; E1), 5.58 (June 2018, diclofenac), 39.50 (August 2018; diclofenac), and 30.60 (October 2018; diclofenac).","container-title":"Environmental Science and Pollution Research","DOI":"10.1007/s11356-020-09747-4","ISSN":"0944-1344, 1614-7499","journalAbbreviation":"Environ Sci Pollut Res","language":"en","source":"DOI.org (Crossref)","title":"Environmental risk assessment of pharmaceuticals at a seasonal holiday destination in the largest freshwater shallow lake in Central Europe","URL":"https://link.springer.com/10.1007/s11356-020-09747-4","author":[{"family":"Molnar","given":"Eva"},{"family":"Maasz","given":"Gabor"},{"family":"Pirger","given":"Zsolt"}],"accessed":{"date-parts":[["2021",8,23]]},"issued":{"date-parts":[["2020",7,14]]}}}],"schema":"https://github.com/citation-style-language/schema/raw/master/csl-citation.json"} </w:instrText>
      </w:r>
      <w:r w:rsidRPr="00D90C64">
        <w:rPr>
          <w:rFonts w:ascii="Times New Roman" w:eastAsia="Times New Roman" w:hAnsi="Times New Roman" w:cs="Times New Roman"/>
          <w:sz w:val="24"/>
          <w:szCs w:val="24"/>
          <w:lang w:val="en-ZA"/>
        </w:rPr>
        <w:fldChar w:fldCharType="separate"/>
      </w:r>
      <w:r w:rsidR="004F0B41" w:rsidRPr="004F0B41">
        <w:rPr>
          <w:rFonts w:ascii="Times New Roman" w:hAnsi="Times New Roman" w:cs="Times New Roman"/>
          <w:sz w:val="24"/>
          <w:szCs w:val="24"/>
        </w:rPr>
        <w:t>[68–71]</w:t>
      </w:r>
      <w:r w:rsidRPr="00D90C64">
        <w:rPr>
          <w:rFonts w:ascii="Times New Roman" w:eastAsia="Times New Roman" w:hAnsi="Times New Roman" w:cs="Times New Roman"/>
          <w:sz w:val="24"/>
          <w:szCs w:val="24"/>
        </w:rPr>
        <w:fldChar w:fldCharType="end"/>
      </w:r>
      <w:r w:rsidRPr="00D90C64">
        <w:rPr>
          <w:rFonts w:ascii="Times New Roman" w:eastAsia="Times New Roman" w:hAnsi="Times New Roman" w:cs="Times New Roman"/>
          <w:sz w:val="24"/>
          <w:szCs w:val="24"/>
          <w:lang w:val="en-ZA"/>
        </w:rPr>
        <w:t xml:space="preserve"> as defined by the </w:t>
      </w:r>
      <w:r w:rsidR="000D0278" w:rsidRPr="00D90C64">
        <w:rPr>
          <w:rFonts w:ascii="Times New Roman" w:eastAsia="Calibri" w:hAnsi="Times New Roman" w:cs="Times New Roman"/>
          <w:sz w:val="24"/>
          <w:szCs w:val="24"/>
          <w:lang w:val="en-ZA"/>
        </w:rPr>
        <w:t>European Medicines</w:t>
      </w:r>
      <w:r w:rsidR="000D0278" w:rsidRPr="000D0278">
        <w:rPr>
          <w:rFonts w:ascii="Times New Roman" w:eastAsia="Calibri" w:hAnsi="Times New Roman" w:cs="Times New Roman"/>
          <w:sz w:val="24"/>
          <w:szCs w:val="24"/>
          <w:lang w:val="en-ZA"/>
        </w:rPr>
        <w:t xml:space="preserve"> Agency (EMA)</w:t>
      </w:r>
      <w:r w:rsidR="00AA7169">
        <w:rPr>
          <w:rFonts w:ascii="Times New Roman" w:eastAsia="Calibri" w:hAnsi="Times New Roman" w:cs="Times New Roman"/>
          <w:sz w:val="24"/>
          <w:szCs w:val="24"/>
          <w:lang w:val="en-ZA"/>
        </w:rPr>
        <w:t xml:space="preserve"> </w:t>
      </w:r>
      <w:r w:rsidR="00AA7169">
        <w:rPr>
          <w:rFonts w:ascii="Times New Roman" w:eastAsia="Calibri" w:hAnsi="Times New Roman" w:cs="Times New Roman"/>
          <w:sz w:val="24"/>
          <w:szCs w:val="24"/>
          <w:lang w:val="en-ZA"/>
        </w:rPr>
        <w:fldChar w:fldCharType="begin"/>
      </w:r>
      <w:r w:rsidR="004F0B41">
        <w:rPr>
          <w:rFonts w:ascii="Times New Roman" w:eastAsia="Calibri" w:hAnsi="Times New Roman" w:cs="Times New Roman"/>
          <w:sz w:val="24"/>
          <w:szCs w:val="24"/>
          <w:lang w:val="en-ZA"/>
        </w:rPr>
        <w:instrText xml:space="preserve"> ADDIN ZOTERO_ITEM CSL_CITATION {"citationID":"a2gdjq8gnk4","properties":{"formattedCitation":"[72]","plainCitation":"[72]","noteIndex":0},"citationItems":[{"id":"bvZVep35/xetEYKC1","uris":["http://zotero.org/users/8372031/items/WDGQGPU9"],"itemData":{"id":337,"type":"webpage","abstract":"Environmental risk assessment of medicinal products for human use","container-title":"European Medicines Agency","genre":"Text","language":"en","title":"Environmental risk assessment of medicinal products for human use","URL":"https://www.ema.europa.eu/en/environmental-risk-assessment-medicinal-products-human-use","author":[{"family":"EMA","given":""}],"accessed":{"date-parts":[["2021",9,23]]},"issued":{"date-parts":[["2018",9,17]]}}}],"schema":"https://github.com/citation-style-language/schema/raw/master/csl-citation.json"} </w:instrText>
      </w:r>
      <w:r w:rsidR="00AA7169">
        <w:rPr>
          <w:rFonts w:ascii="Times New Roman" w:eastAsia="Calibri" w:hAnsi="Times New Roman" w:cs="Times New Roman"/>
          <w:sz w:val="24"/>
          <w:szCs w:val="24"/>
          <w:lang w:val="en-ZA"/>
        </w:rPr>
        <w:fldChar w:fldCharType="separate"/>
      </w:r>
      <w:r w:rsidR="004F0B41" w:rsidRPr="004F0B41">
        <w:rPr>
          <w:rFonts w:ascii="Times New Roman" w:hAnsi="Times New Roman" w:cs="Times New Roman"/>
          <w:sz w:val="24"/>
        </w:rPr>
        <w:t>[72]</w:t>
      </w:r>
      <w:r w:rsidR="00AA7169">
        <w:rPr>
          <w:rFonts w:ascii="Times New Roman" w:eastAsia="Calibri" w:hAnsi="Times New Roman" w:cs="Times New Roman"/>
          <w:sz w:val="24"/>
          <w:szCs w:val="24"/>
          <w:lang w:val="en-ZA"/>
        </w:rPr>
        <w:fldChar w:fldCharType="end"/>
      </w:r>
      <w:r w:rsidRPr="000540C8">
        <w:rPr>
          <w:rFonts w:ascii="Times New Roman" w:eastAsia="Times New Roman" w:hAnsi="Times New Roman" w:cs="Times New Roman"/>
          <w:sz w:val="24"/>
          <w:szCs w:val="24"/>
          <w:lang w:val="en-ZA"/>
        </w:rPr>
        <w:t xml:space="preserve">. </w:t>
      </w:r>
      <w:r w:rsidR="00D04DF1">
        <w:rPr>
          <w:rFonts w:ascii="Times New Roman" w:eastAsia="Times New Roman" w:hAnsi="Times New Roman" w:cs="Times New Roman"/>
          <w:sz w:val="24"/>
          <w:szCs w:val="24"/>
          <w:lang w:val="en-ZA"/>
        </w:rPr>
        <w:t>PNEC</w:t>
      </w:r>
      <w:r w:rsidR="00CB1D40">
        <w:rPr>
          <w:rFonts w:ascii="Times New Roman" w:eastAsia="Times New Roman" w:hAnsi="Times New Roman" w:cs="Times New Roman"/>
          <w:sz w:val="24"/>
          <w:szCs w:val="24"/>
          <w:lang w:val="en-ZA"/>
        </w:rPr>
        <w:t>s</w:t>
      </w:r>
      <w:r w:rsidR="00D04DF1">
        <w:rPr>
          <w:rFonts w:ascii="Times New Roman" w:eastAsia="Times New Roman" w:hAnsi="Times New Roman" w:cs="Times New Roman"/>
          <w:sz w:val="24"/>
          <w:szCs w:val="24"/>
          <w:lang w:val="en-ZA"/>
        </w:rPr>
        <w:t xml:space="preserve"> </w:t>
      </w:r>
      <w:r w:rsidR="00CB1D40">
        <w:rPr>
          <w:rFonts w:ascii="Times New Roman" w:eastAsia="Times New Roman" w:hAnsi="Times New Roman" w:cs="Times New Roman"/>
          <w:sz w:val="24"/>
          <w:szCs w:val="24"/>
          <w:lang w:val="en-ZA"/>
        </w:rPr>
        <w:t xml:space="preserve">were </w:t>
      </w:r>
      <w:r w:rsidR="00D04DF1">
        <w:rPr>
          <w:rFonts w:ascii="Times New Roman" w:eastAsia="Times New Roman" w:hAnsi="Times New Roman" w:cs="Times New Roman"/>
          <w:sz w:val="24"/>
          <w:szCs w:val="24"/>
          <w:lang w:val="en-ZA"/>
        </w:rPr>
        <w:t>determined using the</w:t>
      </w:r>
      <w:r w:rsidRPr="000540C8">
        <w:rPr>
          <w:rFonts w:ascii="Times New Roman" w:eastAsia="Times New Roman" w:hAnsi="Times New Roman" w:cs="Times New Roman"/>
          <w:sz w:val="24"/>
          <w:szCs w:val="24"/>
          <w:lang w:val="en-ZA"/>
        </w:rPr>
        <w:t xml:space="preserve"> expression </w:t>
      </w:r>
      <w:r w:rsidR="00CB1D40">
        <w:rPr>
          <w:rFonts w:ascii="Times New Roman" w:eastAsia="Times New Roman" w:hAnsi="Times New Roman" w:cs="Times New Roman"/>
          <w:sz w:val="24"/>
          <w:szCs w:val="24"/>
          <w:lang w:val="en-ZA"/>
        </w:rPr>
        <w:t>below</w:t>
      </w:r>
      <w:r w:rsidRPr="000540C8">
        <w:rPr>
          <w:rFonts w:ascii="Times New Roman" w:eastAsia="Times New Roman" w:hAnsi="Times New Roman" w:cs="Times New Roman"/>
          <w:sz w:val="24"/>
          <w:szCs w:val="24"/>
          <w:lang w:val="en-ZA"/>
        </w:rPr>
        <w:t>:</w:t>
      </w:r>
    </w:p>
    <w:p w14:paraId="4602FB19" w14:textId="3AB50214" w:rsidR="000540C8" w:rsidRPr="000540C8" w:rsidRDefault="000540C8" w:rsidP="000540C8">
      <w:pPr>
        <w:spacing w:after="240" w:line="360" w:lineRule="auto"/>
        <w:jc w:val="both"/>
        <w:rPr>
          <w:rFonts w:ascii="Times New Roman" w:eastAsia="Times New Roman" w:hAnsi="Times New Roman" w:cs="Times New Roman"/>
          <w:sz w:val="24"/>
          <w:szCs w:val="24"/>
          <w:lang w:val="en-ZA"/>
        </w:rPr>
      </w:pPr>
      <m:oMath>
        <m:r>
          <w:rPr>
            <w:rFonts w:ascii="Cambria Math" w:eastAsia="Times New Roman" w:hAnsi="Cambria Math" w:cs="Times New Roman"/>
            <w:sz w:val="24"/>
            <w:szCs w:val="24"/>
            <w:lang w:val="en-ZA"/>
          </w:rPr>
          <m:t>PNEC=</m:t>
        </m:r>
        <m:f>
          <m:fPr>
            <m:ctrlPr>
              <w:rPr>
                <w:rFonts w:ascii="Cambria Math" w:eastAsia="Times New Roman" w:hAnsi="Cambria Math" w:cs="Times New Roman"/>
                <w:i/>
                <w:sz w:val="24"/>
                <w:szCs w:val="24"/>
                <w:lang w:val="en-ZA"/>
              </w:rPr>
            </m:ctrlPr>
          </m:fPr>
          <m:num>
            <m:sSub>
              <m:sSubPr>
                <m:ctrlPr>
                  <w:rPr>
                    <w:rFonts w:ascii="Cambria Math" w:eastAsia="Times New Roman" w:hAnsi="Cambria Math" w:cs="Times New Roman"/>
                    <w:i/>
                    <w:sz w:val="24"/>
                    <w:szCs w:val="24"/>
                    <w:lang w:val="en-ZA"/>
                  </w:rPr>
                </m:ctrlPr>
              </m:sSubPr>
              <m:e>
                <m:r>
                  <w:rPr>
                    <w:rFonts w:ascii="Cambria Math" w:eastAsia="Times New Roman" w:hAnsi="Cambria Math" w:cs="Times New Roman"/>
                    <w:sz w:val="24"/>
                    <w:szCs w:val="24"/>
                    <w:lang w:val="en-ZA"/>
                  </w:rPr>
                  <m:t>E(L)C</m:t>
                </m:r>
              </m:e>
              <m:sub>
                <m:r>
                  <w:rPr>
                    <w:rFonts w:ascii="Cambria Math" w:eastAsia="Times New Roman" w:hAnsi="Cambria Math" w:cs="Times New Roman"/>
                    <w:sz w:val="24"/>
                    <w:szCs w:val="24"/>
                    <w:lang w:val="en-ZA"/>
                  </w:rPr>
                  <m:t>50</m:t>
                </m:r>
              </m:sub>
            </m:sSub>
          </m:num>
          <m:den>
            <m:r>
              <w:rPr>
                <w:rFonts w:ascii="Cambria Math" w:eastAsia="Times New Roman" w:hAnsi="Cambria Math" w:cs="Times New Roman"/>
                <w:sz w:val="24"/>
                <w:szCs w:val="24"/>
                <w:lang w:val="en-ZA"/>
              </w:rPr>
              <m:t>AF</m:t>
            </m:r>
          </m:den>
        </m:f>
      </m:oMath>
      <w:r w:rsidRPr="000540C8">
        <w:rPr>
          <w:rFonts w:ascii="Times New Roman" w:eastAsia="Times New Roman" w:hAnsi="Times New Roman" w:cs="Times New Roman"/>
          <w:sz w:val="24"/>
          <w:szCs w:val="24"/>
          <w:lang w:val="en-ZA"/>
        </w:rPr>
        <w:t xml:space="preserve"> </w:t>
      </w:r>
      <w:r w:rsidRPr="000540C8">
        <w:rPr>
          <w:rFonts w:ascii="Times New Roman" w:eastAsia="Times New Roman" w:hAnsi="Times New Roman" w:cs="Times New Roman"/>
          <w:sz w:val="24"/>
          <w:szCs w:val="24"/>
          <w:lang w:val="en-ZA"/>
        </w:rPr>
        <w:tab/>
      </w:r>
      <w:r w:rsidRPr="000540C8">
        <w:rPr>
          <w:rFonts w:ascii="Times New Roman" w:eastAsia="Times New Roman" w:hAnsi="Times New Roman" w:cs="Times New Roman"/>
          <w:sz w:val="24"/>
          <w:szCs w:val="24"/>
          <w:lang w:val="en-ZA"/>
        </w:rPr>
        <w:tab/>
      </w:r>
      <w:r w:rsidRPr="000540C8">
        <w:rPr>
          <w:rFonts w:ascii="Times New Roman" w:eastAsia="Times New Roman" w:hAnsi="Times New Roman" w:cs="Times New Roman"/>
          <w:sz w:val="24"/>
          <w:szCs w:val="24"/>
          <w:lang w:val="en-ZA"/>
        </w:rPr>
        <w:tab/>
        <w:t xml:space="preserve">    </w:t>
      </w:r>
      <w:r w:rsidRPr="000540C8">
        <w:rPr>
          <w:rFonts w:ascii="Times New Roman" w:eastAsia="Times New Roman" w:hAnsi="Times New Roman" w:cs="Times New Roman"/>
          <w:sz w:val="24"/>
          <w:szCs w:val="24"/>
          <w:lang w:val="en-ZA"/>
        </w:rPr>
        <w:tab/>
      </w:r>
      <w:r w:rsidRPr="000540C8">
        <w:rPr>
          <w:rFonts w:ascii="Times New Roman" w:eastAsia="Times New Roman" w:hAnsi="Times New Roman" w:cs="Times New Roman"/>
          <w:sz w:val="24"/>
          <w:szCs w:val="24"/>
          <w:lang w:val="en-ZA"/>
        </w:rPr>
        <w:tab/>
      </w:r>
      <w:r w:rsidRPr="000540C8">
        <w:rPr>
          <w:rFonts w:ascii="Times New Roman" w:eastAsia="Times New Roman" w:hAnsi="Times New Roman" w:cs="Times New Roman"/>
          <w:sz w:val="24"/>
          <w:szCs w:val="24"/>
          <w:lang w:val="en-ZA"/>
        </w:rPr>
        <w:tab/>
      </w:r>
      <w:r w:rsidRPr="000540C8">
        <w:rPr>
          <w:rFonts w:ascii="Times New Roman" w:eastAsia="Times New Roman" w:hAnsi="Times New Roman" w:cs="Times New Roman"/>
          <w:sz w:val="24"/>
          <w:szCs w:val="24"/>
          <w:lang w:val="en-ZA"/>
        </w:rPr>
        <w:tab/>
      </w:r>
      <w:r w:rsidRPr="000540C8">
        <w:rPr>
          <w:rFonts w:ascii="Times New Roman" w:eastAsia="Times New Roman" w:hAnsi="Times New Roman" w:cs="Times New Roman"/>
          <w:sz w:val="24"/>
          <w:szCs w:val="24"/>
          <w:lang w:val="en-ZA"/>
        </w:rPr>
        <w:tab/>
      </w:r>
      <w:r w:rsidRPr="000540C8">
        <w:rPr>
          <w:rFonts w:ascii="Times New Roman" w:eastAsia="Times New Roman" w:hAnsi="Times New Roman" w:cs="Times New Roman"/>
          <w:sz w:val="24"/>
          <w:szCs w:val="24"/>
          <w:lang w:val="en-ZA"/>
        </w:rPr>
        <w:tab/>
        <w:t xml:space="preserve">    </w:t>
      </w:r>
      <w:r w:rsidRPr="000540C8">
        <w:rPr>
          <w:rFonts w:ascii="Times New Roman" w:eastAsia="Times New Roman" w:hAnsi="Times New Roman" w:cs="Times New Roman"/>
          <w:sz w:val="24"/>
          <w:szCs w:val="24"/>
          <w:lang w:val="en-ZA"/>
        </w:rPr>
        <w:tab/>
        <w:t xml:space="preserve">       (</w:t>
      </w:r>
      <w:r w:rsidR="009C5F50">
        <w:rPr>
          <w:rFonts w:ascii="Times New Roman" w:eastAsia="Times New Roman" w:hAnsi="Times New Roman" w:cs="Times New Roman"/>
          <w:sz w:val="24"/>
          <w:szCs w:val="24"/>
          <w:lang w:val="en-ZA"/>
        </w:rPr>
        <w:t>7</w:t>
      </w:r>
      <w:r w:rsidRPr="000540C8">
        <w:rPr>
          <w:rFonts w:ascii="Times New Roman" w:eastAsia="Times New Roman" w:hAnsi="Times New Roman" w:cs="Times New Roman"/>
          <w:sz w:val="24"/>
          <w:szCs w:val="24"/>
          <w:lang w:val="en-ZA"/>
        </w:rPr>
        <w:t>)</w:t>
      </w:r>
    </w:p>
    <w:p w14:paraId="4B0C72A6" w14:textId="5A10C10C" w:rsidR="00050044" w:rsidRDefault="00956C44" w:rsidP="000540C8">
      <w:pPr>
        <w:spacing w:after="240" w:line="360" w:lineRule="auto"/>
        <w:jc w:val="both"/>
        <w:rPr>
          <w:rFonts w:ascii="Times New Roman" w:eastAsia="Times New Roman" w:hAnsi="Times New Roman" w:cs="Times New Roman"/>
          <w:sz w:val="24"/>
          <w:szCs w:val="24"/>
          <w:lang w:val="en-ZA"/>
        </w:rPr>
      </w:pPr>
      <w:r>
        <w:rPr>
          <w:rFonts w:ascii="Times New Roman" w:eastAsia="Times New Roman" w:hAnsi="Times New Roman" w:cs="Times New Roman"/>
          <w:sz w:val="24"/>
          <w:szCs w:val="24"/>
          <w:lang w:val="en-ZA"/>
        </w:rPr>
        <w:lastRenderedPageBreak/>
        <w:t>T</w:t>
      </w:r>
      <w:r w:rsidR="000540C8" w:rsidRPr="000540C8">
        <w:rPr>
          <w:rFonts w:ascii="Times New Roman" w:eastAsia="Times New Roman" w:hAnsi="Times New Roman" w:cs="Times New Roman"/>
          <w:sz w:val="24"/>
          <w:szCs w:val="24"/>
          <w:lang w:val="en-ZA"/>
        </w:rPr>
        <w:t xml:space="preserve">he AF used for acute toxicity </w:t>
      </w:r>
      <w:r>
        <w:rPr>
          <w:rFonts w:ascii="Times New Roman" w:eastAsia="Times New Roman" w:hAnsi="Times New Roman" w:cs="Times New Roman"/>
          <w:sz w:val="24"/>
          <w:szCs w:val="24"/>
          <w:lang w:val="en-ZA"/>
        </w:rPr>
        <w:t>to</w:t>
      </w:r>
      <w:r w:rsidRPr="000540C8">
        <w:rPr>
          <w:rFonts w:ascii="Times New Roman" w:eastAsia="Times New Roman" w:hAnsi="Times New Roman" w:cs="Times New Roman"/>
          <w:sz w:val="24"/>
          <w:szCs w:val="24"/>
          <w:lang w:val="en-ZA"/>
        </w:rPr>
        <w:t xml:space="preserve"> </w:t>
      </w:r>
      <w:r w:rsidR="000540C8" w:rsidRPr="000540C8">
        <w:rPr>
          <w:rFonts w:ascii="Times New Roman" w:eastAsia="Times New Roman" w:hAnsi="Times New Roman" w:cs="Times New Roman"/>
          <w:sz w:val="24"/>
          <w:szCs w:val="24"/>
          <w:lang w:val="en-ZA"/>
        </w:rPr>
        <w:t>calculat</w:t>
      </w:r>
      <w:r>
        <w:rPr>
          <w:rFonts w:ascii="Times New Roman" w:eastAsia="Times New Roman" w:hAnsi="Times New Roman" w:cs="Times New Roman"/>
          <w:sz w:val="24"/>
          <w:szCs w:val="24"/>
          <w:lang w:val="en-ZA"/>
        </w:rPr>
        <w:t xml:space="preserve">e </w:t>
      </w:r>
      <w:r w:rsidR="000540C8" w:rsidRPr="000540C8">
        <w:rPr>
          <w:rFonts w:ascii="Times New Roman" w:eastAsia="Times New Roman" w:hAnsi="Times New Roman" w:cs="Times New Roman"/>
          <w:sz w:val="24"/>
          <w:szCs w:val="24"/>
          <w:lang w:val="en-ZA"/>
        </w:rPr>
        <w:t xml:space="preserve">the PNEC  is 1000 </w:t>
      </w:r>
      <w:r w:rsidRPr="000540C8">
        <w:rPr>
          <w:rFonts w:ascii="Times New Roman" w:eastAsia="Times New Roman" w:hAnsi="Times New Roman" w:cs="Times New Roman"/>
          <w:sz w:val="24"/>
          <w:szCs w:val="24"/>
          <w:lang w:val="en-ZA"/>
        </w:rPr>
        <w:fldChar w:fldCharType="begin"/>
      </w:r>
      <w:r w:rsidR="004F0B41">
        <w:rPr>
          <w:rFonts w:ascii="Times New Roman" w:eastAsia="Times New Roman" w:hAnsi="Times New Roman" w:cs="Times New Roman"/>
          <w:sz w:val="24"/>
          <w:szCs w:val="24"/>
          <w:lang w:val="en-ZA"/>
        </w:rPr>
        <w:instrText xml:space="preserve"> ADDIN ZOTERO_ITEM CSL_CITATION {"citationID":"aq9knimnjf","properties":{"formattedCitation":"(Papageorgiou et al., 2016)","plainCitation":"(Papageorgiou et al., 2016)","dontUpdate":true,"noteIndex":0},"citationItems":[{"id":"bvZVep35/kLHVdeOs","uris":["http://zotero.org/users/local/3FsyJZw4/items/YRKTA5MD"],"itemData":{"id":649,"type":"article-journal","container-title":"Science of The Total Environment","DOI":"10.1016/j.scitotenv.2015.11.047","ISSN":"00489697","journalAbbreviation":"Science of The Total Environment","language":"en","page":"547-569","source":"DOI.org (Crossref)","title":"Seasonal occurrence, removal, mass loading and environmental risk assessment of 55 pharmaceuticals and personal care products in a municipal wastewater treatment plant in Central Greece","volume":"543","author":[{"family":"Papageorgiou","given":"Myrsini"},{"family":"Kosma","given":"Christina"},{"family":"Lambropoulou","given":"Dimitra"}],"issued":{"date-parts":[["2016",2]]}}}],"schema":"https://github.com/citation-style-language/schema/raw/master/csl-citation.json"} </w:instrText>
      </w:r>
      <w:r w:rsidRPr="000540C8">
        <w:rPr>
          <w:rFonts w:ascii="Times New Roman" w:eastAsia="Times New Roman" w:hAnsi="Times New Roman" w:cs="Times New Roman"/>
          <w:sz w:val="24"/>
          <w:szCs w:val="24"/>
          <w:lang w:val="en-ZA"/>
        </w:rPr>
        <w:fldChar w:fldCharType="separate"/>
      </w:r>
      <w:r>
        <w:rPr>
          <w:rFonts w:ascii="Times New Roman" w:hAnsi="Times New Roman" w:cs="Times New Roman"/>
          <w:sz w:val="24"/>
        </w:rPr>
        <w:t>ECB, 2003</w:t>
      </w:r>
      <w:r w:rsidRPr="000B2F2E">
        <w:rPr>
          <w:rFonts w:ascii="Times New Roman" w:hAnsi="Times New Roman" w:cs="Times New Roman"/>
          <w:sz w:val="24"/>
        </w:rPr>
        <w:t>)</w:t>
      </w:r>
      <w:r w:rsidRPr="000540C8">
        <w:rPr>
          <w:rFonts w:ascii="Times New Roman" w:eastAsia="Times New Roman" w:hAnsi="Times New Roman" w:cs="Times New Roman"/>
          <w:sz w:val="24"/>
          <w:szCs w:val="24"/>
        </w:rPr>
        <w:fldChar w:fldCharType="end"/>
      </w:r>
      <w:r w:rsidR="000540C8" w:rsidRPr="000540C8">
        <w:rPr>
          <w:rFonts w:ascii="Times New Roman" w:eastAsia="Times New Roman" w:hAnsi="Times New Roman" w:cs="Times New Roman"/>
          <w:sz w:val="24"/>
          <w:szCs w:val="24"/>
          <w:lang w:val="en-ZA"/>
        </w:rPr>
        <w:t>,</w:t>
      </w:r>
      <w:r>
        <w:rPr>
          <w:rFonts w:ascii="Times New Roman" w:eastAsia="Times New Roman" w:hAnsi="Times New Roman" w:cs="Times New Roman"/>
          <w:sz w:val="24"/>
          <w:szCs w:val="24"/>
          <w:lang w:val="en-ZA"/>
        </w:rPr>
        <w:t xml:space="preserve"> and</w:t>
      </w:r>
      <w:r w:rsidR="000540C8" w:rsidRPr="000540C8">
        <w:rPr>
          <w:rFonts w:ascii="Times New Roman" w:eastAsia="Times New Roman" w:hAnsi="Times New Roman" w:cs="Times New Roman"/>
          <w:sz w:val="24"/>
          <w:szCs w:val="24"/>
          <w:lang w:val="en-ZA"/>
        </w:rPr>
        <w:t xml:space="preserve"> the same value applies for toxicity data derived </w:t>
      </w:r>
      <w:r w:rsidR="006F1688">
        <w:rPr>
          <w:rFonts w:ascii="Times New Roman" w:eastAsia="Times New Roman" w:hAnsi="Times New Roman" w:cs="Times New Roman"/>
          <w:sz w:val="24"/>
          <w:szCs w:val="24"/>
          <w:lang w:val="en-ZA"/>
        </w:rPr>
        <w:t xml:space="preserve">using </w:t>
      </w:r>
      <w:r w:rsidR="000540C8" w:rsidRPr="000540C8">
        <w:rPr>
          <w:rFonts w:ascii="Times New Roman" w:eastAsia="Times New Roman" w:hAnsi="Times New Roman" w:cs="Times New Roman"/>
          <w:sz w:val="24"/>
          <w:szCs w:val="24"/>
          <w:lang w:val="en-ZA"/>
        </w:rPr>
        <w:t xml:space="preserve">the </w:t>
      </w:r>
      <w:bookmarkStart w:id="16" w:name="_Hlk109918110"/>
      <w:r w:rsidR="000540C8" w:rsidRPr="000540C8">
        <w:rPr>
          <w:rFonts w:ascii="Times New Roman" w:eastAsia="Times New Roman" w:hAnsi="Times New Roman" w:cs="Times New Roman"/>
          <w:sz w:val="24"/>
          <w:szCs w:val="24"/>
          <w:lang w:val="en-ZA"/>
        </w:rPr>
        <w:t xml:space="preserve">Ecological Structural Activity Relationships (ECOSAR) </w:t>
      </w:r>
      <w:bookmarkEnd w:id="16"/>
      <w:r w:rsidR="000540C8" w:rsidRPr="000540C8">
        <w:rPr>
          <w:rFonts w:ascii="Times New Roman" w:eastAsia="Times New Roman" w:hAnsi="Times New Roman" w:cs="Times New Roman"/>
          <w:sz w:val="24"/>
          <w:szCs w:val="24"/>
          <w:lang w:val="en-ZA"/>
        </w:rPr>
        <w:t xml:space="preserve">model </w:t>
      </w:r>
      <w:r w:rsidR="000540C8" w:rsidRPr="000540C8">
        <w:rPr>
          <w:rFonts w:ascii="Times New Roman" w:eastAsia="Times New Roman" w:hAnsi="Times New Roman" w:cs="Times New Roman"/>
          <w:sz w:val="24"/>
          <w:szCs w:val="24"/>
          <w:lang w:val="en-ZA"/>
        </w:rPr>
        <w:fldChar w:fldCharType="begin"/>
      </w:r>
      <w:r w:rsidR="004F0B41">
        <w:rPr>
          <w:rFonts w:ascii="Times New Roman" w:eastAsia="Times New Roman" w:hAnsi="Times New Roman" w:cs="Times New Roman"/>
          <w:sz w:val="24"/>
          <w:szCs w:val="24"/>
          <w:lang w:val="en-ZA"/>
        </w:rPr>
        <w:instrText xml:space="preserve"> ADDIN ZOTERO_ITEM CSL_CITATION {"citationID":"a2q5h6t57ms","properties":{"formattedCitation":"[73]","plainCitation":"[73]","noteIndex":0},"citationItems":[{"id":"bvZVep35/kLHVdeOs","uris":["http://zotero.org/users/local/3FsyJZw4/items/YRKTA5MD"],"itemData":{"id":649,"type":"article-journal","container-title":"Science of The Total Environment","DOI":"10.1016/j.scitotenv.2015.11.047","ISSN":"00489697","journalAbbreviation":"Science of The Total Environment","language":"en","page":"547-569","source":"DOI.org (Crossref)","title":"Seasonal occurrence, removal, mass loading and environmental risk assessment of 55 pharmaceuticals and personal care products in a municipal wastewater treatment plant in Central Greece","volume":"543","author":[{"family":"Papageorgiou","given":"Myrsini"},{"family":"Kosma","given":"Christina"},{"family":"Lambropoulou","given":"Dimitra"}],"issued":{"date-parts":[["2016",2]]}}}],"schema":"https://github.com/citation-style-language/schema/raw/master/csl-citation.json"} </w:instrText>
      </w:r>
      <w:r w:rsidR="000540C8" w:rsidRPr="000540C8">
        <w:rPr>
          <w:rFonts w:ascii="Times New Roman" w:eastAsia="Times New Roman" w:hAnsi="Times New Roman" w:cs="Times New Roman"/>
          <w:sz w:val="24"/>
          <w:szCs w:val="24"/>
          <w:lang w:val="en-ZA"/>
        </w:rPr>
        <w:fldChar w:fldCharType="separate"/>
      </w:r>
      <w:r w:rsidR="004F0B41" w:rsidRPr="004F0B41">
        <w:rPr>
          <w:rFonts w:ascii="Times New Roman" w:hAnsi="Times New Roman" w:cs="Times New Roman"/>
          <w:sz w:val="24"/>
        </w:rPr>
        <w:t>[73]</w:t>
      </w:r>
      <w:r w:rsidR="000540C8" w:rsidRPr="000540C8">
        <w:rPr>
          <w:rFonts w:ascii="Times New Roman" w:eastAsia="Times New Roman" w:hAnsi="Times New Roman" w:cs="Times New Roman"/>
          <w:sz w:val="24"/>
          <w:szCs w:val="24"/>
        </w:rPr>
        <w:fldChar w:fldCharType="end"/>
      </w:r>
      <w:r w:rsidR="000540C8" w:rsidRPr="000540C8">
        <w:rPr>
          <w:rFonts w:ascii="Times New Roman" w:eastAsia="Times New Roman" w:hAnsi="Times New Roman" w:cs="Times New Roman"/>
          <w:sz w:val="24"/>
          <w:szCs w:val="24"/>
          <w:lang w:val="en-ZA"/>
        </w:rPr>
        <w:t xml:space="preserve">. This is because ECOSAR toxicity data </w:t>
      </w:r>
      <w:r w:rsidR="006F1688">
        <w:rPr>
          <w:rFonts w:ascii="Times New Roman" w:eastAsia="Times New Roman" w:hAnsi="Times New Roman" w:cs="Times New Roman"/>
          <w:sz w:val="24"/>
          <w:szCs w:val="24"/>
          <w:lang w:val="en-ZA"/>
        </w:rPr>
        <w:t xml:space="preserve">are </w:t>
      </w:r>
      <w:r w:rsidR="000540C8" w:rsidRPr="000540C8">
        <w:rPr>
          <w:rFonts w:ascii="Times New Roman" w:eastAsia="Times New Roman" w:hAnsi="Times New Roman" w:cs="Times New Roman"/>
          <w:sz w:val="24"/>
          <w:szCs w:val="24"/>
          <w:lang w:val="en-ZA"/>
        </w:rPr>
        <w:t xml:space="preserve">highly uncertain </w:t>
      </w:r>
      <w:r w:rsidR="000540C8" w:rsidRPr="000540C8">
        <w:rPr>
          <w:rFonts w:ascii="Times New Roman" w:eastAsia="Times New Roman" w:hAnsi="Times New Roman" w:cs="Times New Roman"/>
          <w:sz w:val="24"/>
          <w:szCs w:val="24"/>
          <w:lang w:val="en-ZA"/>
        </w:rPr>
        <w:fldChar w:fldCharType="begin"/>
      </w:r>
      <w:r w:rsidR="004F0B41">
        <w:rPr>
          <w:rFonts w:ascii="Times New Roman" w:eastAsia="Times New Roman" w:hAnsi="Times New Roman" w:cs="Times New Roman"/>
          <w:sz w:val="24"/>
          <w:szCs w:val="24"/>
          <w:lang w:val="en-ZA"/>
        </w:rPr>
        <w:instrText xml:space="preserve"> ADDIN ZOTERO_ITEM CSL_CITATION {"citationID":"a1ofdj1e3rf","properties":{"formattedCitation":"[74]","plainCitation":"[74]","noteIndex":0},"citationItems":[{"id":"bvZVep35/QsHm8AGP","uris":["http://zotero.org/users/local/3FsyJZw4/items/K43FKI2B"],"itemData":{"id":716,"type":"article-journal","abstract":"The occurrence and distribution of five drugs of abuse and their metabolites, namely, methamphetamine (METH), amphetamine (AMP), ketamine (KET), ephedrine (EPH), and hydroxylimine (HY), were investigated in the surface water in urban rivers in Beijing, China. A total of 117 surface water samples were collected from the seven rivers in the Beijing urban areas during four different seasons. Laboratory analyses revealed that EPH and METH were the most predominant drugs, with detection frequency ranging from 94% to 100% and from 65% to 100%, respectively. High levels of METH and KET were observed in the center part of the urban areas, which was likely associated with the drug abuse and the entertainment activities. Seasonal variation of the drug occurrence showed that the highest concentration of drugs of abuse was found during winter, which was likely due to the high consumption, low temperature, and low water flows during the cold weather. By contrast, the concentration and detection frequency of AMP and HY were relatively low. Risk assessment by the risk quotient method indicated that the five drugs of abuse and their metabolites were not likely to exert biological effects on the aquatic ecosystems at current levels in the surface water. However, the potential adverse effect of drugs of abuse and their metabolites on ecosystem functioning and human health should not be neglected.","container-title":"Science of The Total Environment","DOI":"10.1016/j.scitotenv.2016.11.101","ISSN":"0048-9697","journalAbbreviation":"Science of The Total Environment","language":"en","page":"305-313","source":"ScienceDirect","title":"Drugs of abuse and their metabolites in the urban rivers of Beijing, China: Occurrence, distribution, and potential environmental risk","title-short":"Drugs of abuse and their metabolites in the urban rivers of Beijing, China","volume":"579","author":[{"family":"Zhang","given":"Yan"},{"family":"Zhang","given":"Tingting"},{"family":"Guo","given":"Changsheng"},{"family":"Lv","given":"Jiapei"},{"family":"Hua","given":"Zhendong"},{"family":"Hou","given":"Song"},{"family":"Zhang","given":"Yuan"},{"family":"Meng","given":"Wei"},{"family":"Xu","given":"Jian"}],"issued":{"date-parts":[["2017",2,1]]}}}],"schema":"https://github.com/citation-style-language/schema/raw/master/csl-citation.json"} </w:instrText>
      </w:r>
      <w:r w:rsidR="000540C8" w:rsidRPr="000540C8">
        <w:rPr>
          <w:rFonts w:ascii="Times New Roman" w:eastAsia="Times New Roman" w:hAnsi="Times New Roman" w:cs="Times New Roman"/>
          <w:sz w:val="24"/>
          <w:szCs w:val="24"/>
          <w:lang w:val="en-ZA"/>
        </w:rPr>
        <w:fldChar w:fldCharType="separate"/>
      </w:r>
      <w:r w:rsidR="004F0B41" w:rsidRPr="004F0B41">
        <w:rPr>
          <w:rFonts w:ascii="Times New Roman" w:hAnsi="Times New Roman" w:cs="Times New Roman"/>
          <w:sz w:val="24"/>
        </w:rPr>
        <w:t>[74]</w:t>
      </w:r>
      <w:r w:rsidR="000540C8" w:rsidRPr="000540C8">
        <w:rPr>
          <w:rFonts w:ascii="Times New Roman" w:eastAsia="Times New Roman" w:hAnsi="Times New Roman" w:cs="Times New Roman"/>
          <w:sz w:val="24"/>
          <w:szCs w:val="24"/>
        </w:rPr>
        <w:fldChar w:fldCharType="end"/>
      </w:r>
      <w:r w:rsidR="000540C8" w:rsidRPr="000540C8">
        <w:rPr>
          <w:rFonts w:ascii="Times New Roman" w:eastAsia="Times New Roman" w:hAnsi="Times New Roman" w:cs="Times New Roman"/>
          <w:sz w:val="24"/>
          <w:szCs w:val="24"/>
          <w:lang w:val="en-ZA"/>
        </w:rPr>
        <w:t xml:space="preserve">. Due to </w:t>
      </w:r>
      <w:r w:rsidR="006F1688">
        <w:rPr>
          <w:rFonts w:ascii="Times New Roman" w:eastAsia="Times New Roman" w:hAnsi="Times New Roman" w:cs="Times New Roman"/>
          <w:sz w:val="24"/>
          <w:szCs w:val="24"/>
          <w:lang w:val="en-ZA"/>
        </w:rPr>
        <w:t>lack</w:t>
      </w:r>
      <w:r w:rsidR="000540C8" w:rsidRPr="000540C8">
        <w:rPr>
          <w:rFonts w:ascii="Times New Roman" w:eastAsia="Times New Roman" w:hAnsi="Times New Roman" w:cs="Times New Roman"/>
          <w:sz w:val="24"/>
          <w:szCs w:val="24"/>
          <w:lang w:val="en-ZA"/>
        </w:rPr>
        <w:t xml:space="preserve"> of experimental ecotoxicity data for m</w:t>
      </w:r>
      <w:r w:rsidR="00050044">
        <w:rPr>
          <w:rFonts w:ascii="Times New Roman" w:eastAsia="Times New Roman" w:hAnsi="Times New Roman" w:cs="Times New Roman"/>
          <w:sz w:val="24"/>
          <w:szCs w:val="24"/>
          <w:lang w:val="en-ZA"/>
        </w:rPr>
        <w:t>ost</w:t>
      </w:r>
      <w:r w:rsidR="000540C8" w:rsidRPr="000540C8">
        <w:rPr>
          <w:rFonts w:ascii="Times New Roman" w:eastAsia="Times New Roman" w:hAnsi="Times New Roman" w:cs="Times New Roman"/>
          <w:sz w:val="24"/>
          <w:szCs w:val="24"/>
          <w:lang w:val="en-ZA"/>
        </w:rPr>
        <w:t xml:space="preserve"> ARVs in the aquatic environment</w:t>
      </w:r>
      <w:r w:rsidR="00050044">
        <w:rPr>
          <w:rFonts w:ascii="Times New Roman" w:eastAsia="Times New Roman" w:hAnsi="Times New Roman" w:cs="Times New Roman"/>
          <w:sz w:val="24"/>
          <w:szCs w:val="24"/>
          <w:lang w:val="en-ZA"/>
        </w:rPr>
        <w:t xml:space="preserve">. Therefore, </w:t>
      </w:r>
      <w:r w:rsidR="000540C8" w:rsidRPr="000540C8">
        <w:rPr>
          <w:rFonts w:ascii="Times New Roman" w:eastAsia="Times New Roman" w:hAnsi="Times New Roman" w:cs="Times New Roman"/>
          <w:sz w:val="24"/>
          <w:szCs w:val="24"/>
          <w:lang w:val="en-ZA"/>
        </w:rPr>
        <w:t xml:space="preserve"> E(L)C</w:t>
      </w:r>
      <w:r w:rsidR="000540C8" w:rsidRPr="000540C8">
        <w:rPr>
          <w:rFonts w:ascii="Times New Roman" w:eastAsia="Times New Roman" w:hAnsi="Times New Roman" w:cs="Times New Roman"/>
          <w:sz w:val="24"/>
          <w:szCs w:val="24"/>
          <w:vertAlign w:val="subscript"/>
          <w:lang w:val="en-ZA"/>
        </w:rPr>
        <w:t>50</w:t>
      </w:r>
      <w:r w:rsidR="000540C8" w:rsidRPr="000540C8">
        <w:rPr>
          <w:rFonts w:ascii="Times New Roman" w:eastAsia="Times New Roman" w:hAnsi="Times New Roman" w:cs="Times New Roman"/>
          <w:sz w:val="24"/>
          <w:szCs w:val="24"/>
          <w:lang w:val="en-ZA"/>
        </w:rPr>
        <w:t xml:space="preserve"> values used in this study were derived </w:t>
      </w:r>
      <w:bookmarkStart w:id="17" w:name="_Hlk86053041"/>
      <w:r w:rsidR="00050044">
        <w:rPr>
          <w:rFonts w:ascii="Times New Roman" w:eastAsia="Times New Roman" w:hAnsi="Times New Roman" w:cs="Times New Roman"/>
          <w:sz w:val="24"/>
          <w:szCs w:val="24"/>
          <w:lang w:val="en-ZA"/>
        </w:rPr>
        <w:t>using</w:t>
      </w:r>
      <w:r w:rsidR="000540C8" w:rsidRPr="000540C8">
        <w:rPr>
          <w:rFonts w:ascii="Times New Roman" w:eastAsia="Times New Roman" w:hAnsi="Times New Roman" w:cs="Times New Roman"/>
          <w:sz w:val="24"/>
          <w:szCs w:val="24"/>
          <w:lang w:val="en-ZA"/>
        </w:rPr>
        <w:t xml:space="preserve"> the ECOSAR v2.0 and EPI Suite software of the Environmental Protection Agency in the United States </w:t>
      </w:r>
      <w:r w:rsidR="000540C8" w:rsidRPr="000540C8">
        <w:rPr>
          <w:rFonts w:ascii="Times New Roman" w:eastAsia="Times New Roman" w:hAnsi="Times New Roman" w:cs="Times New Roman"/>
          <w:sz w:val="24"/>
          <w:szCs w:val="24"/>
          <w:lang w:val="en-ZA"/>
        </w:rPr>
        <w:fldChar w:fldCharType="begin"/>
      </w:r>
      <w:r w:rsidR="004F0B41">
        <w:rPr>
          <w:rFonts w:ascii="Times New Roman" w:eastAsia="Times New Roman" w:hAnsi="Times New Roman" w:cs="Times New Roman"/>
          <w:sz w:val="24"/>
          <w:szCs w:val="24"/>
          <w:lang w:val="en-ZA"/>
        </w:rPr>
        <w:instrText xml:space="preserve"> ADDIN ZOTERO_ITEM CSL_CITATION {"citationID":"a2bhurr6ovu","properties":{"formattedCitation":"[75]","plainCitation":"[75]","noteIndex":0},"citationItems":[{"id":"bvZVep35/MA8Ept6B","uris":["http://zotero.org/users/8372031/items/7AE8Z6X2"],"itemData":{"id":1299,"type":"webpage","abstract":"EPISuite predicts various physical-chemical properties and environmental fate endpoints and also include models for environmental transport. Running the tool will give the user an indication of the transport and persistence of a chemical","genre":"Data and Tools","language":"en","title":"EPI Suite™-Estimation Program Interface","URL":"https://www.epa.gov/tsca-screening-tools/epi-suitetm-estimation-program-interface","author":[{"family":"US EPA","given":""}],"accessed":{"date-parts":[["2022",6,29]]},"issued":{"date-parts":[["2012",3,9]]}}}],"schema":"https://github.com/citation-style-language/schema/raw/master/csl-citation.json"} </w:instrText>
      </w:r>
      <w:r w:rsidR="000540C8" w:rsidRPr="000540C8">
        <w:rPr>
          <w:rFonts w:ascii="Times New Roman" w:eastAsia="Times New Roman" w:hAnsi="Times New Roman" w:cs="Times New Roman"/>
          <w:sz w:val="24"/>
          <w:szCs w:val="24"/>
          <w:lang w:val="en-ZA"/>
        </w:rPr>
        <w:fldChar w:fldCharType="separate"/>
      </w:r>
      <w:r w:rsidR="004F0B41" w:rsidRPr="004F0B41">
        <w:rPr>
          <w:rFonts w:ascii="Times New Roman" w:hAnsi="Times New Roman" w:cs="Times New Roman"/>
          <w:sz w:val="24"/>
        </w:rPr>
        <w:t>[75]</w:t>
      </w:r>
      <w:r w:rsidR="000540C8" w:rsidRPr="000540C8">
        <w:rPr>
          <w:rFonts w:ascii="Times New Roman" w:eastAsia="Times New Roman" w:hAnsi="Times New Roman" w:cs="Times New Roman"/>
          <w:sz w:val="24"/>
          <w:szCs w:val="24"/>
        </w:rPr>
        <w:fldChar w:fldCharType="end"/>
      </w:r>
      <w:r w:rsidR="000540C8" w:rsidRPr="000540C8">
        <w:rPr>
          <w:rFonts w:ascii="Times New Roman" w:eastAsia="Times New Roman" w:hAnsi="Times New Roman" w:cs="Times New Roman"/>
          <w:sz w:val="24"/>
          <w:szCs w:val="24"/>
          <w:lang w:val="en-ZA"/>
        </w:rPr>
        <w:t xml:space="preserve">. </w:t>
      </w:r>
      <w:bookmarkEnd w:id="17"/>
    </w:p>
    <w:p w14:paraId="7BBDD1C8" w14:textId="613E38F8" w:rsidR="00194E5E" w:rsidRDefault="00986AC3" w:rsidP="000540C8">
      <w:pPr>
        <w:spacing w:after="240" w:line="360" w:lineRule="auto"/>
        <w:jc w:val="both"/>
        <w:rPr>
          <w:rFonts w:ascii="Times New Roman" w:eastAsia="Times New Roman" w:hAnsi="Times New Roman" w:cs="Times New Roman"/>
          <w:sz w:val="24"/>
          <w:szCs w:val="24"/>
          <w:lang w:val="en-ZA"/>
        </w:rPr>
      </w:pPr>
      <w:r>
        <w:rPr>
          <w:rFonts w:ascii="Times New Roman" w:eastAsia="Times New Roman" w:hAnsi="Times New Roman" w:cs="Times New Roman"/>
          <w:sz w:val="24"/>
          <w:szCs w:val="24"/>
          <w:lang w:val="en-ZA"/>
        </w:rPr>
        <w:t>The</w:t>
      </w:r>
      <w:r w:rsidR="000540C8" w:rsidRPr="000540C8">
        <w:rPr>
          <w:rFonts w:ascii="Times New Roman" w:eastAsia="Times New Roman" w:hAnsi="Times New Roman" w:cs="Times New Roman"/>
          <w:sz w:val="24"/>
          <w:szCs w:val="24"/>
          <w:lang w:val="en-ZA"/>
        </w:rPr>
        <w:t xml:space="preserve"> ECOSAR model </w:t>
      </w:r>
      <w:r>
        <w:rPr>
          <w:rFonts w:ascii="Times New Roman" w:eastAsia="Times New Roman" w:hAnsi="Times New Roman" w:cs="Times New Roman"/>
          <w:sz w:val="24"/>
          <w:szCs w:val="24"/>
          <w:lang w:val="en-ZA"/>
        </w:rPr>
        <w:t>results indicated</w:t>
      </w:r>
      <w:r w:rsidR="000540C8" w:rsidRPr="000540C8">
        <w:rPr>
          <w:rFonts w:ascii="Times New Roman" w:eastAsia="Times New Roman" w:hAnsi="Times New Roman" w:cs="Times New Roman"/>
          <w:sz w:val="24"/>
          <w:szCs w:val="24"/>
          <w:lang w:val="en-ZA"/>
        </w:rPr>
        <w:t xml:space="preserve"> certain ARVs had one</w:t>
      </w:r>
      <w:r w:rsidR="00526820">
        <w:rPr>
          <w:rFonts w:ascii="Times New Roman" w:eastAsia="Times New Roman" w:hAnsi="Times New Roman" w:cs="Times New Roman"/>
          <w:sz w:val="24"/>
          <w:szCs w:val="24"/>
          <w:lang w:val="en-ZA"/>
        </w:rPr>
        <w:t xml:space="preserve"> or more</w:t>
      </w:r>
      <w:r w:rsidR="000540C8" w:rsidRPr="000540C8">
        <w:rPr>
          <w:rFonts w:ascii="Times New Roman" w:eastAsia="Times New Roman" w:hAnsi="Times New Roman" w:cs="Times New Roman"/>
          <w:sz w:val="24"/>
          <w:szCs w:val="24"/>
          <w:lang w:val="en-ZA"/>
        </w:rPr>
        <w:t xml:space="preserve"> transformation product</w:t>
      </w:r>
      <w:r w:rsidR="00526820">
        <w:rPr>
          <w:rFonts w:ascii="Times New Roman" w:eastAsia="Times New Roman" w:hAnsi="Times New Roman" w:cs="Times New Roman"/>
          <w:sz w:val="24"/>
          <w:szCs w:val="24"/>
          <w:lang w:val="en-ZA"/>
        </w:rPr>
        <w:t>s</w:t>
      </w:r>
      <w:r w:rsidR="000540C8" w:rsidRPr="000540C8">
        <w:rPr>
          <w:rFonts w:ascii="Times New Roman" w:eastAsia="Times New Roman" w:hAnsi="Times New Roman" w:cs="Times New Roman"/>
          <w:sz w:val="24"/>
          <w:szCs w:val="24"/>
          <w:lang w:val="en-ZA"/>
        </w:rPr>
        <w:t xml:space="preserve"> (TP</w:t>
      </w:r>
      <w:r w:rsidR="00526820">
        <w:rPr>
          <w:rFonts w:ascii="Times New Roman" w:eastAsia="Times New Roman" w:hAnsi="Times New Roman" w:cs="Times New Roman"/>
          <w:sz w:val="24"/>
          <w:szCs w:val="24"/>
          <w:lang w:val="en-ZA"/>
        </w:rPr>
        <w:t>s</w:t>
      </w:r>
      <w:r w:rsidR="000540C8" w:rsidRPr="000540C8">
        <w:rPr>
          <w:rFonts w:ascii="Times New Roman" w:eastAsia="Times New Roman" w:hAnsi="Times New Roman" w:cs="Times New Roman"/>
          <w:sz w:val="24"/>
          <w:szCs w:val="24"/>
          <w:lang w:val="en-ZA"/>
        </w:rPr>
        <w:t xml:space="preserve">). </w:t>
      </w:r>
      <w:r>
        <w:rPr>
          <w:rFonts w:ascii="Times New Roman" w:eastAsia="Times New Roman" w:hAnsi="Times New Roman" w:cs="Times New Roman"/>
          <w:sz w:val="24"/>
          <w:szCs w:val="24"/>
          <w:lang w:val="en-ZA"/>
        </w:rPr>
        <w:t>Therefore</w:t>
      </w:r>
      <w:r w:rsidR="000540C8" w:rsidRPr="000540C8">
        <w:rPr>
          <w:rFonts w:ascii="Times New Roman" w:eastAsia="Times New Roman" w:hAnsi="Times New Roman" w:cs="Times New Roman"/>
          <w:sz w:val="24"/>
          <w:szCs w:val="24"/>
          <w:lang w:val="en-ZA"/>
        </w:rPr>
        <w:t>, individual E(L)C</w:t>
      </w:r>
      <w:r w:rsidR="000540C8" w:rsidRPr="000540C8">
        <w:rPr>
          <w:rFonts w:ascii="Times New Roman" w:eastAsia="Times New Roman" w:hAnsi="Times New Roman" w:cs="Times New Roman"/>
          <w:sz w:val="24"/>
          <w:szCs w:val="24"/>
          <w:vertAlign w:val="subscript"/>
          <w:lang w:val="en-ZA"/>
        </w:rPr>
        <w:t>50</w:t>
      </w:r>
      <w:r w:rsidR="00424470">
        <w:rPr>
          <w:rFonts w:ascii="Times New Roman" w:eastAsia="Times New Roman" w:hAnsi="Times New Roman" w:cs="Times New Roman"/>
          <w:sz w:val="24"/>
          <w:szCs w:val="24"/>
          <w:vertAlign w:val="subscript"/>
          <w:lang w:val="en-ZA"/>
        </w:rPr>
        <w:t xml:space="preserve"> </w:t>
      </w:r>
      <w:r w:rsidR="00424470">
        <w:rPr>
          <w:rFonts w:ascii="Times New Roman" w:eastAsia="Times New Roman" w:hAnsi="Times New Roman" w:cs="Times New Roman"/>
          <w:sz w:val="24"/>
          <w:szCs w:val="24"/>
          <w:lang w:val="en-ZA"/>
        </w:rPr>
        <w:t>values</w:t>
      </w:r>
      <w:r w:rsidR="000540C8" w:rsidRPr="000540C8">
        <w:rPr>
          <w:rFonts w:ascii="Times New Roman" w:eastAsia="Times New Roman" w:hAnsi="Times New Roman" w:cs="Times New Roman"/>
          <w:sz w:val="24"/>
          <w:szCs w:val="24"/>
          <w:lang w:val="en-ZA"/>
        </w:rPr>
        <w:t xml:space="preserve"> of the TPs for a given ARV derived from the ECOSAR model were used to calculate the geometric mean </w:t>
      </w:r>
      <w:r>
        <w:rPr>
          <w:rFonts w:ascii="Times New Roman" w:eastAsia="Times New Roman" w:hAnsi="Times New Roman" w:cs="Times New Roman"/>
          <w:sz w:val="24"/>
          <w:szCs w:val="24"/>
          <w:lang w:val="en-ZA"/>
        </w:rPr>
        <w:t xml:space="preserve">(GM) </w:t>
      </w:r>
      <w:r w:rsidR="000540C8" w:rsidRPr="00791C22">
        <w:rPr>
          <w:rFonts w:ascii="Times New Roman" w:eastAsia="Times New Roman" w:hAnsi="Times New Roman" w:cs="Times New Roman"/>
          <w:sz w:val="24"/>
          <w:szCs w:val="24"/>
          <w:lang w:val="en-ZA"/>
        </w:rPr>
        <w:t xml:space="preserve">toxicity for each trophic level and drug </w:t>
      </w:r>
      <w:r w:rsidR="000540C8" w:rsidRPr="00791C22">
        <w:rPr>
          <w:rFonts w:ascii="Times New Roman" w:eastAsia="Times New Roman" w:hAnsi="Times New Roman" w:cs="Times New Roman"/>
          <w:sz w:val="24"/>
          <w:szCs w:val="24"/>
          <w:lang w:val="en-ZA"/>
        </w:rPr>
        <w:fldChar w:fldCharType="begin"/>
      </w:r>
      <w:r w:rsidR="004F0B41">
        <w:rPr>
          <w:rFonts w:ascii="Times New Roman" w:eastAsia="Times New Roman" w:hAnsi="Times New Roman" w:cs="Times New Roman"/>
          <w:sz w:val="24"/>
          <w:szCs w:val="24"/>
          <w:lang w:val="en-ZA"/>
        </w:rPr>
        <w:instrText xml:space="preserve"> ADDIN ZOTERO_ITEM CSL_CITATION {"citationID":"ac001oqqpi","properties":{"formattedCitation":"[76\\uc0\\u8211{}78]","plainCitation":"[76–78]","noteIndex":0},"citationItems":[{"id":"bvZVep35/vRxkWvGv","uris":["http://zotero.org/users/local/3FsyJZw4/items/KB62W67E"],"itemData":{"id":703,"type":"article-journal","abstract":"I have suggested 7 guidelines for developing toxicity geomeans. Currently, 4 are followed in general; the remaining 3 provide additional guidelines that are presently absent from regulatory instruments or other documents. I welcome additional input and discussion on this issue and possibly other guidance for using or excluding toxicity data in developing geomeans.","container-title":"Environmental Toxicology and Chemistry","DOI":"10.1002/etc.3012","ISSN":"07307268","issue":"8","journalAbbreviation":"Environ Toxicol Chem","language":"en","page":"1691-1692","source":"DOI.org (Crossref)","title":"Including or excluding toxicity test data for development of a geometric mean: Letter to the Editor","title-short":"Including or excluding toxicity test data for development of a geometric mean","volume":"34","author":[{"family":"Chapman","given":"Peter M."}],"issued":{"date-parts":[["2015",8]]}}},{"id":"bvZVep35/HqQDVObo","uris":["http://zotero.org/users/local/3FsyJZw4/items/F555VM7M"],"itemData":{"id":702,"type":"article-journal","container-title":"Environmental Toxicology and Chemistry","DOI":"10.1002/etc.3863","ISSN":"07307268","issue":"11","journalAbbreviation":"Environ Toxicol Chem","language":"en","page":"2974-2980","source":"DOI.org (Crossref)","title":"Updated species sensitivity distribution evaluations for acute and chronic lead toxicity to saltwater aquatic life: Saltwater lead toxicity to aquatic life","title-short":"Updated species sensitivity distribution evaluations for acute and chronic lead toxicity to saltwater aquatic life","volume":"36","author":[{"family":"Church","given":"Brian G."},{"family":"Van Sprang","given":"Patrick A."},{"family":"Chowdhury","given":"M. Jasim"},{"family":"DeForest","given":"David K."}],"issued":{"date-parts":[["2017",11]]}}},{"id":"bvZVep35/52Zl2ATq","uris":["http://zotero.org/users/local/3FsyJZw4/items/93AWRN7F"],"itemData":{"id":671,"type":"article-journal","abstract":"In the context of current risk assessment procedures, the ECETOC Aquatic Toxicity (EAT) database has been used to assess the comparative sensitivity of different life stages of aquatic organisms to a range of chemical substances. Both EC50 and NOEC data were analysed using Hazen percentiles in order to compare key life stages of both fish and aquatic invertebrates (no data available on aquatic algae or plants). Based on fish NOEC data, larvae were more sensitive (ratio &gt; 2.0) than embryos for 68% of substances, while fish larvae were of greater than or equal sensitivity to juvenile fish for 83% of substances. Based on fish EC50 data (NOECs unavailable), juveniles were more sensitive than adults for 92% of substances. For a limited number of available substances, fish embryo-larval tests (as NOECs) were of greater than or equal sensitivity to lifecycle tests for 42% of substances. Based on EC50 data (NOECs unavailable), aquatic invertebrate larvae were of greater than or equal sensitivity to juvenile invertebrates for 66% of substances, while the juveniles were of greater than or equal sensitivity to adults for 54% of substances. Full details are presented for the calculated sensitivity ratios for individual organic and inorganic substances. The results are discussed with respect to current ecotoxicology test procedures and recommendations made for future work in this important area of environmental risk assessment.","container-title":"Chemosphere","DOI":"10.1016/S0045-6535(97)10025-X","ISSN":"0045-6535","issue":"1","journalAbbreviation":"Chemosphere","language":"en","page":"129-142","source":"ScienceDirect","title":"Analysis of the ecetoc aquatic toxicity (EAT) database III — Comparative toxicity of chemical substances to different life stages of aquatic organisms","volume":"36","author":[{"family":"Hutchinson","given":"Thomas H."},{"family":"Solbe","given":"John"},{"family":"Kloepper-Sams","given":"Pamela J."}],"issued":{"date-parts":[["1998",1,1]]}}}],"schema":"https://github.com/citation-style-language/schema/raw/master/csl-citation.json"} </w:instrText>
      </w:r>
      <w:r w:rsidR="000540C8" w:rsidRPr="00791C22">
        <w:rPr>
          <w:rFonts w:ascii="Times New Roman" w:eastAsia="Times New Roman" w:hAnsi="Times New Roman" w:cs="Times New Roman"/>
          <w:sz w:val="24"/>
          <w:szCs w:val="24"/>
          <w:lang w:val="en-ZA"/>
        </w:rPr>
        <w:fldChar w:fldCharType="separate"/>
      </w:r>
      <w:r w:rsidR="004F0B41" w:rsidRPr="004F0B41">
        <w:rPr>
          <w:rFonts w:ascii="Times New Roman" w:hAnsi="Times New Roman" w:cs="Times New Roman"/>
          <w:sz w:val="24"/>
          <w:szCs w:val="24"/>
        </w:rPr>
        <w:t>[76–78]</w:t>
      </w:r>
      <w:r w:rsidR="000540C8" w:rsidRPr="00791C22">
        <w:rPr>
          <w:rFonts w:ascii="Times New Roman" w:eastAsia="Times New Roman" w:hAnsi="Times New Roman" w:cs="Times New Roman"/>
          <w:sz w:val="24"/>
          <w:szCs w:val="24"/>
        </w:rPr>
        <w:fldChar w:fldCharType="end"/>
      </w:r>
      <w:r w:rsidR="000540C8" w:rsidRPr="00791C22">
        <w:rPr>
          <w:rFonts w:ascii="Times New Roman" w:eastAsia="Times New Roman" w:hAnsi="Times New Roman" w:cs="Times New Roman"/>
          <w:sz w:val="24"/>
          <w:szCs w:val="24"/>
          <w:lang w:val="en-ZA"/>
        </w:rPr>
        <w:t>.</w:t>
      </w:r>
      <w:r w:rsidR="000540C8" w:rsidRPr="000540C8">
        <w:rPr>
          <w:rFonts w:ascii="Times New Roman" w:eastAsia="Times New Roman" w:hAnsi="Times New Roman" w:cs="Times New Roman"/>
          <w:sz w:val="24"/>
          <w:szCs w:val="24"/>
          <w:lang w:val="en-ZA"/>
        </w:rPr>
        <w:t xml:space="preserve"> The use of </w:t>
      </w:r>
      <w:r w:rsidR="00424470">
        <w:rPr>
          <w:rFonts w:ascii="Times New Roman" w:eastAsia="Times New Roman" w:hAnsi="Times New Roman" w:cs="Times New Roman"/>
          <w:sz w:val="24"/>
          <w:szCs w:val="24"/>
          <w:lang w:val="en-ZA"/>
        </w:rPr>
        <w:t>GM value</w:t>
      </w:r>
      <w:r w:rsidR="000540C8" w:rsidRPr="000540C8">
        <w:rPr>
          <w:rFonts w:ascii="Times New Roman" w:eastAsia="Times New Roman" w:hAnsi="Times New Roman" w:cs="Times New Roman"/>
          <w:sz w:val="24"/>
          <w:szCs w:val="24"/>
          <w:lang w:val="en-ZA"/>
        </w:rPr>
        <w:t xml:space="preserve"> was </w:t>
      </w:r>
      <w:r w:rsidR="00164B1C">
        <w:rPr>
          <w:rFonts w:ascii="Times New Roman" w:eastAsia="Times New Roman" w:hAnsi="Times New Roman" w:cs="Times New Roman"/>
          <w:sz w:val="24"/>
          <w:szCs w:val="24"/>
          <w:lang w:val="en-ZA"/>
        </w:rPr>
        <w:t>due to</w:t>
      </w:r>
      <w:r w:rsidR="000540C8" w:rsidRPr="000540C8">
        <w:rPr>
          <w:rFonts w:ascii="Times New Roman" w:eastAsia="Times New Roman" w:hAnsi="Times New Roman" w:cs="Times New Roman"/>
          <w:sz w:val="24"/>
          <w:szCs w:val="24"/>
          <w:lang w:val="en-ZA"/>
        </w:rPr>
        <w:t xml:space="preserve"> lack of a precise ratio of TPs</w:t>
      </w:r>
      <w:r w:rsidR="00164B1C">
        <w:rPr>
          <w:rFonts w:ascii="Times New Roman" w:eastAsia="Times New Roman" w:hAnsi="Times New Roman" w:cs="Times New Roman"/>
          <w:sz w:val="24"/>
          <w:szCs w:val="24"/>
          <w:lang w:val="en-ZA"/>
        </w:rPr>
        <w:t xml:space="preserve"> for a given ARVs</w:t>
      </w:r>
      <w:r w:rsidR="000540C8" w:rsidRPr="000540C8">
        <w:rPr>
          <w:rFonts w:ascii="Times New Roman" w:eastAsia="Times New Roman" w:hAnsi="Times New Roman" w:cs="Times New Roman"/>
          <w:sz w:val="24"/>
          <w:szCs w:val="24"/>
          <w:lang w:val="en-ZA"/>
        </w:rPr>
        <w:t xml:space="preserve"> as are dependent on numerous environmental factors </w:t>
      </w:r>
      <w:r w:rsidR="00164B1C">
        <w:rPr>
          <w:rFonts w:ascii="Times New Roman" w:eastAsia="Times New Roman" w:hAnsi="Times New Roman" w:cs="Times New Roman"/>
          <w:sz w:val="24"/>
          <w:szCs w:val="24"/>
          <w:lang w:val="en-ZA"/>
        </w:rPr>
        <w:t>(e.g.,</w:t>
      </w:r>
      <w:r w:rsidR="00164B1C" w:rsidRPr="000540C8">
        <w:rPr>
          <w:rFonts w:ascii="Times New Roman" w:eastAsia="Times New Roman" w:hAnsi="Times New Roman" w:cs="Times New Roman"/>
          <w:sz w:val="24"/>
          <w:szCs w:val="24"/>
          <w:lang w:val="en-ZA"/>
        </w:rPr>
        <w:t xml:space="preserve"> </w:t>
      </w:r>
      <w:r w:rsidR="000540C8" w:rsidRPr="000540C8">
        <w:rPr>
          <w:rFonts w:ascii="Times New Roman" w:eastAsia="Times New Roman" w:hAnsi="Times New Roman" w:cs="Times New Roman"/>
          <w:sz w:val="24"/>
          <w:szCs w:val="24"/>
          <w:lang w:val="en-ZA"/>
        </w:rPr>
        <w:t>electromagnetic radiatio</w:t>
      </w:r>
      <w:r w:rsidR="000540C8" w:rsidRPr="00791C22">
        <w:rPr>
          <w:rFonts w:ascii="Times New Roman" w:eastAsia="Times New Roman" w:hAnsi="Times New Roman" w:cs="Times New Roman"/>
          <w:sz w:val="24"/>
          <w:szCs w:val="24"/>
          <w:lang w:val="en-ZA"/>
        </w:rPr>
        <w:t>n, dissolved organic carbon, temperature</w:t>
      </w:r>
      <w:r w:rsidR="00164B1C">
        <w:rPr>
          <w:rFonts w:ascii="Times New Roman" w:eastAsia="Times New Roman" w:hAnsi="Times New Roman" w:cs="Times New Roman"/>
          <w:sz w:val="24"/>
          <w:szCs w:val="24"/>
          <w:lang w:val="en-ZA"/>
        </w:rPr>
        <w:t>,</w:t>
      </w:r>
      <w:r w:rsidR="000540C8" w:rsidRPr="00791C22">
        <w:rPr>
          <w:rFonts w:ascii="Times New Roman" w:eastAsia="Times New Roman" w:hAnsi="Times New Roman" w:cs="Times New Roman"/>
          <w:sz w:val="24"/>
          <w:szCs w:val="24"/>
          <w:lang w:val="en-ZA"/>
        </w:rPr>
        <w:t xml:space="preserve"> and pH</w:t>
      </w:r>
      <w:r w:rsidR="00164B1C">
        <w:rPr>
          <w:rFonts w:ascii="Times New Roman" w:eastAsia="Times New Roman" w:hAnsi="Times New Roman" w:cs="Times New Roman"/>
          <w:sz w:val="24"/>
          <w:szCs w:val="24"/>
          <w:lang w:val="en-ZA"/>
        </w:rPr>
        <w:t>)</w:t>
      </w:r>
      <w:r w:rsidR="000540C8" w:rsidRPr="00791C22">
        <w:rPr>
          <w:rFonts w:ascii="Times New Roman" w:eastAsia="Times New Roman" w:hAnsi="Times New Roman" w:cs="Times New Roman"/>
          <w:sz w:val="24"/>
          <w:szCs w:val="24"/>
          <w:lang w:val="en-ZA"/>
        </w:rPr>
        <w:t xml:space="preserve"> </w:t>
      </w:r>
      <w:r w:rsidR="000540C8" w:rsidRPr="00791C22">
        <w:rPr>
          <w:rFonts w:ascii="Times New Roman" w:eastAsia="Times New Roman" w:hAnsi="Times New Roman" w:cs="Times New Roman"/>
          <w:sz w:val="24"/>
          <w:szCs w:val="24"/>
          <w:lang w:val="en-ZA"/>
        </w:rPr>
        <w:fldChar w:fldCharType="begin"/>
      </w:r>
      <w:r w:rsidR="004F0B41">
        <w:rPr>
          <w:rFonts w:ascii="Times New Roman" w:eastAsia="Times New Roman" w:hAnsi="Times New Roman" w:cs="Times New Roman"/>
          <w:sz w:val="24"/>
          <w:szCs w:val="24"/>
          <w:lang w:val="en-ZA"/>
        </w:rPr>
        <w:instrText xml:space="preserve"> ADDIN ZOTERO_ITEM CSL_CITATION {"citationID":"avq0nvp691","properties":{"formattedCitation":"[79\\uc0\\u8211{}81]","plainCitation":"[79–81]","noteIndex":0},"citationItems":[{"id":"bvZVep35/5EpI5K9A","uris":["http://zotero.org/users/8372031/items/ZHX7FLAZ"],"itemData":{"id":372,"type":"article-journal","abstract":"Antineoplastic drugs have been identified in surface water and effluents from wastewater treatment and, once in the environment, may be harmful to aquatic organisms, as these compounds are possibly mutagenic, genotoxic, cytotoxic, carcinogenic and teratogenic. This work investigated the photodegradation of cyclophosphamide (CP) and ifosfamide (IF) using ruthenium doped titanate nanowires (Ru-TNW) in distilled water (DW) and in wastewater (WW) from secondary wastewater treatment, under UV–Vis radiation. The results indicated that Ru-TNW showed photocatalytic activity for the two cytotoxic drugs with the half-life (t1/2) of 15.1 min for CP and 12.9 min for IF in WW. Four CP transformation products (TPs) and six IF TPs from the photodegradation process are here reported. These TPs were elucidated by high-resolution mass spectrometry. For both pollutants, the results showed different time profiles for the TPs when WW and DW were used as matrix. Overall, in the WW there was a higher production of TPs and two of them were detected only in this matrix. In other words, environmental matrices may produce different TPs. Degradation pathways were proposed and both drugs bear similarities. Additionally, in silico toxicity were performed by quantitative structure-activity relationship models. The predictions indicated that the TPs, with the exception of one IF TP, presented high mutagenic potential.","container-title":"Science of The Total Environment","DOI":"10.1016/j.scitotenv.2019.07.247","ISSN":"0048-9697","journalAbbreviation":"Science of The Total Environment","language":"en","page":"503-510","source":"ScienceDirect","title":"Photocatalytic degradation of cyclophosphamide and ifosfamide: Effects of wastewater matrix, transformation products and in silico toxicity prediction","title-short":"Photocatalytic degradation of cyclophosphamide and ifosfamide","volume":"692","author":[{"family":"Osawa","given":"Rodrigo"},{"family":"T. Barrocas","given":"Beatriz"},{"family":"C. Monteiro","given":"Olinda"},{"family":"Oliveira","given":"M. Conceição"},{"family":"Florêncio","given":"M. Helena"}],"issued":{"date-parts":[["2019",11,20]]}}},{"id":"bvZVep35/VsVBT18h","uris":["http://zotero.org/users/8372031/items/BTX56MZ9"],"itemData":{"id":368,"type":"article-journal","abstract":"β‑Lactam antibiotics are among the most widely used antibiotics in human medicine and their effects on the aquatic environment - concerning bacterial resistance - are controversially discussed. This study focused on the photolysis of the four β‑lactam antibiotics - amoxicillin, ampicillin, penicillin V and piperacillin - under simulated environmental conditions. It was observed that all investigated β‑lactam antibiotics are photolytically degradable by simulated sunlight (1 kW/m2) with half-lives between 3.2 and 7.0 h. Structure elucidation of transformation products performed with liquid chromatography coupled to high resolution mass spectrometry showed that the hydrolysis of the β‑lactam ring is the primary transformation reaction, followed by the elimination of carboxylic and dimethyl thiazolidine carboxylic acid. Growth inhibition tests on Bacillus subtilis showed the loss of bactericide activity of irradiated solutions of amoxicillin, ampicillin and piperacillin, suggesting the transformation of the β‑lactam ring is responsible for the antibiotic effect. In contrast, the solutions of penicillin V did not show any decline of the antibacterial activity after photolytic degradation, probably due to the formation of still active epimers.","container-title":"Science of The Total Environment","DOI":"10.1016/j.scitotenv.2018.09.248","ISSN":"0048-9697","journalAbbreviation":"Science of The Total Environment","language":"en","page":"1605-1612","source":"ScienceDirect","title":"Photolysis of four β‑lactam antibiotics under simulated environmental conditions: Degradation, transformation products and antibacterial activity","title-short":"Photolysis of four β‑lactam antibiotics under simulated environmental conditions","volume":"651","author":[{"family":"Timm","given":"Alexander"},{"family":"Borowska","given":"Ewa"},{"family":"Majewsky","given":"Marius"},{"family":"Merel","given":"Sylvain"},{"family":"Zwiener","given":"Christian"},{"family":"Bräse","given":"Stefan"},{"family":"Horn","given":"Harald"}],"issued":{"date-parts":[["2019",2,15]]}}},{"id":"bvZVep35/xUl5lHJy","uris":["http://zotero.org/users/8372031/items/7XZEJS46"],"itemData":{"id":374,"type":"article-journal","abstract":"The search for environmental transformation products of organic pollutants (like drugs) is a difficult task and usually only few compounds are detected. This might be due to effective degradation but could also be a result of analytical deficits dealing with complex matrices. Especially transformation products of very low concentrations in sludge were difficult to identify so far. Additionally, the use of standard separation techniques might lead to the loss of isomeric compounds, which possess identical spectroscopic and spectrometric properties. To date no complete study investigating the environmental fate of any tricyclic antipsychotic drug has been reported. Therefore, this study investigated the popular neuroleptic drug chlorpromazine and its potential transformation by all main environmental pathways: aerobic and anaerobic biodegradation as well as abiotic photolytic degradation by sunlight. Analysis of test samples by high performance liquid chromatography coupled to multiple stage mass-spectrometry (HPLC–MSn) allowed the detection of numerous compounds. Further, the use of a special software allowed distinguishing between transformation products of small intensities and background “noise” caused by sludge or matrix. Three aerobic tests of different bacterial density (the Closed Bottle test, OECD 301D; the Manometric Respiratory test, OECD 301F; the modified Zahn–Wellens test, 302B; one anaerobic test (a modified anaerobic degradation test according to ISO 11734) as well as a photodegradation test were performed in the present study. According to the individual test guidelines, chlorpromazine had to be classified as not biodegradable in all of the biodegradation tests. However, a special chromatographic column and gradient along with mass spectrometric fragmentation experiments of higher order uncovered the presence of a total of 61 abiotic and biotic transformation products which where formed during the course of the tests. The structures of three aerobic and one anaerobic biotransformation products were elucidated by HPLC-UV-Flourescence–MSn. Photodegradation showed almost complete elimination of chlorpromazine after 4h of irradiation with a xenon arc lamp. 57 photoproducts were found and for 28 of them LC–MSn fragmentation experiments (n=4) were performed. The molecular structures of the three main photolysis products were elucidated. The identified transformation products are expected to be found in the aquatic environment, yet nothing is known about their ecotoxicological properties. As some of the performed tests showed toxic effects of chlorpromazine or its transformation products on bacteria, further risk assessment upon this drug and its fate is strongly recommended.","container-title":"Journal of Chromatography B","DOI":"10.1016/j.jchromb.2012.01.022","ISSN":"1570-0232","journalAbbreviation":"Journal of Chromatography B","language":"en","page":"24-38","source":"ScienceDirect","title":"Degradation of the tricyclic antipsychotic drug chlorpromazine under environmental conditions, identification of its main aquatic biotic and abiotic transformation products by LC–MSn and their effects on environmental bacteria","volume":"889-890","author":[{"family":"Trautwein","given":"Christoph"},{"family":"Kümmerer","given":"Klaus"}],"issued":{"date-parts":[["2012",3,15]]}}}],"schema":"https://github.com/citation-style-language/schema/raw/master/csl-citation.json"} </w:instrText>
      </w:r>
      <w:r w:rsidR="000540C8" w:rsidRPr="00791C22">
        <w:rPr>
          <w:rFonts w:ascii="Times New Roman" w:eastAsia="Times New Roman" w:hAnsi="Times New Roman" w:cs="Times New Roman"/>
          <w:sz w:val="24"/>
          <w:szCs w:val="24"/>
          <w:lang w:val="en-ZA"/>
        </w:rPr>
        <w:fldChar w:fldCharType="separate"/>
      </w:r>
      <w:r w:rsidR="004F0B41" w:rsidRPr="004F0B41">
        <w:rPr>
          <w:rFonts w:ascii="Times New Roman" w:hAnsi="Times New Roman" w:cs="Times New Roman"/>
          <w:sz w:val="24"/>
          <w:szCs w:val="24"/>
        </w:rPr>
        <w:t>[79–81]</w:t>
      </w:r>
      <w:r w:rsidR="000540C8" w:rsidRPr="00791C22">
        <w:rPr>
          <w:rFonts w:ascii="Times New Roman" w:eastAsia="Times New Roman" w:hAnsi="Times New Roman" w:cs="Times New Roman"/>
          <w:sz w:val="24"/>
          <w:szCs w:val="24"/>
        </w:rPr>
        <w:fldChar w:fldCharType="end"/>
      </w:r>
      <w:r w:rsidR="00164B1C">
        <w:rPr>
          <w:rFonts w:ascii="Times New Roman" w:eastAsia="Times New Roman" w:hAnsi="Times New Roman" w:cs="Times New Roman"/>
          <w:sz w:val="24"/>
          <w:szCs w:val="24"/>
          <w:lang w:val="en-ZA"/>
        </w:rPr>
        <w:t>. For this reason</w:t>
      </w:r>
      <w:r w:rsidR="000540C8" w:rsidRPr="000540C8">
        <w:rPr>
          <w:rFonts w:ascii="Times New Roman" w:eastAsia="Times New Roman" w:hAnsi="Times New Roman" w:cs="Times New Roman"/>
          <w:sz w:val="24"/>
          <w:szCs w:val="24"/>
          <w:lang w:val="en-ZA"/>
        </w:rPr>
        <w:t xml:space="preserve">, a single value </w:t>
      </w:r>
      <w:r w:rsidR="00423D9E">
        <w:rPr>
          <w:rFonts w:ascii="Times New Roman" w:eastAsia="Times New Roman" w:hAnsi="Times New Roman" w:cs="Times New Roman"/>
          <w:sz w:val="24"/>
          <w:szCs w:val="24"/>
          <w:lang w:val="en-ZA"/>
        </w:rPr>
        <w:t>could</w:t>
      </w:r>
      <w:r w:rsidR="00795C72">
        <w:rPr>
          <w:rFonts w:ascii="Times New Roman" w:eastAsia="Times New Roman" w:hAnsi="Times New Roman" w:cs="Times New Roman"/>
          <w:sz w:val="24"/>
          <w:szCs w:val="24"/>
          <w:lang w:val="en-ZA"/>
        </w:rPr>
        <w:t xml:space="preserve"> </w:t>
      </w:r>
      <w:r w:rsidR="000540C8" w:rsidRPr="000540C8">
        <w:rPr>
          <w:rFonts w:ascii="Times New Roman" w:eastAsia="Times New Roman" w:hAnsi="Times New Roman" w:cs="Times New Roman"/>
          <w:sz w:val="24"/>
          <w:szCs w:val="24"/>
          <w:lang w:val="en-ZA"/>
        </w:rPr>
        <w:t xml:space="preserve">not </w:t>
      </w:r>
      <w:r w:rsidR="005F63D2">
        <w:rPr>
          <w:rFonts w:ascii="Times New Roman" w:eastAsia="Times New Roman" w:hAnsi="Times New Roman" w:cs="Times New Roman"/>
          <w:sz w:val="24"/>
          <w:szCs w:val="24"/>
          <w:lang w:val="en-ZA"/>
        </w:rPr>
        <w:t xml:space="preserve">be </w:t>
      </w:r>
      <w:r w:rsidR="00795C72">
        <w:rPr>
          <w:rFonts w:ascii="Times New Roman" w:eastAsia="Times New Roman" w:hAnsi="Times New Roman" w:cs="Times New Roman"/>
          <w:sz w:val="24"/>
          <w:szCs w:val="24"/>
          <w:lang w:val="en-ZA"/>
        </w:rPr>
        <w:t>considered reflective of</w:t>
      </w:r>
      <w:r w:rsidR="000540C8" w:rsidRPr="000540C8">
        <w:rPr>
          <w:rFonts w:ascii="Times New Roman" w:eastAsia="Times New Roman" w:hAnsi="Times New Roman" w:cs="Times New Roman"/>
          <w:sz w:val="24"/>
          <w:szCs w:val="24"/>
          <w:lang w:val="en-ZA"/>
        </w:rPr>
        <w:t xml:space="preserve"> actual representation of </w:t>
      </w:r>
      <w:r w:rsidR="00795C72">
        <w:rPr>
          <w:rFonts w:ascii="Times New Roman" w:eastAsia="Times New Roman" w:hAnsi="Times New Roman" w:cs="Times New Roman"/>
          <w:sz w:val="24"/>
          <w:szCs w:val="24"/>
          <w:lang w:val="en-ZA"/>
        </w:rPr>
        <w:t>TP</w:t>
      </w:r>
      <w:r w:rsidR="005F63D2">
        <w:rPr>
          <w:rFonts w:ascii="Times New Roman" w:eastAsia="Times New Roman" w:hAnsi="Times New Roman" w:cs="Times New Roman"/>
          <w:sz w:val="24"/>
          <w:szCs w:val="24"/>
          <w:lang w:val="en-ZA"/>
        </w:rPr>
        <w:t>s</w:t>
      </w:r>
      <w:r w:rsidR="000540C8" w:rsidRPr="000540C8">
        <w:rPr>
          <w:rFonts w:ascii="Times New Roman" w:eastAsia="Times New Roman" w:hAnsi="Times New Roman" w:cs="Times New Roman"/>
          <w:sz w:val="24"/>
          <w:szCs w:val="24"/>
          <w:lang w:val="en-ZA"/>
        </w:rPr>
        <w:t xml:space="preserve"> formed in </w:t>
      </w:r>
      <w:r w:rsidR="00795C72">
        <w:rPr>
          <w:rFonts w:ascii="Times New Roman" w:eastAsia="Times New Roman" w:hAnsi="Times New Roman" w:cs="Times New Roman"/>
          <w:sz w:val="24"/>
          <w:szCs w:val="24"/>
          <w:lang w:val="en-ZA"/>
        </w:rPr>
        <w:t>the</w:t>
      </w:r>
      <w:r w:rsidR="00795C72" w:rsidRPr="000540C8">
        <w:rPr>
          <w:rFonts w:ascii="Times New Roman" w:eastAsia="Times New Roman" w:hAnsi="Times New Roman" w:cs="Times New Roman"/>
          <w:sz w:val="24"/>
          <w:szCs w:val="24"/>
          <w:lang w:val="en-ZA"/>
        </w:rPr>
        <w:t xml:space="preserve"> </w:t>
      </w:r>
      <w:r w:rsidR="000540C8" w:rsidRPr="000540C8">
        <w:rPr>
          <w:rFonts w:ascii="Times New Roman" w:eastAsia="Times New Roman" w:hAnsi="Times New Roman" w:cs="Times New Roman"/>
          <w:sz w:val="24"/>
          <w:szCs w:val="24"/>
          <w:lang w:val="en-ZA"/>
        </w:rPr>
        <w:t xml:space="preserve">environment. </w:t>
      </w:r>
      <w:r w:rsidR="002A5E49">
        <w:rPr>
          <w:rFonts w:ascii="Times New Roman" w:eastAsia="Times New Roman" w:hAnsi="Times New Roman" w:cs="Times New Roman"/>
          <w:sz w:val="24"/>
          <w:szCs w:val="24"/>
          <w:lang w:val="en-ZA"/>
        </w:rPr>
        <w:t>For this reason,</w:t>
      </w:r>
      <w:r w:rsidR="000540C8" w:rsidRPr="000540C8">
        <w:rPr>
          <w:rFonts w:ascii="Times New Roman" w:eastAsia="Times New Roman" w:hAnsi="Times New Roman" w:cs="Times New Roman"/>
          <w:sz w:val="24"/>
          <w:szCs w:val="24"/>
          <w:lang w:val="en-ZA"/>
        </w:rPr>
        <w:t xml:space="preserve"> the </w:t>
      </w:r>
      <w:r w:rsidR="002A5E49">
        <w:rPr>
          <w:rFonts w:ascii="Times New Roman" w:eastAsia="Times New Roman" w:hAnsi="Times New Roman" w:cs="Times New Roman"/>
          <w:sz w:val="24"/>
          <w:szCs w:val="24"/>
          <w:lang w:val="en-ZA"/>
        </w:rPr>
        <w:t xml:space="preserve">GM </w:t>
      </w:r>
      <w:r w:rsidR="000540C8" w:rsidRPr="000540C8">
        <w:rPr>
          <w:rFonts w:ascii="Times New Roman" w:eastAsia="Times New Roman" w:hAnsi="Times New Roman" w:cs="Times New Roman"/>
          <w:sz w:val="24"/>
          <w:szCs w:val="24"/>
          <w:lang w:val="en-ZA"/>
        </w:rPr>
        <w:t xml:space="preserve">toxicity value </w:t>
      </w:r>
      <w:r w:rsidR="002A5E49">
        <w:rPr>
          <w:rFonts w:ascii="Times New Roman" w:eastAsia="Times New Roman" w:hAnsi="Times New Roman" w:cs="Times New Roman"/>
          <w:sz w:val="24"/>
          <w:szCs w:val="24"/>
          <w:lang w:val="en-ZA"/>
        </w:rPr>
        <w:t>w</w:t>
      </w:r>
      <w:r w:rsidR="000540C8" w:rsidRPr="000540C8">
        <w:rPr>
          <w:rFonts w:ascii="Times New Roman" w:eastAsia="Times New Roman" w:hAnsi="Times New Roman" w:cs="Times New Roman"/>
          <w:sz w:val="24"/>
          <w:szCs w:val="24"/>
          <w:lang w:val="en-ZA"/>
        </w:rPr>
        <w:t xml:space="preserve">as </w:t>
      </w:r>
      <w:r w:rsidR="002A5E49">
        <w:rPr>
          <w:rFonts w:ascii="Times New Roman" w:eastAsia="Times New Roman" w:hAnsi="Times New Roman" w:cs="Times New Roman"/>
          <w:sz w:val="24"/>
          <w:szCs w:val="24"/>
          <w:lang w:val="en-ZA"/>
        </w:rPr>
        <w:t>considered</w:t>
      </w:r>
      <w:r w:rsidR="000540C8" w:rsidRPr="000540C8">
        <w:rPr>
          <w:rFonts w:ascii="Times New Roman" w:eastAsia="Times New Roman" w:hAnsi="Times New Roman" w:cs="Times New Roman"/>
          <w:sz w:val="24"/>
          <w:szCs w:val="24"/>
          <w:lang w:val="en-ZA"/>
        </w:rPr>
        <w:t xml:space="preserve"> </w:t>
      </w:r>
      <w:r w:rsidR="002A5E49">
        <w:rPr>
          <w:rFonts w:ascii="Times New Roman" w:eastAsia="Times New Roman" w:hAnsi="Times New Roman" w:cs="Times New Roman"/>
          <w:sz w:val="24"/>
          <w:szCs w:val="24"/>
          <w:lang w:val="en-ZA"/>
        </w:rPr>
        <w:t xml:space="preserve">as </w:t>
      </w:r>
      <w:r w:rsidR="00765868">
        <w:rPr>
          <w:rFonts w:ascii="Times New Roman" w:eastAsia="Times New Roman" w:hAnsi="Times New Roman" w:cs="Times New Roman"/>
          <w:sz w:val="24"/>
          <w:szCs w:val="24"/>
          <w:lang w:val="en-ZA"/>
        </w:rPr>
        <w:t xml:space="preserve">more </w:t>
      </w:r>
      <w:r w:rsidR="000540C8" w:rsidRPr="000540C8">
        <w:rPr>
          <w:rFonts w:ascii="Times New Roman" w:eastAsia="Times New Roman" w:hAnsi="Times New Roman" w:cs="Times New Roman"/>
          <w:sz w:val="24"/>
          <w:szCs w:val="24"/>
          <w:lang w:val="en-ZA"/>
        </w:rPr>
        <w:t>representative.</w:t>
      </w:r>
    </w:p>
    <w:p w14:paraId="7C7F7850" w14:textId="6D528A89" w:rsidR="00194E5E" w:rsidRPr="00194E5E" w:rsidRDefault="00E14EF7" w:rsidP="000D6ADA">
      <w:pPr>
        <w:jc w:val="both"/>
        <w:rPr>
          <w:rFonts w:ascii="Times New Roman" w:eastAsia="Calibri" w:hAnsi="Times New Roman" w:cs="Times New Roman"/>
          <w:bCs/>
          <w:i/>
          <w:sz w:val="24"/>
          <w:szCs w:val="24"/>
        </w:rPr>
      </w:pPr>
      <w:r>
        <w:rPr>
          <w:rFonts w:ascii="Times New Roman" w:eastAsia="Calibri" w:hAnsi="Times New Roman" w:cs="Times New Roman"/>
          <w:bCs/>
          <w:i/>
          <w:sz w:val="24"/>
          <w:szCs w:val="24"/>
        </w:rPr>
        <w:t>5.</w:t>
      </w:r>
      <w:r w:rsidR="00194E5E" w:rsidRPr="00194E5E">
        <w:rPr>
          <w:rFonts w:ascii="Times New Roman" w:eastAsia="Calibri" w:hAnsi="Times New Roman" w:cs="Times New Roman"/>
          <w:bCs/>
          <w:i/>
          <w:sz w:val="24"/>
          <w:szCs w:val="24"/>
        </w:rPr>
        <w:t xml:space="preserve"> Use of ARVs and their properties</w:t>
      </w:r>
    </w:p>
    <w:p w14:paraId="47EB4E2B" w14:textId="75EB6503" w:rsidR="000D6ADA" w:rsidRPr="006631E6" w:rsidRDefault="000D6ADA" w:rsidP="000D6ADA">
      <w:pPr>
        <w:jc w:val="both"/>
        <w:rPr>
          <w:rFonts w:ascii="Times New Roman" w:eastAsia="Calibri" w:hAnsi="Times New Roman" w:cs="Times New Roman"/>
          <w:sz w:val="24"/>
          <w:szCs w:val="24"/>
        </w:rPr>
      </w:pPr>
      <w:r w:rsidRPr="006631E6">
        <w:rPr>
          <w:rFonts w:ascii="Times New Roman" w:eastAsia="Calibri" w:hAnsi="Times New Roman" w:cs="Times New Roman"/>
          <w:b/>
          <w:bCs/>
          <w:sz w:val="24"/>
          <w:szCs w:val="24"/>
        </w:rPr>
        <w:t xml:space="preserve">Table </w:t>
      </w:r>
      <w:r>
        <w:rPr>
          <w:rFonts w:ascii="Times New Roman" w:eastAsia="Calibri" w:hAnsi="Times New Roman" w:cs="Times New Roman"/>
          <w:b/>
          <w:bCs/>
          <w:sz w:val="24"/>
          <w:szCs w:val="24"/>
        </w:rPr>
        <w:t>S5</w:t>
      </w:r>
      <w:r w:rsidRPr="006631E6">
        <w:rPr>
          <w:rFonts w:ascii="Times New Roman" w:eastAsia="Calibri" w:hAnsi="Times New Roman" w:cs="Times New Roman"/>
          <w:sz w:val="24"/>
          <w:szCs w:val="24"/>
        </w:rPr>
        <w:t xml:space="preserve">: ARVs </w:t>
      </w:r>
      <w:r>
        <w:rPr>
          <w:rFonts w:ascii="Times New Roman" w:eastAsia="Calibri" w:hAnsi="Times New Roman" w:cs="Times New Roman"/>
          <w:sz w:val="24"/>
          <w:szCs w:val="24"/>
        </w:rPr>
        <w:t>administered</w:t>
      </w:r>
      <w:r w:rsidRPr="006631E6">
        <w:rPr>
          <w:rFonts w:ascii="Times New Roman" w:eastAsia="Calibri" w:hAnsi="Times New Roman" w:cs="Times New Roman"/>
          <w:sz w:val="24"/>
          <w:szCs w:val="24"/>
        </w:rPr>
        <w:t xml:space="preserve"> in the different regimes in </w:t>
      </w:r>
      <w:r>
        <w:rPr>
          <w:rFonts w:ascii="Times New Roman" w:eastAsia="Calibri" w:hAnsi="Times New Roman" w:cs="Times New Roman"/>
          <w:sz w:val="24"/>
          <w:szCs w:val="24"/>
        </w:rPr>
        <w:t>Eswatini and their excretion rates</w:t>
      </w:r>
      <w:r w:rsidRPr="006631E6">
        <w:rPr>
          <w:rFonts w:ascii="Times New Roman" w:eastAsia="Calibri" w:hAnsi="Times New Roman" w:cs="Times New Roman"/>
          <w:sz w:val="24"/>
          <w:szCs w:val="24"/>
        </w:rPr>
        <w:t xml:space="preserve">. </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
        <w:gridCol w:w="1238"/>
        <w:gridCol w:w="878"/>
        <w:gridCol w:w="851"/>
        <w:gridCol w:w="1275"/>
        <w:gridCol w:w="567"/>
        <w:gridCol w:w="851"/>
        <w:gridCol w:w="2693"/>
      </w:tblGrid>
      <w:tr w:rsidR="000D6ADA" w:rsidRPr="00C94BB1" w14:paraId="01EB1284" w14:textId="77777777" w:rsidTr="00422465">
        <w:trPr>
          <w:trHeight w:val="266"/>
        </w:trPr>
        <w:tc>
          <w:tcPr>
            <w:tcW w:w="861" w:type="dxa"/>
            <w:tcBorders>
              <w:top w:val="single" w:sz="4" w:space="0" w:color="auto"/>
            </w:tcBorders>
          </w:tcPr>
          <w:p w14:paraId="292294B9" w14:textId="77777777" w:rsidR="000D6ADA" w:rsidRPr="00C94BB1" w:rsidRDefault="000D6ADA" w:rsidP="001679C3">
            <w:pPr>
              <w:jc w:val="center"/>
              <w:rPr>
                <w:rFonts w:ascii="Times New Roman" w:eastAsia="Calibri" w:hAnsi="Times New Roman" w:cs="Times New Roman"/>
                <w:b/>
                <w:bCs/>
                <w:sz w:val="20"/>
                <w:szCs w:val="20"/>
              </w:rPr>
            </w:pPr>
            <w:r w:rsidRPr="00C94BB1">
              <w:rPr>
                <w:rFonts w:ascii="Times New Roman" w:eastAsia="Calibri" w:hAnsi="Times New Roman" w:cs="Times New Roman"/>
                <w:b/>
                <w:bCs/>
                <w:sz w:val="20"/>
                <w:szCs w:val="20"/>
              </w:rPr>
              <w:t>Regime</w:t>
            </w:r>
          </w:p>
        </w:tc>
        <w:tc>
          <w:tcPr>
            <w:tcW w:w="1238" w:type="dxa"/>
            <w:tcBorders>
              <w:top w:val="single" w:sz="4" w:space="0" w:color="auto"/>
            </w:tcBorders>
          </w:tcPr>
          <w:p w14:paraId="2EB05387" w14:textId="77777777" w:rsidR="000D6ADA" w:rsidRPr="00C94BB1" w:rsidRDefault="000D6ADA" w:rsidP="001679C3">
            <w:pPr>
              <w:jc w:val="center"/>
              <w:rPr>
                <w:rFonts w:ascii="Times New Roman" w:eastAsia="Calibri" w:hAnsi="Times New Roman" w:cs="Times New Roman"/>
                <w:b/>
                <w:bCs/>
                <w:sz w:val="20"/>
                <w:szCs w:val="20"/>
              </w:rPr>
            </w:pPr>
            <w:r w:rsidRPr="00C94BB1">
              <w:rPr>
                <w:rFonts w:ascii="Times New Roman" w:eastAsia="Calibri" w:hAnsi="Times New Roman" w:cs="Times New Roman"/>
                <w:b/>
                <w:bCs/>
                <w:sz w:val="20"/>
                <w:szCs w:val="20"/>
              </w:rPr>
              <w:t>Drug</w:t>
            </w:r>
          </w:p>
        </w:tc>
        <w:tc>
          <w:tcPr>
            <w:tcW w:w="878" w:type="dxa"/>
            <w:tcBorders>
              <w:top w:val="single" w:sz="4" w:space="0" w:color="auto"/>
            </w:tcBorders>
          </w:tcPr>
          <w:p w14:paraId="3D811F1C" w14:textId="77777777" w:rsidR="000D6ADA" w:rsidRPr="00C94BB1" w:rsidRDefault="000D6ADA" w:rsidP="001679C3">
            <w:pPr>
              <w:jc w:val="center"/>
              <w:rPr>
                <w:rFonts w:ascii="Times New Roman" w:eastAsia="Calibri" w:hAnsi="Times New Roman" w:cs="Times New Roman"/>
                <w:b/>
                <w:bCs/>
                <w:sz w:val="20"/>
                <w:szCs w:val="20"/>
              </w:rPr>
            </w:pPr>
            <w:r w:rsidRPr="00C94BB1">
              <w:rPr>
                <w:rFonts w:ascii="Times New Roman" w:eastAsia="Calibri" w:hAnsi="Times New Roman" w:cs="Times New Roman"/>
                <w:b/>
                <w:bCs/>
                <w:sz w:val="20"/>
                <w:szCs w:val="20"/>
              </w:rPr>
              <w:t>Symbol</w:t>
            </w:r>
          </w:p>
        </w:tc>
        <w:tc>
          <w:tcPr>
            <w:tcW w:w="851" w:type="dxa"/>
            <w:tcBorders>
              <w:top w:val="single" w:sz="4" w:space="0" w:color="auto"/>
            </w:tcBorders>
          </w:tcPr>
          <w:p w14:paraId="1D935070" w14:textId="77777777" w:rsidR="000D6ADA" w:rsidRPr="00C94BB1" w:rsidRDefault="000D6ADA" w:rsidP="001679C3">
            <w:pPr>
              <w:jc w:val="center"/>
              <w:rPr>
                <w:rFonts w:ascii="Times New Roman" w:eastAsia="Calibri" w:hAnsi="Times New Roman" w:cs="Times New Roman"/>
                <w:b/>
                <w:bCs/>
                <w:sz w:val="20"/>
                <w:szCs w:val="20"/>
              </w:rPr>
            </w:pPr>
            <w:r w:rsidRPr="00C94BB1">
              <w:rPr>
                <w:rFonts w:ascii="Times New Roman" w:eastAsia="Calibri" w:hAnsi="Times New Roman" w:cs="Times New Roman"/>
                <w:b/>
                <w:bCs/>
                <w:sz w:val="20"/>
                <w:szCs w:val="20"/>
              </w:rPr>
              <w:t xml:space="preserve">Dosage </w:t>
            </w:r>
            <w:r w:rsidRPr="00C94BB1">
              <w:rPr>
                <w:rFonts w:ascii="Times New Roman" w:eastAsia="Calibri" w:hAnsi="Times New Roman" w:cs="Times New Roman"/>
                <w:sz w:val="20"/>
                <w:szCs w:val="20"/>
              </w:rPr>
              <w:t>(mg/d)</w:t>
            </w:r>
          </w:p>
        </w:tc>
        <w:tc>
          <w:tcPr>
            <w:tcW w:w="1275" w:type="dxa"/>
            <w:tcBorders>
              <w:top w:val="single" w:sz="4" w:space="0" w:color="auto"/>
            </w:tcBorders>
          </w:tcPr>
          <w:p w14:paraId="3781954E" w14:textId="77777777" w:rsidR="000D6ADA" w:rsidRPr="00C94BB1" w:rsidRDefault="000D6ADA" w:rsidP="00A93E62">
            <w:pPr>
              <w:jc w:val="right"/>
              <w:rPr>
                <w:rFonts w:ascii="Times New Roman" w:eastAsia="Calibri" w:hAnsi="Times New Roman" w:cs="Times New Roman"/>
                <w:b/>
                <w:bCs/>
                <w:sz w:val="20"/>
                <w:szCs w:val="20"/>
              </w:rPr>
            </w:pPr>
            <w:r w:rsidRPr="00C94BB1">
              <w:rPr>
                <w:rFonts w:ascii="Times New Roman" w:eastAsia="Calibri" w:hAnsi="Times New Roman" w:cs="Times New Roman"/>
                <w:b/>
                <w:bCs/>
                <w:sz w:val="20"/>
                <w:szCs w:val="20"/>
              </w:rPr>
              <w:t>Drug use probability</w:t>
            </w:r>
          </w:p>
        </w:tc>
        <w:tc>
          <w:tcPr>
            <w:tcW w:w="4111" w:type="dxa"/>
            <w:gridSpan w:val="3"/>
            <w:tcBorders>
              <w:top w:val="single" w:sz="4" w:space="0" w:color="auto"/>
              <w:bottom w:val="single" w:sz="4" w:space="0" w:color="auto"/>
            </w:tcBorders>
          </w:tcPr>
          <w:p w14:paraId="0149A928" w14:textId="77777777" w:rsidR="000D6ADA" w:rsidRPr="00C94BB1" w:rsidRDefault="000D6ADA" w:rsidP="003966FC">
            <w:pPr>
              <w:jc w:val="center"/>
              <w:rPr>
                <w:rFonts w:ascii="Times New Roman" w:eastAsia="Calibri" w:hAnsi="Times New Roman" w:cs="Times New Roman"/>
                <w:b/>
                <w:bCs/>
                <w:sz w:val="20"/>
                <w:szCs w:val="20"/>
              </w:rPr>
            </w:pPr>
            <w:r w:rsidRPr="00C94BB1">
              <w:rPr>
                <w:rFonts w:ascii="Times New Roman" w:eastAsia="Calibri" w:hAnsi="Times New Roman" w:cs="Times New Roman"/>
                <w:b/>
                <w:bCs/>
                <w:sz w:val="20"/>
                <w:szCs w:val="20"/>
              </w:rPr>
              <w:t>Excretion rate (%) and references</w:t>
            </w:r>
          </w:p>
        </w:tc>
      </w:tr>
      <w:tr w:rsidR="000D6ADA" w:rsidRPr="00C94BB1" w14:paraId="097FA5F0" w14:textId="77777777" w:rsidTr="00412DD0">
        <w:trPr>
          <w:trHeight w:val="286"/>
        </w:trPr>
        <w:tc>
          <w:tcPr>
            <w:tcW w:w="861" w:type="dxa"/>
            <w:vMerge w:val="restart"/>
            <w:tcBorders>
              <w:top w:val="single" w:sz="4" w:space="0" w:color="auto"/>
            </w:tcBorders>
          </w:tcPr>
          <w:p w14:paraId="32320129" w14:textId="77777777" w:rsidR="000D6ADA" w:rsidRPr="00C94BB1" w:rsidRDefault="000D6ADA" w:rsidP="001679C3">
            <w:pPr>
              <w:jc w:val="both"/>
              <w:rPr>
                <w:rFonts w:ascii="Times New Roman" w:eastAsia="Calibri" w:hAnsi="Times New Roman" w:cs="Times New Roman"/>
                <w:sz w:val="20"/>
                <w:szCs w:val="20"/>
              </w:rPr>
            </w:pPr>
            <w:r w:rsidRPr="00C94BB1">
              <w:rPr>
                <w:rFonts w:ascii="Times New Roman" w:eastAsia="Calibri" w:hAnsi="Times New Roman" w:cs="Times New Roman"/>
                <w:sz w:val="20"/>
                <w:szCs w:val="20"/>
              </w:rPr>
              <w:t>1</w:t>
            </w:r>
            <w:r w:rsidRPr="00C94BB1">
              <w:rPr>
                <w:rFonts w:ascii="Times New Roman" w:eastAsia="Calibri" w:hAnsi="Times New Roman" w:cs="Times New Roman"/>
                <w:sz w:val="20"/>
                <w:szCs w:val="20"/>
                <w:vertAlign w:val="superscript"/>
              </w:rPr>
              <w:t>st</w:t>
            </w:r>
            <w:r w:rsidRPr="00C94BB1">
              <w:rPr>
                <w:rFonts w:ascii="Times New Roman" w:eastAsia="Calibri" w:hAnsi="Times New Roman" w:cs="Times New Roman"/>
                <w:sz w:val="20"/>
                <w:szCs w:val="20"/>
              </w:rPr>
              <w:t xml:space="preserve"> line</w:t>
            </w:r>
          </w:p>
          <w:p w14:paraId="43635181" w14:textId="77777777" w:rsidR="000D6ADA" w:rsidRPr="00C94BB1" w:rsidRDefault="000D6ADA" w:rsidP="001679C3">
            <w:pPr>
              <w:jc w:val="both"/>
              <w:rPr>
                <w:rFonts w:ascii="Times New Roman" w:eastAsia="Calibri" w:hAnsi="Times New Roman" w:cs="Times New Roman"/>
                <w:sz w:val="20"/>
                <w:szCs w:val="20"/>
              </w:rPr>
            </w:pPr>
          </w:p>
        </w:tc>
        <w:tc>
          <w:tcPr>
            <w:tcW w:w="1238" w:type="dxa"/>
            <w:tcBorders>
              <w:top w:val="single" w:sz="4" w:space="0" w:color="auto"/>
            </w:tcBorders>
          </w:tcPr>
          <w:p w14:paraId="543A979E" w14:textId="4A08364D" w:rsidR="000D6ADA" w:rsidRPr="00C94BB1" w:rsidRDefault="00CA6A02" w:rsidP="001679C3">
            <w:pPr>
              <w:jc w:val="both"/>
              <w:rPr>
                <w:rFonts w:ascii="Times New Roman" w:eastAsia="Calibri" w:hAnsi="Times New Roman" w:cs="Times New Roman"/>
                <w:sz w:val="20"/>
                <w:szCs w:val="20"/>
              </w:rPr>
            </w:pPr>
            <w:r w:rsidRPr="00C94BB1">
              <w:rPr>
                <w:rFonts w:ascii="Times New Roman" w:eastAsia="Calibri" w:hAnsi="Times New Roman" w:cs="Times New Roman"/>
                <w:sz w:val="20"/>
                <w:szCs w:val="20"/>
              </w:rPr>
              <w:t>Tenofovir</w:t>
            </w:r>
          </w:p>
        </w:tc>
        <w:tc>
          <w:tcPr>
            <w:tcW w:w="878" w:type="dxa"/>
            <w:tcBorders>
              <w:top w:val="single" w:sz="4" w:space="0" w:color="auto"/>
            </w:tcBorders>
          </w:tcPr>
          <w:p w14:paraId="66D77125" w14:textId="77777777" w:rsidR="000D6ADA" w:rsidRPr="00C94BB1" w:rsidRDefault="000D6ADA" w:rsidP="00002744">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TDF</w:t>
            </w:r>
          </w:p>
        </w:tc>
        <w:tc>
          <w:tcPr>
            <w:tcW w:w="851" w:type="dxa"/>
            <w:tcBorders>
              <w:top w:val="single" w:sz="4" w:space="0" w:color="auto"/>
            </w:tcBorders>
          </w:tcPr>
          <w:p w14:paraId="721C9618" w14:textId="77777777" w:rsidR="000D6ADA" w:rsidRPr="00C94BB1" w:rsidRDefault="000D6ADA" w:rsidP="00002744">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300</w:t>
            </w:r>
          </w:p>
        </w:tc>
        <w:tc>
          <w:tcPr>
            <w:tcW w:w="1842" w:type="dxa"/>
            <w:gridSpan w:val="2"/>
            <w:tcBorders>
              <w:top w:val="single" w:sz="4" w:space="0" w:color="auto"/>
            </w:tcBorders>
          </w:tcPr>
          <w:p w14:paraId="4DB70803" w14:textId="77777777" w:rsidR="000D6ADA" w:rsidRPr="00C94BB1" w:rsidRDefault="000D6ADA" w:rsidP="00A93E62">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0.416</w:t>
            </w:r>
          </w:p>
        </w:tc>
        <w:tc>
          <w:tcPr>
            <w:tcW w:w="851" w:type="dxa"/>
            <w:tcBorders>
              <w:top w:val="single" w:sz="4" w:space="0" w:color="auto"/>
            </w:tcBorders>
          </w:tcPr>
          <w:p w14:paraId="01BB2725" w14:textId="3DBE080B" w:rsidR="000D6ADA" w:rsidRPr="00C94BB1" w:rsidRDefault="000D6ADA" w:rsidP="00A24939">
            <w:pPr>
              <w:jc w:val="center"/>
              <w:rPr>
                <w:rFonts w:ascii="Times New Roman" w:hAnsi="Times New Roman" w:cs="Times New Roman"/>
                <w:color w:val="000000"/>
                <w:sz w:val="20"/>
                <w:szCs w:val="20"/>
              </w:rPr>
            </w:pPr>
            <w:r w:rsidRPr="00C94BB1">
              <w:rPr>
                <w:rFonts w:ascii="Times New Roman" w:hAnsi="Times New Roman" w:cs="Times New Roman"/>
                <w:color w:val="000000"/>
                <w:sz w:val="20"/>
                <w:szCs w:val="20"/>
              </w:rPr>
              <w:t>85</w:t>
            </w:r>
          </w:p>
          <w:p w14:paraId="03D977EF" w14:textId="77777777" w:rsidR="000D6ADA" w:rsidRPr="00C94BB1" w:rsidRDefault="000D6ADA" w:rsidP="00A24939">
            <w:pPr>
              <w:jc w:val="center"/>
              <w:rPr>
                <w:rFonts w:ascii="Times New Roman" w:eastAsia="Calibri" w:hAnsi="Times New Roman" w:cs="Times New Roman"/>
                <w:sz w:val="20"/>
                <w:szCs w:val="20"/>
              </w:rPr>
            </w:pPr>
          </w:p>
        </w:tc>
        <w:tc>
          <w:tcPr>
            <w:tcW w:w="2693" w:type="dxa"/>
            <w:tcBorders>
              <w:top w:val="single" w:sz="4" w:space="0" w:color="auto"/>
            </w:tcBorders>
          </w:tcPr>
          <w:p w14:paraId="48DAB5DC" w14:textId="35917F9D" w:rsidR="000D6ADA" w:rsidRPr="00C94BB1" w:rsidRDefault="000D6ADA" w:rsidP="003966FC">
            <w:pPr>
              <w:jc w:val="center"/>
              <w:rPr>
                <w:rFonts w:ascii="Times New Roman" w:eastAsia="Calibri" w:hAnsi="Times New Roman" w:cs="Times New Roman"/>
                <w:sz w:val="20"/>
                <w:szCs w:val="20"/>
              </w:rPr>
            </w:pPr>
            <w:r w:rsidRPr="00C94BB1">
              <w:rPr>
                <w:rFonts w:ascii="Times New Roman" w:hAnsi="Times New Roman" w:cs="Times New Roman"/>
                <w:color w:val="000000"/>
                <w:sz w:val="20"/>
                <w:szCs w:val="20"/>
              </w:rPr>
              <w:fldChar w:fldCharType="begin"/>
            </w:r>
            <w:r w:rsidR="004F0B41">
              <w:rPr>
                <w:rFonts w:ascii="Times New Roman" w:hAnsi="Times New Roman" w:cs="Times New Roman"/>
                <w:color w:val="000000"/>
                <w:sz w:val="20"/>
                <w:szCs w:val="20"/>
              </w:rPr>
              <w:instrText xml:space="preserve"> ADDIN ZOTERO_ITEM CSL_CITATION {"citationID":"a1e6ou837ba","properties":{"formattedCitation":"[82]","plainCitation":"[82]","noteIndex":0},"citationItems":[{"id":"bvZVep35/dOYoF4mk","uris":["http://zotero.org/users/local/3FsyJZw4/items/T9QP5NU3"],"itemData":{"id":801,"type":"article-journal","abstract":"Tenofovir disoproxil fumarate (TDF) is a first-line drug used in patients with highly active retroviral disease; however, it can cause renal failure associated with many tubular anomalies that may be due to down regulation of a variety of ion transporters. Because rosiglitazone, a peroxisome proliferator-activated receptor-γ agonist induces the expression of many of these same transporters, we tested if the nephrotoxicity can be ameliorated by its use. High doses of TDF caused severe renal failure in rats accompanied by a reduction in endothelial nitric-oxide synthase and intense renal vasoconstriction; all of which were significantly improved by rosiglitazone treatment. Low-dose TDF did not alter glomerular filtration rate but produced significant phosphaturia, proximal tubular acidosis, polyuria and a reduced urinary concentrating ability. These alterations were caused by specific downregulation of the sodium-phosphorus cotransporter, sodium/hydrogen exchanger 3 and aquaporin 2. A Fanconi's-like syndrome was ruled out as there was no proteinuria or glycosuria. Rosiglitazone reversed TDF-induced tubular nephrotoxicity, normalized urinary biochemical parameters and membrane transporter protein expression. These studies suggest that rosiglitazone treatment might be useful in patients presenting with TFV-induced nephrotoxicity especially in those with hypophosphatemia or reduced glomerular filtration rate.","container-title":"Kidney International","DOI":"10.1038/ki.2008.252","ISSN":"0085-2538","issue":"7","journalAbbreviation":"Kidney International","language":"en","page":"910-918","source":"ScienceDirect","title":"Rosiglitazone reverses tenofovir-induced nephrotoxicity","volume":"74","author":[{"family":"Libório","given":"Alexandre B."},{"family":"Andrade","given":"Lúcia"},{"family":"Pereira","given":"Leonardo V. B."},{"family":"Sanches","given":"Talita R. C."},{"family":"Shimizu","given":"Maria H."},{"family":"Seguro","given":"Antonio C."}],"issued":{"date-parts":[["2008",10,1]]}}}],"schema":"https://github.com/citation-style-language/schema/raw/master/csl-citation.json"} </w:instrText>
            </w:r>
            <w:r w:rsidRPr="00C94BB1">
              <w:rPr>
                <w:rFonts w:ascii="Times New Roman" w:hAnsi="Times New Roman" w:cs="Times New Roman"/>
                <w:color w:val="000000"/>
                <w:sz w:val="20"/>
                <w:szCs w:val="20"/>
              </w:rPr>
              <w:fldChar w:fldCharType="separate"/>
            </w:r>
            <w:r w:rsidR="004F0B41" w:rsidRPr="004F0B41">
              <w:rPr>
                <w:rFonts w:ascii="Times New Roman" w:hAnsi="Times New Roman" w:cs="Times New Roman"/>
                <w:sz w:val="20"/>
              </w:rPr>
              <w:t>[82]</w:t>
            </w:r>
            <w:r w:rsidRPr="00C94BB1">
              <w:rPr>
                <w:rFonts w:ascii="Times New Roman" w:hAnsi="Times New Roman" w:cs="Times New Roman"/>
                <w:color w:val="000000"/>
                <w:sz w:val="20"/>
                <w:szCs w:val="20"/>
              </w:rPr>
              <w:fldChar w:fldCharType="end"/>
            </w:r>
          </w:p>
        </w:tc>
      </w:tr>
      <w:tr w:rsidR="000D6ADA" w:rsidRPr="00C94BB1" w14:paraId="4CB692EB" w14:textId="77777777" w:rsidTr="00412DD0">
        <w:trPr>
          <w:trHeight w:val="286"/>
        </w:trPr>
        <w:tc>
          <w:tcPr>
            <w:tcW w:w="861" w:type="dxa"/>
            <w:vMerge/>
          </w:tcPr>
          <w:p w14:paraId="010D9766" w14:textId="77777777" w:rsidR="000D6ADA" w:rsidRPr="00C94BB1" w:rsidRDefault="000D6ADA" w:rsidP="001679C3">
            <w:pPr>
              <w:jc w:val="both"/>
              <w:rPr>
                <w:rFonts w:ascii="Times New Roman" w:eastAsia="Calibri" w:hAnsi="Times New Roman" w:cs="Times New Roman"/>
                <w:sz w:val="20"/>
                <w:szCs w:val="20"/>
              </w:rPr>
            </w:pPr>
          </w:p>
        </w:tc>
        <w:tc>
          <w:tcPr>
            <w:tcW w:w="1238" w:type="dxa"/>
          </w:tcPr>
          <w:p w14:paraId="0175C1CE" w14:textId="77777777" w:rsidR="000D6ADA" w:rsidRPr="00C94BB1" w:rsidRDefault="000D6ADA" w:rsidP="001679C3">
            <w:pPr>
              <w:jc w:val="both"/>
              <w:rPr>
                <w:rFonts w:ascii="Times New Roman" w:eastAsia="Calibri" w:hAnsi="Times New Roman" w:cs="Times New Roman"/>
                <w:sz w:val="20"/>
                <w:szCs w:val="20"/>
              </w:rPr>
            </w:pPr>
            <w:r w:rsidRPr="00C94BB1">
              <w:rPr>
                <w:rFonts w:ascii="Times New Roman" w:eastAsia="Calibri" w:hAnsi="Times New Roman" w:cs="Times New Roman"/>
                <w:sz w:val="20"/>
                <w:szCs w:val="20"/>
              </w:rPr>
              <w:t>Lamivudine</w:t>
            </w:r>
          </w:p>
        </w:tc>
        <w:tc>
          <w:tcPr>
            <w:tcW w:w="878" w:type="dxa"/>
          </w:tcPr>
          <w:p w14:paraId="1D98B396" w14:textId="77777777" w:rsidR="000D6ADA" w:rsidRPr="00C94BB1" w:rsidRDefault="000D6ADA" w:rsidP="00002744">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3TC</w:t>
            </w:r>
          </w:p>
        </w:tc>
        <w:tc>
          <w:tcPr>
            <w:tcW w:w="851" w:type="dxa"/>
          </w:tcPr>
          <w:p w14:paraId="062E45DE" w14:textId="77777777" w:rsidR="000D6ADA" w:rsidRPr="00C94BB1" w:rsidRDefault="000D6ADA" w:rsidP="00002744">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300</w:t>
            </w:r>
          </w:p>
        </w:tc>
        <w:tc>
          <w:tcPr>
            <w:tcW w:w="1842" w:type="dxa"/>
            <w:gridSpan w:val="2"/>
          </w:tcPr>
          <w:p w14:paraId="383AFB9A" w14:textId="77777777" w:rsidR="000D6ADA" w:rsidRPr="00C94BB1" w:rsidRDefault="000D6ADA" w:rsidP="00A93E62">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0.750</w:t>
            </w:r>
          </w:p>
        </w:tc>
        <w:tc>
          <w:tcPr>
            <w:tcW w:w="851" w:type="dxa"/>
          </w:tcPr>
          <w:p w14:paraId="49D309A4" w14:textId="48077E2F" w:rsidR="000D6ADA" w:rsidRPr="00C94BB1" w:rsidRDefault="000D6ADA" w:rsidP="00A24939">
            <w:pPr>
              <w:jc w:val="center"/>
              <w:rPr>
                <w:rFonts w:ascii="Times New Roman" w:hAnsi="Times New Roman" w:cs="Times New Roman"/>
                <w:color w:val="000000"/>
                <w:sz w:val="20"/>
                <w:szCs w:val="20"/>
              </w:rPr>
            </w:pPr>
            <w:r w:rsidRPr="00C94BB1">
              <w:rPr>
                <w:rFonts w:ascii="Times New Roman" w:hAnsi="Times New Roman" w:cs="Times New Roman"/>
                <w:color w:val="000000"/>
                <w:sz w:val="20"/>
                <w:szCs w:val="20"/>
              </w:rPr>
              <w:t>75</w:t>
            </w:r>
          </w:p>
          <w:p w14:paraId="4025ADB2" w14:textId="77777777" w:rsidR="000D6ADA" w:rsidRPr="00C94BB1" w:rsidRDefault="000D6ADA" w:rsidP="00A24939">
            <w:pPr>
              <w:jc w:val="center"/>
              <w:rPr>
                <w:rFonts w:ascii="Times New Roman" w:eastAsia="Calibri" w:hAnsi="Times New Roman" w:cs="Times New Roman"/>
                <w:sz w:val="20"/>
                <w:szCs w:val="20"/>
              </w:rPr>
            </w:pPr>
          </w:p>
        </w:tc>
        <w:tc>
          <w:tcPr>
            <w:tcW w:w="2693" w:type="dxa"/>
          </w:tcPr>
          <w:p w14:paraId="00856CB2" w14:textId="1AE8C81B" w:rsidR="000D6ADA" w:rsidRPr="00C94BB1" w:rsidRDefault="000D6ADA" w:rsidP="003966FC">
            <w:pPr>
              <w:jc w:val="center"/>
              <w:rPr>
                <w:rFonts w:ascii="Times New Roman" w:hAnsi="Times New Roman" w:cs="Times New Roman"/>
                <w:color w:val="000000"/>
                <w:sz w:val="20"/>
                <w:szCs w:val="20"/>
              </w:rPr>
            </w:pPr>
            <w:r w:rsidRPr="00C94BB1">
              <w:rPr>
                <w:rFonts w:ascii="Times New Roman" w:hAnsi="Times New Roman" w:cs="Times New Roman"/>
                <w:color w:val="000000"/>
                <w:sz w:val="20"/>
                <w:szCs w:val="20"/>
              </w:rPr>
              <w:fldChar w:fldCharType="begin"/>
            </w:r>
            <w:r w:rsidR="004F0B41">
              <w:rPr>
                <w:rFonts w:ascii="Times New Roman" w:hAnsi="Times New Roman" w:cs="Times New Roman"/>
                <w:color w:val="000000"/>
                <w:sz w:val="20"/>
                <w:szCs w:val="20"/>
              </w:rPr>
              <w:instrText xml:space="preserve"> ADDIN ZOTERO_ITEM CSL_CITATION {"citationID":"a2pl8ih9282","properties":{"formattedCitation":"[83]","plainCitation":"[83]","noteIndex":0},"citationItems":[{"id":"bvZVep35/323WaCsy","uris":["http://zotero.org/users/local/3FsyJZw4/items/RDQP7LAH"],"itemData":{"id":965,"type":"article-journal","container-title":"Antimicrobial Agents and Chemotherapy","DOI":"10.1128/AAC.40.6.1514","issue":"6","note":"publisher: American Society for Microbiology","page":"1514-1519","source":"journals.asm.org (Atypon)","title":"Pharmacokinetics of lamivudine in human immunodeficiency virus-infected patients with renal dysfunction","volume":"40","author":[{"family":"Heald","given":"A E"},{"family":"Hsyu","given":"P H"},{"family":"Yuen","given":"G J"},{"family":"Robinson","given":"P"},{"family":"Mydlow","given":"P"},{"family":"Bartlett","given":"J A"}],"issued":{"date-parts":[["1996",6,1]]}}}],"schema":"https://github.com/citation-style-language/schema/raw/master/csl-citation.json"} </w:instrText>
            </w:r>
            <w:r w:rsidRPr="00C94BB1">
              <w:rPr>
                <w:rFonts w:ascii="Times New Roman" w:hAnsi="Times New Roman" w:cs="Times New Roman"/>
                <w:color w:val="000000"/>
                <w:sz w:val="20"/>
                <w:szCs w:val="20"/>
              </w:rPr>
              <w:fldChar w:fldCharType="separate"/>
            </w:r>
            <w:r w:rsidR="004F0B41" w:rsidRPr="004F0B41">
              <w:rPr>
                <w:rFonts w:ascii="Times New Roman" w:hAnsi="Times New Roman" w:cs="Times New Roman"/>
                <w:sz w:val="20"/>
              </w:rPr>
              <w:t>[83]</w:t>
            </w:r>
            <w:r w:rsidRPr="00C94BB1">
              <w:rPr>
                <w:rFonts w:ascii="Times New Roman" w:hAnsi="Times New Roman" w:cs="Times New Roman"/>
                <w:color w:val="000000"/>
                <w:sz w:val="20"/>
                <w:szCs w:val="20"/>
              </w:rPr>
              <w:fldChar w:fldCharType="end"/>
            </w:r>
          </w:p>
          <w:p w14:paraId="19A792C7" w14:textId="77777777" w:rsidR="000D6ADA" w:rsidRPr="00C94BB1" w:rsidRDefault="000D6ADA" w:rsidP="003966FC">
            <w:pPr>
              <w:jc w:val="center"/>
              <w:rPr>
                <w:rFonts w:ascii="Times New Roman" w:eastAsia="Calibri" w:hAnsi="Times New Roman" w:cs="Times New Roman"/>
                <w:sz w:val="20"/>
                <w:szCs w:val="20"/>
              </w:rPr>
            </w:pPr>
          </w:p>
        </w:tc>
      </w:tr>
      <w:tr w:rsidR="000D6ADA" w:rsidRPr="00C94BB1" w14:paraId="707D83F8" w14:textId="77777777" w:rsidTr="00412DD0">
        <w:trPr>
          <w:trHeight w:val="422"/>
        </w:trPr>
        <w:tc>
          <w:tcPr>
            <w:tcW w:w="861" w:type="dxa"/>
            <w:vMerge/>
          </w:tcPr>
          <w:p w14:paraId="132F1050" w14:textId="77777777" w:rsidR="000D6ADA" w:rsidRPr="00C94BB1" w:rsidRDefault="000D6ADA" w:rsidP="001679C3">
            <w:pPr>
              <w:jc w:val="both"/>
              <w:rPr>
                <w:rFonts w:ascii="Times New Roman" w:eastAsia="Calibri" w:hAnsi="Times New Roman" w:cs="Times New Roman"/>
                <w:sz w:val="20"/>
                <w:szCs w:val="20"/>
              </w:rPr>
            </w:pPr>
          </w:p>
        </w:tc>
        <w:tc>
          <w:tcPr>
            <w:tcW w:w="1238" w:type="dxa"/>
          </w:tcPr>
          <w:p w14:paraId="0F917B12" w14:textId="77777777" w:rsidR="000D6ADA" w:rsidRPr="00C94BB1" w:rsidRDefault="000D6ADA" w:rsidP="001679C3">
            <w:pPr>
              <w:jc w:val="both"/>
              <w:rPr>
                <w:rFonts w:ascii="Times New Roman" w:eastAsia="Calibri" w:hAnsi="Times New Roman" w:cs="Times New Roman"/>
                <w:sz w:val="20"/>
                <w:szCs w:val="20"/>
              </w:rPr>
            </w:pPr>
            <w:r w:rsidRPr="00C94BB1">
              <w:rPr>
                <w:rFonts w:ascii="Times New Roman" w:eastAsia="Calibri" w:hAnsi="Times New Roman" w:cs="Times New Roman"/>
                <w:sz w:val="20"/>
                <w:szCs w:val="20"/>
              </w:rPr>
              <w:t>Efavirenz</w:t>
            </w:r>
          </w:p>
        </w:tc>
        <w:tc>
          <w:tcPr>
            <w:tcW w:w="878" w:type="dxa"/>
          </w:tcPr>
          <w:p w14:paraId="5B2B293E" w14:textId="77777777" w:rsidR="000D6ADA" w:rsidRPr="00C94BB1" w:rsidRDefault="000D6ADA" w:rsidP="00002744">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EFV</w:t>
            </w:r>
          </w:p>
        </w:tc>
        <w:tc>
          <w:tcPr>
            <w:tcW w:w="851" w:type="dxa"/>
          </w:tcPr>
          <w:p w14:paraId="21DA2936" w14:textId="77777777" w:rsidR="000D6ADA" w:rsidRPr="00C94BB1" w:rsidRDefault="000D6ADA" w:rsidP="00002744">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600</w:t>
            </w:r>
          </w:p>
        </w:tc>
        <w:tc>
          <w:tcPr>
            <w:tcW w:w="1842" w:type="dxa"/>
            <w:gridSpan w:val="2"/>
          </w:tcPr>
          <w:p w14:paraId="496BAF7E" w14:textId="77777777" w:rsidR="000D6ADA" w:rsidRPr="00C94BB1" w:rsidRDefault="000D6ADA" w:rsidP="00A93E62">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0.469</w:t>
            </w:r>
          </w:p>
        </w:tc>
        <w:tc>
          <w:tcPr>
            <w:tcW w:w="851" w:type="dxa"/>
          </w:tcPr>
          <w:p w14:paraId="43385B6D" w14:textId="7D1E2532" w:rsidR="000D6ADA" w:rsidRPr="00C94BB1" w:rsidRDefault="000D6ADA" w:rsidP="00A24939">
            <w:pPr>
              <w:jc w:val="center"/>
              <w:rPr>
                <w:rFonts w:ascii="Times New Roman" w:hAnsi="Times New Roman" w:cs="Times New Roman"/>
                <w:color w:val="000000"/>
                <w:sz w:val="20"/>
                <w:szCs w:val="20"/>
              </w:rPr>
            </w:pPr>
            <w:r w:rsidRPr="00C94BB1">
              <w:rPr>
                <w:rFonts w:ascii="Times New Roman" w:hAnsi="Times New Roman" w:cs="Times New Roman"/>
                <w:color w:val="000000"/>
                <w:sz w:val="20"/>
                <w:szCs w:val="20"/>
              </w:rPr>
              <w:t>62</w:t>
            </w:r>
          </w:p>
          <w:p w14:paraId="64183897" w14:textId="77777777" w:rsidR="000D6ADA" w:rsidRPr="00C94BB1" w:rsidRDefault="000D6ADA" w:rsidP="00A24939">
            <w:pPr>
              <w:jc w:val="center"/>
              <w:rPr>
                <w:rFonts w:ascii="Times New Roman" w:eastAsia="Calibri" w:hAnsi="Times New Roman" w:cs="Times New Roman"/>
                <w:sz w:val="20"/>
                <w:szCs w:val="20"/>
              </w:rPr>
            </w:pPr>
          </w:p>
        </w:tc>
        <w:tc>
          <w:tcPr>
            <w:tcW w:w="2693" w:type="dxa"/>
          </w:tcPr>
          <w:p w14:paraId="103FEA73" w14:textId="081930A2" w:rsidR="000D6ADA" w:rsidRPr="00C94BB1" w:rsidRDefault="000D6ADA" w:rsidP="003966FC">
            <w:pPr>
              <w:jc w:val="center"/>
              <w:rPr>
                <w:rFonts w:ascii="Times New Roman" w:hAnsi="Times New Roman" w:cs="Times New Roman"/>
                <w:color w:val="000000"/>
                <w:sz w:val="20"/>
                <w:szCs w:val="20"/>
              </w:rPr>
            </w:pPr>
            <w:r w:rsidRPr="00C94BB1">
              <w:rPr>
                <w:rFonts w:ascii="Times New Roman" w:hAnsi="Times New Roman" w:cs="Times New Roman"/>
                <w:color w:val="000000"/>
                <w:sz w:val="20"/>
                <w:szCs w:val="20"/>
              </w:rPr>
              <w:fldChar w:fldCharType="begin"/>
            </w:r>
            <w:r w:rsidR="004F0B41">
              <w:rPr>
                <w:rFonts w:ascii="Times New Roman" w:hAnsi="Times New Roman" w:cs="Times New Roman"/>
                <w:color w:val="000000"/>
                <w:sz w:val="20"/>
                <w:szCs w:val="20"/>
              </w:rPr>
              <w:instrText xml:space="preserve"> ADDIN ZOTERO_ITEM CSL_CITATION {"citationID":"a1h6l5bb5ar","properties":{"formattedCitation":"[84]","plainCitation":"[84]","noteIndex":0},"citationItems":[{"id":"bvZVep35/LFMAXtd9","uris":["http://zotero.org/users/local/3FsyJZw4/items/ZXJPBUKZ"],"itemData":{"id":968,"type":"article-journal","abstract":"Importance of the field: The use of the first generation non-nucleoside reverse transcriptase inhibitor efavirenz (EFV) as a component of first-line antiretroviral therapy has been accepted worldwide. EFV is the only antiretroviral agent currently on the market that has been combined with emtricitabine and tenofovir disoproxil fumarate in a single tablet and administered once daily.Areas covered in this review: This article reviews efficacy and safety data on EFV and the role of pharmacogenetics in EFV exposure. Published articles and conference presentations on EFV are reviewed.What the reader will gain: CYP2B6 genetic polymorphisms influence the metabolism of EFV. The CYP2B6 G to T polymorphism at position 516 is shown to be associated with elevated plasma concentrations and an increase in neurotoxicity of EFV, while the wild-type genotype has been associated with sub-therapeutic concentrations of EFV, potentially leading to the development of viral resistance. This polymorphism is significantly higher in sub-Saharan Africans and African Americans as compared to Hispanic, European and Asian populations.Take home message: The significance of CYP2B6 polymorphism in EFV exposure indicates the need for prospective clinical studies to evaluate the utility of genotype-driven dose adjustments in populations of diverse descent.","container-title":"Expert Opinion on Drug Metabolism &amp; Toxicology","DOI":"10.1517/17425250903483207","ISSN":"1742-5255","issue":"1","note":"publisher: Taylor &amp; Francis\n_eprint: https://doi.org/10.1517/17425250903483207\nPMID: 20001610","page":"95-103","source":"Taylor and Francis+NEJM","title":"Efavirenz in the therapy of HIV infection","volume":"6","author":[{"family":"Rakhmanina","given":"Natella Y"},{"family":"Anker","given":"John N","non-dropping-particle":"van den"}],"issued":{"date-parts":[["2010",1,1]]}}}],"schema":"https://github.com/citation-style-language/schema/raw/master/csl-citation.json"} </w:instrText>
            </w:r>
            <w:r w:rsidRPr="00C94BB1">
              <w:rPr>
                <w:rFonts w:ascii="Times New Roman" w:hAnsi="Times New Roman" w:cs="Times New Roman"/>
                <w:color w:val="000000"/>
                <w:sz w:val="20"/>
                <w:szCs w:val="20"/>
              </w:rPr>
              <w:fldChar w:fldCharType="separate"/>
            </w:r>
            <w:r w:rsidR="004F0B41" w:rsidRPr="004F0B41">
              <w:rPr>
                <w:rFonts w:ascii="Times New Roman" w:hAnsi="Times New Roman" w:cs="Times New Roman"/>
                <w:sz w:val="20"/>
              </w:rPr>
              <w:t>[84]</w:t>
            </w:r>
            <w:r w:rsidRPr="00C94BB1">
              <w:rPr>
                <w:rFonts w:ascii="Times New Roman" w:hAnsi="Times New Roman" w:cs="Times New Roman"/>
                <w:color w:val="000000"/>
                <w:sz w:val="20"/>
                <w:szCs w:val="20"/>
              </w:rPr>
              <w:fldChar w:fldCharType="end"/>
            </w:r>
          </w:p>
          <w:p w14:paraId="7F11FF56" w14:textId="77777777" w:rsidR="000D6ADA" w:rsidRPr="00C94BB1" w:rsidRDefault="000D6ADA" w:rsidP="003966FC">
            <w:pPr>
              <w:jc w:val="center"/>
              <w:rPr>
                <w:rFonts w:ascii="Times New Roman" w:eastAsia="Calibri" w:hAnsi="Times New Roman" w:cs="Times New Roman"/>
                <w:sz w:val="20"/>
                <w:szCs w:val="20"/>
              </w:rPr>
            </w:pPr>
          </w:p>
        </w:tc>
      </w:tr>
      <w:tr w:rsidR="000D6ADA" w:rsidRPr="00C94BB1" w14:paraId="7E16C72B" w14:textId="77777777" w:rsidTr="00412DD0">
        <w:trPr>
          <w:trHeight w:val="266"/>
        </w:trPr>
        <w:tc>
          <w:tcPr>
            <w:tcW w:w="861" w:type="dxa"/>
            <w:vMerge/>
          </w:tcPr>
          <w:p w14:paraId="1A3CB982" w14:textId="77777777" w:rsidR="000D6ADA" w:rsidRPr="00C94BB1" w:rsidRDefault="000D6ADA" w:rsidP="001679C3">
            <w:pPr>
              <w:jc w:val="both"/>
              <w:rPr>
                <w:rFonts w:ascii="Times New Roman" w:eastAsia="Calibri" w:hAnsi="Times New Roman" w:cs="Times New Roman"/>
                <w:sz w:val="20"/>
                <w:szCs w:val="20"/>
              </w:rPr>
            </w:pPr>
          </w:p>
        </w:tc>
        <w:tc>
          <w:tcPr>
            <w:tcW w:w="1238" w:type="dxa"/>
          </w:tcPr>
          <w:p w14:paraId="26A55FCF" w14:textId="77777777" w:rsidR="000D6ADA" w:rsidRPr="00C94BB1" w:rsidRDefault="000D6ADA" w:rsidP="001679C3">
            <w:pPr>
              <w:jc w:val="both"/>
              <w:rPr>
                <w:rFonts w:ascii="Times New Roman" w:eastAsia="Calibri" w:hAnsi="Times New Roman" w:cs="Times New Roman"/>
                <w:sz w:val="20"/>
                <w:szCs w:val="20"/>
              </w:rPr>
            </w:pPr>
            <w:r w:rsidRPr="00C94BB1">
              <w:rPr>
                <w:rFonts w:ascii="Times New Roman" w:eastAsia="Calibri" w:hAnsi="Times New Roman" w:cs="Times New Roman"/>
                <w:sz w:val="20"/>
                <w:szCs w:val="20"/>
              </w:rPr>
              <w:t>Nevirapine</w:t>
            </w:r>
          </w:p>
        </w:tc>
        <w:tc>
          <w:tcPr>
            <w:tcW w:w="878" w:type="dxa"/>
          </w:tcPr>
          <w:p w14:paraId="315948CA" w14:textId="77777777" w:rsidR="000D6ADA" w:rsidRPr="00C94BB1" w:rsidRDefault="000D6ADA" w:rsidP="00002744">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NVP</w:t>
            </w:r>
          </w:p>
        </w:tc>
        <w:tc>
          <w:tcPr>
            <w:tcW w:w="851" w:type="dxa"/>
          </w:tcPr>
          <w:p w14:paraId="494A36E3" w14:textId="77777777" w:rsidR="000D6ADA" w:rsidRPr="00C94BB1" w:rsidRDefault="000D6ADA" w:rsidP="00002744">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400</w:t>
            </w:r>
          </w:p>
        </w:tc>
        <w:tc>
          <w:tcPr>
            <w:tcW w:w="1842" w:type="dxa"/>
            <w:gridSpan w:val="2"/>
          </w:tcPr>
          <w:p w14:paraId="3F288393" w14:textId="77777777" w:rsidR="000D6ADA" w:rsidRPr="00C94BB1" w:rsidRDefault="000D6ADA" w:rsidP="00A93E62">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0.285</w:t>
            </w:r>
          </w:p>
        </w:tc>
        <w:tc>
          <w:tcPr>
            <w:tcW w:w="851" w:type="dxa"/>
          </w:tcPr>
          <w:p w14:paraId="104C6177" w14:textId="1CB648DA" w:rsidR="000D6ADA" w:rsidRPr="00C94BB1" w:rsidRDefault="000D6ADA" w:rsidP="00A24939">
            <w:pPr>
              <w:jc w:val="center"/>
              <w:rPr>
                <w:rFonts w:ascii="Times New Roman" w:hAnsi="Times New Roman" w:cs="Times New Roman"/>
                <w:color w:val="000000"/>
                <w:sz w:val="20"/>
                <w:szCs w:val="20"/>
              </w:rPr>
            </w:pPr>
            <w:r w:rsidRPr="00C94BB1">
              <w:rPr>
                <w:rFonts w:ascii="Times New Roman" w:hAnsi="Times New Roman" w:cs="Times New Roman"/>
                <w:color w:val="000000"/>
                <w:sz w:val="20"/>
                <w:szCs w:val="20"/>
              </w:rPr>
              <w:t>2</w:t>
            </w:r>
            <w:r w:rsidR="00DB702A">
              <w:rPr>
                <w:rFonts w:ascii="Times New Roman" w:hAnsi="Times New Roman" w:cs="Times New Roman"/>
                <w:color w:val="000000"/>
                <w:sz w:val="20"/>
                <w:szCs w:val="20"/>
              </w:rPr>
              <w:t>.</w:t>
            </w:r>
            <w:r w:rsidRPr="00C94BB1">
              <w:rPr>
                <w:rFonts w:ascii="Times New Roman" w:hAnsi="Times New Roman" w:cs="Times New Roman"/>
                <w:color w:val="000000"/>
                <w:sz w:val="20"/>
                <w:szCs w:val="20"/>
              </w:rPr>
              <w:t>7</w:t>
            </w:r>
          </w:p>
          <w:p w14:paraId="5D43DB82" w14:textId="77777777" w:rsidR="000D6ADA" w:rsidRPr="00C94BB1" w:rsidRDefault="000D6ADA" w:rsidP="00A24939">
            <w:pPr>
              <w:jc w:val="center"/>
              <w:rPr>
                <w:rFonts w:ascii="Times New Roman" w:eastAsia="Calibri" w:hAnsi="Times New Roman" w:cs="Times New Roman"/>
                <w:sz w:val="20"/>
                <w:szCs w:val="20"/>
              </w:rPr>
            </w:pPr>
          </w:p>
        </w:tc>
        <w:tc>
          <w:tcPr>
            <w:tcW w:w="2693" w:type="dxa"/>
          </w:tcPr>
          <w:p w14:paraId="0F48FCCC" w14:textId="02981A8E" w:rsidR="000D6ADA" w:rsidRPr="00C94BB1" w:rsidRDefault="000D6ADA" w:rsidP="003966FC">
            <w:pPr>
              <w:jc w:val="center"/>
              <w:rPr>
                <w:rFonts w:ascii="Times New Roman" w:eastAsia="Calibri" w:hAnsi="Times New Roman" w:cs="Times New Roman"/>
                <w:sz w:val="20"/>
                <w:szCs w:val="20"/>
              </w:rPr>
            </w:pPr>
            <w:r w:rsidRPr="00C94BB1">
              <w:rPr>
                <w:rFonts w:ascii="Times New Roman" w:hAnsi="Times New Roman" w:cs="Times New Roman"/>
                <w:color w:val="000000"/>
                <w:sz w:val="20"/>
                <w:szCs w:val="20"/>
              </w:rPr>
              <w:fldChar w:fldCharType="begin"/>
            </w:r>
            <w:r w:rsidR="004F0B41">
              <w:rPr>
                <w:rFonts w:ascii="Times New Roman" w:hAnsi="Times New Roman" w:cs="Times New Roman"/>
                <w:color w:val="000000"/>
                <w:sz w:val="20"/>
                <w:szCs w:val="20"/>
              </w:rPr>
              <w:instrText xml:space="preserve"> ADDIN ZOTERO_ITEM CSL_CITATION {"citationID":"arceu53v80","properties":{"formattedCitation":"[85]","plainCitation":"[85]","noteIndex":0},"citationItems":[{"id":"bvZVep35/Ihe85pKj","uris":["http://zotero.org/users/local/3FsyJZw4/items/65AML8D6"],"itemData":{"id":785,"type":"article-journal","abstract":"The pharmacokinetics and biotransformation of the antiretroviral agent nevirapine (NVP) after autoinduction were characterized in eight healthy male volunteers. Subjects received 200-mg NVP tablets once daily for 2 weeks, followed by 200 mg twice daily for 2 weeks. Then they received a single oral dose (solution) of 50 mg containing 100 μCi of [14C]NVP. Biological fluids were analyzed for total radioactivity, parent compound (HPLC/UV), and metabolites (electrospray liquid chromatography/mass spectroscopy and liquid chromatography/tandem mass spectroscopy). Mean recovery of radioactivity was 91.4%, with 81.3% excreted in urine and 10.1% recovered in the feces over a period of 10 days. Circulating radioactivity was evenly distributed between whole blood and plasma. At maximum plasma concentration, parent compound accounted for </w:instrText>
            </w:r>
            <w:r w:rsidR="004F0B41">
              <w:rPr>
                <w:rFonts w:ascii="Cambria Math" w:hAnsi="Cambria Math" w:cs="Cambria Math"/>
                <w:color w:val="000000"/>
                <w:sz w:val="20"/>
                <w:szCs w:val="20"/>
              </w:rPr>
              <w:instrText>∼</w:instrText>
            </w:r>
            <w:r w:rsidR="004F0B41">
              <w:rPr>
                <w:rFonts w:ascii="Times New Roman" w:hAnsi="Times New Roman" w:cs="Times New Roman"/>
                <w:color w:val="000000"/>
                <w:sz w:val="20"/>
                <w:szCs w:val="20"/>
              </w:rPr>
              <w:instrText xml:space="preserve">75% of the circulating radioactivity. Mean plasma elimination half-lives for total radioactivity and NVP were 21.3 and 20.0 h, respectively. Several metabolites were identified in urine including 2-hydroxynevirapine glucuronide (18.6%), 3-hydroxynevirapine glucuronide (25.7%), 12-hydroxynevirapine glucuronide (23.7%), 8-hydroxynevirapine glucuronide (1.3%), 3-hydroxynevirapine (1.2%), 12-hydroxynevirapine (0.6%), and 4-carboxynevirapine (2.4%). Greater than 80% of the radioactivity in urine was made up of glucuronidated conjugates of hydroxylated metabolites of NVP. Thus, cytochrome P-450 metabolism, glucuronide conjugation, and urinary excretion of glucuronidated metabolites represent the primary route of NVP biotransformation and elimination in humans. Only a small fraction of the dose (2.7%) was excreted in urine as parent compound.","container-title":"Drug Metabolism and Disposition","ISSN":"0090-9556, 1521-009X","issue":"8","journalAbbreviation":"Drug Metab Dispos","language":"en","note":"publisher: American Society for Pharmacology and Experimental Therapeutics\nsection: Article\nPMID: 10421616","page":"895-901","source":"dmd.aspetjournals.org","title":"Disposition and Biotransformation of the Antiretroviral Drug Nevirapine in Humans","volume":"27","author":[{"family":"Riska","given":"Paul"},{"family":"Lamson","given":"Michael"},{"family":"MacGregor","given":"Thomas"},{"family":"Sabo","given":"John"},{"family":"Hattox","given":"Susan"},{"family":"Pav","given":"Joseph"},{"family":"Keirns","given":"James"}],"issued":{"date-parts":[["1999",8,1]]}}}],"schema":"https://github.com/citation-style-language/schema/raw/master/csl-citation.json"} </w:instrText>
            </w:r>
            <w:r w:rsidRPr="00C94BB1">
              <w:rPr>
                <w:rFonts w:ascii="Times New Roman" w:hAnsi="Times New Roman" w:cs="Times New Roman"/>
                <w:color w:val="000000"/>
                <w:sz w:val="20"/>
                <w:szCs w:val="20"/>
              </w:rPr>
              <w:fldChar w:fldCharType="separate"/>
            </w:r>
            <w:r w:rsidR="004F0B41" w:rsidRPr="004F0B41">
              <w:rPr>
                <w:rFonts w:ascii="Times New Roman" w:hAnsi="Times New Roman" w:cs="Times New Roman"/>
                <w:sz w:val="20"/>
              </w:rPr>
              <w:t>[85]</w:t>
            </w:r>
            <w:r w:rsidRPr="00C94BB1">
              <w:rPr>
                <w:rFonts w:ascii="Times New Roman" w:hAnsi="Times New Roman" w:cs="Times New Roman"/>
                <w:color w:val="000000"/>
                <w:sz w:val="20"/>
                <w:szCs w:val="20"/>
              </w:rPr>
              <w:fldChar w:fldCharType="end"/>
            </w:r>
          </w:p>
        </w:tc>
      </w:tr>
      <w:tr w:rsidR="000D6ADA" w:rsidRPr="00C94BB1" w14:paraId="365D61C3" w14:textId="77777777" w:rsidTr="00412DD0">
        <w:trPr>
          <w:trHeight w:val="304"/>
        </w:trPr>
        <w:tc>
          <w:tcPr>
            <w:tcW w:w="861" w:type="dxa"/>
            <w:vMerge/>
          </w:tcPr>
          <w:p w14:paraId="4AE3AB24" w14:textId="77777777" w:rsidR="000D6ADA" w:rsidRPr="00C94BB1" w:rsidRDefault="000D6ADA" w:rsidP="001679C3">
            <w:pPr>
              <w:jc w:val="both"/>
              <w:rPr>
                <w:rFonts w:ascii="Times New Roman" w:eastAsia="Calibri" w:hAnsi="Times New Roman" w:cs="Times New Roman"/>
                <w:sz w:val="20"/>
                <w:szCs w:val="20"/>
              </w:rPr>
            </w:pPr>
          </w:p>
        </w:tc>
        <w:tc>
          <w:tcPr>
            <w:tcW w:w="1238" w:type="dxa"/>
          </w:tcPr>
          <w:p w14:paraId="1B295AEC" w14:textId="77777777" w:rsidR="000D6ADA" w:rsidRPr="00C94BB1" w:rsidRDefault="000D6ADA" w:rsidP="001679C3">
            <w:pPr>
              <w:jc w:val="both"/>
              <w:rPr>
                <w:rFonts w:ascii="Times New Roman" w:eastAsia="Calibri" w:hAnsi="Times New Roman" w:cs="Times New Roman"/>
                <w:sz w:val="20"/>
                <w:szCs w:val="20"/>
              </w:rPr>
            </w:pPr>
            <w:r w:rsidRPr="00C94BB1">
              <w:rPr>
                <w:rFonts w:ascii="Times New Roman" w:eastAsia="Calibri" w:hAnsi="Times New Roman" w:cs="Times New Roman"/>
                <w:sz w:val="20"/>
                <w:szCs w:val="20"/>
              </w:rPr>
              <w:t>Zidovudine</w:t>
            </w:r>
          </w:p>
        </w:tc>
        <w:tc>
          <w:tcPr>
            <w:tcW w:w="878" w:type="dxa"/>
          </w:tcPr>
          <w:p w14:paraId="1C91D738" w14:textId="77777777" w:rsidR="000D6ADA" w:rsidRPr="00C94BB1" w:rsidRDefault="000D6ADA" w:rsidP="00002744">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AZT</w:t>
            </w:r>
          </w:p>
        </w:tc>
        <w:tc>
          <w:tcPr>
            <w:tcW w:w="851" w:type="dxa"/>
          </w:tcPr>
          <w:p w14:paraId="21FA3DC3" w14:textId="77777777" w:rsidR="000D6ADA" w:rsidRPr="00C94BB1" w:rsidRDefault="000D6ADA" w:rsidP="00002744">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600</w:t>
            </w:r>
          </w:p>
        </w:tc>
        <w:tc>
          <w:tcPr>
            <w:tcW w:w="1842" w:type="dxa"/>
            <w:gridSpan w:val="2"/>
          </w:tcPr>
          <w:p w14:paraId="18202115" w14:textId="77777777" w:rsidR="000D6ADA" w:rsidRPr="00C94BB1" w:rsidRDefault="000D6ADA" w:rsidP="00A93E62">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0.338</w:t>
            </w:r>
          </w:p>
        </w:tc>
        <w:tc>
          <w:tcPr>
            <w:tcW w:w="851" w:type="dxa"/>
          </w:tcPr>
          <w:p w14:paraId="23A1E1CC" w14:textId="50A44EBA" w:rsidR="000D6ADA" w:rsidRPr="00C94BB1" w:rsidRDefault="000D6ADA" w:rsidP="00A24939">
            <w:pPr>
              <w:jc w:val="center"/>
              <w:rPr>
                <w:rFonts w:ascii="Times New Roman" w:hAnsi="Times New Roman" w:cs="Times New Roman"/>
                <w:color w:val="000000"/>
                <w:sz w:val="20"/>
                <w:szCs w:val="20"/>
              </w:rPr>
            </w:pPr>
            <w:r w:rsidRPr="00C94BB1">
              <w:rPr>
                <w:rFonts w:ascii="Times New Roman" w:hAnsi="Times New Roman" w:cs="Times New Roman"/>
                <w:color w:val="000000"/>
                <w:sz w:val="20"/>
                <w:szCs w:val="20"/>
              </w:rPr>
              <w:t>75</w:t>
            </w:r>
          </w:p>
          <w:p w14:paraId="1460074F" w14:textId="77777777" w:rsidR="000D6ADA" w:rsidRPr="00C94BB1" w:rsidRDefault="000D6ADA" w:rsidP="00A24939">
            <w:pPr>
              <w:jc w:val="center"/>
              <w:rPr>
                <w:rFonts w:ascii="Times New Roman" w:eastAsia="Calibri" w:hAnsi="Times New Roman" w:cs="Times New Roman"/>
                <w:sz w:val="20"/>
                <w:szCs w:val="20"/>
              </w:rPr>
            </w:pPr>
          </w:p>
        </w:tc>
        <w:tc>
          <w:tcPr>
            <w:tcW w:w="2693" w:type="dxa"/>
          </w:tcPr>
          <w:p w14:paraId="43051E04" w14:textId="5E142879" w:rsidR="000D6ADA" w:rsidRPr="00C94BB1" w:rsidRDefault="000D6ADA" w:rsidP="003966FC">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1ftgruh3s0","properties":{"formattedCitation":"[86,87]","plainCitation":"[86,87]","noteIndex":0},"citationItems":[{"id":"bvZVep35/5ENuGEZl","uris":["http://zotero.org/users/local/3FsyJZw4/items/8MST6FNP"],"itemData":{"id":1610,"type":"article-journal","container-title":"General Pharmacology: The Vascular System","DOI":"10.1016/0306-3623(95)00047-X","ISSN":"0306-3623","issue":"7","journalAbbreviation":"General Pharmacology: The Vascular System","language":"en","page":"1469-1475","source":"ScienceDirect","title":"Metabolism of zidovudine","volume":"26","author":[{"family":"Veal","given":"Gareth J."},{"family":"Back","given":"David J."}],"issued":{"date-parts":[["1995",11,1]]}}},{"id":"bvZVep35/ttrBvl1r","uris":["http://zotero.org/users/local/3FsyJZw4/items/HHJ5TUEA"],"itemData":{"id":1608,"type":"article-journal","abstract":"Since the mid-1980s, four new nucleoside reverse transcriptase (RT) inhibitors (zalcitabine, didanosine, stavudine, and lamivudine), two nonnucleoside RT inhibitors (nevirapine and delavirdine), and four new protease inhibitors (saquinavir, ritonavir, indinavir, and nelfinavir) have been approved by the US Food and Drug Administration for the treatment of patients with acquired immunodeficiency syndrome. The driving force behind the development of these new agents has been the increasing need for more potent agents with reduced or modified toxicity profiles. The purpose of this article is to review the absorption, distribution, metabolism, elimination, toxicities, adverse reactions, and mechanism of action of the currently available drugs.","container-title":"Clinical Therapeutics","DOI":"10.1016/S0149-2918(98)80031-3","ISSN":"0149-2918","issue":"1","journalAbbreviation":"Clinical Therapeutics","language":"en","page":"2-25","source":"ScienceDirect","title":"Chemotherapeutic agents for human immunodeficiency virus infection: mechanism of action, pharmacokinetics, metabolism, and adverse reactions","title-short":"Chemotherapeutic agents for human immunodeficiency virus infection","volume":"20","author":[{"family":"Warren Beach","given":"J."}],"issued":{"date-parts":[["1998",1,1]]}}}],"schema":"https://github.com/citation-style-language/schema/raw/master/csl-citation.json"} </w:instrText>
            </w:r>
            <w:r w:rsidRPr="00C94BB1">
              <w:rPr>
                <w:rFonts w:ascii="Times New Roman" w:eastAsia="Calibri" w:hAnsi="Times New Roman" w:cs="Times New Roman"/>
                <w:sz w:val="20"/>
                <w:szCs w:val="20"/>
              </w:rPr>
              <w:fldChar w:fldCharType="separate"/>
            </w:r>
            <w:r w:rsidR="004F0B41" w:rsidRPr="004F0B41">
              <w:rPr>
                <w:rFonts w:ascii="Times New Roman" w:hAnsi="Times New Roman" w:cs="Times New Roman"/>
                <w:sz w:val="20"/>
              </w:rPr>
              <w:t>[86,87]</w:t>
            </w:r>
            <w:r w:rsidRPr="00C94BB1">
              <w:rPr>
                <w:rFonts w:ascii="Times New Roman" w:eastAsia="Calibri" w:hAnsi="Times New Roman" w:cs="Times New Roman"/>
                <w:sz w:val="20"/>
                <w:szCs w:val="20"/>
              </w:rPr>
              <w:fldChar w:fldCharType="end"/>
            </w:r>
          </w:p>
        </w:tc>
      </w:tr>
      <w:tr w:rsidR="000D6ADA" w:rsidRPr="00C94BB1" w14:paraId="58C28BCC" w14:textId="77777777" w:rsidTr="00412DD0">
        <w:trPr>
          <w:trHeight w:val="286"/>
        </w:trPr>
        <w:tc>
          <w:tcPr>
            <w:tcW w:w="861" w:type="dxa"/>
            <w:vMerge/>
          </w:tcPr>
          <w:p w14:paraId="377C354E" w14:textId="77777777" w:rsidR="000D6ADA" w:rsidRPr="00C94BB1" w:rsidRDefault="000D6ADA" w:rsidP="001679C3">
            <w:pPr>
              <w:jc w:val="both"/>
              <w:rPr>
                <w:rFonts w:ascii="Times New Roman" w:eastAsia="Calibri" w:hAnsi="Times New Roman" w:cs="Times New Roman"/>
                <w:sz w:val="20"/>
                <w:szCs w:val="20"/>
              </w:rPr>
            </w:pPr>
          </w:p>
        </w:tc>
        <w:tc>
          <w:tcPr>
            <w:tcW w:w="1238" w:type="dxa"/>
          </w:tcPr>
          <w:p w14:paraId="3315C568" w14:textId="77777777" w:rsidR="000D6ADA" w:rsidRPr="00C94BB1" w:rsidRDefault="000D6ADA" w:rsidP="001679C3">
            <w:pPr>
              <w:jc w:val="both"/>
              <w:rPr>
                <w:rFonts w:ascii="Times New Roman" w:eastAsia="Calibri" w:hAnsi="Times New Roman" w:cs="Times New Roman"/>
                <w:sz w:val="20"/>
                <w:szCs w:val="20"/>
              </w:rPr>
            </w:pPr>
            <w:r w:rsidRPr="00C94BB1">
              <w:rPr>
                <w:rFonts w:ascii="Times New Roman" w:eastAsia="Calibri" w:hAnsi="Times New Roman" w:cs="Times New Roman"/>
                <w:sz w:val="20"/>
                <w:szCs w:val="20"/>
              </w:rPr>
              <w:t>Dolutegravir</w:t>
            </w:r>
          </w:p>
        </w:tc>
        <w:tc>
          <w:tcPr>
            <w:tcW w:w="878" w:type="dxa"/>
          </w:tcPr>
          <w:p w14:paraId="6542F8FA" w14:textId="77777777" w:rsidR="000D6ADA" w:rsidRPr="00C94BB1" w:rsidRDefault="000D6ADA" w:rsidP="00002744">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DTG</w:t>
            </w:r>
          </w:p>
        </w:tc>
        <w:tc>
          <w:tcPr>
            <w:tcW w:w="851" w:type="dxa"/>
          </w:tcPr>
          <w:p w14:paraId="555672A0" w14:textId="77777777" w:rsidR="000D6ADA" w:rsidRPr="00C94BB1" w:rsidRDefault="000D6ADA" w:rsidP="00002744">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50</w:t>
            </w:r>
          </w:p>
        </w:tc>
        <w:tc>
          <w:tcPr>
            <w:tcW w:w="1842" w:type="dxa"/>
            <w:gridSpan w:val="2"/>
          </w:tcPr>
          <w:p w14:paraId="70783BDD" w14:textId="77777777" w:rsidR="000D6ADA" w:rsidRPr="00C94BB1" w:rsidRDefault="000D6ADA" w:rsidP="00A93E62">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0.02</w:t>
            </w:r>
          </w:p>
        </w:tc>
        <w:tc>
          <w:tcPr>
            <w:tcW w:w="851" w:type="dxa"/>
          </w:tcPr>
          <w:p w14:paraId="4F9D8206" w14:textId="1DC3492C" w:rsidR="000D6ADA" w:rsidRPr="00C94BB1" w:rsidRDefault="000D6ADA" w:rsidP="00A24939">
            <w:pPr>
              <w:jc w:val="center"/>
              <w:rPr>
                <w:rFonts w:ascii="Times New Roman" w:hAnsi="Times New Roman" w:cs="Times New Roman"/>
                <w:color w:val="000000"/>
                <w:sz w:val="20"/>
                <w:szCs w:val="20"/>
              </w:rPr>
            </w:pPr>
            <w:r w:rsidRPr="00C94BB1">
              <w:rPr>
                <w:rFonts w:ascii="Times New Roman" w:hAnsi="Times New Roman" w:cs="Times New Roman"/>
                <w:color w:val="000000"/>
                <w:sz w:val="20"/>
                <w:szCs w:val="20"/>
              </w:rPr>
              <w:t>95</w:t>
            </w:r>
            <w:r w:rsidR="00DB702A">
              <w:rPr>
                <w:rFonts w:ascii="Times New Roman" w:hAnsi="Times New Roman" w:cs="Times New Roman"/>
                <w:color w:val="000000"/>
                <w:sz w:val="20"/>
                <w:szCs w:val="20"/>
              </w:rPr>
              <w:t>.</w:t>
            </w:r>
            <w:r w:rsidRPr="00C94BB1">
              <w:rPr>
                <w:rFonts w:ascii="Times New Roman" w:hAnsi="Times New Roman" w:cs="Times New Roman"/>
                <w:color w:val="000000"/>
                <w:sz w:val="20"/>
                <w:szCs w:val="20"/>
              </w:rPr>
              <w:t>6</w:t>
            </w:r>
          </w:p>
          <w:p w14:paraId="6891FA04" w14:textId="77777777" w:rsidR="000D6ADA" w:rsidRPr="00C94BB1" w:rsidRDefault="000D6ADA" w:rsidP="00A24939">
            <w:pPr>
              <w:jc w:val="center"/>
              <w:rPr>
                <w:rFonts w:ascii="Times New Roman" w:eastAsia="Calibri" w:hAnsi="Times New Roman" w:cs="Times New Roman"/>
                <w:sz w:val="20"/>
                <w:szCs w:val="20"/>
              </w:rPr>
            </w:pPr>
          </w:p>
        </w:tc>
        <w:tc>
          <w:tcPr>
            <w:tcW w:w="2693" w:type="dxa"/>
          </w:tcPr>
          <w:p w14:paraId="4331637D" w14:textId="5DE4E1FE" w:rsidR="000D6ADA" w:rsidRPr="00C94BB1" w:rsidRDefault="000D6ADA" w:rsidP="003966FC">
            <w:pPr>
              <w:jc w:val="center"/>
              <w:rPr>
                <w:rFonts w:ascii="Times New Roman" w:eastAsia="Calibri" w:hAnsi="Times New Roman" w:cs="Times New Roman"/>
                <w:sz w:val="20"/>
                <w:szCs w:val="20"/>
              </w:rPr>
            </w:pPr>
            <w:r w:rsidRPr="00C94BB1">
              <w:rPr>
                <w:rFonts w:ascii="Times New Roman" w:hAnsi="Times New Roman" w:cs="Times New Roman"/>
                <w:color w:val="000000"/>
                <w:sz w:val="20"/>
                <w:szCs w:val="20"/>
              </w:rPr>
              <w:fldChar w:fldCharType="begin"/>
            </w:r>
            <w:r w:rsidR="004F0B41">
              <w:rPr>
                <w:rFonts w:ascii="Times New Roman" w:hAnsi="Times New Roman" w:cs="Times New Roman"/>
                <w:color w:val="000000"/>
                <w:sz w:val="20"/>
                <w:szCs w:val="20"/>
              </w:rPr>
              <w:instrText xml:space="preserve"> ADDIN ZOTERO_ITEM CSL_CITATION {"citationID":"as3tjq1q0f","properties":{"formattedCitation":"[88]","plainCitation":"[88]","noteIndex":0},"citationItems":[{"id":"bvZVep35/Ai5KWUIb","uris":["http://zotero.org/users/local/3FsyJZw4/items/2IH7E3ZT"],"itemData":{"id":360,"type":"article-journal","abstract":"ABSTRACT\n            \n              The pharmacokinetics, metabolism, and excretion of dolutegravir, an unboosted, once-daily human immunodeficiency virus type 1 integrase inhibitor, were studied in healthy male subjects following single oral administration of [\n              14\n              C]dolutegravir at a dose of 20 mg (80 μCi). Dolutegravir was well tolerated, and absorption of dolutegravir from the suspension formulation was rapid (median time to peak concentration, 0.5 h), declining in a biphasic fashion. Dolutegravir and the radioactivity had similar terminal plasma half-lives (\n              t\n              1/2\n              ) (15.6 versus 15.7 h), indicating metabolism was formation rate limited with no long-lived metabolites. Only minimal association with blood cellular components was noted with systemic radioactivity. Recovery was essentially complete (mean, 95.6%), with 64.0% and 31.6% of the dose recovered in feces and urine, respectively. Unchanged dolutegravir was the predominant circulating radioactive component in plasma and was consistent with minimal presystemic clearance. Dolutegravir was extensively metabolized. An inactive ether glucuronide, formed primarily via UGT1A1, was the principal biotransformation product at 18.9% of the dose excreted in urine and the principal metabolite in plasma. Two minor biotransformation pathways were oxidation by CYP3A4 (7.9% of the dose) and an oxidative defluorination and glutathione substitution (1.8% of the dose). No disproportionate human metabolites were observed.","container-title":"Antimicrobial Agents and Chemotherapy","DOI":"10.1128/AAC.00292-13","ISSN":"0066-4804, 1098-6596","issue":"8","journalAbbreviation":"Antimicrob Agents Chemother","language":"en","page":"3536-3546","source":"DOI.org (Crossref)","title":"Metabolism, Excretion, and Mass Balance of the HIV-1 Integrase Inhibitor Dolutegravir in Humans","volume":"57","author":[{"family":"Castellino","given":"Stephen"},{"family":"Moss","given":"Lee"},{"family":"Wagner","given":"David"},{"family":"Borland","given":"Julie"},{"family":"Song","given":"Ivy"},{"family":"Chen","given":"Shuguang"},{"family":"Lou","given":"Yu"},{"family":"Min","given":"Sherene S."},{"family":"Goljer","given":"Igor"},{"family":"Culp","given":"Amanda"},{"family":"Piscitelli","given":"Stephen C."},{"family":"Savina","given":"Paul M."}],"issued":{"date-parts":[["2013",8]]}}}],"schema":"https://github.com/citation-style-language/schema/raw/master/csl-citation.json"} </w:instrText>
            </w:r>
            <w:r w:rsidRPr="00C94BB1">
              <w:rPr>
                <w:rFonts w:ascii="Times New Roman" w:hAnsi="Times New Roman" w:cs="Times New Roman"/>
                <w:color w:val="000000"/>
                <w:sz w:val="20"/>
                <w:szCs w:val="20"/>
              </w:rPr>
              <w:fldChar w:fldCharType="separate"/>
            </w:r>
            <w:r w:rsidR="004F0B41" w:rsidRPr="004F0B41">
              <w:rPr>
                <w:rFonts w:ascii="Times New Roman" w:hAnsi="Times New Roman" w:cs="Times New Roman"/>
                <w:sz w:val="20"/>
              </w:rPr>
              <w:t>[88]</w:t>
            </w:r>
            <w:r w:rsidRPr="00C94BB1">
              <w:rPr>
                <w:rFonts w:ascii="Times New Roman" w:hAnsi="Times New Roman" w:cs="Times New Roman"/>
                <w:color w:val="000000"/>
                <w:sz w:val="20"/>
                <w:szCs w:val="20"/>
              </w:rPr>
              <w:fldChar w:fldCharType="end"/>
            </w:r>
          </w:p>
        </w:tc>
      </w:tr>
      <w:tr w:rsidR="000D6ADA" w:rsidRPr="00C94BB1" w14:paraId="38C88AE3" w14:textId="77777777" w:rsidTr="00412DD0">
        <w:trPr>
          <w:trHeight w:val="266"/>
        </w:trPr>
        <w:tc>
          <w:tcPr>
            <w:tcW w:w="861" w:type="dxa"/>
            <w:vMerge w:val="restart"/>
          </w:tcPr>
          <w:p w14:paraId="3A7A05B3" w14:textId="77777777" w:rsidR="000D6ADA" w:rsidRPr="00C94BB1" w:rsidRDefault="000D6ADA" w:rsidP="001679C3">
            <w:pPr>
              <w:jc w:val="both"/>
              <w:rPr>
                <w:rFonts w:ascii="Times New Roman" w:eastAsia="Calibri" w:hAnsi="Times New Roman" w:cs="Times New Roman"/>
                <w:sz w:val="20"/>
                <w:szCs w:val="20"/>
              </w:rPr>
            </w:pPr>
            <w:r w:rsidRPr="00C94BB1">
              <w:rPr>
                <w:rFonts w:ascii="Times New Roman" w:eastAsia="Calibri" w:hAnsi="Times New Roman" w:cs="Times New Roman"/>
                <w:sz w:val="20"/>
                <w:szCs w:val="20"/>
              </w:rPr>
              <w:t>2</w:t>
            </w:r>
            <w:r w:rsidRPr="00C94BB1">
              <w:rPr>
                <w:rFonts w:ascii="Times New Roman" w:eastAsia="Calibri" w:hAnsi="Times New Roman" w:cs="Times New Roman"/>
                <w:sz w:val="20"/>
                <w:szCs w:val="20"/>
                <w:vertAlign w:val="superscript"/>
              </w:rPr>
              <w:t xml:space="preserve">nd </w:t>
            </w:r>
            <w:r w:rsidRPr="00C94BB1">
              <w:rPr>
                <w:rFonts w:ascii="Times New Roman" w:eastAsia="Calibri" w:hAnsi="Times New Roman" w:cs="Times New Roman"/>
                <w:sz w:val="20"/>
                <w:szCs w:val="20"/>
              </w:rPr>
              <w:t>line</w:t>
            </w:r>
          </w:p>
        </w:tc>
        <w:tc>
          <w:tcPr>
            <w:tcW w:w="1238" w:type="dxa"/>
          </w:tcPr>
          <w:p w14:paraId="76396FC7" w14:textId="77777777" w:rsidR="000D6ADA" w:rsidRPr="00C94BB1" w:rsidRDefault="000D6ADA" w:rsidP="001679C3">
            <w:pPr>
              <w:jc w:val="both"/>
              <w:rPr>
                <w:rFonts w:ascii="Times New Roman" w:eastAsia="Calibri" w:hAnsi="Times New Roman" w:cs="Times New Roman"/>
                <w:sz w:val="20"/>
                <w:szCs w:val="20"/>
              </w:rPr>
            </w:pPr>
            <w:r w:rsidRPr="00C94BB1">
              <w:rPr>
                <w:rFonts w:ascii="Times New Roman" w:eastAsia="Calibri" w:hAnsi="Times New Roman" w:cs="Times New Roman"/>
                <w:sz w:val="20"/>
                <w:szCs w:val="20"/>
              </w:rPr>
              <w:t>Lopinavir</w:t>
            </w:r>
          </w:p>
        </w:tc>
        <w:tc>
          <w:tcPr>
            <w:tcW w:w="878" w:type="dxa"/>
          </w:tcPr>
          <w:p w14:paraId="148217A3" w14:textId="77777777" w:rsidR="000D6ADA" w:rsidRPr="00C94BB1" w:rsidRDefault="000D6ADA" w:rsidP="00002744">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LPV</w:t>
            </w:r>
          </w:p>
        </w:tc>
        <w:tc>
          <w:tcPr>
            <w:tcW w:w="851" w:type="dxa"/>
          </w:tcPr>
          <w:p w14:paraId="5DD182E2" w14:textId="77777777" w:rsidR="000D6ADA" w:rsidRPr="00C94BB1" w:rsidRDefault="000D6ADA" w:rsidP="00002744">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800</w:t>
            </w:r>
          </w:p>
        </w:tc>
        <w:tc>
          <w:tcPr>
            <w:tcW w:w="1842" w:type="dxa"/>
            <w:gridSpan w:val="2"/>
          </w:tcPr>
          <w:p w14:paraId="4996FA8F" w14:textId="77777777" w:rsidR="000D6ADA" w:rsidRPr="00C94BB1" w:rsidRDefault="000D6ADA" w:rsidP="00A93E62">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0.02</w:t>
            </w:r>
          </w:p>
        </w:tc>
        <w:tc>
          <w:tcPr>
            <w:tcW w:w="851" w:type="dxa"/>
          </w:tcPr>
          <w:p w14:paraId="40170D5A" w14:textId="2142D3C2" w:rsidR="000D6ADA" w:rsidRPr="00C94BB1" w:rsidRDefault="000D6ADA" w:rsidP="00A24939">
            <w:pPr>
              <w:jc w:val="center"/>
              <w:rPr>
                <w:rFonts w:ascii="Times New Roman" w:hAnsi="Times New Roman" w:cs="Times New Roman"/>
                <w:color w:val="000000"/>
                <w:sz w:val="20"/>
                <w:szCs w:val="20"/>
              </w:rPr>
            </w:pPr>
            <w:r w:rsidRPr="00C94BB1">
              <w:rPr>
                <w:rFonts w:ascii="Times New Roman" w:hAnsi="Times New Roman" w:cs="Times New Roman"/>
                <w:color w:val="000000"/>
                <w:sz w:val="20"/>
                <w:szCs w:val="20"/>
              </w:rPr>
              <w:t>21</w:t>
            </w:r>
          </w:p>
          <w:p w14:paraId="4F680186" w14:textId="77777777" w:rsidR="000D6ADA" w:rsidRPr="00C94BB1" w:rsidRDefault="000D6ADA" w:rsidP="00A24939">
            <w:pPr>
              <w:jc w:val="center"/>
              <w:rPr>
                <w:rFonts w:ascii="Times New Roman" w:eastAsia="Calibri" w:hAnsi="Times New Roman" w:cs="Times New Roman"/>
                <w:sz w:val="20"/>
                <w:szCs w:val="20"/>
              </w:rPr>
            </w:pPr>
          </w:p>
        </w:tc>
        <w:tc>
          <w:tcPr>
            <w:tcW w:w="2693" w:type="dxa"/>
          </w:tcPr>
          <w:p w14:paraId="640F44A0" w14:textId="0BB3B3CB" w:rsidR="000D6ADA" w:rsidRPr="00C94BB1" w:rsidRDefault="000D6ADA" w:rsidP="003966FC">
            <w:pPr>
              <w:jc w:val="center"/>
              <w:rPr>
                <w:rFonts w:ascii="Times New Roman" w:eastAsia="Calibri" w:hAnsi="Times New Roman" w:cs="Times New Roman"/>
                <w:sz w:val="20"/>
                <w:szCs w:val="20"/>
              </w:rPr>
            </w:pPr>
            <w:r w:rsidRPr="00C94BB1">
              <w:rPr>
                <w:rFonts w:ascii="Times New Roman" w:hAnsi="Times New Roman" w:cs="Times New Roman"/>
                <w:color w:val="000000"/>
                <w:sz w:val="20"/>
                <w:szCs w:val="20"/>
              </w:rPr>
              <w:fldChar w:fldCharType="begin"/>
            </w:r>
            <w:r w:rsidR="004F0B41">
              <w:rPr>
                <w:rFonts w:ascii="Times New Roman" w:hAnsi="Times New Roman" w:cs="Times New Roman"/>
                <w:color w:val="000000"/>
                <w:sz w:val="20"/>
                <w:szCs w:val="20"/>
              </w:rPr>
              <w:instrText xml:space="preserve"> ADDIN ZOTERO_ITEM CSL_CITATION {"citationID":"a1fpsk8djl5","properties":{"formattedCitation":"[89]","plainCitation":"[89]","noteIndex":0},"citationItems":[{"id":"bvZVep35/tIFfxnOr","uris":["http://zotero.org/users/local/3FsyJZw4/items/ESE3ME8P"],"itemData":{"id":1066,"type":"article-journal","abstract":"Lopinavir is a novel protease inhibitor (PI) developed from ritonavir. Coadministration with low-dose ritonavir significantly improves the pharmacokinetic properties and hence the activity of lopinavir against HIV-1 protease. Coformulated lopinavir/ritonavir was developed for ease of administration and to ensure both drugs are taken together, as part of combination therapy with other antiretroviral agents.","container-title":"Drugs","DOI":"10.2165/00003495-200363080-00004","ISSN":"1179-1950","issue":"8","journalAbbreviation":"Drugs","language":"en","page":"769-802","source":"Springer Link","title":"Lopinavir/Ritonavir","volume":"63","author":[{"family":"Cvetkovic","given":"Risto S."},{"family":"Goa","given":"Karen L."}],"issued":{"date-parts":[["2003",4,1]]}}}],"schema":"https://github.com/citation-style-language/schema/raw/master/csl-citation.json"} </w:instrText>
            </w:r>
            <w:r w:rsidRPr="00C94BB1">
              <w:rPr>
                <w:rFonts w:ascii="Times New Roman" w:hAnsi="Times New Roman" w:cs="Times New Roman"/>
                <w:color w:val="000000"/>
                <w:sz w:val="20"/>
                <w:szCs w:val="20"/>
              </w:rPr>
              <w:fldChar w:fldCharType="separate"/>
            </w:r>
            <w:r w:rsidR="004F0B41" w:rsidRPr="004F0B41">
              <w:rPr>
                <w:rFonts w:ascii="Times New Roman" w:hAnsi="Times New Roman" w:cs="Times New Roman"/>
                <w:sz w:val="20"/>
              </w:rPr>
              <w:t>[89]</w:t>
            </w:r>
            <w:r w:rsidRPr="00C94BB1">
              <w:rPr>
                <w:rFonts w:ascii="Times New Roman" w:hAnsi="Times New Roman" w:cs="Times New Roman"/>
                <w:color w:val="000000"/>
                <w:sz w:val="20"/>
                <w:szCs w:val="20"/>
              </w:rPr>
              <w:fldChar w:fldCharType="end"/>
            </w:r>
          </w:p>
        </w:tc>
      </w:tr>
      <w:tr w:rsidR="000D6ADA" w:rsidRPr="00C94BB1" w14:paraId="2522F905" w14:textId="77777777" w:rsidTr="00412DD0">
        <w:trPr>
          <w:trHeight w:val="304"/>
        </w:trPr>
        <w:tc>
          <w:tcPr>
            <w:tcW w:w="861" w:type="dxa"/>
            <w:vMerge/>
          </w:tcPr>
          <w:p w14:paraId="0084FB5D" w14:textId="77777777" w:rsidR="000D6ADA" w:rsidRPr="00C94BB1" w:rsidRDefault="000D6ADA" w:rsidP="001679C3">
            <w:pPr>
              <w:jc w:val="both"/>
              <w:rPr>
                <w:rFonts w:ascii="Times New Roman" w:eastAsia="Calibri" w:hAnsi="Times New Roman" w:cs="Times New Roman"/>
                <w:sz w:val="20"/>
                <w:szCs w:val="20"/>
              </w:rPr>
            </w:pPr>
          </w:p>
        </w:tc>
        <w:tc>
          <w:tcPr>
            <w:tcW w:w="1238" w:type="dxa"/>
          </w:tcPr>
          <w:p w14:paraId="08ABCA8C" w14:textId="77777777" w:rsidR="000D6ADA" w:rsidRPr="00C94BB1" w:rsidRDefault="000D6ADA" w:rsidP="001679C3">
            <w:pPr>
              <w:jc w:val="both"/>
              <w:rPr>
                <w:rFonts w:ascii="Times New Roman" w:eastAsia="Calibri" w:hAnsi="Times New Roman" w:cs="Times New Roman"/>
                <w:sz w:val="20"/>
                <w:szCs w:val="20"/>
              </w:rPr>
            </w:pPr>
            <w:r w:rsidRPr="00C94BB1">
              <w:rPr>
                <w:rFonts w:ascii="Times New Roman" w:eastAsia="Calibri" w:hAnsi="Times New Roman" w:cs="Times New Roman"/>
                <w:sz w:val="20"/>
                <w:szCs w:val="20"/>
              </w:rPr>
              <w:t>Didanosine</w:t>
            </w:r>
          </w:p>
        </w:tc>
        <w:tc>
          <w:tcPr>
            <w:tcW w:w="878" w:type="dxa"/>
          </w:tcPr>
          <w:p w14:paraId="41861355" w14:textId="77777777" w:rsidR="000D6ADA" w:rsidRPr="00C94BB1" w:rsidRDefault="000D6ADA" w:rsidP="00002744">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DDI</w:t>
            </w:r>
          </w:p>
        </w:tc>
        <w:tc>
          <w:tcPr>
            <w:tcW w:w="851" w:type="dxa"/>
          </w:tcPr>
          <w:p w14:paraId="4FA08B3E" w14:textId="77777777" w:rsidR="000D6ADA" w:rsidRPr="00C94BB1" w:rsidRDefault="000D6ADA" w:rsidP="00002744">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800</w:t>
            </w:r>
          </w:p>
        </w:tc>
        <w:tc>
          <w:tcPr>
            <w:tcW w:w="1842" w:type="dxa"/>
            <w:gridSpan w:val="2"/>
          </w:tcPr>
          <w:p w14:paraId="5D0AA622" w14:textId="77777777" w:rsidR="000D6ADA" w:rsidRPr="00C94BB1" w:rsidRDefault="000D6ADA" w:rsidP="00A93E62">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0.02</w:t>
            </w:r>
          </w:p>
        </w:tc>
        <w:tc>
          <w:tcPr>
            <w:tcW w:w="851" w:type="dxa"/>
          </w:tcPr>
          <w:p w14:paraId="7C9453AB" w14:textId="2A63C034" w:rsidR="000D6ADA" w:rsidRPr="00C94BB1" w:rsidRDefault="000D6ADA" w:rsidP="00A24939">
            <w:pPr>
              <w:jc w:val="center"/>
              <w:rPr>
                <w:rFonts w:ascii="Times New Roman" w:hAnsi="Times New Roman" w:cs="Times New Roman"/>
                <w:color w:val="000000"/>
                <w:sz w:val="20"/>
                <w:szCs w:val="20"/>
              </w:rPr>
            </w:pPr>
            <w:r w:rsidRPr="00C94BB1">
              <w:rPr>
                <w:rFonts w:ascii="Times New Roman" w:hAnsi="Times New Roman" w:cs="Times New Roman"/>
                <w:color w:val="000000"/>
                <w:sz w:val="20"/>
                <w:szCs w:val="20"/>
              </w:rPr>
              <w:t>12</w:t>
            </w:r>
            <w:r w:rsidR="00DB702A">
              <w:rPr>
                <w:rFonts w:ascii="Times New Roman" w:hAnsi="Times New Roman" w:cs="Times New Roman"/>
                <w:color w:val="000000"/>
                <w:sz w:val="20"/>
                <w:szCs w:val="20"/>
              </w:rPr>
              <w:t>.</w:t>
            </w:r>
            <w:r w:rsidRPr="00C94BB1">
              <w:rPr>
                <w:rFonts w:ascii="Times New Roman" w:hAnsi="Times New Roman" w:cs="Times New Roman"/>
                <w:color w:val="000000"/>
                <w:sz w:val="20"/>
                <w:szCs w:val="20"/>
              </w:rPr>
              <w:t>4</w:t>
            </w:r>
          </w:p>
          <w:p w14:paraId="615AC7D9" w14:textId="77777777" w:rsidR="000D6ADA" w:rsidRPr="00C94BB1" w:rsidRDefault="000D6ADA" w:rsidP="00A24939">
            <w:pPr>
              <w:jc w:val="center"/>
              <w:rPr>
                <w:rFonts w:ascii="Times New Roman" w:eastAsia="Calibri" w:hAnsi="Times New Roman" w:cs="Times New Roman"/>
                <w:sz w:val="20"/>
                <w:szCs w:val="20"/>
              </w:rPr>
            </w:pPr>
          </w:p>
        </w:tc>
        <w:tc>
          <w:tcPr>
            <w:tcW w:w="2693" w:type="dxa"/>
          </w:tcPr>
          <w:p w14:paraId="72B1AC11" w14:textId="018232BF" w:rsidR="000D6ADA" w:rsidRPr="00C94BB1" w:rsidRDefault="000D6ADA" w:rsidP="003966FC">
            <w:pPr>
              <w:jc w:val="center"/>
              <w:rPr>
                <w:rFonts w:ascii="Times New Roman" w:eastAsia="Calibri" w:hAnsi="Times New Roman" w:cs="Times New Roman"/>
                <w:sz w:val="20"/>
                <w:szCs w:val="20"/>
              </w:rPr>
            </w:pPr>
            <w:r w:rsidRPr="00C94BB1">
              <w:rPr>
                <w:rFonts w:ascii="Times New Roman" w:hAnsi="Times New Roman" w:cs="Times New Roman"/>
                <w:color w:val="000000"/>
                <w:sz w:val="20"/>
                <w:szCs w:val="20"/>
              </w:rPr>
              <w:fldChar w:fldCharType="begin"/>
            </w:r>
            <w:r w:rsidR="004F0B41">
              <w:rPr>
                <w:rFonts w:ascii="Times New Roman" w:hAnsi="Times New Roman" w:cs="Times New Roman"/>
                <w:color w:val="000000"/>
                <w:sz w:val="20"/>
                <w:szCs w:val="20"/>
              </w:rPr>
              <w:instrText xml:space="preserve"> ADDIN ZOTERO_ITEM CSL_CITATION {"citationID":"al2gig5a13","properties":{"formattedCitation":"[90]","plainCitation":"[90]","noteIndex":0},"citationItems":[{"id":"bvZVep35/Y7Jouaeh","uris":["http://zotero.org/users/local/3FsyJZw4/items/BHRBXTFE"],"itemData":{"id":797,"type":"article-journal","container-title":"Antimicrobial Agents and Chemotherapy","DOI":"10.1128/AAC.36.7.1519","issue":"7","note":"publisher: American Society for Microbiology","page":"1519-1524","source":"journals.asm.org (Atypon)","title":"Didanosine pharmacokinetics in patients with normal and impaired renal function: influence of hemodialysis","title-short":"Didanosine pharmacokinetics in patients with normal and impaired renal function","volume":"36","author":[{"family":"Singlas","given":"E"},{"family":"Taburet","given":"A M"},{"family":"Borsa Lebas","given":"F"},{"family":"Parent de Curzon","given":"O"},{"family":"Sobel","given":"A"},{"family":"Chauveau","given":"P"},{"family":"Viron","given":"B"},{"family":"Khayat","given":"R","non-dropping-particle":"al"},{"family":"Poignet","given":"J L"},{"family":"Mignon","given":"F"},{"family":"Humbert","given":"G"},{"family":"Fillastre","given":"J P"}],"issued":{"date-parts":[["1992",7,1]]}}}],"schema":"https://github.com/citation-style-language/schema/raw/master/csl-citation.json"} </w:instrText>
            </w:r>
            <w:r w:rsidRPr="00C94BB1">
              <w:rPr>
                <w:rFonts w:ascii="Times New Roman" w:hAnsi="Times New Roman" w:cs="Times New Roman"/>
                <w:color w:val="000000"/>
                <w:sz w:val="20"/>
                <w:szCs w:val="20"/>
              </w:rPr>
              <w:fldChar w:fldCharType="separate"/>
            </w:r>
            <w:r w:rsidR="004F0B41" w:rsidRPr="004F0B41">
              <w:rPr>
                <w:rFonts w:ascii="Times New Roman" w:hAnsi="Times New Roman" w:cs="Times New Roman"/>
                <w:sz w:val="20"/>
              </w:rPr>
              <w:t>[90]</w:t>
            </w:r>
            <w:r w:rsidRPr="00C94BB1">
              <w:rPr>
                <w:rFonts w:ascii="Times New Roman" w:hAnsi="Times New Roman" w:cs="Times New Roman"/>
                <w:color w:val="000000"/>
                <w:sz w:val="20"/>
                <w:szCs w:val="20"/>
              </w:rPr>
              <w:fldChar w:fldCharType="end"/>
            </w:r>
          </w:p>
        </w:tc>
      </w:tr>
      <w:tr w:rsidR="000D6ADA" w:rsidRPr="00C94BB1" w14:paraId="54D5122D" w14:textId="77777777" w:rsidTr="00412DD0">
        <w:trPr>
          <w:trHeight w:val="286"/>
        </w:trPr>
        <w:tc>
          <w:tcPr>
            <w:tcW w:w="861" w:type="dxa"/>
            <w:vMerge/>
          </w:tcPr>
          <w:p w14:paraId="49B7FD92" w14:textId="77777777" w:rsidR="000D6ADA" w:rsidRPr="00C94BB1" w:rsidRDefault="000D6ADA" w:rsidP="001679C3">
            <w:pPr>
              <w:jc w:val="both"/>
              <w:rPr>
                <w:rFonts w:ascii="Times New Roman" w:eastAsia="Calibri" w:hAnsi="Times New Roman" w:cs="Times New Roman"/>
                <w:sz w:val="20"/>
                <w:szCs w:val="20"/>
              </w:rPr>
            </w:pPr>
          </w:p>
        </w:tc>
        <w:tc>
          <w:tcPr>
            <w:tcW w:w="1238" w:type="dxa"/>
            <w:shd w:val="clear" w:color="auto" w:fill="auto"/>
          </w:tcPr>
          <w:p w14:paraId="3287B231" w14:textId="77777777" w:rsidR="000D6ADA" w:rsidRPr="00C94BB1" w:rsidRDefault="000D6ADA" w:rsidP="001679C3">
            <w:pPr>
              <w:jc w:val="both"/>
              <w:rPr>
                <w:rFonts w:ascii="Times New Roman" w:eastAsia="Calibri" w:hAnsi="Times New Roman" w:cs="Times New Roman"/>
                <w:sz w:val="20"/>
                <w:szCs w:val="20"/>
              </w:rPr>
            </w:pPr>
            <w:r w:rsidRPr="00C94BB1">
              <w:rPr>
                <w:rFonts w:ascii="Times New Roman" w:eastAsia="Calibri" w:hAnsi="Times New Roman" w:cs="Times New Roman"/>
                <w:sz w:val="20"/>
                <w:szCs w:val="20"/>
              </w:rPr>
              <w:t>Atazanavir</w:t>
            </w:r>
          </w:p>
        </w:tc>
        <w:tc>
          <w:tcPr>
            <w:tcW w:w="878" w:type="dxa"/>
            <w:shd w:val="clear" w:color="auto" w:fill="auto"/>
          </w:tcPr>
          <w:p w14:paraId="1ACBC7B6" w14:textId="77777777" w:rsidR="000D6ADA" w:rsidRPr="00C94BB1" w:rsidRDefault="000D6ADA" w:rsidP="00002744">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ATV</w:t>
            </w:r>
          </w:p>
        </w:tc>
        <w:tc>
          <w:tcPr>
            <w:tcW w:w="851" w:type="dxa"/>
            <w:shd w:val="clear" w:color="auto" w:fill="auto"/>
          </w:tcPr>
          <w:p w14:paraId="16B956A7" w14:textId="77777777" w:rsidR="000D6ADA" w:rsidRPr="00C94BB1" w:rsidRDefault="000D6ADA" w:rsidP="00002744">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300</w:t>
            </w:r>
          </w:p>
        </w:tc>
        <w:tc>
          <w:tcPr>
            <w:tcW w:w="1842" w:type="dxa"/>
            <w:gridSpan w:val="2"/>
            <w:shd w:val="clear" w:color="auto" w:fill="auto"/>
          </w:tcPr>
          <w:p w14:paraId="5F3E0DB9" w14:textId="77777777" w:rsidR="000D6ADA" w:rsidRPr="00C94BB1" w:rsidRDefault="000D6ADA" w:rsidP="00A93E62">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0.02</w:t>
            </w:r>
          </w:p>
        </w:tc>
        <w:tc>
          <w:tcPr>
            <w:tcW w:w="851" w:type="dxa"/>
          </w:tcPr>
          <w:p w14:paraId="6AA14FDD" w14:textId="21132603" w:rsidR="000D6ADA" w:rsidRPr="00C94BB1" w:rsidRDefault="000D6ADA" w:rsidP="00A24939">
            <w:pPr>
              <w:jc w:val="center"/>
              <w:rPr>
                <w:rFonts w:ascii="Times New Roman" w:hAnsi="Times New Roman" w:cs="Times New Roman"/>
                <w:color w:val="000000"/>
                <w:sz w:val="20"/>
                <w:szCs w:val="20"/>
              </w:rPr>
            </w:pPr>
            <w:r w:rsidRPr="00C94BB1">
              <w:rPr>
                <w:rFonts w:ascii="Times New Roman" w:hAnsi="Times New Roman" w:cs="Times New Roman"/>
                <w:color w:val="000000"/>
                <w:sz w:val="20"/>
                <w:szCs w:val="20"/>
              </w:rPr>
              <w:t>7</w:t>
            </w:r>
          </w:p>
          <w:p w14:paraId="4981D36F" w14:textId="77777777" w:rsidR="000D6ADA" w:rsidRPr="00C94BB1" w:rsidRDefault="000D6ADA" w:rsidP="00A24939">
            <w:pPr>
              <w:jc w:val="center"/>
              <w:rPr>
                <w:rFonts w:ascii="Times New Roman" w:eastAsia="Calibri" w:hAnsi="Times New Roman" w:cs="Times New Roman"/>
                <w:sz w:val="20"/>
                <w:szCs w:val="20"/>
              </w:rPr>
            </w:pPr>
          </w:p>
        </w:tc>
        <w:tc>
          <w:tcPr>
            <w:tcW w:w="2693" w:type="dxa"/>
          </w:tcPr>
          <w:p w14:paraId="149936B9" w14:textId="79164D58" w:rsidR="000D6ADA" w:rsidRPr="00C94BB1" w:rsidRDefault="000D6ADA" w:rsidP="003966FC">
            <w:pPr>
              <w:jc w:val="center"/>
              <w:rPr>
                <w:rFonts w:ascii="Times New Roman" w:eastAsia="Calibri" w:hAnsi="Times New Roman" w:cs="Times New Roman"/>
                <w:sz w:val="20"/>
                <w:szCs w:val="20"/>
              </w:rPr>
            </w:pPr>
            <w:r w:rsidRPr="00C94BB1">
              <w:rPr>
                <w:rFonts w:ascii="Times New Roman" w:hAnsi="Times New Roman" w:cs="Times New Roman"/>
                <w:color w:val="000000"/>
                <w:sz w:val="20"/>
                <w:szCs w:val="20"/>
              </w:rPr>
              <w:fldChar w:fldCharType="begin"/>
            </w:r>
            <w:r w:rsidR="004F0B41">
              <w:rPr>
                <w:rFonts w:ascii="Times New Roman" w:hAnsi="Times New Roman" w:cs="Times New Roman"/>
                <w:color w:val="000000"/>
                <w:sz w:val="20"/>
                <w:szCs w:val="20"/>
              </w:rPr>
              <w:instrText xml:space="preserve"> ADDIN ZOTERO_ITEM CSL_CITATION {"citationID":"a28u35j0g5d","properties":{"formattedCitation":"[91]","plainCitation":"[91]","noteIndex":0},"citationItems":[{"id":"bvZVep35/TWEnfwzP","uris":["http://zotero.org/users/local/3FsyJZw4/items/TN38RB3Q"],"itemData":{"id":1612,"type":"article-journal","abstract":"Chronic kidney disease (CKD) is a critical comorbidity for patients living with HIV, with an estimated prevalence between 2.4 and 17%. Such patients are increasingly affected by diseases associated with ageing, including cardiovascular disease and CKD, and the prevalence of risk factors such as smoking and dyslipidaemia is increased in this population. Proteinuria is also now recognized as a common finding in individuals living with HIV. While combination antiretroviral (ARV) treatments reduce CKD in the HIV-infected population overall, some ARV drugs have been shown to be nephrotoxic and associated with worsening renal function. Over the last few years, several highly efficacious new ARV agents have been introduced. This brief review will look at the novel agents dolutegravir, raltegravir, elvitegravir, cobicistat, tenofovir alafenamide fumarate and atazanavir, all of which have been licensed relatively recently, and describe issues relevant to renal function, creatinine handling and potential nephrotoxicity. Given the prevalence of CKD, the wide range of possible interactions between HIV, ARV therapy, CKD and its treatments, nephrologists need to be aware of these newer agents and their possible effect on kidneys.","container-title":"Nephrology Dialysis Transplantation","DOI":"10.1093/ndt/gfw064","ISSN":"0931-0509","issue":"3","journalAbbreviation":"Nephrology Dialysis Transplantation","page":"434-439","source":"Silverchair","title":"Renal effects of novel antiretroviral drugs","volume":"32","author":[{"family":"Milburn","given":"James"},{"family":"Jones","given":"Rachael"},{"family":"Levy","given":"Jeremy B."}],"issued":{"date-parts":[["2017",3,1]]}}}],"schema":"https://github.com/citation-style-language/schema/raw/master/csl-citation.json"} </w:instrText>
            </w:r>
            <w:r w:rsidRPr="00C94BB1">
              <w:rPr>
                <w:rFonts w:ascii="Times New Roman" w:hAnsi="Times New Roman" w:cs="Times New Roman"/>
                <w:color w:val="000000"/>
                <w:sz w:val="20"/>
                <w:szCs w:val="20"/>
              </w:rPr>
              <w:fldChar w:fldCharType="separate"/>
            </w:r>
            <w:r w:rsidR="004F0B41" w:rsidRPr="004F0B41">
              <w:rPr>
                <w:rFonts w:ascii="Times New Roman" w:hAnsi="Times New Roman" w:cs="Times New Roman"/>
                <w:sz w:val="20"/>
              </w:rPr>
              <w:t>[91]</w:t>
            </w:r>
            <w:r w:rsidRPr="00C94BB1">
              <w:rPr>
                <w:rFonts w:ascii="Times New Roman" w:hAnsi="Times New Roman" w:cs="Times New Roman"/>
                <w:color w:val="000000"/>
                <w:sz w:val="20"/>
                <w:szCs w:val="20"/>
              </w:rPr>
              <w:fldChar w:fldCharType="end"/>
            </w:r>
          </w:p>
        </w:tc>
      </w:tr>
      <w:tr w:rsidR="000D6ADA" w:rsidRPr="00C94BB1" w14:paraId="0A1D53AB" w14:textId="77777777" w:rsidTr="00412DD0">
        <w:trPr>
          <w:trHeight w:val="266"/>
        </w:trPr>
        <w:tc>
          <w:tcPr>
            <w:tcW w:w="861" w:type="dxa"/>
            <w:vMerge/>
            <w:tcBorders>
              <w:bottom w:val="single" w:sz="4" w:space="0" w:color="auto"/>
            </w:tcBorders>
          </w:tcPr>
          <w:p w14:paraId="0D272051" w14:textId="77777777" w:rsidR="000D6ADA" w:rsidRPr="00C94BB1" w:rsidRDefault="000D6ADA" w:rsidP="001679C3">
            <w:pPr>
              <w:jc w:val="both"/>
              <w:rPr>
                <w:rFonts w:ascii="Times New Roman" w:eastAsia="Calibri" w:hAnsi="Times New Roman" w:cs="Times New Roman"/>
                <w:sz w:val="20"/>
                <w:szCs w:val="20"/>
              </w:rPr>
            </w:pPr>
          </w:p>
        </w:tc>
        <w:tc>
          <w:tcPr>
            <w:tcW w:w="1238" w:type="dxa"/>
            <w:tcBorders>
              <w:bottom w:val="single" w:sz="4" w:space="0" w:color="auto"/>
            </w:tcBorders>
          </w:tcPr>
          <w:p w14:paraId="310F8058" w14:textId="77777777" w:rsidR="000D6ADA" w:rsidRPr="00C94BB1" w:rsidRDefault="000D6ADA" w:rsidP="001679C3">
            <w:pPr>
              <w:jc w:val="both"/>
              <w:rPr>
                <w:rFonts w:ascii="Times New Roman" w:eastAsia="Calibri" w:hAnsi="Times New Roman" w:cs="Times New Roman"/>
                <w:sz w:val="20"/>
                <w:szCs w:val="20"/>
              </w:rPr>
            </w:pPr>
            <w:r w:rsidRPr="00C94BB1">
              <w:rPr>
                <w:rFonts w:ascii="Times New Roman" w:eastAsia="Calibri" w:hAnsi="Times New Roman" w:cs="Times New Roman"/>
                <w:sz w:val="20"/>
                <w:szCs w:val="20"/>
              </w:rPr>
              <w:t>Ritonavir</w:t>
            </w:r>
          </w:p>
        </w:tc>
        <w:tc>
          <w:tcPr>
            <w:tcW w:w="878" w:type="dxa"/>
            <w:tcBorders>
              <w:bottom w:val="single" w:sz="4" w:space="0" w:color="auto"/>
            </w:tcBorders>
          </w:tcPr>
          <w:p w14:paraId="3ABB7D4C" w14:textId="77777777" w:rsidR="000D6ADA" w:rsidRPr="00C94BB1" w:rsidRDefault="000D6ADA" w:rsidP="00002744">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RTV</w:t>
            </w:r>
          </w:p>
        </w:tc>
        <w:tc>
          <w:tcPr>
            <w:tcW w:w="851" w:type="dxa"/>
            <w:tcBorders>
              <w:bottom w:val="single" w:sz="4" w:space="0" w:color="auto"/>
            </w:tcBorders>
          </w:tcPr>
          <w:p w14:paraId="45C29178" w14:textId="77777777" w:rsidR="000D6ADA" w:rsidRPr="00C94BB1" w:rsidRDefault="000D6ADA" w:rsidP="00002744">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100</w:t>
            </w:r>
          </w:p>
        </w:tc>
        <w:tc>
          <w:tcPr>
            <w:tcW w:w="1842" w:type="dxa"/>
            <w:gridSpan w:val="2"/>
            <w:tcBorders>
              <w:bottom w:val="single" w:sz="4" w:space="0" w:color="auto"/>
            </w:tcBorders>
          </w:tcPr>
          <w:p w14:paraId="54537FA9" w14:textId="77777777" w:rsidR="000D6ADA" w:rsidRPr="00C94BB1" w:rsidRDefault="000D6ADA" w:rsidP="00A93E62">
            <w:pPr>
              <w:jc w:val="center"/>
              <w:rPr>
                <w:rFonts w:ascii="Times New Roman" w:eastAsia="Calibri" w:hAnsi="Times New Roman" w:cs="Times New Roman"/>
                <w:sz w:val="20"/>
                <w:szCs w:val="20"/>
              </w:rPr>
            </w:pPr>
            <w:r w:rsidRPr="00C94BB1">
              <w:rPr>
                <w:rFonts w:ascii="Times New Roman" w:eastAsia="Calibri" w:hAnsi="Times New Roman" w:cs="Times New Roman"/>
                <w:sz w:val="20"/>
                <w:szCs w:val="20"/>
              </w:rPr>
              <w:t>0.02</w:t>
            </w:r>
          </w:p>
        </w:tc>
        <w:tc>
          <w:tcPr>
            <w:tcW w:w="851" w:type="dxa"/>
            <w:tcBorders>
              <w:bottom w:val="single" w:sz="4" w:space="0" w:color="auto"/>
            </w:tcBorders>
          </w:tcPr>
          <w:p w14:paraId="225552C9" w14:textId="2B33016E" w:rsidR="000D6ADA" w:rsidRPr="00C94BB1" w:rsidRDefault="000D6ADA" w:rsidP="00A24939">
            <w:pPr>
              <w:jc w:val="center"/>
              <w:rPr>
                <w:rFonts w:ascii="Times New Roman" w:hAnsi="Times New Roman" w:cs="Times New Roman"/>
                <w:color w:val="000000"/>
                <w:sz w:val="20"/>
                <w:szCs w:val="20"/>
              </w:rPr>
            </w:pPr>
            <w:r w:rsidRPr="00C94BB1">
              <w:rPr>
                <w:rFonts w:ascii="Times New Roman" w:hAnsi="Times New Roman" w:cs="Times New Roman"/>
                <w:color w:val="000000"/>
                <w:sz w:val="20"/>
                <w:szCs w:val="20"/>
              </w:rPr>
              <w:t>97</w:t>
            </w:r>
            <w:r w:rsidR="00DB702A">
              <w:rPr>
                <w:rFonts w:ascii="Times New Roman" w:hAnsi="Times New Roman" w:cs="Times New Roman"/>
                <w:color w:val="000000"/>
                <w:sz w:val="20"/>
                <w:szCs w:val="20"/>
              </w:rPr>
              <w:t>.</w:t>
            </w:r>
            <w:r w:rsidRPr="00C94BB1">
              <w:rPr>
                <w:rFonts w:ascii="Times New Roman" w:hAnsi="Times New Roman" w:cs="Times New Roman"/>
                <w:color w:val="000000"/>
                <w:sz w:val="20"/>
                <w:szCs w:val="20"/>
              </w:rPr>
              <w:t>6</w:t>
            </w:r>
          </w:p>
          <w:p w14:paraId="3E559B12" w14:textId="77777777" w:rsidR="000D6ADA" w:rsidRPr="00C94BB1" w:rsidRDefault="000D6ADA" w:rsidP="00A24939">
            <w:pPr>
              <w:jc w:val="center"/>
              <w:rPr>
                <w:rFonts w:ascii="Times New Roman" w:eastAsia="Calibri" w:hAnsi="Times New Roman" w:cs="Times New Roman"/>
                <w:sz w:val="20"/>
                <w:szCs w:val="20"/>
              </w:rPr>
            </w:pPr>
          </w:p>
        </w:tc>
        <w:tc>
          <w:tcPr>
            <w:tcW w:w="2693" w:type="dxa"/>
            <w:tcBorders>
              <w:bottom w:val="single" w:sz="4" w:space="0" w:color="auto"/>
            </w:tcBorders>
          </w:tcPr>
          <w:p w14:paraId="752AE843" w14:textId="0D1249D2" w:rsidR="000D6ADA" w:rsidRPr="00C94BB1" w:rsidRDefault="000D6ADA" w:rsidP="003966FC">
            <w:pPr>
              <w:jc w:val="center"/>
              <w:rPr>
                <w:rFonts w:ascii="Times New Roman" w:eastAsia="Calibri" w:hAnsi="Times New Roman" w:cs="Times New Roman"/>
                <w:sz w:val="20"/>
                <w:szCs w:val="20"/>
              </w:rPr>
            </w:pPr>
            <w:r w:rsidRPr="00C94BB1">
              <w:rPr>
                <w:rFonts w:ascii="Times New Roman" w:hAnsi="Times New Roman" w:cs="Times New Roman"/>
                <w:color w:val="000000"/>
                <w:sz w:val="20"/>
                <w:szCs w:val="20"/>
              </w:rPr>
              <w:fldChar w:fldCharType="begin"/>
            </w:r>
            <w:r w:rsidR="004F0B41">
              <w:rPr>
                <w:rFonts w:ascii="Times New Roman" w:hAnsi="Times New Roman" w:cs="Times New Roman"/>
                <w:color w:val="000000"/>
                <w:sz w:val="20"/>
                <w:szCs w:val="20"/>
              </w:rPr>
              <w:instrText xml:space="preserve"> ADDIN ZOTERO_ITEM CSL_CITATION {"citationID":"a4t301jtcr","properties":{"formattedCitation":"[92]","plainCitation":"[92]","noteIndex":0},"citationItems":[{"id":"bvZVep35/OBASM86n","uris":["http://zotero.org/users/local/3FsyJZw4/items/Y8EZBJXF"],"itemData":{"id":1616,"type":"article-journal","abstract":"The multiple-dose pharmacokinetics of ritonavir were investigated in four groups of\nhuman immunodeficiency virus-positive male subjects (with 16 subjects per group) under\nnonfasting conditions; a 3:1 ritonavir:placebo ratio was used. Ritonavir was ...","archive_location":"world","container-title":"Antimicrobial Agents and Chemotherapy","DOI":"10.1128/AAC.41.5.898","language":"EN","source":"journals.asm.org","title":"Multiple-dose pharmacokinetics of ritonavir in human immunodeficiency virus-infected subjects","URL":"https://journals.asm.org/doi/abs/10.1128/AAC.41.5.898","author":[{"family":"Hsu","given":"A."},{"family":"Granneman","given":"G. R."},{"family":"Witt","given":"G."},{"family":"Locke","given":"C."},{"family":"Denissen","given":"J."},{"family":"Molla","given":"A."},{"family":"Valdes","given":"J."},{"family":"Smith","given":"J."},{"family":"Erdman","given":"K."},{"family":"Lyons","given":"N."},{"family":"Niu","given":"P."},{"family":"Decourt","given":"J. P."},{"family":"Fourtillan","given":"J. B."},{"family":"Girault","given":"J."},{"family":"Leonard","given":"J. M."}],"accessed":{"date-parts":[["2022",2,23]]},"issued":{"date-parts":[["1997",5]]}}}],"schema":"https://github.com/citation-style-language/schema/raw/master/csl-citation.json"} </w:instrText>
            </w:r>
            <w:r w:rsidRPr="00C94BB1">
              <w:rPr>
                <w:rFonts w:ascii="Times New Roman" w:hAnsi="Times New Roman" w:cs="Times New Roman"/>
                <w:color w:val="000000"/>
                <w:sz w:val="20"/>
                <w:szCs w:val="20"/>
              </w:rPr>
              <w:fldChar w:fldCharType="separate"/>
            </w:r>
            <w:r w:rsidR="004F0B41" w:rsidRPr="004F0B41">
              <w:rPr>
                <w:rFonts w:ascii="Times New Roman" w:hAnsi="Times New Roman" w:cs="Times New Roman"/>
                <w:sz w:val="20"/>
              </w:rPr>
              <w:t>[92]</w:t>
            </w:r>
            <w:r w:rsidRPr="00C94BB1">
              <w:rPr>
                <w:rFonts w:ascii="Times New Roman" w:hAnsi="Times New Roman" w:cs="Times New Roman"/>
                <w:color w:val="000000"/>
                <w:sz w:val="20"/>
                <w:szCs w:val="20"/>
              </w:rPr>
              <w:fldChar w:fldCharType="end"/>
            </w:r>
          </w:p>
        </w:tc>
      </w:tr>
    </w:tbl>
    <w:p w14:paraId="221F8E61" w14:textId="4438E083" w:rsidR="000D6ADA" w:rsidRPr="005B2A0F" w:rsidRDefault="000D6ADA" w:rsidP="000D6ADA">
      <w:pPr>
        <w:rPr>
          <w:rFonts w:ascii="Times New Roman" w:hAnsi="Times New Roman" w:cs="Times New Roman"/>
          <w:sz w:val="24"/>
          <w:szCs w:val="24"/>
        </w:rPr>
        <w:sectPr w:rsidR="000D6ADA" w:rsidRPr="005B2A0F" w:rsidSect="005E7CEA">
          <w:pgSz w:w="12240" w:h="15840"/>
          <w:pgMar w:top="1440" w:right="1440" w:bottom="1440" w:left="1440" w:header="709" w:footer="709" w:gutter="0"/>
          <w:cols w:space="708"/>
          <w:docGrid w:linePitch="360"/>
        </w:sectPr>
      </w:pPr>
      <w:r>
        <w:rPr>
          <w:rFonts w:ascii="Times New Roman" w:eastAsia="Calibri" w:hAnsi="Times New Roman" w:cs="Times New Roman"/>
          <w:sz w:val="24"/>
          <w:szCs w:val="24"/>
        </w:rPr>
        <w:t xml:space="preserve">Drug </w:t>
      </w:r>
      <w:r w:rsidR="0095352B">
        <w:rPr>
          <w:rFonts w:ascii="Times New Roman" w:eastAsia="Calibri" w:hAnsi="Times New Roman" w:cs="Times New Roman"/>
          <w:sz w:val="24"/>
          <w:szCs w:val="24"/>
        </w:rPr>
        <w:t>regimens</w:t>
      </w:r>
      <w:r>
        <w:rPr>
          <w:rFonts w:ascii="Times New Roman" w:eastAsia="Calibri" w:hAnsi="Times New Roman" w:cs="Times New Roman"/>
          <w:sz w:val="24"/>
          <w:szCs w:val="24"/>
        </w:rPr>
        <w:t xml:space="preserve"> and administered drug dosages sourced from the Ministry of Health (MoH) in Eswatini</w:t>
      </w:r>
    </w:p>
    <w:p w14:paraId="33AEDB0C" w14:textId="10C71B7A" w:rsidR="000D6ADA" w:rsidRPr="006631E6" w:rsidRDefault="000D6ADA" w:rsidP="000D6ADA">
      <w:pPr>
        <w:spacing w:line="360" w:lineRule="auto"/>
        <w:jc w:val="both"/>
        <w:rPr>
          <w:rFonts w:ascii="Times New Roman" w:eastAsia="Calibri" w:hAnsi="Times New Roman" w:cs="Times New Roman"/>
          <w:sz w:val="24"/>
          <w:szCs w:val="24"/>
        </w:rPr>
      </w:pPr>
      <w:r w:rsidRPr="00B14298">
        <w:rPr>
          <w:rFonts w:ascii="Times New Roman" w:eastAsia="Calibri" w:hAnsi="Times New Roman" w:cs="Times New Roman"/>
          <w:b/>
          <w:bCs/>
          <w:sz w:val="24"/>
          <w:szCs w:val="24"/>
        </w:rPr>
        <w:lastRenderedPageBreak/>
        <w:t>Table S</w:t>
      </w:r>
      <w:r w:rsidR="008D3431">
        <w:rPr>
          <w:rFonts w:ascii="Times New Roman" w:eastAsia="Calibri" w:hAnsi="Times New Roman" w:cs="Times New Roman"/>
          <w:b/>
          <w:bCs/>
          <w:sz w:val="24"/>
          <w:szCs w:val="24"/>
        </w:rPr>
        <w:t>6</w:t>
      </w:r>
      <w:r>
        <w:rPr>
          <w:rFonts w:ascii="Times New Roman" w:eastAsia="Calibri" w:hAnsi="Times New Roman" w:cs="Times New Roman"/>
          <w:sz w:val="24"/>
          <w:szCs w:val="24"/>
        </w:rPr>
        <w:t>: Geometric mean removal rates of ARV drugs considered in this work</w:t>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5"/>
        <w:gridCol w:w="1219"/>
        <w:gridCol w:w="1275"/>
        <w:gridCol w:w="1560"/>
        <w:gridCol w:w="1116"/>
        <w:gridCol w:w="2286"/>
      </w:tblGrid>
      <w:tr w:rsidR="000D6ADA" w:rsidRPr="00C03706" w14:paraId="301157D9" w14:textId="77777777" w:rsidTr="000D2161">
        <w:trPr>
          <w:trHeight w:val="316"/>
        </w:trPr>
        <w:tc>
          <w:tcPr>
            <w:tcW w:w="1475" w:type="dxa"/>
            <w:tcBorders>
              <w:top w:val="single" w:sz="4" w:space="0" w:color="auto"/>
              <w:bottom w:val="single" w:sz="4" w:space="0" w:color="auto"/>
            </w:tcBorders>
            <w:noWrap/>
            <w:hideMark/>
          </w:tcPr>
          <w:p w14:paraId="56162C48" w14:textId="77777777" w:rsidR="000D6ADA" w:rsidRPr="00C03706" w:rsidRDefault="000D6ADA" w:rsidP="001679C3">
            <w:pPr>
              <w:jc w:val="both"/>
              <w:rPr>
                <w:rFonts w:ascii="Times New Roman" w:hAnsi="Times New Roman" w:cs="Times New Roman"/>
                <w:b/>
                <w:bCs/>
                <w:sz w:val="20"/>
                <w:szCs w:val="20"/>
              </w:rPr>
            </w:pPr>
            <w:r w:rsidRPr="00C03706">
              <w:rPr>
                <w:rFonts w:ascii="Times New Roman" w:hAnsi="Times New Roman" w:cs="Times New Roman"/>
                <w:b/>
                <w:bCs/>
                <w:sz w:val="20"/>
                <w:szCs w:val="20"/>
              </w:rPr>
              <w:t>ARV Drug</w:t>
            </w:r>
          </w:p>
        </w:tc>
        <w:tc>
          <w:tcPr>
            <w:tcW w:w="1219" w:type="dxa"/>
            <w:tcBorders>
              <w:top w:val="single" w:sz="4" w:space="0" w:color="auto"/>
              <w:bottom w:val="single" w:sz="4" w:space="0" w:color="auto"/>
            </w:tcBorders>
            <w:noWrap/>
            <w:hideMark/>
          </w:tcPr>
          <w:p w14:paraId="2BADA697" w14:textId="77777777" w:rsidR="000D6ADA" w:rsidRPr="00C03706" w:rsidRDefault="000D6ADA" w:rsidP="001679C3">
            <w:pPr>
              <w:jc w:val="both"/>
              <w:rPr>
                <w:rFonts w:ascii="Times New Roman" w:hAnsi="Times New Roman" w:cs="Times New Roman"/>
                <w:b/>
                <w:bCs/>
                <w:sz w:val="20"/>
                <w:szCs w:val="20"/>
              </w:rPr>
            </w:pPr>
            <w:r w:rsidRPr="00C03706">
              <w:rPr>
                <w:rFonts w:ascii="Times New Roman" w:hAnsi="Times New Roman" w:cs="Times New Roman"/>
                <w:b/>
                <w:bCs/>
                <w:sz w:val="20"/>
                <w:szCs w:val="20"/>
              </w:rPr>
              <w:t>Influent</w:t>
            </w:r>
          </w:p>
        </w:tc>
        <w:tc>
          <w:tcPr>
            <w:tcW w:w="1275" w:type="dxa"/>
            <w:tcBorders>
              <w:top w:val="single" w:sz="4" w:space="0" w:color="auto"/>
              <w:bottom w:val="single" w:sz="4" w:space="0" w:color="auto"/>
            </w:tcBorders>
            <w:noWrap/>
            <w:hideMark/>
          </w:tcPr>
          <w:p w14:paraId="3FDCBFEE" w14:textId="77777777" w:rsidR="000D6ADA" w:rsidRPr="00C03706" w:rsidRDefault="000D6ADA" w:rsidP="001679C3">
            <w:pPr>
              <w:jc w:val="both"/>
              <w:rPr>
                <w:rFonts w:ascii="Times New Roman" w:hAnsi="Times New Roman" w:cs="Times New Roman"/>
                <w:b/>
                <w:bCs/>
                <w:sz w:val="20"/>
                <w:szCs w:val="20"/>
              </w:rPr>
            </w:pPr>
            <w:r w:rsidRPr="00C03706">
              <w:rPr>
                <w:rFonts w:ascii="Times New Roman" w:hAnsi="Times New Roman" w:cs="Times New Roman"/>
                <w:b/>
                <w:bCs/>
                <w:sz w:val="20"/>
                <w:szCs w:val="20"/>
              </w:rPr>
              <w:t>Effluent</w:t>
            </w:r>
          </w:p>
        </w:tc>
        <w:tc>
          <w:tcPr>
            <w:tcW w:w="1560" w:type="dxa"/>
            <w:tcBorders>
              <w:top w:val="single" w:sz="4" w:space="0" w:color="auto"/>
              <w:bottom w:val="single" w:sz="4" w:space="0" w:color="auto"/>
            </w:tcBorders>
            <w:noWrap/>
            <w:hideMark/>
          </w:tcPr>
          <w:p w14:paraId="12BBD578" w14:textId="77777777" w:rsidR="000D6ADA" w:rsidRPr="00C03706" w:rsidRDefault="000D6ADA" w:rsidP="001679C3">
            <w:pPr>
              <w:jc w:val="both"/>
              <w:rPr>
                <w:rFonts w:ascii="Times New Roman" w:hAnsi="Times New Roman" w:cs="Times New Roman"/>
                <w:b/>
                <w:bCs/>
                <w:sz w:val="20"/>
                <w:szCs w:val="20"/>
              </w:rPr>
            </w:pPr>
            <w:r w:rsidRPr="00C03706">
              <w:rPr>
                <w:rFonts w:ascii="Times New Roman" w:hAnsi="Times New Roman" w:cs="Times New Roman"/>
                <w:b/>
                <w:bCs/>
                <w:sz w:val="20"/>
                <w:szCs w:val="20"/>
              </w:rPr>
              <w:t>Removal rate</w:t>
            </w:r>
          </w:p>
        </w:tc>
        <w:tc>
          <w:tcPr>
            <w:tcW w:w="1116" w:type="dxa"/>
            <w:tcBorders>
              <w:top w:val="single" w:sz="4" w:space="0" w:color="auto"/>
              <w:bottom w:val="single" w:sz="4" w:space="0" w:color="auto"/>
            </w:tcBorders>
            <w:noWrap/>
            <w:hideMark/>
          </w:tcPr>
          <w:p w14:paraId="4AF9256C" w14:textId="77777777" w:rsidR="000D6ADA" w:rsidRPr="00C03706" w:rsidRDefault="000D6ADA" w:rsidP="001679C3">
            <w:pPr>
              <w:jc w:val="both"/>
              <w:rPr>
                <w:rFonts w:ascii="Times New Roman" w:hAnsi="Times New Roman" w:cs="Times New Roman"/>
                <w:b/>
                <w:bCs/>
                <w:sz w:val="20"/>
                <w:szCs w:val="20"/>
              </w:rPr>
            </w:pPr>
            <w:r w:rsidRPr="00C03706">
              <w:rPr>
                <w:rFonts w:ascii="Times New Roman" w:hAnsi="Times New Roman" w:cs="Times New Roman"/>
                <w:b/>
                <w:bCs/>
                <w:sz w:val="20"/>
                <w:szCs w:val="20"/>
              </w:rPr>
              <w:t>Geometric mean</w:t>
            </w:r>
          </w:p>
        </w:tc>
        <w:tc>
          <w:tcPr>
            <w:tcW w:w="2286" w:type="dxa"/>
            <w:tcBorders>
              <w:top w:val="single" w:sz="4" w:space="0" w:color="auto"/>
              <w:bottom w:val="single" w:sz="4" w:space="0" w:color="auto"/>
            </w:tcBorders>
            <w:noWrap/>
            <w:hideMark/>
          </w:tcPr>
          <w:p w14:paraId="531D8F5A" w14:textId="77777777" w:rsidR="000D6ADA" w:rsidRPr="00C03706" w:rsidRDefault="000D6ADA" w:rsidP="00A24939">
            <w:pPr>
              <w:jc w:val="center"/>
              <w:rPr>
                <w:rFonts w:ascii="Times New Roman" w:hAnsi="Times New Roman" w:cs="Times New Roman"/>
                <w:b/>
                <w:bCs/>
                <w:sz w:val="20"/>
                <w:szCs w:val="20"/>
              </w:rPr>
            </w:pPr>
            <w:r w:rsidRPr="00C03706">
              <w:rPr>
                <w:rFonts w:ascii="Times New Roman" w:hAnsi="Times New Roman" w:cs="Times New Roman"/>
                <w:b/>
                <w:bCs/>
                <w:sz w:val="20"/>
                <w:szCs w:val="20"/>
              </w:rPr>
              <w:t>Reference</w:t>
            </w:r>
          </w:p>
        </w:tc>
      </w:tr>
      <w:tr w:rsidR="000D6ADA" w:rsidRPr="00C03706" w14:paraId="573E80F5" w14:textId="77777777" w:rsidTr="000D2161">
        <w:trPr>
          <w:trHeight w:val="316"/>
        </w:trPr>
        <w:tc>
          <w:tcPr>
            <w:tcW w:w="1475" w:type="dxa"/>
            <w:tcBorders>
              <w:top w:val="single" w:sz="4" w:space="0" w:color="auto"/>
            </w:tcBorders>
            <w:noWrap/>
            <w:hideMark/>
          </w:tcPr>
          <w:p w14:paraId="2463E5BE"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Atazanavir</w:t>
            </w:r>
          </w:p>
        </w:tc>
        <w:tc>
          <w:tcPr>
            <w:tcW w:w="1219" w:type="dxa"/>
            <w:tcBorders>
              <w:top w:val="single" w:sz="4" w:space="0" w:color="auto"/>
            </w:tcBorders>
            <w:noWrap/>
            <w:hideMark/>
          </w:tcPr>
          <w:p w14:paraId="27716F8F"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4</w:t>
            </w:r>
          </w:p>
        </w:tc>
        <w:tc>
          <w:tcPr>
            <w:tcW w:w="1275" w:type="dxa"/>
            <w:tcBorders>
              <w:top w:val="single" w:sz="4" w:space="0" w:color="auto"/>
            </w:tcBorders>
            <w:noWrap/>
            <w:hideMark/>
          </w:tcPr>
          <w:p w14:paraId="45D18A01"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0.74</w:t>
            </w:r>
          </w:p>
        </w:tc>
        <w:tc>
          <w:tcPr>
            <w:tcW w:w="1560" w:type="dxa"/>
            <w:tcBorders>
              <w:top w:val="single" w:sz="4" w:space="0" w:color="auto"/>
            </w:tcBorders>
            <w:noWrap/>
            <w:hideMark/>
          </w:tcPr>
          <w:p w14:paraId="12A82607"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47.1</w:t>
            </w:r>
          </w:p>
        </w:tc>
        <w:tc>
          <w:tcPr>
            <w:tcW w:w="1116" w:type="dxa"/>
            <w:tcBorders>
              <w:top w:val="single" w:sz="4" w:space="0" w:color="auto"/>
            </w:tcBorders>
            <w:noWrap/>
            <w:hideMark/>
          </w:tcPr>
          <w:p w14:paraId="57C78FF7"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47.1</w:t>
            </w:r>
          </w:p>
        </w:tc>
        <w:tc>
          <w:tcPr>
            <w:tcW w:w="2286" w:type="dxa"/>
            <w:tcBorders>
              <w:top w:val="single" w:sz="4" w:space="0" w:color="auto"/>
            </w:tcBorders>
            <w:noWrap/>
            <w:hideMark/>
          </w:tcPr>
          <w:p w14:paraId="1DEAE421" w14:textId="289717C9"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q638h836u","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2]</w:t>
            </w:r>
            <w:r w:rsidRPr="00C03706">
              <w:rPr>
                <w:rFonts w:ascii="Times New Roman" w:hAnsi="Times New Roman" w:cs="Times New Roman"/>
                <w:sz w:val="20"/>
                <w:szCs w:val="20"/>
              </w:rPr>
              <w:fldChar w:fldCharType="end"/>
            </w:r>
          </w:p>
        </w:tc>
      </w:tr>
      <w:tr w:rsidR="000D6ADA" w:rsidRPr="00C03706" w14:paraId="662B697A" w14:textId="77777777" w:rsidTr="000D2161">
        <w:trPr>
          <w:trHeight w:val="316"/>
        </w:trPr>
        <w:tc>
          <w:tcPr>
            <w:tcW w:w="1475" w:type="dxa"/>
            <w:vMerge w:val="restart"/>
            <w:noWrap/>
            <w:hideMark/>
          </w:tcPr>
          <w:p w14:paraId="13E60EF9"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Efavirenz</w:t>
            </w:r>
          </w:p>
        </w:tc>
        <w:tc>
          <w:tcPr>
            <w:tcW w:w="1219" w:type="dxa"/>
            <w:noWrap/>
            <w:hideMark/>
          </w:tcPr>
          <w:p w14:paraId="7BD9235F"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0.78</w:t>
            </w:r>
          </w:p>
        </w:tc>
        <w:tc>
          <w:tcPr>
            <w:tcW w:w="1275" w:type="dxa"/>
            <w:hideMark/>
          </w:tcPr>
          <w:p w14:paraId="542EE733"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0.11</w:t>
            </w:r>
          </w:p>
        </w:tc>
        <w:tc>
          <w:tcPr>
            <w:tcW w:w="1560" w:type="dxa"/>
            <w:noWrap/>
            <w:hideMark/>
          </w:tcPr>
          <w:p w14:paraId="26687AC0"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85.9</w:t>
            </w:r>
          </w:p>
        </w:tc>
        <w:tc>
          <w:tcPr>
            <w:tcW w:w="1116" w:type="dxa"/>
            <w:vMerge w:val="restart"/>
            <w:noWrap/>
            <w:hideMark/>
          </w:tcPr>
          <w:p w14:paraId="1139EED2"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45.0</w:t>
            </w:r>
          </w:p>
        </w:tc>
        <w:tc>
          <w:tcPr>
            <w:tcW w:w="2286" w:type="dxa"/>
            <w:noWrap/>
            <w:hideMark/>
          </w:tcPr>
          <w:p w14:paraId="768BA44F" w14:textId="3B658C42"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k6eb04e0a","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6]</w:t>
            </w:r>
            <w:r w:rsidRPr="00C03706">
              <w:rPr>
                <w:rFonts w:ascii="Times New Roman" w:hAnsi="Times New Roman" w:cs="Times New Roman"/>
                <w:sz w:val="20"/>
                <w:szCs w:val="20"/>
              </w:rPr>
              <w:fldChar w:fldCharType="end"/>
            </w:r>
          </w:p>
        </w:tc>
      </w:tr>
      <w:tr w:rsidR="000D6ADA" w:rsidRPr="00C03706" w14:paraId="01D645B1" w14:textId="77777777" w:rsidTr="000D2161">
        <w:trPr>
          <w:trHeight w:val="316"/>
        </w:trPr>
        <w:tc>
          <w:tcPr>
            <w:tcW w:w="1475" w:type="dxa"/>
            <w:vMerge/>
            <w:hideMark/>
          </w:tcPr>
          <w:p w14:paraId="2A7A540C"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31F72B53"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0.46</w:t>
            </w:r>
          </w:p>
        </w:tc>
        <w:tc>
          <w:tcPr>
            <w:tcW w:w="1275" w:type="dxa"/>
            <w:hideMark/>
          </w:tcPr>
          <w:p w14:paraId="7245D642"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0.1</w:t>
            </w:r>
          </w:p>
        </w:tc>
        <w:tc>
          <w:tcPr>
            <w:tcW w:w="1560" w:type="dxa"/>
            <w:noWrap/>
            <w:hideMark/>
          </w:tcPr>
          <w:p w14:paraId="7C398A46"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78.3</w:t>
            </w:r>
          </w:p>
        </w:tc>
        <w:tc>
          <w:tcPr>
            <w:tcW w:w="1116" w:type="dxa"/>
            <w:vMerge/>
            <w:hideMark/>
          </w:tcPr>
          <w:p w14:paraId="467A99A3"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6864E5F1" w14:textId="0923B744"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5q1nma5gf","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6]</w:t>
            </w:r>
            <w:r w:rsidRPr="00C03706">
              <w:rPr>
                <w:rFonts w:ascii="Times New Roman" w:hAnsi="Times New Roman" w:cs="Times New Roman"/>
                <w:sz w:val="20"/>
                <w:szCs w:val="20"/>
              </w:rPr>
              <w:fldChar w:fldCharType="end"/>
            </w:r>
          </w:p>
        </w:tc>
      </w:tr>
      <w:tr w:rsidR="000D6ADA" w:rsidRPr="00C03706" w14:paraId="64CBBCD3" w14:textId="77777777" w:rsidTr="000D2161">
        <w:trPr>
          <w:trHeight w:val="316"/>
        </w:trPr>
        <w:tc>
          <w:tcPr>
            <w:tcW w:w="1475" w:type="dxa"/>
            <w:vMerge/>
            <w:hideMark/>
          </w:tcPr>
          <w:p w14:paraId="143C4370"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66F3D2A4"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02</w:t>
            </w:r>
          </w:p>
        </w:tc>
        <w:tc>
          <w:tcPr>
            <w:tcW w:w="1275" w:type="dxa"/>
            <w:hideMark/>
          </w:tcPr>
          <w:p w14:paraId="32E4BBD7"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0.11</w:t>
            </w:r>
          </w:p>
        </w:tc>
        <w:tc>
          <w:tcPr>
            <w:tcW w:w="1560" w:type="dxa"/>
            <w:noWrap/>
            <w:hideMark/>
          </w:tcPr>
          <w:p w14:paraId="0C06EDEB"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89.2</w:t>
            </w:r>
          </w:p>
        </w:tc>
        <w:tc>
          <w:tcPr>
            <w:tcW w:w="1116" w:type="dxa"/>
            <w:vMerge/>
            <w:hideMark/>
          </w:tcPr>
          <w:p w14:paraId="00E1F670"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77B7E4A6" w14:textId="56F1648E"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tirn3j6nq","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6]</w:t>
            </w:r>
            <w:r w:rsidRPr="00C03706">
              <w:rPr>
                <w:rFonts w:ascii="Times New Roman" w:hAnsi="Times New Roman" w:cs="Times New Roman"/>
                <w:sz w:val="20"/>
                <w:szCs w:val="20"/>
              </w:rPr>
              <w:fldChar w:fldCharType="end"/>
            </w:r>
          </w:p>
        </w:tc>
      </w:tr>
      <w:tr w:rsidR="000D6ADA" w:rsidRPr="00C03706" w14:paraId="31E35B0F" w14:textId="77777777" w:rsidTr="000D2161">
        <w:trPr>
          <w:trHeight w:val="316"/>
        </w:trPr>
        <w:tc>
          <w:tcPr>
            <w:tcW w:w="1475" w:type="dxa"/>
            <w:vMerge/>
            <w:hideMark/>
          </w:tcPr>
          <w:p w14:paraId="7717CE14"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6749D6E4"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34</w:t>
            </w:r>
          </w:p>
        </w:tc>
        <w:tc>
          <w:tcPr>
            <w:tcW w:w="1275" w:type="dxa"/>
            <w:hideMark/>
          </w:tcPr>
          <w:p w14:paraId="16C5CBF6"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20</w:t>
            </w:r>
          </w:p>
        </w:tc>
        <w:tc>
          <w:tcPr>
            <w:tcW w:w="1560" w:type="dxa"/>
            <w:noWrap/>
            <w:hideMark/>
          </w:tcPr>
          <w:p w14:paraId="3D2E5BC2"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41.2</w:t>
            </w:r>
          </w:p>
        </w:tc>
        <w:tc>
          <w:tcPr>
            <w:tcW w:w="1116" w:type="dxa"/>
            <w:vMerge/>
            <w:hideMark/>
          </w:tcPr>
          <w:p w14:paraId="3682EE94"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58077A15" w14:textId="48B2B0B1"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4agal8763","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2]</w:t>
            </w:r>
            <w:r w:rsidRPr="00C03706">
              <w:rPr>
                <w:rFonts w:ascii="Times New Roman" w:hAnsi="Times New Roman" w:cs="Times New Roman"/>
                <w:sz w:val="20"/>
                <w:szCs w:val="20"/>
              </w:rPr>
              <w:fldChar w:fldCharType="end"/>
            </w:r>
          </w:p>
        </w:tc>
      </w:tr>
      <w:tr w:rsidR="000D6ADA" w:rsidRPr="00C03706" w14:paraId="1A3131EE" w14:textId="77777777" w:rsidTr="000D2161">
        <w:trPr>
          <w:trHeight w:val="316"/>
        </w:trPr>
        <w:tc>
          <w:tcPr>
            <w:tcW w:w="1475" w:type="dxa"/>
            <w:vMerge/>
            <w:hideMark/>
          </w:tcPr>
          <w:p w14:paraId="7A2929B5"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18320E1A"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34</w:t>
            </w:r>
          </w:p>
        </w:tc>
        <w:tc>
          <w:tcPr>
            <w:tcW w:w="1275" w:type="dxa"/>
            <w:hideMark/>
          </w:tcPr>
          <w:p w14:paraId="5353ACF9"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33</w:t>
            </w:r>
          </w:p>
        </w:tc>
        <w:tc>
          <w:tcPr>
            <w:tcW w:w="1560" w:type="dxa"/>
            <w:noWrap/>
            <w:hideMark/>
          </w:tcPr>
          <w:p w14:paraId="4C1FA8C5"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2.9</w:t>
            </w:r>
          </w:p>
        </w:tc>
        <w:tc>
          <w:tcPr>
            <w:tcW w:w="1116" w:type="dxa"/>
            <w:vMerge/>
            <w:hideMark/>
          </w:tcPr>
          <w:p w14:paraId="759A5F03"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3E3BE0F0" w14:textId="2FF9AF29"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5frpa3kmo","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2]</w:t>
            </w:r>
            <w:r w:rsidRPr="00C03706">
              <w:rPr>
                <w:rFonts w:ascii="Times New Roman" w:hAnsi="Times New Roman" w:cs="Times New Roman"/>
                <w:sz w:val="20"/>
                <w:szCs w:val="20"/>
              </w:rPr>
              <w:fldChar w:fldCharType="end"/>
            </w:r>
          </w:p>
        </w:tc>
      </w:tr>
      <w:tr w:rsidR="000D6ADA" w:rsidRPr="00C03706" w14:paraId="5BF74E6D" w14:textId="77777777" w:rsidTr="000D2161">
        <w:trPr>
          <w:trHeight w:val="316"/>
        </w:trPr>
        <w:tc>
          <w:tcPr>
            <w:tcW w:w="1475" w:type="dxa"/>
            <w:vMerge/>
            <w:hideMark/>
          </w:tcPr>
          <w:p w14:paraId="6C5529A9"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1A2C2D0F"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24</w:t>
            </w:r>
          </w:p>
        </w:tc>
        <w:tc>
          <w:tcPr>
            <w:tcW w:w="1275" w:type="dxa"/>
            <w:hideMark/>
          </w:tcPr>
          <w:p w14:paraId="2BC96B3F"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33</w:t>
            </w:r>
          </w:p>
        </w:tc>
        <w:tc>
          <w:tcPr>
            <w:tcW w:w="1560" w:type="dxa"/>
            <w:noWrap/>
            <w:hideMark/>
          </w:tcPr>
          <w:p w14:paraId="69241EB6"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37.5</w:t>
            </w:r>
          </w:p>
        </w:tc>
        <w:tc>
          <w:tcPr>
            <w:tcW w:w="1116" w:type="dxa"/>
            <w:vMerge/>
            <w:hideMark/>
          </w:tcPr>
          <w:p w14:paraId="29BB0941"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075ED3FD" w14:textId="5BC49EAA"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7sfor0kbf","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2]</w:t>
            </w:r>
            <w:r w:rsidRPr="00C03706">
              <w:rPr>
                <w:rFonts w:ascii="Times New Roman" w:hAnsi="Times New Roman" w:cs="Times New Roman"/>
                <w:sz w:val="20"/>
                <w:szCs w:val="20"/>
              </w:rPr>
              <w:fldChar w:fldCharType="end"/>
            </w:r>
          </w:p>
        </w:tc>
      </w:tr>
      <w:tr w:rsidR="000D6ADA" w:rsidRPr="00C03706" w14:paraId="0A07DA3A" w14:textId="77777777" w:rsidTr="000D2161">
        <w:trPr>
          <w:trHeight w:val="316"/>
        </w:trPr>
        <w:tc>
          <w:tcPr>
            <w:tcW w:w="1475" w:type="dxa"/>
            <w:vMerge/>
            <w:hideMark/>
          </w:tcPr>
          <w:p w14:paraId="39888A4F"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462EC2F4"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37</w:t>
            </w:r>
          </w:p>
        </w:tc>
        <w:tc>
          <w:tcPr>
            <w:tcW w:w="1275" w:type="dxa"/>
            <w:hideMark/>
          </w:tcPr>
          <w:p w14:paraId="0AF9E4B5"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3.63</w:t>
            </w:r>
          </w:p>
        </w:tc>
        <w:tc>
          <w:tcPr>
            <w:tcW w:w="1560" w:type="dxa"/>
            <w:noWrap/>
            <w:hideMark/>
          </w:tcPr>
          <w:p w14:paraId="2FC7B3F8"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65.0</w:t>
            </w:r>
          </w:p>
        </w:tc>
        <w:tc>
          <w:tcPr>
            <w:tcW w:w="1116" w:type="dxa"/>
            <w:vMerge/>
            <w:hideMark/>
          </w:tcPr>
          <w:p w14:paraId="1B4FFE1F"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66D4BA9C" w14:textId="192B79B7"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tr4qi9ag1","properties":{"formattedCitation":"[8]","plainCitation":"[8]","noteIndex":0},"citationItems":[{"id":"bvZVep35/YdUCHSfE","uris":["http://zotero.org/users/8372031/items/WLE6LS8D"],"itemData":{"id":34,"type":"article-journal","abstract":"This work describes a simple and sensitive method for the simultaneous isolation, enrichment, identification and quantitation of selected antiretroviral drugs; emtricitabine, tenofovir disoproxil and efavirenz in aqueous samples and plants. The analytical method was based on microwave extraction and hollow fibre liquid phase microextraction technique coupled with ultra-high pressure liquid chromatography-high resolution mass spectrometry. A multivariate approach via a half-fractional factorial design was used focusing on six factors; donor phase pH, acceptor phase HCl concentration, extraction time, stirring rate, supported liquid membrane carrier composition and salt content. The optimal enrichment factors for emtricitabine, tenofovir disoproxil and efavirenz from aqueous phase were 78, 111 and 24, respectively. The analytical method yielded recoveries in the range of 86 to 111%, and quantitation limits for emtricitabine, tenofovir disoproxil and efavirenz in wastewater were 0.033, 0.10 and 0.53 μg L−1, respectively. The drugs were detected in most samples with concentrations up to 37.6 μg L−1 recorded for efavirenz in wastewater effluent. Roots of the water hyacinth plant had higher concentrations of the investigated drugs ranging from 7.4 to 29.6 μg kg−1. Overall, hollow fibre liquid phase microextraction proved to be an ideal tool for isolating and preconcentrating the selected antiretroviral drugs from environmental samples.","container-title":"Journal of Hazardous Materials","DOI":"10.1016/j.jhazmat.2019.121067","ISSN":"03043894","journalAbbreviation":"Journal of Hazardous Materials","language":"en","page":"121067","source":"DOI.org (Crossref)","title":"Determination of selected antiretroviral drugs in wastewater, surface water and aquatic plants using hollow fibre liquid phase microextraction and liquid chromatography - tandem mass spectrometry","volume":"382","author":[{"family":"Mlunguza","given":"Nomchenge Yamkelani"},{"family":"Ncube","given":"Somandla"},{"family":"Mahlambi","given":"Precious Nokwethemba"},{"family":"Chimuka","given":"Luke"},{"family":"Madikizela","given":"Lawrence Mzukisi"}],"issued":{"date-parts":[["2020",1]]}}}],"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8]</w:t>
            </w:r>
            <w:r w:rsidRPr="00C03706">
              <w:rPr>
                <w:rFonts w:ascii="Times New Roman" w:hAnsi="Times New Roman" w:cs="Times New Roman"/>
                <w:sz w:val="20"/>
                <w:szCs w:val="20"/>
              </w:rPr>
              <w:fldChar w:fldCharType="end"/>
            </w:r>
          </w:p>
        </w:tc>
      </w:tr>
      <w:tr w:rsidR="000D6ADA" w:rsidRPr="00C03706" w14:paraId="7CB14E47" w14:textId="77777777" w:rsidTr="000D2161">
        <w:trPr>
          <w:trHeight w:val="316"/>
        </w:trPr>
        <w:tc>
          <w:tcPr>
            <w:tcW w:w="1475" w:type="dxa"/>
            <w:vMerge/>
            <w:hideMark/>
          </w:tcPr>
          <w:p w14:paraId="6A4B9798"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710388B8"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26.3</w:t>
            </w:r>
          </w:p>
        </w:tc>
        <w:tc>
          <w:tcPr>
            <w:tcW w:w="1275" w:type="dxa"/>
            <w:hideMark/>
          </w:tcPr>
          <w:p w14:paraId="2FA0E744"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37.3</w:t>
            </w:r>
          </w:p>
        </w:tc>
        <w:tc>
          <w:tcPr>
            <w:tcW w:w="1560" w:type="dxa"/>
            <w:noWrap/>
            <w:hideMark/>
          </w:tcPr>
          <w:p w14:paraId="4AD4EF3F"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41.8</w:t>
            </w:r>
          </w:p>
        </w:tc>
        <w:tc>
          <w:tcPr>
            <w:tcW w:w="1116" w:type="dxa"/>
            <w:vMerge/>
            <w:hideMark/>
          </w:tcPr>
          <w:p w14:paraId="65EB3208"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0AEB3733" w14:textId="72CB52CC"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cgcdljsus","properties":{"formattedCitation":"[8]","plainCitation":"[8]","noteIndex":0},"citationItems":[{"id":"bvZVep35/YdUCHSfE","uris":["http://zotero.org/users/8372031/items/WLE6LS8D"],"itemData":{"id":34,"type":"article-journal","abstract":"This work describes a simple and sensitive method for the simultaneous isolation, enrichment, identification and quantitation of selected antiretroviral drugs; emtricitabine, tenofovir disoproxil and efavirenz in aqueous samples and plants. The analytical method was based on microwave extraction and hollow fibre liquid phase microextraction technique coupled with ultra-high pressure liquid chromatography-high resolution mass spectrometry. A multivariate approach via a half-fractional factorial design was used focusing on six factors; donor phase pH, acceptor phase HCl concentration, extraction time, stirring rate, supported liquid membrane carrier composition and salt content. The optimal enrichment factors for emtricitabine, tenofovir disoproxil and efavirenz from aqueous phase were 78, 111 and 24, respectively. The analytical method yielded recoveries in the range of 86 to 111%, and quantitation limits for emtricitabine, tenofovir disoproxil and efavirenz in wastewater were 0.033, 0.10 and 0.53 μg L−1, respectively. The drugs were detected in most samples with concentrations up to 37.6 μg L−1 recorded for efavirenz in wastewater effluent. Roots of the water hyacinth plant had higher concentrations of the investigated drugs ranging from 7.4 to 29.6 μg kg−1. Overall, hollow fibre liquid phase microextraction proved to be an ideal tool for isolating and preconcentrating the selected antiretroviral drugs from environmental samples.","container-title":"Journal of Hazardous Materials","DOI":"10.1016/j.jhazmat.2019.121067","ISSN":"03043894","journalAbbreviation":"Journal of Hazardous Materials","language":"en","page":"121067","source":"DOI.org (Crossref)","title":"Determination of selected antiretroviral drugs in wastewater, surface water and aquatic plants using hollow fibre liquid phase microextraction and liquid chromatography - tandem mass spectrometry","volume":"382","author":[{"family":"Mlunguza","given":"Nomchenge Yamkelani"},{"family":"Ncube","given":"Somandla"},{"family":"Mahlambi","given":"Precious Nokwethemba"},{"family":"Chimuka","given":"Luke"},{"family":"Madikizela","given":"Lawrence Mzukisi"}],"issued":{"date-parts":[["2020",1]]}}}],"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8]</w:t>
            </w:r>
            <w:r w:rsidRPr="00C03706">
              <w:rPr>
                <w:rFonts w:ascii="Times New Roman" w:hAnsi="Times New Roman" w:cs="Times New Roman"/>
                <w:sz w:val="20"/>
                <w:szCs w:val="20"/>
              </w:rPr>
              <w:fldChar w:fldCharType="end"/>
            </w:r>
          </w:p>
        </w:tc>
      </w:tr>
      <w:tr w:rsidR="000D6ADA" w:rsidRPr="00C03706" w14:paraId="3B030A89" w14:textId="77777777" w:rsidTr="000D2161">
        <w:trPr>
          <w:trHeight w:val="316"/>
        </w:trPr>
        <w:tc>
          <w:tcPr>
            <w:tcW w:w="1475" w:type="dxa"/>
            <w:vMerge/>
            <w:hideMark/>
          </w:tcPr>
          <w:p w14:paraId="3915072F"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76C1669E"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67</w:t>
            </w:r>
          </w:p>
        </w:tc>
        <w:tc>
          <w:tcPr>
            <w:tcW w:w="1275" w:type="dxa"/>
            <w:hideMark/>
          </w:tcPr>
          <w:p w14:paraId="748AC5B7"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3.27</w:t>
            </w:r>
          </w:p>
        </w:tc>
        <w:tc>
          <w:tcPr>
            <w:tcW w:w="1560" w:type="dxa"/>
            <w:noWrap/>
            <w:hideMark/>
          </w:tcPr>
          <w:p w14:paraId="0ACFE350"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95.8</w:t>
            </w:r>
          </w:p>
        </w:tc>
        <w:tc>
          <w:tcPr>
            <w:tcW w:w="1116" w:type="dxa"/>
            <w:vMerge/>
            <w:hideMark/>
          </w:tcPr>
          <w:p w14:paraId="645021D8"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712F34A1" w14:textId="3B7FD4D6"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7si67c74c","properties":{"formattedCitation":"[8]","plainCitation":"[8]","noteIndex":0},"citationItems":[{"id":"bvZVep35/YdUCHSfE","uris":["http://zotero.org/users/8372031/items/WLE6LS8D"],"itemData":{"id":34,"type":"article-journal","abstract":"This work describes a simple and sensitive method for the simultaneous isolation, enrichment, identification and quantitation of selected antiretroviral drugs; emtricitabine, tenofovir disoproxil and efavirenz in aqueous samples and plants. The analytical method was based on microwave extraction and hollow fibre liquid phase microextraction technique coupled with ultra-high pressure liquid chromatography-high resolution mass spectrometry. A multivariate approach via a half-fractional factorial design was used focusing on six factors; donor phase pH, acceptor phase HCl concentration, extraction time, stirring rate, supported liquid membrane carrier composition and salt content. The optimal enrichment factors for emtricitabine, tenofovir disoproxil and efavirenz from aqueous phase were 78, 111 and 24, respectively. The analytical method yielded recoveries in the range of 86 to 111%, and quantitation limits for emtricitabine, tenofovir disoproxil and efavirenz in wastewater were 0.033, 0.10 and 0.53 μg L−1, respectively. The drugs were detected in most samples with concentrations up to 37.6 μg L−1 recorded for efavirenz in wastewater effluent. Roots of the water hyacinth plant had higher concentrations of the investigated drugs ranging from 7.4 to 29.6 μg kg−1. Overall, hollow fibre liquid phase microextraction proved to be an ideal tool for isolating and preconcentrating the selected antiretroviral drugs from environmental samples.","container-title":"Journal of Hazardous Materials","DOI":"10.1016/j.jhazmat.2019.121067","ISSN":"03043894","journalAbbreviation":"Journal of Hazardous Materials","language":"en","page":"121067","source":"DOI.org (Crossref)","title":"Determination of selected antiretroviral drugs in wastewater, surface water and aquatic plants using hollow fibre liquid phase microextraction and liquid chromatography - tandem mass spectrometry","volume":"382","author":[{"family":"Mlunguza","given":"Nomchenge Yamkelani"},{"family":"Ncube","given":"Somandla"},{"family":"Mahlambi","given":"Precious Nokwethemba"},{"family":"Chimuka","given":"Luke"},{"family":"Madikizela","given":"Lawrence Mzukisi"}],"issued":{"date-parts":[["2020",1]]}}}],"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8]</w:t>
            </w:r>
            <w:r w:rsidRPr="00C03706">
              <w:rPr>
                <w:rFonts w:ascii="Times New Roman" w:hAnsi="Times New Roman" w:cs="Times New Roman"/>
                <w:sz w:val="20"/>
                <w:szCs w:val="20"/>
              </w:rPr>
              <w:fldChar w:fldCharType="end"/>
            </w:r>
          </w:p>
        </w:tc>
      </w:tr>
      <w:tr w:rsidR="000D6ADA" w:rsidRPr="00C03706" w14:paraId="1C905954" w14:textId="77777777" w:rsidTr="000D2161">
        <w:trPr>
          <w:trHeight w:val="316"/>
        </w:trPr>
        <w:tc>
          <w:tcPr>
            <w:tcW w:w="1475" w:type="dxa"/>
            <w:vMerge/>
            <w:hideMark/>
          </w:tcPr>
          <w:p w14:paraId="7EB801F5"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74300C30"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2.22</w:t>
            </w:r>
          </w:p>
        </w:tc>
        <w:tc>
          <w:tcPr>
            <w:tcW w:w="1275" w:type="dxa"/>
            <w:hideMark/>
          </w:tcPr>
          <w:p w14:paraId="725074C3"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3.64</w:t>
            </w:r>
          </w:p>
        </w:tc>
        <w:tc>
          <w:tcPr>
            <w:tcW w:w="1560" w:type="dxa"/>
            <w:noWrap/>
            <w:hideMark/>
          </w:tcPr>
          <w:p w14:paraId="139C4944"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64.0</w:t>
            </w:r>
          </w:p>
        </w:tc>
        <w:tc>
          <w:tcPr>
            <w:tcW w:w="1116" w:type="dxa"/>
            <w:vMerge/>
            <w:hideMark/>
          </w:tcPr>
          <w:p w14:paraId="6DB362E2"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15E56640" w14:textId="13B95164"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5md3kkp83","properties":{"formattedCitation":"[8]","plainCitation":"[8]","noteIndex":0},"citationItems":[{"id":"bvZVep35/YdUCHSfE","uris":["http://zotero.org/users/8372031/items/WLE6LS8D"],"itemData":{"id":34,"type":"article-journal","abstract":"This work describes a simple and sensitive method for the simultaneous isolation, enrichment, identification and quantitation of selected antiretroviral drugs; emtricitabine, tenofovir disoproxil and efavirenz in aqueous samples and plants. The analytical method was based on microwave extraction and hollow fibre liquid phase microextraction technique coupled with ultra-high pressure liquid chromatography-high resolution mass spectrometry. A multivariate approach via a half-fractional factorial design was used focusing on six factors; donor phase pH, acceptor phase HCl concentration, extraction time, stirring rate, supported liquid membrane carrier composition and salt content. The optimal enrichment factors for emtricitabine, tenofovir disoproxil and efavirenz from aqueous phase were 78, 111 and 24, respectively. The analytical method yielded recoveries in the range of 86 to 111%, and quantitation limits for emtricitabine, tenofovir disoproxil and efavirenz in wastewater were 0.033, 0.10 and 0.53 μg L−1, respectively. The drugs were detected in most samples with concentrations up to 37.6 μg L−1 recorded for efavirenz in wastewater effluent. Roots of the water hyacinth plant had higher concentrations of the investigated drugs ranging from 7.4 to 29.6 μg kg−1. Overall, hollow fibre liquid phase microextraction proved to be an ideal tool for isolating and preconcentrating the selected antiretroviral drugs from environmental samples.","container-title":"Journal of Hazardous Materials","DOI":"10.1016/j.jhazmat.2019.121067","ISSN":"03043894","journalAbbreviation":"Journal of Hazardous Materials","language":"en","page":"121067","source":"DOI.org (Crossref)","title":"Determination of selected antiretroviral drugs in wastewater, surface water and aquatic plants using hollow fibre liquid phase microextraction and liquid chromatography - tandem mass spectrometry","volume":"382","author":[{"family":"Mlunguza","given":"Nomchenge Yamkelani"},{"family":"Ncube","given":"Somandla"},{"family":"Mahlambi","given":"Precious Nokwethemba"},{"family":"Chimuka","given":"Luke"},{"family":"Madikizela","given":"Lawrence Mzukisi"}],"issued":{"date-parts":[["2020",1]]}}}],"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8]</w:t>
            </w:r>
            <w:r w:rsidRPr="00C03706">
              <w:rPr>
                <w:rFonts w:ascii="Times New Roman" w:hAnsi="Times New Roman" w:cs="Times New Roman"/>
                <w:sz w:val="20"/>
                <w:szCs w:val="20"/>
              </w:rPr>
              <w:fldChar w:fldCharType="end"/>
            </w:r>
          </w:p>
        </w:tc>
      </w:tr>
      <w:tr w:rsidR="000D6ADA" w:rsidRPr="00C03706" w14:paraId="3CA6420D" w14:textId="77777777" w:rsidTr="000D2161">
        <w:trPr>
          <w:trHeight w:val="316"/>
        </w:trPr>
        <w:tc>
          <w:tcPr>
            <w:tcW w:w="1475" w:type="dxa"/>
            <w:vMerge/>
            <w:hideMark/>
          </w:tcPr>
          <w:p w14:paraId="68BFA835"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1BA4D80A"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7.4</w:t>
            </w:r>
          </w:p>
        </w:tc>
        <w:tc>
          <w:tcPr>
            <w:tcW w:w="1275" w:type="dxa"/>
            <w:hideMark/>
          </w:tcPr>
          <w:p w14:paraId="1E00C8DC"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7.1</w:t>
            </w:r>
          </w:p>
        </w:tc>
        <w:tc>
          <w:tcPr>
            <w:tcW w:w="1560" w:type="dxa"/>
            <w:noWrap/>
            <w:hideMark/>
          </w:tcPr>
          <w:p w14:paraId="1F264F81"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59.2</w:t>
            </w:r>
          </w:p>
        </w:tc>
        <w:tc>
          <w:tcPr>
            <w:tcW w:w="1116" w:type="dxa"/>
            <w:vMerge/>
            <w:hideMark/>
          </w:tcPr>
          <w:p w14:paraId="1BC4C874"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674AD3A5" w14:textId="6BCCAEE5"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m3h1prk3","properties":{"formattedCitation":"[9]","plainCitation":"[9]","noteIndex":0},"citationItems":[{"id":"bvZVep35/K2G6my08","uris":["http://zotero.org/users/8372031/items/FFTD62LF"],"itemData":{"id":1524,"type":"article-journal","abstract":"Increasing amounts of Pharmaceutical Personal Care Products (PPCPs) have been detected in the water cycle in recent years. Of all the PPCPs, very little information regarding the determination of Antiretroviral Drugs (ARVDs) is available. The aim of this study was to monitor the concentrations of two ARVDs, nevirapine and efavirenz in influent and effluent points at a Wastewater Treatment Works in Gauteng, South Africa. Treated wastewater, before and after chlorination, was also examined to determine if the target ARVDs were removed by chlorination. The target ARVDs were extracted from wastewater using Solid Phase Extraction (SPE) and the extracts were subsequently analysed using Gas Chromatography-Time of Flight Mass Spectrometry (GC-TOFMS).The method (extraction plus instrumental) was validated to determine limits of detection and quantification; accuracy; precision and uncertainties (at 40 ng/L) and all were found to be well within requirements for part per trillion analyses. The robustness of the method was also determined by analysing 10 quality control replicates on three non-consecutive days and found to be fit for purpose. The concentrations of nevirapine and efavirenz in wastewater influent were found to be as high as 2100 and 17400 ng/L respectively. As much as 50% of the ARVDs were removed by the wastewater treatment plant and resulted in treated effluent concentrations of nevirapine and efavirenz as high as 350 and 7100 ng/L respectively. Chlorination was not found to affect the ARVDs significantly. The findings from two other investigations, one in Germany and the other from South Africa, that have investigated ARVDsin surface water and wastewater are compared with those of this study.","container-title":"Journal of Chromatography &amp; Separation Techniques","DOI":"10.4172/2157-7064.1000272","journalAbbreviation":"Journal of Chromatography &amp; Separation Techniques","source":"ResearchGate","title":"Quantification of Selected Antiretroviral Drugs in a Wastewater Treatment Works in South Africa Using GC-TOFMS","volume":"06","author":[{"family":"Schoeman","given":"C"},{"family":"Mashiane","given":"M"},{"family":"Dlamini","given":"M"},{"family":"Okonkwo","given":"O.J."}],"issued":{"date-parts":[["2015",1,1]]}}}],"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9]</w:t>
            </w:r>
            <w:r w:rsidRPr="00C03706">
              <w:rPr>
                <w:rFonts w:ascii="Times New Roman" w:hAnsi="Times New Roman" w:cs="Times New Roman"/>
                <w:sz w:val="20"/>
                <w:szCs w:val="20"/>
              </w:rPr>
              <w:fldChar w:fldCharType="end"/>
            </w:r>
          </w:p>
        </w:tc>
      </w:tr>
      <w:tr w:rsidR="000D6ADA" w:rsidRPr="00C03706" w14:paraId="7CA73D5A" w14:textId="77777777" w:rsidTr="000D2161">
        <w:trPr>
          <w:trHeight w:val="316"/>
        </w:trPr>
        <w:tc>
          <w:tcPr>
            <w:tcW w:w="1475" w:type="dxa"/>
            <w:vMerge/>
            <w:hideMark/>
          </w:tcPr>
          <w:p w14:paraId="5140AFC8"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39A47B4D"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5.4</w:t>
            </w:r>
          </w:p>
        </w:tc>
        <w:tc>
          <w:tcPr>
            <w:tcW w:w="1275" w:type="dxa"/>
            <w:hideMark/>
          </w:tcPr>
          <w:p w14:paraId="761B052C"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93</w:t>
            </w:r>
          </w:p>
        </w:tc>
        <w:tc>
          <w:tcPr>
            <w:tcW w:w="1560" w:type="dxa"/>
            <w:noWrap/>
            <w:hideMark/>
          </w:tcPr>
          <w:p w14:paraId="05A25EC7"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87.5</w:t>
            </w:r>
          </w:p>
        </w:tc>
        <w:tc>
          <w:tcPr>
            <w:tcW w:w="1116" w:type="dxa"/>
            <w:vMerge/>
            <w:hideMark/>
          </w:tcPr>
          <w:p w14:paraId="411A9A16"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349614C3" w14:textId="2E1F798C"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l1nbgunpr","properties":{"formattedCitation":"[10]","plainCitation":"[10]","noteIndex":0},"citationItems":[{"id":"bvZVep35/NRy8Rf3y","uris":["http://zotero.org/users/8372031/items/ZZEINR4V"],"itemData":{"id":35,"type":"article-journal","abstract":"The widespread implementation of antiretroviral therapy medication has made antiretroviral drugs (ARVDs) a signiﬁcant pharmaceutical class in regions of high HIV infection rates. However, relatively little is known regarding the environmental occurrence of these emerging contaminants, and this is especially true for their metabolites. In this work, we report analytical methods to study the simultaneous occurrence of a range of common ARVDs and some of their known metabolites in surface water and wastewater. A novel direct injection liquid chromatography-tandem mass spectrometry (LC-MS/MS) method is reported for the analysis of ARVDs of different therapeutic classes and their selected metabolites in wastewater samples. In addition, a solid phase extraction (SPE) procedure was developed for pre-concentration of ARVs and metabolites from surface water samples. The respective methods proved suitable for the quantitative analysis of six parent ARVDs from three ARV classes, as well as three metabolites. Method validation showed average recoveries of 86% for the direct injection method, and 64% for the SPE method. With the exception of Zidovudine and the metabolites of Zidovudine and Ritonavir, all target ARVDs were detected in wastewater samples from two wastewater treatment plants in the Western Cape, South Africa. Higher concentrations were generally measured in inﬂuent compared to efﬂuent samples, in the dry compared to the wet season as well as in chlorinated compared to uvirradiated efﬂuents. This study contributes for the ﬁrst time quantitative data on the environmental occurrence of the known metabolites of Nevirapine (12-hydroxy-Nevirapine) and Efavirenz (8,14dihydroxy-Efavirenz).","container-title":"Chemosphere","DOI":"10.1016/j.chemosphere.2018.12.205","ISSN":"00456535","journalAbbreviation":"Chemosphere","language":"en","page":"983-992","source":"DOI.org (Crossref)","title":"Simultaneous quantification of commonly prescribed antiretroviral drugs and their selected metabolites in aqueous environmental samples by direct injection and solid phase extraction liquid chromatography - tandem mass spectrometry","volume":"220","author":[{"family":"Mosekiemang","given":"Tlou T."},{"family":"Stander","given":"Maria A."},{"family":"Villiers","given":"André","non-dropping-particle":"de"}],"issued":{"date-parts":[["2019",4]]}}}],"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10]</w:t>
            </w:r>
            <w:r w:rsidRPr="00C03706">
              <w:rPr>
                <w:rFonts w:ascii="Times New Roman" w:hAnsi="Times New Roman" w:cs="Times New Roman"/>
                <w:sz w:val="20"/>
                <w:szCs w:val="20"/>
              </w:rPr>
              <w:fldChar w:fldCharType="end"/>
            </w:r>
          </w:p>
        </w:tc>
      </w:tr>
      <w:tr w:rsidR="000D6ADA" w:rsidRPr="00C03706" w14:paraId="51B7ABAB" w14:textId="77777777" w:rsidTr="000D2161">
        <w:trPr>
          <w:trHeight w:val="316"/>
        </w:trPr>
        <w:tc>
          <w:tcPr>
            <w:tcW w:w="1475" w:type="dxa"/>
            <w:vMerge w:val="restart"/>
            <w:noWrap/>
            <w:hideMark/>
          </w:tcPr>
          <w:p w14:paraId="36E98E99"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Lamivudine</w:t>
            </w:r>
          </w:p>
        </w:tc>
        <w:tc>
          <w:tcPr>
            <w:tcW w:w="1219" w:type="dxa"/>
            <w:noWrap/>
            <w:hideMark/>
          </w:tcPr>
          <w:p w14:paraId="39104273"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2.2</w:t>
            </w:r>
          </w:p>
        </w:tc>
        <w:tc>
          <w:tcPr>
            <w:tcW w:w="1275" w:type="dxa"/>
            <w:noWrap/>
            <w:hideMark/>
          </w:tcPr>
          <w:p w14:paraId="3FD1F877"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0.13</w:t>
            </w:r>
          </w:p>
        </w:tc>
        <w:tc>
          <w:tcPr>
            <w:tcW w:w="1560" w:type="dxa"/>
            <w:noWrap/>
            <w:hideMark/>
          </w:tcPr>
          <w:p w14:paraId="7535BA07"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94.1</w:t>
            </w:r>
          </w:p>
        </w:tc>
        <w:tc>
          <w:tcPr>
            <w:tcW w:w="1116" w:type="dxa"/>
            <w:vMerge w:val="restart"/>
            <w:noWrap/>
            <w:hideMark/>
          </w:tcPr>
          <w:p w14:paraId="292EA5B7"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53.8</w:t>
            </w:r>
          </w:p>
        </w:tc>
        <w:tc>
          <w:tcPr>
            <w:tcW w:w="2286" w:type="dxa"/>
            <w:noWrap/>
            <w:hideMark/>
          </w:tcPr>
          <w:p w14:paraId="7D982B07" w14:textId="1DAF603F"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idoap0el0","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2]</w:t>
            </w:r>
            <w:r w:rsidRPr="00C03706">
              <w:rPr>
                <w:rFonts w:ascii="Times New Roman" w:hAnsi="Times New Roman" w:cs="Times New Roman"/>
                <w:sz w:val="20"/>
                <w:szCs w:val="20"/>
              </w:rPr>
              <w:fldChar w:fldCharType="end"/>
            </w:r>
          </w:p>
        </w:tc>
      </w:tr>
      <w:tr w:rsidR="000D6ADA" w:rsidRPr="00C03706" w14:paraId="5D9DE854" w14:textId="77777777" w:rsidTr="000D2161">
        <w:trPr>
          <w:trHeight w:val="316"/>
        </w:trPr>
        <w:tc>
          <w:tcPr>
            <w:tcW w:w="1475" w:type="dxa"/>
            <w:vMerge/>
            <w:hideMark/>
          </w:tcPr>
          <w:p w14:paraId="0E41B057"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0916BEB1"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30.3</w:t>
            </w:r>
          </w:p>
        </w:tc>
        <w:tc>
          <w:tcPr>
            <w:tcW w:w="1275" w:type="dxa"/>
            <w:noWrap/>
            <w:hideMark/>
          </w:tcPr>
          <w:p w14:paraId="489E51E9"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9.9</w:t>
            </w:r>
          </w:p>
        </w:tc>
        <w:tc>
          <w:tcPr>
            <w:tcW w:w="1560" w:type="dxa"/>
            <w:noWrap/>
            <w:hideMark/>
          </w:tcPr>
          <w:p w14:paraId="7CB927AA"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34.3</w:t>
            </w:r>
          </w:p>
        </w:tc>
        <w:tc>
          <w:tcPr>
            <w:tcW w:w="1116" w:type="dxa"/>
            <w:vMerge/>
            <w:hideMark/>
          </w:tcPr>
          <w:p w14:paraId="6633A4A9"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6640C3A1" w14:textId="7C8219E6"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4g01toomd","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6]</w:t>
            </w:r>
            <w:r w:rsidRPr="00C03706">
              <w:rPr>
                <w:rFonts w:ascii="Times New Roman" w:hAnsi="Times New Roman" w:cs="Times New Roman"/>
                <w:sz w:val="20"/>
                <w:szCs w:val="20"/>
              </w:rPr>
              <w:fldChar w:fldCharType="end"/>
            </w:r>
          </w:p>
        </w:tc>
      </w:tr>
      <w:tr w:rsidR="000D6ADA" w:rsidRPr="00C03706" w14:paraId="5D47A4B0" w14:textId="77777777" w:rsidTr="000D2161">
        <w:trPr>
          <w:trHeight w:val="316"/>
        </w:trPr>
        <w:tc>
          <w:tcPr>
            <w:tcW w:w="1475" w:type="dxa"/>
            <w:vMerge/>
            <w:hideMark/>
          </w:tcPr>
          <w:p w14:paraId="0DE6CD7D"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6A65E842"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60.68</w:t>
            </w:r>
          </w:p>
        </w:tc>
        <w:tc>
          <w:tcPr>
            <w:tcW w:w="1275" w:type="dxa"/>
            <w:noWrap/>
            <w:hideMark/>
          </w:tcPr>
          <w:p w14:paraId="628C207D"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31.07</w:t>
            </w:r>
          </w:p>
        </w:tc>
        <w:tc>
          <w:tcPr>
            <w:tcW w:w="1560" w:type="dxa"/>
            <w:noWrap/>
            <w:hideMark/>
          </w:tcPr>
          <w:p w14:paraId="34C7468F"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48.8</w:t>
            </w:r>
          </w:p>
        </w:tc>
        <w:tc>
          <w:tcPr>
            <w:tcW w:w="1116" w:type="dxa"/>
            <w:vMerge/>
            <w:hideMark/>
          </w:tcPr>
          <w:p w14:paraId="5BEAAC0C"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54D728DE" w14:textId="009CA884"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tjhu4rpjl","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6]</w:t>
            </w:r>
            <w:r w:rsidRPr="00C03706">
              <w:rPr>
                <w:rFonts w:ascii="Times New Roman" w:hAnsi="Times New Roman" w:cs="Times New Roman"/>
                <w:sz w:val="20"/>
                <w:szCs w:val="20"/>
              </w:rPr>
              <w:fldChar w:fldCharType="end"/>
            </w:r>
          </w:p>
        </w:tc>
      </w:tr>
      <w:tr w:rsidR="000D6ADA" w:rsidRPr="00C03706" w14:paraId="57393294" w14:textId="77777777" w:rsidTr="000D2161">
        <w:trPr>
          <w:trHeight w:val="316"/>
        </w:trPr>
        <w:tc>
          <w:tcPr>
            <w:tcW w:w="1475" w:type="dxa"/>
            <w:vMerge/>
            <w:hideMark/>
          </w:tcPr>
          <w:p w14:paraId="2085DE30"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4AA9A0A4"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18.97</w:t>
            </w:r>
          </w:p>
        </w:tc>
        <w:tc>
          <w:tcPr>
            <w:tcW w:w="1275" w:type="dxa"/>
            <w:noWrap/>
            <w:hideMark/>
          </w:tcPr>
          <w:p w14:paraId="68849F2C"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55.76</w:t>
            </w:r>
          </w:p>
        </w:tc>
        <w:tc>
          <w:tcPr>
            <w:tcW w:w="1560" w:type="dxa"/>
            <w:noWrap/>
            <w:hideMark/>
          </w:tcPr>
          <w:p w14:paraId="42DB54E5"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53.1</w:t>
            </w:r>
          </w:p>
        </w:tc>
        <w:tc>
          <w:tcPr>
            <w:tcW w:w="1116" w:type="dxa"/>
            <w:vMerge/>
            <w:hideMark/>
          </w:tcPr>
          <w:p w14:paraId="73549CF8"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1016D6C0" w14:textId="016E49F7"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apt60aqqg","properties":{"formattedCitation":"[13]","plainCitation":"[13]","noteIndex":0},"citationItems":[{"id":"bvZVep35/bwZ1QHJe","uris":["http://zotero.org/users/8372031/items/IJ24DJ6Q"],"itemData":{"id":1343,"type":"article-journal","abstract":"Recently, there has been an increased interest in bridging the knowledge gap in the occurrence and fate of pharmaceuticals in African urban water  cycles. In this study, the occurrence of 7 antibiotics and 3 antiretrovirals in source-separated urine, groundwater, wastewater and surface water of the peri-urban area of Chunga in Lusaka, Zambia, was studied. In groundwater, the pharmaceuticals were only sporadically present with 4 antibiotics and 1 antiretroviral detected. The concentration of the antibiotics ranged from below limit of quantification (&lt;LOQ) to 880 ng/L, with sulfamethoxazole having the highest detection frequency of 42.3%. In the surface water, a comparatively high concentration of pharmaceuticals was measured with concentrations ranging from &lt;LOQ–11 800 ng/L to &lt;LOQ–49 700 ng/L for antibiotics and antiretroviral drugs, respectively.Similarly, the concentration of antibiotics in wastewater treatment plant (WWTP) influent and effluent waters ranged from 100–33 300 ng/L and 80–30 040 ng/L, respectively. The concentration of the antiretrovirals was also relatively high in the wastewater and ranged from 680–118 970 ng/L and 1 720–55 760 ng/L in the influent and effluent, respectively. The concentration of the target analytes in source-separated urine were several orders of magnitude higher than in wastewater. Sulfamethoxazole, trimethoprim and lamivudine had the highest concentrations, of 7 740 μg/L, 12 800 μg/L and 10 010 μg/L, respectively. The high concentration detected in source-separated urine calls for precautionary measures to be  undertaken when such urine is to be used as a fertilizer. However, urine source separation has a major advantage of pooling a significant proportion of excreted pharmaceuticals into small manageable volumes which can be effectively treated,  minimizing environmental contamination. The high concentrations of antibiotics and antiretroviral drugs measured in this study necessitate creation of effective barriers to mitigate the possible environmental and human health risks. \nKeywords: antibiotics antiretrovirals groundwater source-separated  urine wastewater","container-title":"Water SA","ISSN":"0378-4738","issue":"2","language":"en","license":"Copyright (c)","note":"number: 2","page":"278-284","source":"www.ajol.info","title":"Occurrence of antibiotics and antiretroviral drugs in source-separated urine, groundwater, surface water and wastewater in the peri-urban area of Chunga in Lusaka, Zambia","volume":"46","author":[{"family":"Ngumba","given":"Elijah"},{"family":"Gachanja","given":"Anthony"},{"family":"Nyirenda","given":"James"},{"family":"Maldonado","given":"Johanna"},{"family":"Tuhkanen","given":"Tuula"}],"issued":{"date-parts":[["2020",5,19]]}}}],"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13]</w:t>
            </w:r>
            <w:r w:rsidRPr="00C03706">
              <w:rPr>
                <w:rFonts w:ascii="Times New Roman" w:hAnsi="Times New Roman" w:cs="Times New Roman"/>
                <w:sz w:val="20"/>
                <w:szCs w:val="20"/>
              </w:rPr>
              <w:fldChar w:fldCharType="end"/>
            </w:r>
          </w:p>
        </w:tc>
      </w:tr>
      <w:tr w:rsidR="000D6ADA" w:rsidRPr="00C03706" w14:paraId="62E0B9EE" w14:textId="77777777" w:rsidTr="000D2161">
        <w:trPr>
          <w:trHeight w:val="316"/>
        </w:trPr>
        <w:tc>
          <w:tcPr>
            <w:tcW w:w="1475" w:type="dxa"/>
            <w:vMerge w:val="restart"/>
            <w:noWrap/>
            <w:hideMark/>
          </w:tcPr>
          <w:p w14:paraId="485645C3"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Lopinavir</w:t>
            </w:r>
          </w:p>
        </w:tc>
        <w:tc>
          <w:tcPr>
            <w:tcW w:w="1219" w:type="dxa"/>
            <w:noWrap/>
            <w:hideMark/>
          </w:tcPr>
          <w:p w14:paraId="30BF1631"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3</w:t>
            </w:r>
          </w:p>
        </w:tc>
        <w:tc>
          <w:tcPr>
            <w:tcW w:w="1275" w:type="dxa"/>
            <w:hideMark/>
          </w:tcPr>
          <w:p w14:paraId="2DC3332A"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3.8</w:t>
            </w:r>
          </w:p>
        </w:tc>
        <w:tc>
          <w:tcPr>
            <w:tcW w:w="1560" w:type="dxa"/>
            <w:noWrap/>
            <w:hideMark/>
          </w:tcPr>
          <w:p w14:paraId="348E922C"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92.3</w:t>
            </w:r>
          </w:p>
        </w:tc>
        <w:tc>
          <w:tcPr>
            <w:tcW w:w="1116" w:type="dxa"/>
            <w:vMerge w:val="restart"/>
            <w:noWrap/>
            <w:hideMark/>
          </w:tcPr>
          <w:p w14:paraId="5C8A7980"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w:t>
            </w:r>
          </w:p>
        </w:tc>
        <w:tc>
          <w:tcPr>
            <w:tcW w:w="2286" w:type="dxa"/>
            <w:noWrap/>
            <w:hideMark/>
          </w:tcPr>
          <w:p w14:paraId="47640355" w14:textId="69D362D4"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io04sj7j2","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2]</w:t>
            </w:r>
            <w:r w:rsidRPr="00C03706">
              <w:rPr>
                <w:rFonts w:ascii="Times New Roman" w:hAnsi="Times New Roman" w:cs="Times New Roman"/>
                <w:sz w:val="20"/>
                <w:szCs w:val="20"/>
              </w:rPr>
              <w:fldChar w:fldCharType="end"/>
            </w:r>
          </w:p>
        </w:tc>
      </w:tr>
      <w:tr w:rsidR="000D6ADA" w:rsidRPr="00C03706" w14:paraId="6AF54FF7" w14:textId="77777777" w:rsidTr="000D2161">
        <w:trPr>
          <w:trHeight w:val="316"/>
        </w:trPr>
        <w:tc>
          <w:tcPr>
            <w:tcW w:w="1475" w:type="dxa"/>
            <w:vMerge/>
            <w:hideMark/>
          </w:tcPr>
          <w:p w14:paraId="6249C86F"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439B3685"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2</w:t>
            </w:r>
          </w:p>
        </w:tc>
        <w:tc>
          <w:tcPr>
            <w:tcW w:w="1275" w:type="dxa"/>
            <w:hideMark/>
          </w:tcPr>
          <w:p w14:paraId="3487713F"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9</w:t>
            </w:r>
          </w:p>
        </w:tc>
        <w:tc>
          <w:tcPr>
            <w:tcW w:w="1560" w:type="dxa"/>
            <w:noWrap/>
            <w:hideMark/>
          </w:tcPr>
          <w:p w14:paraId="4B104B10"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92.3</w:t>
            </w:r>
          </w:p>
        </w:tc>
        <w:tc>
          <w:tcPr>
            <w:tcW w:w="1116" w:type="dxa"/>
            <w:vMerge/>
            <w:hideMark/>
          </w:tcPr>
          <w:p w14:paraId="4B1C8219"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1FB7D865" w14:textId="149D7946"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cu4i5jqnn","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2]</w:t>
            </w:r>
            <w:r w:rsidRPr="00C03706">
              <w:rPr>
                <w:rFonts w:ascii="Times New Roman" w:hAnsi="Times New Roman" w:cs="Times New Roman"/>
                <w:sz w:val="20"/>
                <w:szCs w:val="20"/>
              </w:rPr>
              <w:fldChar w:fldCharType="end"/>
            </w:r>
          </w:p>
        </w:tc>
      </w:tr>
      <w:tr w:rsidR="000D6ADA" w:rsidRPr="00C03706" w14:paraId="6C8C384E" w14:textId="77777777" w:rsidTr="000D2161">
        <w:trPr>
          <w:trHeight w:val="316"/>
        </w:trPr>
        <w:tc>
          <w:tcPr>
            <w:tcW w:w="1475" w:type="dxa"/>
            <w:vMerge/>
            <w:hideMark/>
          </w:tcPr>
          <w:p w14:paraId="60099630"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6AD39929"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2.5</w:t>
            </w:r>
          </w:p>
        </w:tc>
        <w:tc>
          <w:tcPr>
            <w:tcW w:w="1275" w:type="dxa"/>
            <w:noWrap/>
            <w:hideMark/>
          </w:tcPr>
          <w:p w14:paraId="52A79F0C"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3.8</w:t>
            </w:r>
          </w:p>
        </w:tc>
        <w:tc>
          <w:tcPr>
            <w:tcW w:w="1560" w:type="dxa"/>
            <w:noWrap/>
            <w:hideMark/>
          </w:tcPr>
          <w:p w14:paraId="038D7198"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58.3</w:t>
            </w:r>
          </w:p>
        </w:tc>
        <w:tc>
          <w:tcPr>
            <w:tcW w:w="1116" w:type="dxa"/>
            <w:vMerge/>
            <w:hideMark/>
          </w:tcPr>
          <w:p w14:paraId="644B8CB6"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416220AC" w14:textId="38B26E0D"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csoe7mbe2","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2]</w:t>
            </w:r>
            <w:r w:rsidRPr="00C03706">
              <w:rPr>
                <w:rFonts w:ascii="Times New Roman" w:hAnsi="Times New Roman" w:cs="Times New Roman"/>
                <w:sz w:val="20"/>
                <w:szCs w:val="20"/>
              </w:rPr>
              <w:fldChar w:fldCharType="end"/>
            </w:r>
          </w:p>
        </w:tc>
      </w:tr>
      <w:tr w:rsidR="000D6ADA" w:rsidRPr="00C03706" w14:paraId="66A40D59" w14:textId="77777777" w:rsidTr="000D2161">
        <w:trPr>
          <w:trHeight w:val="316"/>
        </w:trPr>
        <w:tc>
          <w:tcPr>
            <w:tcW w:w="1475" w:type="dxa"/>
            <w:vMerge w:val="restart"/>
            <w:noWrap/>
            <w:hideMark/>
          </w:tcPr>
          <w:p w14:paraId="5A58EFA9"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Nevirapine</w:t>
            </w:r>
          </w:p>
        </w:tc>
        <w:tc>
          <w:tcPr>
            <w:tcW w:w="1219" w:type="dxa"/>
            <w:noWrap/>
            <w:hideMark/>
          </w:tcPr>
          <w:p w14:paraId="20EF12D1"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0.85</w:t>
            </w:r>
          </w:p>
        </w:tc>
        <w:tc>
          <w:tcPr>
            <w:tcW w:w="1275" w:type="dxa"/>
            <w:hideMark/>
          </w:tcPr>
          <w:p w14:paraId="0EB1AF66"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03</w:t>
            </w:r>
          </w:p>
        </w:tc>
        <w:tc>
          <w:tcPr>
            <w:tcW w:w="1560" w:type="dxa"/>
            <w:noWrap/>
            <w:hideMark/>
          </w:tcPr>
          <w:p w14:paraId="51A29CDE"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21.18</w:t>
            </w:r>
          </w:p>
        </w:tc>
        <w:tc>
          <w:tcPr>
            <w:tcW w:w="1116" w:type="dxa"/>
            <w:vMerge w:val="restart"/>
            <w:noWrap/>
            <w:hideMark/>
          </w:tcPr>
          <w:p w14:paraId="6668CF0E"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20.1</w:t>
            </w:r>
          </w:p>
        </w:tc>
        <w:tc>
          <w:tcPr>
            <w:tcW w:w="2286" w:type="dxa"/>
            <w:noWrap/>
            <w:hideMark/>
          </w:tcPr>
          <w:p w14:paraId="5DDC4731" w14:textId="2994241A"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askc7uv3f","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6]</w:t>
            </w:r>
            <w:r w:rsidRPr="00C03706">
              <w:rPr>
                <w:rFonts w:ascii="Times New Roman" w:hAnsi="Times New Roman" w:cs="Times New Roman"/>
                <w:sz w:val="20"/>
                <w:szCs w:val="20"/>
              </w:rPr>
              <w:fldChar w:fldCharType="end"/>
            </w:r>
          </w:p>
        </w:tc>
      </w:tr>
      <w:tr w:rsidR="000D6ADA" w:rsidRPr="00C03706" w14:paraId="59050495" w14:textId="77777777" w:rsidTr="000D2161">
        <w:trPr>
          <w:trHeight w:val="316"/>
        </w:trPr>
        <w:tc>
          <w:tcPr>
            <w:tcW w:w="1475" w:type="dxa"/>
            <w:vMerge/>
            <w:hideMark/>
          </w:tcPr>
          <w:p w14:paraId="3EA0F469"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3FCD3B42"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3.3</w:t>
            </w:r>
          </w:p>
        </w:tc>
        <w:tc>
          <w:tcPr>
            <w:tcW w:w="1275" w:type="dxa"/>
            <w:hideMark/>
          </w:tcPr>
          <w:p w14:paraId="3F672805"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2.11</w:t>
            </w:r>
          </w:p>
        </w:tc>
        <w:tc>
          <w:tcPr>
            <w:tcW w:w="1560" w:type="dxa"/>
            <w:noWrap/>
            <w:hideMark/>
          </w:tcPr>
          <w:p w14:paraId="737727DF"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36.06</w:t>
            </w:r>
          </w:p>
        </w:tc>
        <w:tc>
          <w:tcPr>
            <w:tcW w:w="1116" w:type="dxa"/>
            <w:vMerge/>
            <w:hideMark/>
          </w:tcPr>
          <w:p w14:paraId="3D4190F8"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176356C8" w14:textId="49A3506B"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acl507uom","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6]</w:t>
            </w:r>
            <w:r w:rsidRPr="00C03706">
              <w:rPr>
                <w:rFonts w:ascii="Times New Roman" w:hAnsi="Times New Roman" w:cs="Times New Roman"/>
                <w:sz w:val="20"/>
                <w:szCs w:val="20"/>
              </w:rPr>
              <w:fldChar w:fldCharType="end"/>
            </w:r>
          </w:p>
        </w:tc>
      </w:tr>
      <w:tr w:rsidR="000D6ADA" w:rsidRPr="00C03706" w14:paraId="2F3831FF" w14:textId="77777777" w:rsidTr="000D2161">
        <w:trPr>
          <w:trHeight w:val="316"/>
        </w:trPr>
        <w:tc>
          <w:tcPr>
            <w:tcW w:w="1475" w:type="dxa"/>
            <w:vMerge/>
            <w:hideMark/>
          </w:tcPr>
          <w:p w14:paraId="308D9E5F"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44017EF9"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2.08</w:t>
            </w:r>
          </w:p>
        </w:tc>
        <w:tc>
          <w:tcPr>
            <w:tcW w:w="1275" w:type="dxa"/>
            <w:hideMark/>
          </w:tcPr>
          <w:p w14:paraId="0870F5D8"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2.03</w:t>
            </w:r>
          </w:p>
        </w:tc>
        <w:tc>
          <w:tcPr>
            <w:tcW w:w="1560" w:type="dxa"/>
            <w:noWrap/>
            <w:hideMark/>
          </w:tcPr>
          <w:p w14:paraId="70941BB5"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2.40</w:t>
            </w:r>
          </w:p>
        </w:tc>
        <w:tc>
          <w:tcPr>
            <w:tcW w:w="1116" w:type="dxa"/>
            <w:vMerge/>
            <w:hideMark/>
          </w:tcPr>
          <w:p w14:paraId="7CF7F074"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4ED07C2A" w14:textId="656F1CF6"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l5kgv8flc","properties":{"formattedCitation":"[6]","plainCitation":"[6]","noteIndex":0},"citationItems":[{"id":"bvZVep35/CG0ampoM","uris":["http://zotero.org/users/8372031/items/X2W4WM32"],"itemData":{"id":729,"type":"article-journal","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container-title":"Chemosphere","DOI":"10.1016/j.chemosphere.2016.01.095","ISSN":"0045-6535","journalAbbreviation":"Chemosphere","language":"en","page":"238-244","source":"ScienceDirect","title":"Occurrence patterns of pharmaceutical residues in wastewater, surface water and groundwater of Nairobi and Kisumu city, Kenya","volume":"149","author":[{"family":"K'oreje","given":"K. O."},{"family":"Vergeynst","given":"L."},{"family":"Ombaka","given":"D."},{"family":"De Wispelaere","given":"P."},{"family":"Okoth","given":"M."},{"family":"Van Langenhove","given":"H."},{"family":"Demeestere","given":"K."}],"issued":{"date-parts":[["2016",4,1]]}}}],"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6]</w:t>
            </w:r>
            <w:r w:rsidRPr="00C03706">
              <w:rPr>
                <w:rFonts w:ascii="Times New Roman" w:hAnsi="Times New Roman" w:cs="Times New Roman"/>
                <w:sz w:val="20"/>
                <w:szCs w:val="20"/>
              </w:rPr>
              <w:fldChar w:fldCharType="end"/>
            </w:r>
          </w:p>
        </w:tc>
      </w:tr>
      <w:tr w:rsidR="000D6ADA" w:rsidRPr="00C03706" w14:paraId="11357094" w14:textId="77777777" w:rsidTr="000D2161">
        <w:trPr>
          <w:trHeight w:val="316"/>
        </w:trPr>
        <w:tc>
          <w:tcPr>
            <w:tcW w:w="1475" w:type="dxa"/>
            <w:vMerge/>
            <w:hideMark/>
          </w:tcPr>
          <w:p w14:paraId="19E2DC34"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2F268531"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0.67</w:t>
            </w:r>
          </w:p>
        </w:tc>
        <w:tc>
          <w:tcPr>
            <w:tcW w:w="1275" w:type="dxa"/>
            <w:hideMark/>
          </w:tcPr>
          <w:p w14:paraId="73D07B85"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0.54</w:t>
            </w:r>
          </w:p>
        </w:tc>
        <w:tc>
          <w:tcPr>
            <w:tcW w:w="1560" w:type="dxa"/>
            <w:noWrap/>
            <w:hideMark/>
          </w:tcPr>
          <w:p w14:paraId="201F8B8A"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9.40</w:t>
            </w:r>
          </w:p>
        </w:tc>
        <w:tc>
          <w:tcPr>
            <w:tcW w:w="1116" w:type="dxa"/>
            <w:vMerge/>
            <w:hideMark/>
          </w:tcPr>
          <w:p w14:paraId="7538E819"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232D056A" w14:textId="20524B34"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js2rqmhbs","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2]</w:t>
            </w:r>
            <w:r w:rsidRPr="00C03706">
              <w:rPr>
                <w:rFonts w:ascii="Times New Roman" w:hAnsi="Times New Roman" w:cs="Times New Roman"/>
                <w:sz w:val="20"/>
                <w:szCs w:val="20"/>
              </w:rPr>
              <w:fldChar w:fldCharType="end"/>
            </w:r>
          </w:p>
        </w:tc>
      </w:tr>
      <w:tr w:rsidR="000D6ADA" w:rsidRPr="00C03706" w14:paraId="1FF599FB" w14:textId="77777777" w:rsidTr="000D2161">
        <w:trPr>
          <w:trHeight w:val="316"/>
        </w:trPr>
        <w:tc>
          <w:tcPr>
            <w:tcW w:w="1475" w:type="dxa"/>
            <w:vMerge/>
            <w:hideMark/>
          </w:tcPr>
          <w:p w14:paraId="4A2C92AA"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2B0366BD"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2.1</w:t>
            </w:r>
          </w:p>
        </w:tc>
        <w:tc>
          <w:tcPr>
            <w:tcW w:w="1275" w:type="dxa"/>
            <w:hideMark/>
          </w:tcPr>
          <w:p w14:paraId="3C89387A"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9</w:t>
            </w:r>
          </w:p>
        </w:tc>
        <w:tc>
          <w:tcPr>
            <w:tcW w:w="1560" w:type="dxa"/>
            <w:noWrap/>
            <w:hideMark/>
          </w:tcPr>
          <w:p w14:paraId="774875A9"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9.52</w:t>
            </w:r>
          </w:p>
        </w:tc>
        <w:tc>
          <w:tcPr>
            <w:tcW w:w="1116" w:type="dxa"/>
            <w:vMerge/>
            <w:hideMark/>
          </w:tcPr>
          <w:p w14:paraId="31D6D054"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1902EAC7" w14:textId="1AA0ADB6"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90pmkvf14","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2]</w:t>
            </w:r>
            <w:r w:rsidRPr="00C03706">
              <w:rPr>
                <w:rFonts w:ascii="Times New Roman" w:hAnsi="Times New Roman" w:cs="Times New Roman"/>
                <w:sz w:val="20"/>
                <w:szCs w:val="20"/>
              </w:rPr>
              <w:fldChar w:fldCharType="end"/>
            </w:r>
          </w:p>
        </w:tc>
      </w:tr>
      <w:tr w:rsidR="000D6ADA" w:rsidRPr="00C03706" w14:paraId="6D5B3FE1" w14:textId="77777777" w:rsidTr="000D2161">
        <w:trPr>
          <w:trHeight w:val="316"/>
        </w:trPr>
        <w:tc>
          <w:tcPr>
            <w:tcW w:w="1475" w:type="dxa"/>
            <w:vMerge/>
            <w:hideMark/>
          </w:tcPr>
          <w:p w14:paraId="2C20E2D0"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04AA1AFC"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2.8</w:t>
            </w:r>
          </w:p>
        </w:tc>
        <w:tc>
          <w:tcPr>
            <w:tcW w:w="1275" w:type="dxa"/>
            <w:hideMark/>
          </w:tcPr>
          <w:p w14:paraId="0CD9EBB9"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4</w:t>
            </w:r>
          </w:p>
        </w:tc>
        <w:tc>
          <w:tcPr>
            <w:tcW w:w="1560" w:type="dxa"/>
            <w:noWrap/>
            <w:hideMark/>
          </w:tcPr>
          <w:p w14:paraId="1F34D833"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50.00</w:t>
            </w:r>
          </w:p>
        </w:tc>
        <w:tc>
          <w:tcPr>
            <w:tcW w:w="1116" w:type="dxa"/>
            <w:vMerge/>
            <w:hideMark/>
          </w:tcPr>
          <w:p w14:paraId="4956D4A6"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2328C005" w14:textId="21615839"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tocqch86a","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2]</w:t>
            </w:r>
            <w:r w:rsidRPr="00C03706">
              <w:rPr>
                <w:rFonts w:ascii="Times New Roman" w:hAnsi="Times New Roman" w:cs="Times New Roman"/>
                <w:sz w:val="20"/>
                <w:szCs w:val="20"/>
              </w:rPr>
              <w:fldChar w:fldCharType="end"/>
            </w:r>
          </w:p>
        </w:tc>
      </w:tr>
      <w:tr w:rsidR="000D6ADA" w:rsidRPr="00C03706" w14:paraId="72D58873" w14:textId="77777777" w:rsidTr="000D2161">
        <w:trPr>
          <w:trHeight w:val="316"/>
        </w:trPr>
        <w:tc>
          <w:tcPr>
            <w:tcW w:w="1475" w:type="dxa"/>
            <w:vMerge/>
            <w:hideMark/>
          </w:tcPr>
          <w:p w14:paraId="60AE8031"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2178AF8B"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0.681</w:t>
            </w:r>
          </w:p>
        </w:tc>
        <w:tc>
          <w:tcPr>
            <w:tcW w:w="1275" w:type="dxa"/>
            <w:hideMark/>
          </w:tcPr>
          <w:p w14:paraId="2DF335DF"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0.764</w:t>
            </w:r>
          </w:p>
        </w:tc>
        <w:tc>
          <w:tcPr>
            <w:tcW w:w="1560" w:type="dxa"/>
            <w:noWrap/>
            <w:hideMark/>
          </w:tcPr>
          <w:p w14:paraId="666685B3"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2.19</w:t>
            </w:r>
          </w:p>
        </w:tc>
        <w:tc>
          <w:tcPr>
            <w:tcW w:w="1116" w:type="dxa"/>
            <w:vMerge/>
            <w:hideMark/>
          </w:tcPr>
          <w:p w14:paraId="06240E21"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303EC342" w14:textId="048ECADC"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28gfpa4frr","properties":{"formattedCitation":"[10]","plainCitation":"[10]","noteIndex":0},"citationItems":[{"id":"bvZVep35/NRy8Rf3y","uris":["http://zotero.org/users/8372031/items/ZZEINR4V"],"itemData":{"id":35,"type":"article-journal","abstract":"The widespread implementation of antiretroviral therapy medication has made antiretroviral drugs (ARVDs) a signiﬁcant pharmaceutical class in regions of high HIV infection rates. However, relatively little is known regarding the environmental occurrence of these emerging contaminants, and this is especially true for their metabolites. In this work, we report analytical methods to study the simultaneous occurrence of a range of common ARVDs and some of their known metabolites in surface water and wastewater. A novel direct injection liquid chromatography-tandem mass spectrometry (LC-MS/MS) method is reported for the analysis of ARVDs of different therapeutic classes and their selected metabolites in wastewater samples. In addition, a solid phase extraction (SPE) procedure was developed for pre-concentration of ARVs and metabolites from surface water samples. The respective methods proved suitable for the quantitative analysis of six parent ARVDs from three ARV classes, as well as three metabolites. Method validation showed average recoveries of 86% for the direct injection method, and 64% for the SPE method. With the exception of Zidovudine and the metabolites of Zidovudine and Ritonavir, all target ARVDs were detected in wastewater samples from two wastewater treatment plants in the Western Cape, South Africa. Higher concentrations were generally measured in inﬂuent compared to efﬂuent samples, in the dry compared to the wet season as well as in chlorinated compared to uvirradiated efﬂuents. This study contributes for the ﬁrst time quantitative data on the environmental occurrence of the known metabolites of Nevirapine (12-hydroxy-Nevirapine) and Efavirenz (8,14dihydroxy-Efavirenz).","container-title":"Chemosphere","DOI":"10.1016/j.chemosphere.2018.12.205","ISSN":"00456535","journalAbbreviation":"Chemosphere","language":"en","page":"983-992","source":"DOI.org (Crossref)","title":"Simultaneous quantification of commonly prescribed antiretroviral drugs and their selected metabolites in aqueous environmental samples by direct injection and solid phase extraction liquid chromatography - tandem mass spectrometry","volume":"220","author":[{"family":"Mosekiemang","given":"Tlou T."},{"family":"Stander","given":"Maria A."},{"family":"Villiers","given":"André","non-dropping-particle":"de"}],"issued":{"date-parts":[["2019",4]]}}}],"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10]</w:t>
            </w:r>
            <w:r w:rsidRPr="00C03706">
              <w:rPr>
                <w:rFonts w:ascii="Times New Roman" w:hAnsi="Times New Roman" w:cs="Times New Roman"/>
                <w:sz w:val="20"/>
                <w:szCs w:val="20"/>
              </w:rPr>
              <w:fldChar w:fldCharType="end"/>
            </w:r>
          </w:p>
        </w:tc>
      </w:tr>
      <w:tr w:rsidR="000D6ADA" w:rsidRPr="00C03706" w14:paraId="772DB024" w14:textId="77777777" w:rsidTr="000D2161">
        <w:trPr>
          <w:trHeight w:val="316"/>
        </w:trPr>
        <w:tc>
          <w:tcPr>
            <w:tcW w:w="1475" w:type="dxa"/>
            <w:vMerge/>
            <w:hideMark/>
          </w:tcPr>
          <w:p w14:paraId="04E09CF1"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37F17216"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2.1</w:t>
            </w:r>
          </w:p>
        </w:tc>
        <w:tc>
          <w:tcPr>
            <w:tcW w:w="1275" w:type="dxa"/>
            <w:hideMark/>
          </w:tcPr>
          <w:p w14:paraId="44B29A19"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0.35</w:t>
            </w:r>
          </w:p>
        </w:tc>
        <w:tc>
          <w:tcPr>
            <w:tcW w:w="1560" w:type="dxa"/>
            <w:noWrap/>
            <w:hideMark/>
          </w:tcPr>
          <w:p w14:paraId="12CE7E56"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83.33</w:t>
            </w:r>
          </w:p>
        </w:tc>
        <w:tc>
          <w:tcPr>
            <w:tcW w:w="1116" w:type="dxa"/>
            <w:vMerge/>
            <w:hideMark/>
          </w:tcPr>
          <w:p w14:paraId="16D16723"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7A6E5E89" w14:textId="611716D5"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fkrueldjc","properties":{"formattedCitation":"[9]","plainCitation":"[9]","noteIndex":0},"citationItems":[{"id":"bvZVep35/K2G6my08","uris":["http://zotero.org/users/8372031/items/FFTD62LF"],"itemData":{"id":1524,"type":"article-journal","abstract":"Increasing amounts of Pharmaceutical Personal Care Products (PPCPs) have been detected in the water cycle in recent years. Of all the PPCPs, very little information regarding the determination of Antiretroviral Drugs (ARVDs) is available. The aim of this study was to monitor the concentrations of two ARVDs, nevirapine and efavirenz in influent and effluent points at a Wastewater Treatment Works in Gauteng, South Africa. Treated wastewater, before and after chlorination, was also examined to determine if the target ARVDs were removed by chlorination. The target ARVDs were extracted from wastewater using Solid Phase Extraction (SPE) and the extracts were subsequently analysed using Gas Chromatography-Time of Flight Mass Spectrometry (GC-TOFMS).The method (extraction plus instrumental) was validated to determine limits of detection and quantification; accuracy; precision and uncertainties (at 40 ng/L) and all were found to be well within requirements for part per trillion analyses. The robustness of the method was also determined by analysing 10 quality control replicates on three non-consecutive days and found to be fit for purpose. The concentrations of nevirapine and efavirenz in wastewater influent were found to be as high as 2100 and 17400 ng/L respectively. As much as 50% of the ARVDs were removed by the wastewater treatment plant and resulted in treated effluent concentrations of nevirapine and efavirenz as high as 350 and 7100 ng/L respectively. Chlorination was not found to affect the ARVDs significantly. The findings from two other investigations, one in Germany and the other from South Africa, that have investigated ARVDsin surface water and wastewater are compared with those of this study.","container-title":"Journal of Chromatography &amp; Separation Techniques","DOI":"10.4172/2157-7064.1000272","journalAbbreviation":"Journal of Chromatography &amp; Separation Techniques","source":"ResearchGate","title":"Quantification of Selected Antiretroviral Drugs in a Wastewater Treatment Works in South Africa Using GC-TOFMS","volume":"06","author":[{"family":"Schoeman","given":"C"},{"family":"Mashiane","given":"M"},{"family":"Dlamini","given":"M"},{"family":"Okonkwo","given":"O.J."}],"issued":{"date-parts":[["2015",1,1]]}}}],"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9]</w:t>
            </w:r>
            <w:r w:rsidRPr="00C03706">
              <w:rPr>
                <w:rFonts w:ascii="Times New Roman" w:hAnsi="Times New Roman" w:cs="Times New Roman"/>
                <w:sz w:val="20"/>
                <w:szCs w:val="20"/>
              </w:rPr>
              <w:fldChar w:fldCharType="end"/>
            </w:r>
          </w:p>
        </w:tc>
      </w:tr>
      <w:tr w:rsidR="000D6ADA" w:rsidRPr="00C03706" w14:paraId="600C2395" w14:textId="77777777" w:rsidTr="000D2161">
        <w:trPr>
          <w:trHeight w:val="316"/>
        </w:trPr>
        <w:tc>
          <w:tcPr>
            <w:tcW w:w="1475" w:type="dxa"/>
            <w:vMerge/>
            <w:hideMark/>
          </w:tcPr>
          <w:p w14:paraId="2ECB5761"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49E3F948"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0.68</w:t>
            </w:r>
          </w:p>
        </w:tc>
        <w:tc>
          <w:tcPr>
            <w:tcW w:w="1275" w:type="dxa"/>
            <w:hideMark/>
          </w:tcPr>
          <w:p w14:paraId="49DF1F37"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72</w:t>
            </w:r>
          </w:p>
        </w:tc>
        <w:tc>
          <w:tcPr>
            <w:tcW w:w="1560" w:type="dxa"/>
            <w:noWrap/>
            <w:hideMark/>
          </w:tcPr>
          <w:p w14:paraId="0FBD5594"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52.94</w:t>
            </w:r>
          </w:p>
        </w:tc>
        <w:tc>
          <w:tcPr>
            <w:tcW w:w="1116" w:type="dxa"/>
            <w:vMerge/>
            <w:hideMark/>
          </w:tcPr>
          <w:p w14:paraId="6D88C503"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32FAF169" w14:textId="182A7DCB"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5krfnck2j","properties":{"formattedCitation":"[13]","plainCitation":"[13]","noteIndex":0},"citationItems":[{"id":"bvZVep35/bwZ1QHJe","uris":["http://zotero.org/users/8372031/items/IJ24DJ6Q"],"itemData":{"id":1343,"type":"article-journal","abstract":"Recently, there has been an increased interest in bridging the knowledge gap in the occurrence and fate of pharmaceuticals in African urban water  cycles. In this study, the occurrence of 7 antibiotics and 3 antiretrovirals in source-separated urine, groundwater, wastewater and surface water of the peri-urban area of Chunga in Lusaka, Zambia, was studied. In groundwater, the pharmaceuticals were only sporadically present with 4 antibiotics and 1 antiretroviral detected. The concentration of the antibiotics ranged from below limit of quantification (&lt;LOQ) to 880 ng/L, with sulfamethoxazole having the highest detection frequency of 42.3%. In the surface water, a comparatively high concentration of pharmaceuticals was measured with concentrations ranging from &lt;LOQ–11 800 ng/L to &lt;LOQ–49 700 ng/L for antibiotics and antiretroviral drugs, respectively.Similarly, the concentration of antibiotics in wastewater treatment plant (WWTP) influent and effluent waters ranged from 100–33 300 ng/L and 80–30 040 ng/L, respectively. The concentration of the antiretrovirals was also relatively high in the wastewater and ranged from 680–118 970 ng/L and 1 720–55 760 ng/L in the influent and effluent, respectively. The concentration of the target analytes in source-separated urine were several orders of magnitude higher than in wastewater. Sulfamethoxazole, trimethoprim and lamivudine had the highest concentrations, of 7 740 μg/L, 12 800 μg/L and 10 010 μg/L, respectively. The high concentration detected in source-separated urine calls for precautionary measures to be  undertaken when such urine is to be used as a fertilizer. However, urine source separation has a major advantage of pooling a significant proportion of excreted pharmaceuticals into small manageable volumes which can be effectively treated,  minimizing environmental contamination. The high concentrations of antibiotics and antiretroviral drugs measured in this study necessitate creation of effective barriers to mitigate the possible environmental and human health risks. \nKeywords: antibiotics antiretrovirals groundwater source-separated  urine wastewater","container-title":"Water SA","ISSN":"0378-4738","issue":"2","language":"en","license":"Copyright (c)","note":"number: 2","page":"278-284","source":"www.ajol.info","title":"Occurrence of antibiotics and antiretroviral drugs in source-separated urine, groundwater, surface water and wastewater in the peri-urban area of Chunga in Lusaka, Zambia","volume":"46","author":[{"family":"Ngumba","given":"Elijah"},{"family":"Gachanja","given":"Anthony"},{"family":"Nyirenda","given":"James"},{"family":"Maldonado","given":"Johanna"},{"family":"Tuhkanen","given":"Tuula"}],"issued":{"date-parts":[["2020",5,19]]}}}],"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13]</w:t>
            </w:r>
            <w:r w:rsidRPr="00C03706">
              <w:rPr>
                <w:rFonts w:ascii="Times New Roman" w:hAnsi="Times New Roman" w:cs="Times New Roman"/>
                <w:sz w:val="20"/>
                <w:szCs w:val="20"/>
              </w:rPr>
              <w:fldChar w:fldCharType="end"/>
            </w:r>
          </w:p>
        </w:tc>
      </w:tr>
      <w:tr w:rsidR="000D6ADA" w:rsidRPr="00C03706" w14:paraId="1A7EA15B" w14:textId="77777777" w:rsidTr="000D2161">
        <w:trPr>
          <w:trHeight w:val="316"/>
        </w:trPr>
        <w:tc>
          <w:tcPr>
            <w:tcW w:w="1475" w:type="dxa"/>
            <w:vMerge w:val="restart"/>
            <w:noWrap/>
            <w:hideMark/>
          </w:tcPr>
          <w:p w14:paraId="4CBDEE2F"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lastRenderedPageBreak/>
              <w:t>Ritonavir</w:t>
            </w:r>
          </w:p>
        </w:tc>
        <w:tc>
          <w:tcPr>
            <w:tcW w:w="1219" w:type="dxa"/>
            <w:noWrap/>
            <w:hideMark/>
          </w:tcPr>
          <w:p w14:paraId="2D675FDC"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3.2</w:t>
            </w:r>
          </w:p>
        </w:tc>
        <w:tc>
          <w:tcPr>
            <w:tcW w:w="1275" w:type="dxa"/>
            <w:noWrap/>
            <w:hideMark/>
          </w:tcPr>
          <w:p w14:paraId="71D54C24"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5</w:t>
            </w:r>
          </w:p>
        </w:tc>
        <w:tc>
          <w:tcPr>
            <w:tcW w:w="1560" w:type="dxa"/>
            <w:noWrap/>
            <w:hideMark/>
          </w:tcPr>
          <w:p w14:paraId="1ED6FD63"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53.1</w:t>
            </w:r>
          </w:p>
        </w:tc>
        <w:tc>
          <w:tcPr>
            <w:tcW w:w="1116" w:type="dxa"/>
            <w:vMerge w:val="restart"/>
            <w:noWrap/>
            <w:hideMark/>
          </w:tcPr>
          <w:p w14:paraId="38C37FA1"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54.7</w:t>
            </w:r>
          </w:p>
        </w:tc>
        <w:tc>
          <w:tcPr>
            <w:tcW w:w="2286" w:type="dxa"/>
            <w:noWrap/>
            <w:hideMark/>
          </w:tcPr>
          <w:p w14:paraId="3F0413F6" w14:textId="742D2A41"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ro8g2k17j","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2]</w:t>
            </w:r>
            <w:r w:rsidRPr="00C03706">
              <w:rPr>
                <w:rFonts w:ascii="Times New Roman" w:hAnsi="Times New Roman" w:cs="Times New Roman"/>
                <w:sz w:val="20"/>
                <w:szCs w:val="20"/>
              </w:rPr>
              <w:fldChar w:fldCharType="end"/>
            </w:r>
          </w:p>
        </w:tc>
      </w:tr>
      <w:tr w:rsidR="000D6ADA" w:rsidRPr="00C03706" w14:paraId="0137E187" w14:textId="77777777" w:rsidTr="000D2161">
        <w:trPr>
          <w:trHeight w:val="316"/>
        </w:trPr>
        <w:tc>
          <w:tcPr>
            <w:tcW w:w="1475" w:type="dxa"/>
            <w:vMerge/>
            <w:hideMark/>
          </w:tcPr>
          <w:p w14:paraId="0700E37F"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482444E5"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6</w:t>
            </w:r>
          </w:p>
        </w:tc>
        <w:tc>
          <w:tcPr>
            <w:tcW w:w="1275" w:type="dxa"/>
            <w:hideMark/>
          </w:tcPr>
          <w:p w14:paraId="3273E327"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0.91</w:t>
            </w:r>
          </w:p>
        </w:tc>
        <w:tc>
          <w:tcPr>
            <w:tcW w:w="1560" w:type="dxa"/>
            <w:noWrap/>
            <w:hideMark/>
          </w:tcPr>
          <w:p w14:paraId="22DE2078"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43.1</w:t>
            </w:r>
          </w:p>
        </w:tc>
        <w:tc>
          <w:tcPr>
            <w:tcW w:w="1116" w:type="dxa"/>
            <w:vMerge/>
            <w:hideMark/>
          </w:tcPr>
          <w:p w14:paraId="3E905224"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41AC11E9" w14:textId="62FC1B27"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uu67kli19","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2]</w:t>
            </w:r>
            <w:r w:rsidRPr="00C03706">
              <w:rPr>
                <w:rFonts w:ascii="Times New Roman" w:hAnsi="Times New Roman" w:cs="Times New Roman"/>
                <w:sz w:val="20"/>
                <w:szCs w:val="20"/>
              </w:rPr>
              <w:fldChar w:fldCharType="end"/>
            </w:r>
          </w:p>
        </w:tc>
      </w:tr>
      <w:tr w:rsidR="000D6ADA" w:rsidRPr="00C03706" w14:paraId="5322176A" w14:textId="77777777" w:rsidTr="000D2161">
        <w:trPr>
          <w:trHeight w:val="316"/>
        </w:trPr>
        <w:tc>
          <w:tcPr>
            <w:tcW w:w="1475" w:type="dxa"/>
            <w:vMerge/>
            <w:hideMark/>
          </w:tcPr>
          <w:p w14:paraId="57D3AF44"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6EF79885"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6</w:t>
            </w:r>
          </w:p>
        </w:tc>
        <w:tc>
          <w:tcPr>
            <w:tcW w:w="1275" w:type="dxa"/>
            <w:hideMark/>
          </w:tcPr>
          <w:p w14:paraId="2BA3234C"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0.46</w:t>
            </w:r>
          </w:p>
        </w:tc>
        <w:tc>
          <w:tcPr>
            <w:tcW w:w="1560" w:type="dxa"/>
            <w:noWrap/>
            <w:hideMark/>
          </w:tcPr>
          <w:p w14:paraId="2C8DF38D"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71.3</w:t>
            </w:r>
          </w:p>
        </w:tc>
        <w:tc>
          <w:tcPr>
            <w:tcW w:w="1116" w:type="dxa"/>
            <w:vMerge/>
            <w:hideMark/>
          </w:tcPr>
          <w:p w14:paraId="5CC53300"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14426B7B" w14:textId="2AEA8427"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4ol19q6ar","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2]</w:t>
            </w:r>
            <w:r w:rsidRPr="00C03706">
              <w:rPr>
                <w:rFonts w:ascii="Times New Roman" w:hAnsi="Times New Roman" w:cs="Times New Roman"/>
                <w:sz w:val="20"/>
                <w:szCs w:val="20"/>
              </w:rPr>
              <w:fldChar w:fldCharType="end"/>
            </w:r>
          </w:p>
        </w:tc>
      </w:tr>
      <w:tr w:rsidR="000D6ADA" w:rsidRPr="00C03706" w14:paraId="64C86AE0" w14:textId="77777777" w:rsidTr="000D2161">
        <w:trPr>
          <w:trHeight w:val="316"/>
        </w:trPr>
        <w:tc>
          <w:tcPr>
            <w:tcW w:w="1475" w:type="dxa"/>
            <w:noWrap/>
            <w:hideMark/>
          </w:tcPr>
          <w:p w14:paraId="5DE90D28"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Tenofovir</w:t>
            </w:r>
          </w:p>
        </w:tc>
        <w:tc>
          <w:tcPr>
            <w:tcW w:w="1219" w:type="dxa"/>
            <w:noWrap/>
            <w:hideMark/>
          </w:tcPr>
          <w:p w14:paraId="50AA9497"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0.25</w:t>
            </w:r>
          </w:p>
        </w:tc>
        <w:tc>
          <w:tcPr>
            <w:tcW w:w="1275" w:type="dxa"/>
            <w:hideMark/>
          </w:tcPr>
          <w:p w14:paraId="3B1355A0"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0.17</w:t>
            </w:r>
          </w:p>
        </w:tc>
        <w:tc>
          <w:tcPr>
            <w:tcW w:w="1560" w:type="dxa"/>
            <w:noWrap/>
            <w:hideMark/>
          </w:tcPr>
          <w:p w14:paraId="6FC89CC2"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32.00</w:t>
            </w:r>
          </w:p>
        </w:tc>
        <w:tc>
          <w:tcPr>
            <w:tcW w:w="1116" w:type="dxa"/>
            <w:noWrap/>
            <w:hideMark/>
          </w:tcPr>
          <w:p w14:paraId="7E32C32C"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32.0</w:t>
            </w:r>
          </w:p>
        </w:tc>
        <w:tc>
          <w:tcPr>
            <w:tcW w:w="2286" w:type="dxa"/>
            <w:noWrap/>
            <w:hideMark/>
          </w:tcPr>
          <w:p w14:paraId="7C766332" w14:textId="62108ECF"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78j7cbj5a","properties":{"formattedCitation":"[8]","plainCitation":"[8]","noteIndex":0},"citationItems":[{"id":"bvZVep35/YdUCHSfE","uris":["http://zotero.org/users/8372031/items/WLE6LS8D"],"itemData":{"id":34,"type":"article-journal","abstract":"This work describes a simple and sensitive method for the simultaneous isolation, enrichment, identification and quantitation of selected antiretroviral drugs; emtricitabine, tenofovir disoproxil and efavirenz in aqueous samples and plants. The analytical method was based on microwave extraction and hollow fibre liquid phase microextraction technique coupled with ultra-high pressure liquid chromatography-high resolution mass spectrometry. A multivariate approach via a half-fractional factorial design was used focusing on six factors; donor phase pH, acceptor phase HCl concentration, extraction time, stirring rate, supported liquid membrane carrier composition and salt content. The optimal enrichment factors for emtricitabine, tenofovir disoproxil and efavirenz from aqueous phase were 78, 111 and 24, respectively. The analytical method yielded recoveries in the range of 86 to 111%, and quantitation limits for emtricitabine, tenofovir disoproxil and efavirenz in wastewater were 0.033, 0.10 and 0.53 μg L−1, respectively. The drugs were detected in most samples with concentrations up to 37.6 μg L−1 recorded for efavirenz in wastewater effluent. Roots of the water hyacinth plant had higher concentrations of the investigated drugs ranging from 7.4 to 29.6 μg kg−1. Overall, hollow fibre liquid phase microextraction proved to be an ideal tool for isolating and preconcentrating the selected antiretroviral drugs from environmental samples.","container-title":"Journal of Hazardous Materials","DOI":"10.1016/j.jhazmat.2019.121067","ISSN":"03043894","journalAbbreviation":"Journal of Hazardous Materials","language":"en","page":"121067","source":"DOI.org (Crossref)","title":"Determination of selected antiretroviral drugs in wastewater, surface water and aquatic plants using hollow fibre liquid phase microextraction and liquid chromatography - tandem mass spectrometry","volume":"382","author":[{"family":"Mlunguza","given":"Nomchenge Yamkelani"},{"family":"Ncube","given":"Somandla"},{"family":"Mahlambi","given":"Precious Nokwethemba"},{"family":"Chimuka","given":"Luke"},{"family":"Madikizela","given":"Lawrence Mzukisi"}],"issued":{"date-parts":[["2020",1]]}}}],"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8]</w:t>
            </w:r>
            <w:r w:rsidRPr="00C03706">
              <w:rPr>
                <w:rFonts w:ascii="Times New Roman" w:hAnsi="Times New Roman" w:cs="Times New Roman"/>
                <w:sz w:val="20"/>
                <w:szCs w:val="20"/>
              </w:rPr>
              <w:fldChar w:fldCharType="end"/>
            </w:r>
          </w:p>
        </w:tc>
      </w:tr>
      <w:tr w:rsidR="000D6ADA" w:rsidRPr="00C03706" w14:paraId="335DADC7" w14:textId="77777777" w:rsidTr="000D2161">
        <w:trPr>
          <w:trHeight w:val="316"/>
        </w:trPr>
        <w:tc>
          <w:tcPr>
            <w:tcW w:w="1475" w:type="dxa"/>
            <w:vMerge w:val="restart"/>
            <w:noWrap/>
            <w:hideMark/>
          </w:tcPr>
          <w:p w14:paraId="77B8FAFF"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Zidovudine</w:t>
            </w:r>
          </w:p>
        </w:tc>
        <w:tc>
          <w:tcPr>
            <w:tcW w:w="1219" w:type="dxa"/>
            <w:noWrap/>
            <w:hideMark/>
          </w:tcPr>
          <w:p w14:paraId="0E8210DC"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07</w:t>
            </w:r>
          </w:p>
        </w:tc>
        <w:tc>
          <w:tcPr>
            <w:tcW w:w="1275" w:type="dxa"/>
            <w:noWrap/>
            <w:hideMark/>
          </w:tcPr>
          <w:p w14:paraId="2ECD8417"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97.7</w:t>
            </w:r>
          </w:p>
        </w:tc>
        <w:tc>
          <w:tcPr>
            <w:tcW w:w="1560" w:type="dxa"/>
            <w:noWrap/>
            <w:hideMark/>
          </w:tcPr>
          <w:p w14:paraId="1D513ABA"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8.7</w:t>
            </w:r>
          </w:p>
        </w:tc>
        <w:tc>
          <w:tcPr>
            <w:tcW w:w="1116" w:type="dxa"/>
            <w:vMerge w:val="restart"/>
            <w:noWrap/>
            <w:hideMark/>
          </w:tcPr>
          <w:p w14:paraId="5046B947"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53.5</w:t>
            </w:r>
          </w:p>
        </w:tc>
        <w:tc>
          <w:tcPr>
            <w:tcW w:w="2286" w:type="dxa"/>
            <w:noWrap/>
            <w:hideMark/>
          </w:tcPr>
          <w:p w14:paraId="443EAC1D" w14:textId="46AA60F8"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n9dpq2huj","properties":{"formattedCitation":"[10]","plainCitation":"[10]","noteIndex":0},"citationItems":[{"id":"bvZVep35/NRy8Rf3y","uris":["http://zotero.org/users/8372031/items/ZZEINR4V"],"itemData":{"id":35,"type":"article-journal","abstract":"The widespread implementation of antiretroviral therapy medication has made antiretroviral drugs (ARVDs) a signiﬁcant pharmaceutical class in regions of high HIV infection rates. However, relatively little is known regarding the environmental occurrence of these emerging contaminants, and this is especially true for their metabolites. In this work, we report analytical methods to study the simultaneous occurrence of a range of common ARVDs and some of their known metabolites in surface water and wastewater. A novel direct injection liquid chromatography-tandem mass spectrometry (LC-MS/MS) method is reported for the analysis of ARVDs of different therapeutic classes and their selected metabolites in wastewater samples. In addition, a solid phase extraction (SPE) procedure was developed for pre-concentration of ARVs and metabolites from surface water samples. The respective methods proved suitable for the quantitative analysis of six parent ARVDs from three ARV classes, as well as three metabolites. Method validation showed average recoveries of 86% for the direct injection method, and 64% for the SPE method. With the exception of Zidovudine and the metabolites of Zidovudine and Ritonavir, all target ARVDs were detected in wastewater samples from two wastewater treatment plants in the Western Cape, South Africa. Higher concentrations were generally measured in inﬂuent compared to efﬂuent samples, in the dry compared to the wet season as well as in chlorinated compared to uvirradiated efﬂuents. This study contributes for the ﬁrst time quantitative data on the environmental occurrence of the known metabolites of Nevirapine (12-hydroxy-Nevirapine) and Efavirenz (8,14dihydroxy-Efavirenz).","container-title":"Chemosphere","DOI":"10.1016/j.chemosphere.2018.12.205","ISSN":"00456535","journalAbbreviation":"Chemosphere","language":"en","page":"983-992","source":"DOI.org (Crossref)","title":"Simultaneous quantification of commonly prescribed antiretroviral drugs and their selected metabolites in aqueous environmental samples by direct injection and solid phase extraction liquid chromatography - tandem mass spectrometry","volume":"220","author":[{"family":"Mosekiemang","given":"Tlou T."},{"family":"Stander","given":"Maria A."},{"family":"Villiers","given":"André","non-dropping-particle":"de"}],"issued":{"date-parts":[["2019",4]]}}}],"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10]</w:t>
            </w:r>
            <w:r w:rsidRPr="00C03706">
              <w:rPr>
                <w:rFonts w:ascii="Times New Roman" w:hAnsi="Times New Roman" w:cs="Times New Roman"/>
                <w:sz w:val="20"/>
                <w:szCs w:val="20"/>
              </w:rPr>
              <w:fldChar w:fldCharType="end"/>
            </w:r>
          </w:p>
        </w:tc>
      </w:tr>
      <w:tr w:rsidR="000D6ADA" w:rsidRPr="00C03706" w14:paraId="30F1B3E6" w14:textId="77777777" w:rsidTr="000D2161">
        <w:trPr>
          <w:trHeight w:val="316"/>
        </w:trPr>
        <w:tc>
          <w:tcPr>
            <w:tcW w:w="1475" w:type="dxa"/>
            <w:vMerge/>
            <w:hideMark/>
          </w:tcPr>
          <w:p w14:paraId="2BE06B95"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5B8C071F"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6.9</w:t>
            </w:r>
          </w:p>
        </w:tc>
        <w:tc>
          <w:tcPr>
            <w:tcW w:w="1275" w:type="dxa"/>
            <w:hideMark/>
          </w:tcPr>
          <w:p w14:paraId="25FA21DB"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0.087</w:t>
            </w:r>
          </w:p>
        </w:tc>
        <w:tc>
          <w:tcPr>
            <w:tcW w:w="1560" w:type="dxa"/>
            <w:noWrap/>
            <w:hideMark/>
          </w:tcPr>
          <w:p w14:paraId="07F19020"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98.7</w:t>
            </w:r>
          </w:p>
        </w:tc>
        <w:tc>
          <w:tcPr>
            <w:tcW w:w="1116" w:type="dxa"/>
            <w:vMerge/>
            <w:hideMark/>
          </w:tcPr>
          <w:p w14:paraId="5932CCA0"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0CE10E63" w14:textId="629491A6"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4r5c3bpur","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2]</w:t>
            </w:r>
            <w:r w:rsidRPr="00C03706">
              <w:rPr>
                <w:rFonts w:ascii="Times New Roman" w:hAnsi="Times New Roman" w:cs="Times New Roman"/>
                <w:sz w:val="20"/>
                <w:szCs w:val="20"/>
              </w:rPr>
              <w:fldChar w:fldCharType="end"/>
            </w:r>
          </w:p>
        </w:tc>
      </w:tr>
      <w:tr w:rsidR="000D6ADA" w:rsidRPr="00C03706" w14:paraId="4B2D88AF" w14:textId="77777777" w:rsidTr="000D2161">
        <w:trPr>
          <w:trHeight w:val="316"/>
        </w:trPr>
        <w:tc>
          <w:tcPr>
            <w:tcW w:w="1475" w:type="dxa"/>
            <w:vMerge/>
            <w:hideMark/>
          </w:tcPr>
          <w:p w14:paraId="438F406B" w14:textId="77777777" w:rsidR="000D6ADA" w:rsidRPr="00C03706" w:rsidRDefault="000D6ADA" w:rsidP="001679C3">
            <w:pPr>
              <w:jc w:val="both"/>
              <w:rPr>
                <w:rFonts w:ascii="Times New Roman" w:hAnsi="Times New Roman" w:cs="Times New Roman"/>
                <w:sz w:val="20"/>
                <w:szCs w:val="20"/>
              </w:rPr>
            </w:pPr>
          </w:p>
        </w:tc>
        <w:tc>
          <w:tcPr>
            <w:tcW w:w="1219" w:type="dxa"/>
            <w:noWrap/>
            <w:hideMark/>
          </w:tcPr>
          <w:p w14:paraId="69A715BF"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53</w:t>
            </w:r>
          </w:p>
        </w:tc>
        <w:tc>
          <w:tcPr>
            <w:tcW w:w="1275" w:type="dxa"/>
            <w:hideMark/>
          </w:tcPr>
          <w:p w14:paraId="49FA282A"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0.5</w:t>
            </w:r>
          </w:p>
        </w:tc>
        <w:tc>
          <w:tcPr>
            <w:tcW w:w="1560" w:type="dxa"/>
            <w:noWrap/>
            <w:hideMark/>
          </w:tcPr>
          <w:p w14:paraId="1CE39CB1"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99.1</w:t>
            </w:r>
          </w:p>
        </w:tc>
        <w:tc>
          <w:tcPr>
            <w:tcW w:w="1116" w:type="dxa"/>
            <w:vMerge/>
            <w:hideMark/>
          </w:tcPr>
          <w:p w14:paraId="62FEE613" w14:textId="77777777" w:rsidR="000D6ADA" w:rsidRPr="00C03706" w:rsidRDefault="000D6ADA" w:rsidP="001679C3">
            <w:pPr>
              <w:jc w:val="both"/>
              <w:rPr>
                <w:rFonts w:ascii="Times New Roman" w:hAnsi="Times New Roman" w:cs="Times New Roman"/>
                <w:sz w:val="20"/>
                <w:szCs w:val="20"/>
              </w:rPr>
            </w:pPr>
          </w:p>
        </w:tc>
        <w:tc>
          <w:tcPr>
            <w:tcW w:w="2286" w:type="dxa"/>
            <w:noWrap/>
            <w:hideMark/>
          </w:tcPr>
          <w:p w14:paraId="67CD5472" w14:textId="13B7F016"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145tcc0ac2","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2]</w:t>
            </w:r>
            <w:r w:rsidRPr="00C03706">
              <w:rPr>
                <w:rFonts w:ascii="Times New Roman" w:hAnsi="Times New Roman" w:cs="Times New Roman"/>
                <w:sz w:val="20"/>
                <w:szCs w:val="20"/>
              </w:rPr>
              <w:fldChar w:fldCharType="end"/>
            </w:r>
          </w:p>
        </w:tc>
      </w:tr>
      <w:tr w:rsidR="000D6ADA" w:rsidRPr="00C03706" w14:paraId="703EE0BE" w14:textId="77777777" w:rsidTr="000D2161">
        <w:trPr>
          <w:trHeight w:val="316"/>
        </w:trPr>
        <w:tc>
          <w:tcPr>
            <w:tcW w:w="1475" w:type="dxa"/>
            <w:vMerge/>
            <w:tcBorders>
              <w:bottom w:val="single" w:sz="4" w:space="0" w:color="auto"/>
            </w:tcBorders>
            <w:hideMark/>
          </w:tcPr>
          <w:p w14:paraId="2CE1714D" w14:textId="77777777" w:rsidR="000D6ADA" w:rsidRPr="00C03706" w:rsidRDefault="000D6ADA" w:rsidP="001679C3">
            <w:pPr>
              <w:jc w:val="both"/>
              <w:rPr>
                <w:rFonts w:ascii="Times New Roman" w:hAnsi="Times New Roman" w:cs="Times New Roman"/>
                <w:sz w:val="20"/>
                <w:szCs w:val="20"/>
              </w:rPr>
            </w:pPr>
          </w:p>
        </w:tc>
        <w:tc>
          <w:tcPr>
            <w:tcW w:w="1219" w:type="dxa"/>
            <w:tcBorders>
              <w:bottom w:val="single" w:sz="4" w:space="0" w:color="auto"/>
            </w:tcBorders>
            <w:noWrap/>
            <w:hideMark/>
          </w:tcPr>
          <w:p w14:paraId="5FC454A3"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11</w:t>
            </w:r>
          </w:p>
        </w:tc>
        <w:tc>
          <w:tcPr>
            <w:tcW w:w="1275" w:type="dxa"/>
            <w:tcBorders>
              <w:bottom w:val="single" w:sz="4" w:space="0" w:color="auto"/>
            </w:tcBorders>
            <w:hideMark/>
          </w:tcPr>
          <w:p w14:paraId="09EFDDDD"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0.43</w:t>
            </w:r>
          </w:p>
        </w:tc>
        <w:tc>
          <w:tcPr>
            <w:tcW w:w="1560" w:type="dxa"/>
            <w:tcBorders>
              <w:bottom w:val="single" w:sz="4" w:space="0" w:color="auto"/>
            </w:tcBorders>
            <w:noWrap/>
            <w:hideMark/>
          </w:tcPr>
          <w:p w14:paraId="521F294C" w14:textId="77777777" w:rsidR="000D6ADA" w:rsidRPr="00C03706" w:rsidRDefault="000D6ADA" w:rsidP="001679C3">
            <w:pPr>
              <w:jc w:val="both"/>
              <w:rPr>
                <w:rFonts w:ascii="Times New Roman" w:hAnsi="Times New Roman" w:cs="Times New Roman"/>
                <w:sz w:val="20"/>
                <w:szCs w:val="20"/>
              </w:rPr>
            </w:pPr>
            <w:r w:rsidRPr="00C03706">
              <w:rPr>
                <w:rFonts w:ascii="Times New Roman" w:hAnsi="Times New Roman" w:cs="Times New Roman"/>
                <w:sz w:val="20"/>
                <w:szCs w:val="20"/>
              </w:rPr>
              <w:t>96.1</w:t>
            </w:r>
          </w:p>
        </w:tc>
        <w:tc>
          <w:tcPr>
            <w:tcW w:w="1116" w:type="dxa"/>
            <w:vMerge/>
            <w:tcBorders>
              <w:bottom w:val="single" w:sz="4" w:space="0" w:color="auto"/>
            </w:tcBorders>
            <w:hideMark/>
          </w:tcPr>
          <w:p w14:paraId="1080236D" w14:textId="77777777" w:rsidR="000D6ADA" w:rsidRPr="00C03706" w:rsidRDefault="000D6ADA" w:rsidP="001679C3">
            <w:pPr>
              <w:jc w:val="both"/>
              <w:rPr>
                <w:rFonts w:ascii="Times New Roman" w:hAnsi="Times New Roman" w:cs="Times New Roman"/>
                <w:sz w:val="20"/>
                <w:szCs w:val="20"/>
              </w:rPr>
            </w:pPr>
          </w:p>
        </w:tc>
        <w:tc>
          <w:tcPr>
            <w:tcW w:w="2286" w:type="dxa"/>
            <w:tcBorders>
              <w:bottom w:val="single" w:sz="4" w:space="0" w:color="auto"/>
            </w:tcBorders>
            <w:noWrap/>
            <w:hideMark/>
          </w:tcPr>
          <w:p w14:paraId="1EDBC5C5" w14:textId="403F6F9E" w:rsidR="000D6ADA" w:rsidRPr="00C03706" w:rsidRDefault="00212DB0" w:rsidP="00A24939">
            <w:pPr>
              <w:jc w:val="center"/>
              <w:rPr>
                <w:rFonts w:ascii="Times New Roman" w:hAnsi="Times New Roman" w:cs="Times New Roman"/>
                <w:sz w:val="20"/>
                <w:szCs w:val="20"/>
              </w:rPr>
            </w:pPr>
            <w:r w:rsidRPr="00C03706">
              <w:rPr>
                <w:rFonts w:ascii="Times New Roman" w:hAnsi="Times New Roman" w:cs="Times New Roman"/>
                <w:sz w:val="20"/>
                <w:szCs w:val="20"/>
              </w:rPr>
              <w:fldChar w:fldCharType="begin"/>
            </w:r>
            <w:r w:rsidR="004F0B41">
              <w:rPr>
                <w:rFonts w:ascii="Times New Roman" w:hAnsi="Times New Roman" w:cs="Times New Roman"/>
                <w:sz w:val="20"/>
                <w:szCs w:val="20"/>
              </w:rPr>
              <w:instrText xml:space="preserve"> ADDIN ZOTERO_ITEM CSL_CITATION {"citationID":"afkq9726bv","properties":{"formattedCitation":"[2]","plainCitation":"[2]","noteIndex":0},"citationItems":[{"id":"bvZVep35/G9vqhWu6","uris":["http://zotero.org/users/local/3FsyJZw4/items/P2CDAG4H"],"itemData":{"id":"rNhfQnli/9u6l2g2b","type":"article-journal","container-title":"Chemosphere","DOI":"10.1016/j.chemosphere.2018.02.105","ISSN":"00456535","journalAbbreviation":"Chemosphere","language":"en","page":"660-670","source":"DOI.org (Crossref)","title":"LC-MS/MS determination of antiretroviral drugs in influents and effluents from wastewater treatment plants in KwaZulu-Natal, South Africa","volume":"200","author":[{"family":"Abafe","given":"Ovokeroye A."},{"family":"Späth","given":"Jana"},{"family":"Fick","given":"Jerker"},{"family":"Jansson","given":"Stina"},{"family":"Buckley","given":"Chris"},{"family":"Stark","given":"Annegret"},{"family":"Pietruschka","given":"Bjoern"},{"family":"Martincigh","given":"Bice S."}],"issued":{"date-parts":[["2018",6]]}}}],"schema":"https://github.com/citation-style-language/schema/raw/master/csl-citation.json"} </w:instrText>
            </w:r>
            <w:r w:rsidRPr="00C03706">
              <w:rPr>
                <w:rFonts w:ascii="Times New Roman" w:hAnsi="Times New Roman" w:cs="Times New Roman"/>
                <w:sz w:val="20"/>
                <w:szCs w:val="20"/>
              </w:rPr>
              <w:fldChar w:fldCharType="separate"/>
            </w:r>
            <w:r w:rsidR="00AC1ED9" w:rsidRPr="00AC1ED9">
              <w:rPr>
                <w:rFonts w:ascii="Times New Roman" w:hAnsi="Times New Roman" w:cs="Times New Roman"/>
                <w:sz w:val="20"/>
                <w:szCs w:val="24"/>
              </w:rPr>
              <w:t>[2]</w:t>
            </w:r>
            <w:r w:rsidRPr="00C03706">
              <w:rPr>
                <w:rFonts w:ascii="Times New Roman" w:hAnsi="Times New Roman" w:cs="Times New Roman"/>
                <w:sz w:val="20"/>
                <w:szCs w:val="20"/>
              </w:rPr>
              <w:fldChar w:fldCharType="end"/>
            </w:r>
          </w:p>
        </w:tc>
      </w:tr>
    </w:tbl>
    <w:p w14:paraId="419D212F" w14:textId="0BC98AFE" w:rsidR="008734A2" w:rsidRPr="008734A2" w:rsidRDefault="008734A2" w:rsidP="008734A2">
      <w:pPr>
        <w:keepNext/>
        <w:spacing w:after="240" w:line="360" w:lineRule="auto"/>
        <w:rPr>
          <w:rFonts w:ascii="Times New Roman" w:eastAsia="Calibri" w:hAnsi="Times New Roman" w:cs="Times New Roman"/>
          <w:iCs/>
          <w:sz w:val="24"/>
          <w:szCs w:val="24"/>
        </w:rPr>
      </w:pPr>
      <w:bookmarkStart w:id="18" w:name="_Ref101347525"/>
      <w:bookmarkStart w:id="19" w:name="_Toc101696851"/>
      <w:r w:rsidRPr="008734A2">
        <w:rPr>
          <w:rFonts w:ascii="Times New Roman" w:eastAsia="Calibri" w:hAnsi="Times New Roman" w:cs="Times New Roman"/>
          <w:b/>
          <w:iCs/>
          <w:sz w:val="24"/>
          <w:szCs w:val="24"/>
        </w:rPr>
        <w:t>Table S7</w:t>
      </w:r>
      <w:bookmarkEnd w:id="18"/>
      <w:r w:rsidRPr="008734A2">
        <w:rPr>
          <w:rFonts w:ascii="Times New Roman" w:eastAsia="Calibri" w:hAnsi="Times New Roman" w:cs="Times New Roman"/>
          <w:iCs/>
          <w:sz w:val="24"/>
          <w:szCs w:val="24"/>
        </w:rPr>
        <w:t>: Number of people on various ART regimes in Sub-Saharan African countries.</w:t>
      </w:r>
      <w:bookmarkEnd w:id="19"/>
    </w:p>
    <w:p w14:paraId="34F067BE" w14:textId="77777777" w:rsidR="000D6ADA" w:rsidRDefault="000D6ADA" w:rsidP="000D6ADA">
      <w:pPr>
        <w:jc w:val="both"/>
        <w:rPr>
          <w:rFonts w:ascii="Times New Roman" w:hAnsi="Times New Roman" w:cs="Times New Roman"/>
          <w:sz w:val="24"/>
          <w:szCs w:val="24"/>
        </w:rPr>
      </w:pPr>
    </w:p>
    <w:p w14:paraId="3EB32266" w14:textId="77777777" w:rsidR="001068EE" w:rsidRPr="00607498" w:rsidRDefault="001068EE" w:rsidP="00607498">
      <w:pPr>
        <w:spacing w:after="240" w:line="360" w:lineRule="auto"/>
        <w:jc w:val="both"/>
        <w:rPr>
          <w:rFonts w:ascii="Times New Roman" w:eastAsia="Calibri" w:hAnsi="Times New Roman" w:cs="Times New Roman"/>
          <w:sz w:val="24"/>
          <w:szCs w:val="24"/>
        </w:rPr>
      </w:pPr>
    </w:p>
    <w:tbl>
      <w:tblPr>
        <w:tblStyle w:val="TableGrid12"/>
        <w:tblpPr w:leftFromText="180" w:rightFromText="180" w:horzAnchor="margin" w:tblpY="558"/>
        <w:tblW w:w="8647" w:type="dxa"/>
        <w:tblLook w:val="04A0" w:firstRow="1" w:lastRow="0" w:firstColumn="1" w:lastColumn="0" w:noHBand="0" w:noVBand="1"/>
      </w:tblPr>
      <w:tblGrid>
        <w:gridCol w:w="1548"/>
        <w:gridCol w:w="1146"/>
        <w:gridCol w:w="2409"/>
        <w:gridCol w:w="1843"/>
        <w:gridCol w:w="1701"/>
      </w:tblGrid>
      <w:tr w:rsidR="008734A2" w:rsidRPr="00C03706" w14:paraId="30565416" w14:textId="77777777" w:rsidTr="00D61C18">
        <w:trPr>
          <w:trHeight w:val="272"/>
        </w:trPr>
        <w:tc>
          <w:tcPr>
            <w:tcW w:w="1548" w:type="dxa"/>
            <w:tcBorders>
              <w:top w:val="single" w:sz="4" w:space="0" w:color="auto"/>
              <w:left w:val="nil"/>
              <w:bottom w:val="single" w:sz="4" w:space="0" w:color="auto"/>
              <w:right w:val="nil"/>
            </w:tcBorders>
          </w:tcPr>
          <w:p w14:paraId="38CAA115" w14:textId="77777777" w:rsidR="008734A2" w:rsidRPr="00C03706" w:rsidRDefault="008734A2" w:rsidP="008734A2">
            <w:pPr>
              <w:spacing w:line="360" w:lineRule="auto"/>
              <w:jc w:val="both"/>
              <w:rPr>
                <w:rFonts w:ascii="Times New Roman" w:eastAsia="Calibri" w:hAnsi="Times New Roman" w:cs="Times New Roman"/>
                <w:b/>
                <w:bCs/>
                <w:sz w:val="20"/>
                <w:szCs w:val="20"/>
              </w:rPr>
            </w:pPr>
            <w:r w:rsidRPr="00C03706">
              <w:rPr>
                <w:rFonts w:ascii="Times New Roman" w:eastAsia="Calibri" w:hAnsi="Times New Roman" w:cs="Times New Roman"/>
                <w:b/>
                <w:bCs/>
                <w:sz w:val="20"/>
                <w:szCs w:val="20"/>
              </w:rPr>
              <w:lastRenderedPageBreak/>
              <w:t>Year, Country</w:t>
            </w:r>
          </w:p>
        </w:tc>
        <w:tc>
          <w:tcPr>
            <w:tcW w:w="1146" w:type="dxa"/>
            <w:tcBorders>
              <w:top w:val="single" w:sz="4" w:space="0" w:color="auto"/>
              <w:left w:val="nil"/>
              <w:bottom w:val="single" w:sz="4" w:space="0" w:color="auto"/>
              <w:right w:val="nil"/>
            </w:tcBorders>
          </w:tcPr>
          <w:p w14:paraId="509267A3" w14:textId="77777777" w:rsidR="008734A2" w:rsidRPr="00C03706" w:rsidRDefault="008734A2" w:rsidP="008734A2">
            <w:pPr>
              <w:spacing w:line="360" w:lineRule="auto"/>
              <w:jc w:val="both"/>
              <w:rPr>
                <w:rFonts w:ascii="Times New Roman" w:eastAsia="Calibri" w:hAnsi="Times New Roman" w:cs="Times New Roman"/>
                <w:b/>
                <w:bCs/>
                <w:sz w:val="20"/>
                <w:szCs w:val="20"/>
              </w:rPr>
            </w:pPr>
            <w:r w:rsidRPr="00C03706">
              <w:rPr>
                <w:rFonts w:ascii="Times New Roman" w:eastAsia="Calibri" w:hAnsi="Times New Roman" w:cs="Times New Roman"/>
                <w:b/>
                <w:bCs/>
                <w:sz w:val="20"/>
                <w:szCs w:val="20"/>
              </w:rPr>
              <w:t>Regime</w:t>
            </w:r>
          </w:p>
        </w:tc>
        <w:tc>
          <w:tcPr>
            <w:tcW w:w="2409" w:type="dxa"/>
            <w:tcBorders>
              <w:top w:val="single" w:sz="4" w:space="0" w:color="auto"/>
              <w:left w:val="nil"/>
              <w:bottom w:val="single" w:sz="4" w:space="0" w:color="auto"/>
              <w:right w:val="nil"/>
            </w:tcBorders>
          </w:tcPr>
          <w:p w14:paraId="1B9EBD39" w14:textId="77777777" w:rsidR="008734A2" w:rsidRPr="00C03706" w:rsidRDefault="008734A2" w:rsidP="008734A2">
            <w:pPr>
              <w:spacing w:line="360" w:lineRule="auto"/>
              <w:jc w:val="both"/>
              <w:rPr>
                <w:rFonts w:ascii="Times New Roman" w:eastAsia="Calibri" w:hAnsi="Times New Roman" w:cs="Times New Roman"/>
                <w:b/>
                <w:bCs/>
                <w:sz w:val="20"/>
                <w:szCs w:val="20"/>
              </w:rPr>
            </w:pPr>
            <w:r w:rsidRPr="00C03706">
              <w:rPr>
                <w:rFonts w:ascii="Times New Roman" w:eastAsia="Calibri" w:hAnsi="Times New Roman" w:cs="Times New Roman"/>
                <w:b/>
                <w:bCs/>
                <w:sz w:val="20"/>
                <w:szCs w:val="20"/>
              </w:rPr>
              <w:t>Drug combination</w:t>
            </w:r>
          </w:p>
        </w:tc>
        <w:tc>
          <w:tcPr>
            <w:tcW w:w="1843" w:type="dxa"/>
            <w:tcBorders>
              <w:top w:val="single" w:sz="4" w:space="0" w:color="auto"/>
              <w:left w:val="nil"/>
              <w:bottom w:val="single" w:sz="4" w:space="0" w:color="auto"/>
              <w:right w:val="nil"/>
            </w:tcBorders>
          </w:tcPr>
          <w:p w14:paraId="33CDE17D" w14:textId="77777777" w:rsidR="008734A2" w:rsidRPr="00C03706" w:rsidRDefault="008734A2" w:rsidP="008734A2">
            <w:pPr>
              <w:spacing w:line="360" w:lineRule="auto"/>
              <w:jc w:val="both"/>
              <w:rPr>
                <w:rFonts w:ascii="Times New Roman" w:eastAsia="Calibri" w:hAnsi="Times New Roman" w:cs="Times New Roman"/>
                <w:b/>
                <w:bCs/>
                <w:sz w:val="20"/>
                <w:szCs w:val="20"/>
              </w:rPr>
            </w:pPr>
            <w:r w:rsidRPr="00C03706">
              <w:rPr>
                <w:rFonts w:ascii="Times New Roman" w:eastAsia="Calibri" w:hAnsi="Times New Roman" w:cs="Times New Roman"/>
                <w:b/>
                <w:bCs/>
                <w:sz w:val="20"/>
                <w:szCs w:val="20"/>
              </w:rPr>
              <w:t>% people/ regime</w:t>
            </w:r>
          </w:p>
        </w:tc>
        <w:tc>
          <w:tcPr>
            <w:tcW w:w="1701" w:type="dxa"/>
            <w:tcBorders>
              <w:top w:val="single" w:sz="4" w:space="0" w:color="auto"/>
              <w:left w:val="nil"/>
              <w:bottom w:val="single" w:sz="4" w:space="0" w:color="auto"/>
              <w:right w:val="nil"/>
            </w:tcBorders>
          </w:tcPr>
          <w:p w14:paraId="7C505192" w14:textId="418B3176" w:rsidR="008734A2" w:rsidRPr="00C03706" w:rsidRDefault="008734A2" w:rsidP="00D61C18">
            <w:pPr>
              <w:spacing w:line="360" w:lineRule="auto"/>
              <w:jc w:val="center"/>
              <w:rPr>
                <w:rFonts w:ascii="Times New Roman" w:eastAsia="Calibri" w:hAnsi="Times New Roman" w:cs="Times New Roman"/>
                <w:b/>
                <w:bCs/>
                <w:sz w:val="20"/>
                <w:szCs w:val="20"/>
              </w:rPr>
            </w:pPr>
            <w:r w:rsidRPr="00C03706">
              <w:rPr>
                <w:rFonts w:ascii="Times New Roman" w:eastAsia="Calibri" w:hAnsi="Times New Roman" w:cs="Times New Roman"/>
                <w:b/>
                <w:bCs/>
                <w:sz w:val="20"/>
                <w:szCs w:val="20"/>
              </w:rPr>
              <w:t>Reference</w:t>
            </w:r>
          </w:p>
        </w:tc>
      </w:tr>
      <w:tr w:rsidR="008734A2" w:rsidRPr="00C03706" w14:paraId="1342060A" w14:textId="77777777" w:rsidTr="00D61C18">
        <w:trPr>
          <w:trHeight w:val="291"/>
        </w:trPr>
        <w:tc>
          <w:tcPr>
            <w:tcW w:w="1548" w:type="dxa"/>
            <w:vMerge w:val="restart"/>
            <w:tcBorders>
              <w:top w:val="single" w:sz="4" w:space="0" w:color="auto"/>
              <w:left w:val="nil"/>
              <w:bottom w:val="nil"/>
              <w:right w:val="nil"/>
            </w:tcBorders>
          </w:tcPr>
          <w:p w14:paraId="7AE4A82E"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2017</w:t>
            </w:r>
          </w:p>
          <w:p w14:paraId="3114E4E6"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Eswatini</w:t>
            </w:r>
          </w:p>
          <w:p w14:paraId="099E0C85" w14:textId="77777777" w:rsidR="008734A2" w:rsidRPr="00C03706" w:rsidRDefault="008734A2" w:rsidP="008734A2">
            <w:pPr>
              <w:spacing w:line="360" w:lineRule="auto"/>
              <w:jc w:val="both"/>
              <w:rPr>
                <w:rFonts w:ascii="Times New Roman" w:eastAsia="Calibri" w:hAnsi="Times New Roman" w:cs="Times New Roman"/>
                <w:sz w:val="20"/>
                <w:szCs w:val="20"/>
              </w:rPr>
            </w:pPr>
          </w:p>
        </w:tc>
        <w:tc>
          <w:tcPr>
            <w:tcW w:w="1146" w:type="dxa"/>
            <w:vMerge w:val="restart"/>
            <w:tcBorders>
              <w:top w:val="single" w:sz="4" w:space="0" w:color="auto"/>
              <w:left w:val="nil"/>
              <w:bottom w:val="nil"/>
              <w:right w:val="nil"/>
            </w:tcBorders>
          </w:tcPr>
          <w:p w14:paraId="0F53104D"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1</w:t>
            </w:r>
            <w:r w:rsidRPr="00C03706">
              <w:rPr>
                <w:rFonts w:ascii="Times New Roman" w:eastAsia="Calibri" w:hAnsi="Times New Roman" w:cs="Times New Roman"/>
                <w:sz w:val="20"/>
                <w:szCs w:val="20"/>
                <w:vertAlign w:val="superscript"/>
              </w:rPr>
              <w:t>st</w:t>
            </w:r>
            <w:r w:rsidRPr="00C03706">
              <w:rPr>
                <w:rFonts w:ascii="Times New Roman" w:eastAsia="Calibri" w:hAnsi="Times New Roman" w:cs="Times New Roman"/>
                <w:sz w:val="20"/>
                <w:szCs w:val="20"/>
              </w:rPr>
              <w:t xml:space="preserve"> line</w:t>
            </w:r>
          </w:p>
        </w:tc>
        <w:tc>
          <w:tcPr>
            <w:tcW w:w="2409" w:type="dxa"/>
            <w:tcBorders>
              <w:top w:val="single" w:sz="4" w:space="0" w:color="auto"/>
              <w:left w:val="nil"/>
              <w:bottom w:val="nil"/>
              <w:right w:val="nil"/>
            </w:tcBorders>
          </w:tcPr>
          <w:p w14:paraId="00A5267B"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TDF + 3TC + EFV</w:t>
            </w:r>
          </w:p>
        </w:tc>
        <w:tc>
          <w:tcPr>
            <w:tcW w:w="1843" w:type="dxa"/>
            <w:tcBorders>
              <w:top w:val="single" w:sz="4" w:space="0" w:color="auto"/>
              <w:left w:val="nil"/>
              <w:bottom w:val="nil"/>
              <w:right w:val="nil"/>
            </w:tcBorders>
          </w:tcPr>
          <w:p w14:paraId="5AC1DB41" w14:textId="77777777" w:rsidR="008734A2" w:rsidRPr="00C03706" w:rsidRDefault="008734A2" w:rsidP="008734A2">
            <w:pPr>
              <w:spacing w:line="360" w:lineRule="auto"/>
              <w:jc w:val="center"/>
              <w:rPr>
                <w:rFonts w:ascii="Times New Roman" w:eastAsia="Calibri" w:hAnsi="Times New Roman" w:cs="Times New Roman"/>
                <w:sz w:val="20"/>
                <w:szCs w:val="20"/>
              </w:rPr>
            </w:pPr>
            <w:r w:rsidRPr="00C03706">
              <w:rPr>
                <w:rFonts w:ascii="Times New Roman" w:eastAsia="Calibri" w:hAnsi="Times New Roman" w:cs="Times New Roman"/>
                <w:sz w:val="20"/>
                <w:szCs w:val="20"/>
              </w:rPr>
              <w:t>39.9</w:t>
            </w:r>
          </w:p>
        </w:tc>
        <w:tc>
          <w:tcPr>
            <w:tcW w:w="1701" w:type="dxa"/>
            <w:vMerge w:val="restart"/>
            <w:tcBorders>
              <w:top w:val="single" w:sz="4" w:space="0" w:color="auto"/>
              <w:left w:val="nil"/>
              <w:bottom w:val="nil"/>
              <w:right w:val="nil"/>
            </w:tcBorders>
            <w:vAlign w:val="center"/>
          </w:tcPr>
          <w:p w14:paraId="5A052AA6" w14:textId="39B72B3E" w:rsidR="008734A2" w:rsidRPr="00C03706" w:rsidRDefault="00212DB0" w:rsidP="00D61C18">
            <w:pPr>
              <w:spacing w:line="360" w:lineRule="auto"/>
              <w:jc w:val="center"/>
              <w:rPr>
                <w:rFonts w:ascii="Times New Roman" w:eastAsia="Calibri" w:hAnsi="Times New Roman" w:cs="Times New Roman"/>
                <w:sz w:val="20"/>
                <w:szCs w:val="20"/>
              </w:rPr>
            </w:pPr>
            <w:r w:rsidRPr="00C03706">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11kkcnlgq7","properties":{"formattedCitation":"[93]","plainCitation":"[93]","noteIndex":0},"citationItems":[{"id":"bvZVep35/fdfEZqsu","uris":["http://zotero.org/users/8372031/items/LLNAVR8H"],"itemData":{"id":121,"type":"article-journal","abstract":"Introduction: As antiretroviral therapy (ART) is scaled up, more patients become eligible for routine viral load (VL) monitoring, the most important tool for monitoring ART efficacy. For HIV programmes to become effective, leakages along the VL cascade need to be minimized and treatment switching needs to be optimized. However, many HIV programmes in resource-constrained settings report significant shortfalls.\nMethods: From a public sector HIV programme in rural Swaziland, we evaluated the VL cascade of adults (≥18 years) on ART from the time of the first elevated VL (&gt;1000 copies/mL) between January 2013 and June 2014 to treatment switching by December 2015. We additionally described HIV drug resistance for patients with virological failure. We used descriptive statistics and Kaplan–Meier estimates to describe the different steps along the cascade and regression models to determine factors associated with outcomes.\nResults and Discussion: Of 828 patients with a first elevated VL, 252 (30.4%) did not receive any enhanced adherence counselling (EAC). Six hundred and ninety-six (84.1%) patients had a follow-up VL measurement, and the predictors of receiving a follow-up VL were being a second-line patient (adjusted hazard ratio (aHR): 0.72; p = 0.051), Hlathikhulu health zone (aHR: 0.79; p = 0.013) and having received two EAC sessions (aHR: 1.31; p = 0.023). Four hundred and ten patients (58.9%) achieved VL re-suppression. Predictors of re-suppression were age 50 to 64 (adjusted odds ratio (aOR): 2.02; p = 0.015) compared with age 18 to 34 years, being on second-line treatment (aOR: 3.29; p = 0.003) and two (aOR: 1.66; p = 0.045) or three (aOR: 1.86; p = 0.003) EAC sessions. Of 278 patients eligible to switch to second-line therapy, 120 (43.2%) had switched by the end of the study. Finally, of 155 successfully sequenced dried blood spots, 144 (92.9%) were from first-line patients. Of these, 133 (positive predictive value: 92.4%) had resistance patterns that necessitated treatment switching.\nConclusions: Patients on ART with high VLs were more likely to re-suppress if they received EAC. Failure to re-suppress after counselling was predictive of genotypically confirmed resistance patterns requiring treatment switching. Delays in switching were significant despite the ability of the WHO algorithm to predict treatment failure. Despite significant progress in recent years, enhanced focus on quality care along the VL cascade in resource-limited settings is crucial.","container-title":"Journal of the International AIDS Society","DOI":"10.1002/jia2.25194","ISSN":"17582652","issue":"10","journalAbbreviation":"J Intern AIDS Soc","language":"en","note":"number: 10","page":"e25194","source":"DOI.org (Crossref)","title":"Successes and challenges in optimizing the viral load cascade to improve antiretroviral therapy adherence and rationalize second-line switches in Swaziland","volume":"21","author":[{"family":"Etoori","given":"David"},{"family":"Ciglenecki","given":"Iza"},{"family":"Ndlangamandla","given":"Mpumelelo"},{"family":"Edwards","given":"Celeste G"},{"family":"Jobanputra","given":"Kiran"},{"family":"Pasipamire","given":"Munyaradzi"},{"family":"Maphalala","given":"Gugu"},{"family":"Yang","given":"Chunfu"},{"family":"Zabsonre","given":"Inoussa"},{"family":"Kabore","given":"Serge M"},{"family":"Goiri","given":"Javier"},{"family":"Teck","given":"Roger"},{"family":"Kerschberger","given":"Bernhard"}],"issued":{"date-parts":[["2018",10]]}}}],"schema":"https://github.com/citation-style-language/schema/raw/master/csl-citation.json"} </w:instrText>
            </w:r>
            <w:r w:rsidRPr="00C03706">
              <w:rPr>
                <w:rFonts w:ascii="Times New Roman" w:eastAsia="Calibri" w:hAnsi="Times New Roman" w:cs="Times New Roman"/>
                <w:sz w:val="20"/>
                <w:szCs w:val="20"/>
              </w:rPr>
              <w:fldChar w:fldCharType="separate"/>
            </w:r>
            <w:r w:rsidR="004F0B41" w:rsidRPr="004F0B41">
              <w:rPr>
                <w:rFonts w:ascii="Times New Roman" w:hAnsi="Times New Roman" w:cs="Times New Roman"/>
                <w:sz w:val="20"/>
              </w:rPr>
              <w:t>[93]</w:t>
            </w:r>
            <w:r w:rsidRPr="00C03706">
              <w:rPr>
                <w:rFonts w:ascii="Times New Roman" w:eastAsia="Calibri" w:hAnsi="Times New Roman" w:cs="Times New Roman"/>
                <w:sz w:val="20"/>
                <w:szCs w:val="20"/>
              </w:rPr>
              <w:fldChar w:fldCharType="end"/>
            </w:r>
          </w:p>
        </w:tc>
      </w:tr>
      <w:tr w:rsidR="008734A2" w:rsidRPr="00C03706" w14:paraId="1C0ECC40" w14:textId="77777777" w:rsidTr="00D61C18">
        <w:trPr>
          <w:trHeight w:val="291"/>
        </w:trPr>
        <w:tc>
          <w:tcPr>
            <w:tcW w:w="1548" w:type="dxa"/>
            <w:vMerge/>
            <w:tcBorders>
              <w:top w:val="nil"/>
              <w:left w:val="nil"/>
              <w:bottom w:val="nil"/>
              <w:right w:val="nil"/>
            </w:tcBorders>
          </w:tcPr>
          <w:p w14:paraId="66EE580A" w14:textId="77777777" w:rsidR="008734A2" w:rsidRPr="00C03706" w:rsidRDefault="008734A2" w:rsidP="008734A2">
            <w:pPr>
              <w:spacing w:line="360" w:lineRule="auto"/>
              <w:jc w:val="both"/>
              <w:rPr>
                <w:rFonts w:ascii="Times New Roman" w:eastAsia="Calibri" w:hAnsi="Times New Roman" w:cs="Times New Roman"/>
                <w:sz w:val="20"/>
                <w:szCs w:val="20"/>
              </w:rPr>
            </w:pPr>
          </w:p>
        </w:tc>
        <w:tc>
          <w:tcPr>
            <w:tcW w:w="1146" w:type="dxa"/>
            <w:vMerge/>
            <w:tcBorders>
              <w:top w:val="nil"/>
              <w:left w:val="nil"/>
              <w:bottom w:val="nil"/>
              <w:right w:val="nil"/>
            </w:tcBorders>
          </w:tcPr>
          <w:p w14:paraId="60B4707E" w14:textId="77777777" w:rsidR="008734A2" w:rsidRPr="00C03706" w:rsidRDefault="008734A2" w:rsidP="008734A2">
            <w:pPr>
              <w:spacing w:line="360" w:lineRule="auto"/>
              <w:jc w:val="both"/>
              <w:rPr>
                <w:rFonts w:ascii="Times New Roman" w:eastAsia="Calibri" w:hAnsi="Times New Roman" w:cs="Times New Roman"/>
                <w:sz w:val="20"/>
                <w:szCs w:val="20"/>
              </w:rPr>
            </w:pPr>
          </w:p>
        </w:tc>
        <w:tc>
          <w:tcPr>
            <w:tcW w:w="2409" w:type="dxa"/>
            <w:tcBorders>
              <w:top w:val="nil"/>
              <w:left w:val="nil"/>
              <w:bottom w:val="nil"/>
              <w:right w:val="nil"/>
            </w:tcBorders>
          </w:tcPr>
          <w:p w14:paraId="054C6B18"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TDF + 3TC + NVP</w:t>
            </w:r>
          </w:p>
        </w:tc>
        <w:tc>
          <w:tcPr>
            <w:tcW w:w="1843" w:type="dxa"/>
            <w:tcBorders>
              <w:top w:val="nil"/>
              <w:left w:val="nil"/>
              <w:bottom w:val="nil"/>
              <w:right w:val="nil"/>
            </w:tcBorders>
          </w:tcPr>
          <w:p w14:paraId="5FB5189C" w14:textId="77777777" w:rsidR="008734A2" w:rsidRPr="00C03706" w:rsidRDefault="008734A2" w:rsidP="008734A2">
            <w:pPr>
              <w:spacing w:line="360" w:lineRule="auto"/>
              <w:jc w:val="center"/>
              <w:rPr>
                <w:rFonts w:ascii="Times New Roman" w:eastAsia="Calibri" w:hAnsi="Times New Roman" w:cs="Times New Roman"/>
                <w:sz w:val="20"/>
                <w:szCs w:val="20"/>
              </w:rPr>
            </w:pPr>
            <w:r w:rsidRPr="00C03706">
              <w:rPr>
                <w:rFonts w:ascii="Times New Roman" w:eastAsia="Calibri" w:hAnsi="Times New Roman" w:cs="Times New Roman"/>
                <w:sz w:val="20"/>
                <w:szCs w:val="20"/>
              </w:rPr>
              <w:t>1.7</w:t>
            </w:r>
          </w:p>
        </w:tc>
        <w:tc>
          <w:tcPr>
            <w:tcW w:w="1701" w:type="dxa"/>
            <w:vMerge/>
            <w:tcBorders>
              <w:top w:val="nil"/>
              <w:left w:val="nil"/>
              <w:bottom w:val="nil"/>
              <w:right w:val="nil"/>
            </w:tcBorders>
            <w:vAlign w:val="center"/>
          </w:tcPr>
          <w:p w14:paraId="417E0EE9" w14:textId="77777777" w:rsidR="008734A2" w:rsidRPr="00C03706" w:rsidRDefault="008734A2" w:rsidP="00D61C18">
            <w:pPr>
              <w:spacing w:line="360" w:lineRule="auto"/>
              <w:jc w:val="center"/>
              <w:rPr>
                <w:rFonts w:ascii="Times New Roman" w:eastAsia="Calibri" w:hAnsi="Times New Roman" w:cs="Times New Roman"/>
                <w:sz w:val="20"/>
                <w:szCs w:val="20"/>
              </w:rPr>
            </w:pPr>
          </w:p>
        </w:tc>
      </w:tr>
      <w:tr w:rsidR="008734A2" w:rsidRPr="00C03706" w14:paraId="65661AF8" w14:textId="77777777" w:rsidTr="00D61C18">
        <w:trPr>
          <w:trHeight w:val="291"/>
        </w:trPr>
        <w:tc>
          <w:tcPr>
            <w:tcW w:w="1548" w:type="dxa"/>
            <w:vMerge/>
            <w:tcBorders>
              <w:top w:val="nil"/>
              <w:left w:val="nil"/>
              <w:bottom w:val="nil"/>
              <w:right w:val="nil"/>
            </w:tcBorders>
          </w:tcPr>
          <w:p w14:paraId="7EBE714A" w14:textId="77777777" w:rsidR="008734A2" w:rsidRPr="00C03706" w:rsidRDefault="008734A2" w:rsidP="008734A2">
            <w:pPr>
              <w:spacing w:line="360" w:lineRule="auto"/>
              <w:jc w:val="both"/>
              <w:rPr>
                <w:rFonts w:ascii="Times New Roman" w:eastAsia="Calibri" w:hAnsi="Times New Roman" w:cs="Times New Roman"/>
                <w:sz w:val="20"/>
                <w:szCs w:val="20"/>
              </w:rPr>
            </w:pPr>
          </w:p>
        </w:tc>
        <w:tc>
          <w:tcPr>
            <w:tcW w:w="1146" w:type="dxa"/>
            <w:vMerge/>
            <w:tcBorders>
              <w:top w:val="nil"/>
              <w:left w:val="nil"/>
              <w:bottom w:val="nil"/>
              <w:right w:val="nil"/>
            </w:tcBorders>
          </w:tcPr>
          <w:p w14:paraId="6B0D0D01" w14:textId="77777777" w:rsidR="008734A2" w:rsidRPr="00C03706" w:rsidRDefault="008734A2" w:rsidP="008734A2">
            <w:pPr>
              <w:spacing w:line="360" w:lineRule="auto"/>
              <w:jc w:val="both"/>
              <w:rPr>
                <w:rFonts w:ascii="Times New Roman" w:eastAsia="Calibri" w:hAnsi="Times New Roman" w:cs="Times New Roman"/>
                <w:sz w:val="20"/>
                <w:szCs w:val="20"/>
              </w:rPr>
            </w:pPr>
          </w:p>
        </w:tc>
        <w:tc>
          <w:tcPr>
            <w:tcW w:w="2409" w:type="dxa"/>
            <w:tcBorders>
              <w:top w:val="nil"/>
              <w:left w:val="nil"/>
              <w:bottom w:val="nil"/>
              <w:right w:val="nil"/>
            </w:tcBorders>
          </w:tcPr>
          <w:p w14:paraId="6EB8D992"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AZT + 3TC + NVP</w:t>
            </w:r>
            <w:r w:rsidRPr="00C03706">
              <w:rPr>
                <w:rFonts w:ascii="Times New Roman" w:eastAsia="Calibri" w:hAnsi="Times New Roman" w:cs="Times New Roman"/>
                <w:sz w:val="20"/>
                <w:szCs w:val="20"/>
              </w:rPr>
              <w:tab/>
            </w:r>
          </w:p>
        </w:tc>
        <w:tc>
          <w:tcPr>
            <w:tcW w:w="1843" w:type="dxa"/>
            <w:tcBorders>
              <w:top w:val="nil"/>
              <w:left w:val="nil"/>
              <w:bottom w:val="nil"/>
              <w:right w:val="nil"/>
            </w:tcBorders>
          </w:tcPr>
          <w:p w14:paraId="447F99C5" w14:textId="77777777" w:rsidR="008734A2" w:rsidRPr="00C03706" w:rsidRDefault="008734A2" w:rsidP="008734A2">
            <w:pPr>
              <w:spacing w:line="360" w:lineRule="auto"/>
              <w:jc w:val="center"/>
              <w:rPr>
                <w:rFonts w:ascii="Times New Roman" w:eastAsia="Calibri" w:hAnsi="Times New Roman" w:cs="Times New Roman"/>
                <w:sz w:val="20"/>
                <w:szCs w:val="20"/>
              </w:rPr>
            </w:pPr>
            <w:r w:rsidRPr="00C03706">
              <w:rPr>
                <w:rFonts w:ascii="Times New Roman" w:eastAsia="Calibri" w:hAnsi="Times New Roman" w:cs="Times New Roman"/>
                <w:sz w:val="20"/>
                <w:szCs w:val="20"/>
              </w:rPr>
              <w:t>26.8</w:t>
            </w:r>
          </w:p>
        </w:tc>
        <w:tc>
          <w:tcPr>
            <w:tcW w:w="1701" w:type="dxa"/>
            <w:vMerge/>
            <w:tcBorders>
              <w:top w:val="nil"/>
              <w:left w:val="nil"/>
              <w:bottom w:val="nil"/>
              <w:right w:val="nil"/>
            </w:tcBorders>
            <w:vAlign w:val="center"/>
          </w:tcPr>
          <w:p w14:paraId="6E3AEB69" w14:textId="77777777" w:rsidR="008734A2" w:rsidRPr="00C03706" w:rsidRDefault="008734A2" w:rsidP="00D61C18">
            <w:pPr>
              <w:spacing w:line="360" w:lineRule="auto"/>
              <w:jc w:val="center"/>
              <w:rPr>
                <w:rFonts w:ascii="Times New Roman" w:eastAsia="Calibri" w:hAnsi="Times New Roman" w:cs="Times New Roman"/>
                <w:sz w:val="20"/>
                <w:szCs w:val="20"/>
              </w:rPr>
            </w:pPr>
          </w:p>
        </w:tc>
      </w:tr>
      <w:tr w:rsidR="008734A2" w:rsidRPr="00C03706" w14:paraId="53A5C8FA" w14:textId="77777777" w:rsidTr="00D61C18">
        <w:trPr>
          <w:trHeight w:val="291"/>
        </w:trPr>
        <w:tc>
          <w:tcPr>
            <w:tcW w:w="1548" w:type="dxa"/>
            <w:vMerge/>
            <w:tcBorders>
              <w:top w:val="nil"/>
              <w:left w:val="nil"/>
              <w:bottom w:val="nil"/>
              <w:right w:val="nil"/>
            </w:tcBorders>
          </w:tcPr>
          <w:p w14:paraId="192597CE" w14:textId="77777777" w:rsidR="008734A2" w:rsidRPr="00C03706" w:rsidRDefault="008734A2" w:rsidP="008734A2">
            <w:pPr>
              <w:spacing w:line="360" w:lineRule="auto"/>
              <w:jc w:val="both"/>
              <w:rPr>
                <w:rFonts w:ascii="Times New Roman" w:eastAsia="Calibri" w:hAnsi="Times New Roman" w:cs="Times New Roman"/>
                <w:sz w:val="20"/>
                <w:szCs w:val="20"/>
              </w:rPr>
            </w:pPr>
          </w:p>
        </w:tc>
        <w:tc>
          <w:tcPr>
            <w:tcW w:w="1146" w:type="dxa"/>
            <w:vMerge/>
            <w:tcBorders>
              <w:top w:val="nil"/>
              <w:left w:val="nil"/>
              <w:bottom w:val="nil"/>
              <w:right w:val="nil"/>
            </w:tcBorders>
          </w:tcPr>
          <w:p w14:paraId="523D690A" w14:textId="77777777" w:rsidR="008734A2" w:rsidRPr="00C03706" w:rsidRDefault="008734A2" w:rsidP="008734A2">
            <w:pPr>
              <w:spacing w:line="360" w:lineRule="auto"/>
              <w:jc w:val="both"/>
              <w:rPr>
                <w:rFonts w:ascii="Times New Roman" w:eastAsia="Calibri" w:hAnsi="Times New Roman" w:cs="Times New Roman"/>
                <w:sz w:val="20"/>
                <w:szCs w:val="20"/>
              </w:rPr>
            </w:pPr>
          </w:p>
        </w:tc>
        <w:tc>
          <w:tcPr>
            <w:tcW w:w="2409" w:type="dxa"/>
            <w:tcBorders>
              <w:top w:val="nil"/>
              <w:left w:val="nil"/>
              <w:bottom w:val="nil"/>
              <w:right w:val="nil"/>
            </w:tcBorders>
          </w:tcPr>
          <w:p w14:paraId="18F38F1C"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AZT + 3TC + EFV</w:t>
            </w:r>
            <w:r w:rsidRPr="00C03706">
              <w:rPr>
                <w:rFonts w:ascii="Times New Roman" w:eastAsia="Calibri" w:hAnsi="Times New Roman" w:cs="Times New Roman"/>
                <w:sz w:val="20"/>
                <w:szCs w:val="20"/>
              </w:rPr>
              <w:tab/>
            </w:r>
          </w:p>
        </w:tc>
        <w:tc>
          <w:tcPr>
            <w:tcW w:w="1843" w:type="dxa"/>
            <w:tcBorders>
              <w:top w:val="nil"/>
              <w:left w:val="nil"/>
              <w:bottom w:val="nil"/>
              <w:right w:val="nil"/>
            </w:tcBorders>
          </w:tcPr>
          <w:p w14:paraId="52C5DCEB" w14:textId="77777777" w:rsidR="008734A2" w:rsidRPr="00C03706" w:rsidRDefault="008734A2" w:rsidP="008734A2">
            <w:pPr>
              <w:spacing w:line="360" w:lineRule="auto"/>
              <w:jc w:val="center"/>
              <w:rPr>
                <w:rFonts w:ascii="Times New Roman" w:eastAsia="Calibri" w:hAnsi="Times New Roman" w:cs="Times New Roman"/>
                <w:sz w:val="20"/>
                <w:szCs w:val="20"/>
              </w:rPr>
            </w:pPr>
            <w:r w:rsidRPr="00C03706">
              <w:rPr>
                <w:rFonts w:ascii="Times New Roman" w:eastAsia="Calibri" w:hAnsi="Times New Roman" w:cs="Times New Roman"/>
                <w:sz w:val="20"/>
                <w:szCs w:val="20"/>
              </w:rPr>
              <w:t>7</w:t>
            </w:r>
          </w:p>
        </w:tc>
        <w:tc>
          <w:tcPr>
            <w:tcW w:w="1701" w:type="dxa"/>
            <w:vMerge/>
            <w:tcBorders>
              <w:top w:val="nil"/>
              <w:left w:val="nil"/>
              <w:bottom w:val="nil"/>
              <w:right w:val="nil"/>
            </w:tcBorders>
            <w:vAlign w:val="center"/>
          </w:tcPr>
          <w:p w14:paraId="0BB9029C" w14:textId="77777777" w:rsidR="008734A2" w:rsidRPr="00C03706" w:rsidRDefault="008734A2" w:rsidP="00D61C18">
            <w:pPr>
              <w:spacing w:line="360" w:lineRule="auto"/>
              <w:jc w:val="center"/>
              <w:rPr>
                <w:rFonts w:ascii="Times New Roman" w:eastAsia="Calibri" w:hAnsi="Times New Roman" w:cs="Times New Roman"/>
                <w:sz w:val="20"/>
                <w:szCs w:val="20"/>
              </w:rPr>
            </w:pPr>
          </w:p>
        </w:tc>
      </w:tr>
      <w:tr w:rsidR="008734A2" w:rsidRPr="00C03706" w14:paraId="43A93F4D" w14:textId="77777777" w:rsidTr="00D61C18">
        <w:trPr>
          <w:trHeight w:val="309"/>
        </w:trPr>
        <w:tc>
          <w:tcPr>
            <w:tcW w:w="1548" w:type="dxa"/>
            <w:vMerge/>
            <w:tcBorders>
              <w:top w:val="nil"/>
              <w:left w:val="nil"/>
              <w:bottom w:val="nil"/>
              <w:right w:val="nil"/>
            </w:tcBorders>
          </w:tcPr>
          <w:p w14:paraId="1A1C0267" w14:textId="77777777" w:rsidR="008734A2" w:rsidRPr="00C03706" w:rsidRDefault="008734A2" w:rsidP="008734A2">
            <w:pPr>
              <w:spacing w:line="360" w:lineRule="auto"/>
              <w:jc w:val="both"/>
              <w:rPr>
                <w:rFonts w:ascii="Times New Roman" w:eastAsia="Calibri" w:hAnsi="Times New Roman" w:cs="Times New Roman"/>
                <w:sz w:val="20"/>
                <w:szCs w:val="20"/>
              </w:rPr>
            </w:pPr>
          </w:p>
        </w:tc>
        <w:tc>
          <w:tcPr>
            <w:tcW w:w="1146" w:type="dxa"/>
            <w:vMerge w:val="restart"/>
            <w:tcBorders>
              <w:top w:val="nil"/>
              <w:left w:val="nil"/>
              <w:bottom w:val="nil"/>
              <w:right w:val="nil"/>
            </w:tcBorders>
          </w:tcPr>
          <w:p w14:paraId="3F94EC41"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2</w:t>
            </w:r>
            <w:r w:rsidRPr="00C03706">
              <w:rPr>
                <w:rFonts w:ascii="Times New Roman" w:eastAsia="Calibri" w:hAnsi="Times New Roman" w:cs="Times New Roman"/>
                <w:sz w:val="20"/>
                <w:szCs w:val="20"/>
                <w:vertAlign w:val="superscript"/>
              </w:rPr>
              <w:t>nd</w:t>
            </w:r>
            <w:r w:rsidRPr="00C03706">
              <w:rPr>
                <w:rFonts w:ascii="Times New Roman" w:eastAsia="Calibri" w:hAnsi="Times New Roman" w:cs="Times New Roman"/>
                <w:sz w:val="20"/>
                <w:szCs w:val="20"/>
              </w:rPr>
              <w:t xml:space="preserve"> line</w:t>
            </w:r>
          </w:p>
        </w:tc>
        <w:tc>
          <w:tcPr>
            <w:tcW w:w="2409" w:type="dxa"/>
            <w:tcBorders>
              <w:top w:val="nil"/>
              <w:left w:val="nil"/>
              <w:bottom w:val="nil"/>
              <w:right w:val="nil"/>
            </w:tcBorders>
          </w:tcPr>
          <w:p w14:paraId="4F38545A"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 xml:space="preserve">AZT + 3TC + LPV/r </w:t>
            </w:r>
          </w:p>
        </w:tc>
        <w:tc>
          <w:tcPr>
            <w:tcW w:w="1843" w:type="dxa"/>
            <w:vMerge w:val="restart"/>
            <w:tcBorders>
              <w:top w:val="nil"/>
              <w:left w:val="nil"/>
              <w:bottom w:val="nil"/>
              <w:right w:val="nil"/>
            </w:tcBorders>
          </w:tcPr>
          <w:p w14:paraId="3F08D943" w14:textId="77777777" w:rsidR="008734A2" w:rsidRPr="00C03706" w:rsidRDefault="008734A2" w:rsidP="008734A2">
            <w:pPr>
              <w:spacing w:line="360" w:lineRule="auto"/>
              <w:jc w:val="center"/>
              <w:rPr>
                <w:rFonts w:ascii="Times New Roman" w:eastAsia="Calibri" w:hAnsi="Times New Roman" w:cs="Times New Roman"/>
                <w:sz w:val="20"/>
                <w:szCs w:val="20"/>
              </w:rPr>
            </w:pPr>
            <w:r w:rsidRPr="00C03706">
              <w:rPr>
                <w:rFonts w:ascii="Times New Roman" w:eastAsia="Calibri" w:hAnsi="Times New Roman" w:cs="Times New Roman"/>
                <w:sz w:val="20"/>
                <w:szCs w:val="20"/>
              </w:rPr>
              <w:t>6.5</w:t>
            </w:r>
          </w:p>
        </w:tc>
        <w:tc>
          <w:tcPr>
            <w:tcW w:w="1701" w:type="dxa"/>
            <w:vMerge/>
            <w:tcBorders>
              <w:top w:val="nil"/>
              <w:left w:val="nil"/>
              <w:bottom w:val="nil"/>
              <w:right w:val="nil"/>
            </w:tcBorders>
            <w:vAlign w:val="center"/>
          </w:tcPr>
          <w:p w14:paraId="5183ADA4" w14:textId="77777777" w:rsidR="008734A2" w:rsidRPr="00C03706" w:rsidRDefault="008734A2" w:rsidP="00D61C18">
            <w:pPr>
              <w:spacing w:line="360" w:lineRule="auto"/>
              <w:jc w:val="center"/>
              <w:rPr>
                <w:rFonts w:ascii="Times New Roman" w:eastAsia="Calibri" w:hAnsi="Times New Roman" w:cs="Times New Roman"/>
                <w:sz w:val="20"/>
                <w:szCs w:val="20"/>
              </w:rPr>
            </w:pPr>
          </w:p>
        </w:tc>
      </w:tr>
      <w:tr w:rsidR="008734A2" w:rsidRPr="00C03706" w14:paraId="7D758A05" w14:textId="77777777" w:rsidTr="00D61C18">
        <w:trPr>
          <w:trHeight w:val="291"/>
        </w:trPr>
        <w:tc>
          <w:tcPr>
            <w:tcW w:w="1548" w:type="dxa"/>
            <w:vMerge/>
            <w:tcBorders>
              <w:top w:val="nil"/>
              <w:left w:val="nil"/>
              <w:bottom w:val="nil"/>
              <w:right w:val="nil"/>
            </w:tcBorders>
          </w:tcPr>
          <w:p w14:paraId="4EEE34D4" w14:textId="77777777" w:rsidR="008734A2" w:rsidRPr="00C03706" w:rsidRDefault="008734A2" w:rsidP="008734A2">
            <w:pPr>
              <w:spacing w:line="360" w:lineRule="auto"/>
              <w:jc w:val="both"/>
              <w:rPr>
                <w:rFonts w:ascii="Times New Roman" w:eastAsia="Calibri" w:hAnsi="Times New Roman" w:cs="Times New Roman"/>
                <w:sz w:val="20"/>
                <w:szCs w:val="20"/>
              </w:rPr>
            </w:pPr>
          </w:p>
        </w:tc>
        <w:tc>
          <w:tcPr>
            <w:tcW w:w="1146" w:type="dxa"/>
            <w:vMerge/>
            <w:tcBorders>
              <w:top w:val="nil"/>
              <w:left w:val="nil"/>
              <w:bottom w:val="nil"/>
              <w:right w:val="nil"/>
            </w:tcBorders>
          </w:tcPr>
          <w:p w14:paraId="236D8A46" w14:textId="77777777" w:rsidR="008734A2" w:rsidRPr="00C03706" w:rsidRDefault="008734A2" w:rsidP="008734A2">
            <w:pPr>
              <w:spacing w:line="360" w:lineRule="auto"/>
              <w:jc w:val="both"/>
              <w:rPr>
                <w:rFonts w:ascii="Times New Roman" w:eastAsia="Calibri" w:hAnsi="Times New Roman" w:cs="Times New Roman"/>
                <w:sz w:val="20"/>
                <w:szCs w:val="20"/>
              </w:rPr>
            </w:pPr>
          </w:p>
        </w:tc>
        <w:tc>
          <w:tcPr>
            <w:tcW w:w="2409" w:type="dxa"/>
            <w:tcBorders>
              <w:top w:val="nil"/>
              <w:left w:val="nil"/>
              <w:bottom w:val="nil"/>
              <w:right w:val="nil"/>
            </w:tcBorders>
          </w:tcPr>
          <w:p w14:paraId="3C5E706D"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AZT + 3TC + ATV/r</w:t>
            </w:r>
            <w:r w:rsidRPr="00C03706">
              <w:rPr>
                <w:rFonts w:ascii="Times New Roman" w:eastAsia="Calibri" w:hAnsi="Times New Roman" w:cs="Times New Roman"/>
                <w:sz w:val="20"/>
                <w:szCs w:val="20"/>
              </w:rPr>
              <w:tab/>
            </w:r>
          </w:p>
        </w:tc>
        <w:tc>
          <w:tcPr>
            <w:tcW w:w="1843" w:type="dxa"/>
            <w:vMerge/>
            <w:tcBorders>
              <w:top w:val="nil"/>
              <w:left w:val="nil"/>
              <w:bottom w:val="nil"/>
              <w:right w:val="nil"/>
            </w:tcBorders>
          </w:tcPr>
          <w:p w14:paraId="0E0BED01" w14:textId="77777777" w:rsidR="008734A2" w:rsidRPr="00C03706" w:rsidRDefault="008734A2" w:rsidP="008734A2">
            <w:pPr>
              <w:spacing w:line="360" w:lineRule="auto"/>
              <w:jc w:val="center"/>
              <w:rPr>
                <w:rFonts w:ascii="Times New Roman" w:eastAsia="Calibri" w:hAnsi="Times New Roman" w:cs="Times New Roman"/>
                <w:sz w:val="20"/>
                <w:szCs w:val="20"/>
              </w:rPr>
            </w:pPr>
          </w:p>
        </w:tc>
        <w:tc>
          <w:tcPr>
            <w:tcW w:w="1701" w:type="dxa"/>
            <w:vMerge/>
            <w:tcBorders>
              <w:top w:val="nil"/>
              <w:left w:val="nil"/>
              <w:bottom w:val="nil"/>
              <w:right w:val="nil"/>
            </w:tcBorders>
            <w:vAlign w:val="center"/>
          </w:tcPr>
          <w:p w14:paraId="7A8FE5F3" w14:textId="77777777" w:rsidR="008734A2" w:rsidRPr="00C03706" w:rsidRDefault="008734A2" w:rsidP="00D61C18">
            <w:pPr>
              <w:spacing w:line="360" w:lineRule="auto"/>
              <w:jc w:val="center"/>
              <w:rPr>
                <w:rFonts w:ascii="Times New Roman" w:eastAsia="Calibri" w:hAnsi="Times New Roman" w:cs="Times New Roman"/>
                <w:sz w:val="20"/>
                <w:szCs w:val="20"/>
              </w:rPr>
            </w:pPr>
          </w:p>
        </w:tc>
      </w:tr>
      <w:tr w:rsidR="008734A2" w:rsidRPr="00C03706" w14:paraId="3BA2BBE8" w14:textId="77777777" w:rsidTr="00D61C18">
        <w:trPr>
          <w:trHeight w:val="310"/>
        </w:trPr>
        <w:tc>
          <w:tcPr>
            <w:tcW w:w="1548" w:type="dxa"/>
            <w:vMerge w:val="restart"/>
            <w:tcBorders>
              <w:top w:val="nil"/>
              <w:left w:val="nil"/>
              <w:bottom w:val="nil"/>
              <w:right w:val="nil"/>
            </w:tcBorders>
          </w:tcPr>
          <w:p w14:paraId="213CCDA4"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2020</w:t>
            </w:r>
          </w:p>
          <w:p w14:paraId="34A9CEBE"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South Africa</w:t>
            </w:r>
          </w:p>
        </w:tc>
        <w:tc>
          <w:tcPr>
            <w:tcW w:w="1146" w:type="dxa"/>
            <w:tcBorders>
              <w:top w:val="nil"/>
              <w:left w:val="nil"/>
              <w:bottom w:val="nil"/>
              <w:right w:val="nil"/>
            </w:tcBorders>
          </w:tcPr>
          <w:p w14:paraId="716D1168"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1st line</w:t>
            </w:r>
          </w:p>
        </w:tc>
        <w:tc>
          <w:tcPr>
            <w:tcW w:w="2409" w:type="dxa"/>
            <w:tcBorders>
              <w:top w:val="nil"/>
              <w:left w:val="nil"/>
              <w:bottom w:val="nil"/>
              <w:right w:val="nil"/>
            </w:tcBorders>
          </w:tcPr>
          <w:p w14:paraId="0041C071"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TDF + FTC + EFV</w:t>
            </w:r>
          </w:p>
        </w:tc>
        <w:tc>
          <w:tcPr>
            <w:tcW w:w="1843" w:type="dxa"/>
            <w:tcBorders>
              <w:top w:val="nil"/>
              <w:left w:val="nil"/>
              <w:bottom w:val="nil"/>
              <w:right w:val="nil"/>
            </w:tcBorders>
          </w:tcPr>
          <w:p w14:paraId="758053B0" w14:textId="77777777" w:rsidR="008734A2" w:rsidRPr="00C03706" w:rsidRDefault="008734A2" w:rsidP="008734A2">
            <w:pPr>
              <w:spacing w:line="360" w:lineRule="auto"/>
              <w:jc w:val="center"/>
              <w:rPr>
                <w:rFonts w:ascii="Times New Roman" w:eastAsia="Calibri" w:hAnsi="Times New Roman" w:cs="Times New Roman"/>
                <w:sz w:val="20"/>
                <w:szCs w:val="20"/>
              </w:rPr>
            </w:pPr>
            <w:r w:rsidRPr="00C03706">
              <w:rPr>
                <w:rFonts w:ascii="Times New Roman" w:eastAsia="Calibri" w:hAnsi="Times New Roman" w:cs="Times New Roman"/>
                <w:sz w:val="20"/>
                <w:szCs w:val="20"/>
              </w:rPr>
              <w:t>98.9</w:t>
            </w:r>
          </w:p>
        </w:tc>
        <w:tc>
          <w:tcPr>
            <w:tcW w:w="1701" w:type="dxa"/>
            <w:vMerge w:val="restart"/>
            <w:tcBorders>
              <w:top w:val="nil"/>
              <w:left w:val="nil"/>
              <w:bottom w:val="nil"/>
              <w:right w:val="nil"/>
            </w:tcBorders>
            <w:vAlign w:val="center"/>
          </w:tcPr>
          <w:p w14:paraId="57178052" w14:textId="60F2D969" w:rsidR="008734A2" w:rsidRPr="001C5B0C" w:rsidRDefault="00A42F9D" w:rsidP="00D61C18">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i9lrhr5b7","properties":{"formattedCitation":"[94]","plainCitation":"[94]","noteIndex":0},"citationItems":[{"id":1007,"uris":["http://zotero.org/users/local/lgwPfyge/items/GSGQ47Q9"],"itemData":{"id":1007,"type":"personal_communication","title":"ART Statistics in South Africa","author":[{"family":"Private communication","given":""}]}}],"schema":"https://github.com/citation-style-language/schema/raw/master/csl-citation.json"} </w:instrText>
            </w:r>
            <w:r>
              <w:rPr>
                <w:rFonts w:ascii="Times New Roman" w:eastAsia="Calibri" w:hAnsi="Times New Roman" w:cs="Times New Roman"/>
                <w:sz w:val="20"/>
                <w:szCs w:val="20"/>
              </w:rPr>
              <w:fldChar w:fldCharType="separate"/>
            </w:r>
            <w:r w:rsidR="004F0B41" w:rsidRPr="004F0B41">
              <w:rPr>
                <w:rFonts w:ascii="Times New Roman" w:hAnsi="Times New Roman" w:cs="Times New Roman"/>
                <w:sz w:val="20"/>
              </w:rPr>
              <w:t>[94]</w:t>
            </w:r>
            <w:r>
              <w:rPr>
                <w:rFonts w:ascii="Times New Roman" w:eastAsia="Calibri" w:hAnsi="Times New Roman" w:cs="Times New Roman"/>
                <w:sz w:val="20"/>
                <w:szCs w:val="20"/>
              </w:rPr>
              <w:fldChar w:fldCharType="end"/>
            </w:r>
          </w:p>
        </w:tc>
      </w:tr>
      <w:tr w:rsidR="008734A2" w:rsidRPr="00C03706" w14:paraId="3BDC5538" w14:textId="77777777" w:rsidTr="00D61C18">
        <w:trPr>
          <w:trHeight w:val="310"/>
        </w:trPr>
        <w:tc>
          <w:tcPr>
            <w:tcW w:w="1548" w:type="dxa"/>
            <w:vMerge/>
            <w:tcBorders>
              <w:top w:val="nil"/>
              <w:left w:val="nil"/>
              <w:bottom w:val="nil"/>
              <w:right w:val="nil"/>
            </w:tcBorders>
          </w:tcPr>
          <w:p w14:paraId="6D0F7F42" w14:textId="77777777" w:rsidR="008734A2" w:rsidRPr="00C03706" w:rsidRDefault="008734A2" w:rsidP="008734A2">
            <w:pPr>
              <w:spacing w:line="360" w:lineRule="auto"/>
              <w:jc w:val="both"/>
              <w:rPr>
                <w:rFonts w:ascii="Times New Roman" w:eastAsia="Calibri" w:hAnsi="Times New Roman" w:cs="Times New Roman"/>
                <w:sz w:val="20"/>
                <w:szCs w:val="20"/>
              </w:rPr>
            </w:pPr>
          </w:p>
        </w:tc>
        <w:tc>
          <w:tcPr>
            <w:tcW w:w="1146" w:type="dxa"/>
            <w:tcBorders>
              <w:top w:val="nil"/>
              <w:left w:val="nil"/>
              <w:bottom w:val="nil"/>
              <w:right w:val="nil"/>
            </w:tcBorders>
          </w:tcPr>
          <w:p w14:paraId="0691E7DD"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2nd line</w:t>
            </w:r>
          </w:p>
        </w:tc>
        <w:tc>
          <w:tcPr>
            <w:tcW w:w="2409" w:type="dxa"/>
            <w:tcBorders>
              <w:top w:val="nil"/>
              <w:left w:val="nil"/>
              <w:bottom w:val="nil"/>
              <w:right w:val="nil"/>
            </w:tcBorders>
          </w:tcPr>
          <w:p w14:paraId="2678B785"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AZT + 3TC + LPV/r</w:t>
            </w:r>
          </w:p>
        </w:tc>
        <w:tc>
          <w:tcPr>
            <w:tcW w:w="1843" w:type="dxa"/>
            <w:tcBorders>
              <w:top w:val="nil"/>
              <w:left w:val="nil"/>
              <w:bottom w:val="nil"/>
              <w:right w:val="nil"/>
            </w:tcBorders>
          </w:tcPr>
          <w:p w14:paraId="00251F92" w14:textId="77777777" w:rsidR="008734A2" w:rsidRPr="00C03706" w:rsidRDefault="008734A2" w:rsidP="008734A2">
            <w:pPr>
              <w:spacing w:line="360" w:lineRule="auto"/>
              <w:jc w:val="center"/>
              <w:rPr>
                <w:rFonts w:ascii="Times New Roman" w:eastAsia="Calibri" w:hAnsi="Times New Roman" w:cs="Times New Roman"/>
                <w:sz w:val="20"/>
                <w:szCs w:val="20"/>
              </w:rPr>
            </w:pPr>
            <w:r w:rsidRPr="00C03706">
              <w:rPr>
                <w:rFonts w:ascii="Times New Roman" w:eastAsia="Calibri" w:hAnsi="Times New Roman" w:cs="Times New Roman"/>
                <w:sz w:val="20"/>
                <w:szCs w:val="20"/>
              </w:rPr>
              <w:t>0.06</w:t>
            </w:r>
          </w:p>
        </w:tc>
        <w:tc>
          <w:tcPr>
            <w:tcW w:w="1701" w:type="dxa"/>
            <w:vMerge/>
            <w:tcBorders>
              <w:top w:val="nil"/>
              <w:left w:val="nil"/>
              <w:bottom w:val="nil"/>
              <w:right w:val="nil"/>
            </w:tcBorders>
            <w:vAlign w:val="center"/>
          </w:tcPr>
          <w:p w14:paraId="2B38C4A2" w14:textId="77777777" w:rsidR="008734A2" w:rsidRPr="00C03706" w:rsidRDefault="008734A2" w:rsidP="00D61C18">
            <w:pPr>
              <w:spacing w:line="360" w:lineRule="auto"/>
              <w:jc w:val="center"/>
              <w:rPr>
                <w:rFonts w:ascii="Times New Roman" w:eastAsia="Calibri" w:hAnsi="Times New Roman" w:cs="Times New Roman"/>
                <w:sz w:val="20"/>
                <w:szCs w:val="20"/>
              </w:rPr>
            </w:pPr>
          </w:p>
        </w:tc>
      </w:tr>
      <w:tr w:rsidR="008734A2" w:rsidRPr="00C03706" w14:paraId="3F5F8CA6" w14:textId="77777777" w:rsidTr="00D61C18">
        <w:trPr>
          <w:trHeight w:val="310"/>
        </w:trPr>
        <w:tc>
          <w:tcPr>
            <w:tcW w:w="1548" w:type="dxa"/>
            <w:vMerge/>
            <w:tcBorders>
              <w:top w:val="nil"/>
              <w:left w:val="nil"/>
              <w:bottom w:val="nil"/>
              <w:right w:val="nil"/>
            </w:tcBorders>
          </w:tcPr>
          <w:p w14:paraId="0EBE0975" w14:textId="77777777" w:rsidR="008734A2" w:rsidRPr="00C03706" w:rsidRDefault="008734A2" w:rsidP="008734A2">
            <w:pPr>
              <w:spacing w:line="360" w:lineRule="auto"/>
              <w:jc w:val="both"/>
              <w:rPr>
                <w:rFonts w:ascii="Times New Roman" w:eastAsia="Calibri" w:hAnsi="Times New Roman" w:cs="Times New Roman"/>
                <w:sz w:val="20"/>
                <w:szCs w:val="20"/>
              </w:rPr>
            </w:pPr>
          </w:p>
        </w:tc>
        <w:tc>
          <w:tcPr>
            <w:tcW w:w="1146" w:type="dxa"/>
            <w:vMerge w:val="restart"/>
            <w:tcBorders>
              <w:top w:val="nil"/>
              <w:left w:val="nil"/>
              <w:bottom w:val="nil"/>
              <w:right w:val="nil"/>
            </w:tcBorders>
          </w:tcPr>
          <w:p w14:paraId="2B7D8541"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3rd line</w:t>
            </w:r>
          </w:p>
        </w:tc>
        <w:tc>
          <w:tcPr>
            <w:tcW w:w="2409" w:type="dxa"/>
            <w:tcBorders>
              <w:top w:val="nil"/>
              <w:left w:val="nil"/>
              <w:bottom w:val="nil"/>
              <w:right w:val="nil"/>
            </w:tcBorders>
          </w:tcPr>
          <w:p w14:paraId="096DC77D"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AZT + 3TC + DTG</w:t>
            </w:r>
          </w:p>
        </w:tc>
        <w:tc>
          <w:tcPr>
            <w:tcW w:w="1843" w:type="dxa"/>
            <w:vMerge w:val="restart"/>
            <w:tcBorders>
              <w:top w:val="nil"/>
              <w:left w:val="nil"/>
              <w:bottom w:val="nil"/>
              <w:right w:val="nil"/>
            </w:tcBorders>
          </w:tcPr>
          <w:p w14:paraId="538AB4B7" w14:textId="77777777" w:rsidR="008734A2" w:rsidRPr="00C03706" w:rsidRDefault="008734A2" w:rsidP="008734A2">
            <w:pPr>
              <w:spacing w:line="360" w:lineRule="auto"/>
              <w:jc w:val="center"/>
              <w:rPr>
                <w:rFonts w:ascii="Times New Roman" w:eastAsia="Calibri" w:hAnsi="Times New Roman" w:cs="Times New Roman"/>
                <w:sz w:val="20"/>
                <w:szCs w:val="20"/>
              </w:rPr>
            </w:pPr>
            <w:r w:rsidRPr="00C03706">
              <w:rPr>
                <w:rFonts w:ascii="Times New Roman" w:eastAsia="Calibri" w:hAnsi="Times New Roman" w:cs="Times New Roman"/>
                <w:sz w:val="20"/>
                <w:szCs w:val="20"/>
              </w:rPr>
              <w:t>0.0003</w:t>
            </w:r>
          </w:p>
        </w:tc>
        <w:tc>
          <w:tcPr>
            <w:tcW w:w="1701" w:type="dxa"/>
            <w:vMerge/>
            <w:tcBorders>
              <w:top w:val="nil"/>
              <w:left w:val="nil"/>
              <w:bottom w:val="nil"/>
              <w:right w:val="nil"/>
            </w:tcBorders>
            <w:vAlign w:val="center"/>
          </w:tcPr>
          <w:p w14:paraId="0B43B410" w14:textId="77777777" w:rsidR="008734A2" w:rsidRPr="00C03706" w:rsidRDefault="008734A2" w:rsidP="00D61C18">
            <w:pPr>
              <w:spacing w:line="360" w:lineRule="auto"/>
              <w:jc w:val="center"/>
              <w:rPr>
                <w:rFonts w:ascii="Times New Roman" w:eastAsia="Calibri" w:hAnsi="Times New Roman" w:cs="Times New Roman"/>
                <w:sz w:val="20"/>
                <w:szCs w:val="20"/>
              </w:rPr>
            </w:pPr>
          </w:p>
        </w:tc>
      </w:tr>
      <w:tr w:rsidR="008734A2" w:rsidRPr="00C03706" w14:paraId="11024424" w14:textId="77777777" w:rsidTr="00D61C18">
        <w:trPr>
          <w:trHeight w:val="310"/>
        </w:trPr>
        <w:tc>
          <w:tcPr>
            <w:tcW w:w="1548" w:type="dxa"/>
            <w:vMerge/>
            <w:tcBorders>
              <w:top w:val="nil"/>
              <w:left w:val="nil"/>
              <w:bottom w:val="nil"/>
              <w:right w:val="nil"/>
            </w:tcBorders>
          </w:tcPr>
          <w:p w14:paraId="4FA3970B" w14:textId="77777777" w:rsidR="008734A2" w:rsidRPr="00C03706" w:rsidRDefault="008734A2" w:rsidP="008734A2">
            <w:pPr>
              <w:spacing w:line="360" w:lineRule="auto"/>
              <w:jc w:val="both"/>
              <w:rPr>
                <w:rFonts w:ascii="Times New Roman" w:eastAsia="Calibri" w:hAnsi="Times New Roman" w:cs="Times New Roman"/>
                <w:sz w:val="20"/>
                <w:szCs w:val="20"/>
              </w:rPr>
            </w:pPr>
          </w:p>
        </w:tc>
        <w:tc>
          <w:tcPr>
            <w:tcW w:w="1146" w:type="dxa"/>
            <w:vMerge/>
            <w:tcBorders>
              <w:top w:val="nil"/>
              <w:left w:val="nil"/>
              <w:bottom w:val="nil"/>
              <w:right w:val="nil"/>
            </w:tcBorders>
          </w:tcPr>
          <w:p w14:paraId="51E65990" w14:textId="77777777" w:rsidR="008734A2" w:rsidRPr="00C03706" w:rsidRDefault="008734A2" w:rsidP="008734A2">
            <w:pPr>
              <w:spacing w:line="360" w:lineRule="auto"/>
              <w:jc w:val="both"/>
              <w:rPr>
                <w:rFonts w:ascii="Times New Roman" w:eastAsia="Calibri" w:hAnsi="Times New Roman" w:cs="Times New Roman"/>
                <w:sz w:val="20"/>
                <w:szCs w:val="20"/>
              </w:rPr>
            </w:pPr>
          </w:p>
        </w:tc>
        <w:tc>
          <w:tcPr>
            <w:tcW w:w="2409" w:type="dxa"/>
            <w:tcBorders>
              <w:top w:val="nil"/>
              <w:left w:val="nil"/>
              <w:bottom w:val="nil"/>
              <w:right w:val="nil"/>
            </w:tcBorders>
          </w:tcPr>
          <w:p w14:paraId="0D06B79E"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TDF + FTC + DTG</w:t>
            </w:r>
          </w:p>
        </w:tc>
        <w:tc>
          <w:tcPr>
            <w:tcW w:w="1843" w:type="dxa"/>
            <w:vMerge/>
            <w:tcBorders>
              <w:top w:val="nil"/>
              <w:left w:val="nil"/>
              <w:bottom w:val="nil"/>
              <w:right w:val="nil"/>
            </w:tcBorders>
          </w:tcPr>
          <w:p w14:paraId="55BED4C1" w14:textId="77777777" w:rsidR="008734A2" w:rsidRPr="00C03706" w:rsidRDefault="008734A2" w:rsidP="008734A2">
            <w:pPr>
              <w:spacing w:line="360" w:lineRule="auto"/>
              <w:jc w:val="center"/>
              <w:rPr>
                <w:rFonts w:ascii="Times New Roman" w:eastAsia="Calibri" w:hAnsi="Times New Roman" w:cs="Times New Roman"/>
                <w:sz w:val="20"/>
                <w:szCs w:val="20"/>
              </w:rPr>
            </w:pPr>
          </w:p>
        </w:tc>
        <w:tc>
          <w:tcPr>
            <w:tcW w:w="1701" w:type="dxa"/>
            <w:vMerge/>
            <w:tcBorders>
              <w:top w:val="nil"/>
              <w:left w:val="nil"/>
              <w:bottom w:val="nil"/>
              <w:right w:val="nil"/>
            </w:tcBorders>
            <w:vAlign w:val="center"/>
          </w:tcPr>
          <w:p w14:paraId="14F4DE56" w14:textId="77777777" w:rsidR="008734A2" w:rsidRPr="00C03706" w:rsidRDefault="008734A2" w:rsidP="00D61C18">
            <w:pPr>
              <w:spacing w:line="360" w:lineRule="auto"/>
              <w:jc w:val="center"/>
              <w:rPr>
                <w:rFonts w:ascii="Times New Roman" w:eastAsia="Calibri" w:hAnsi="Times New Roman" w:cs="Times New Roman"/>
                <w:sz w:val="20"/>
                <w:szCs w:val="20"/>
              </w:rPr>
            </w:pPr>
          </w:p>
        </w:tc>
      </w:tr>
      <w:tr w:rsidR="008734A2" w:rsidRPr="00C03706" w14:paraId="4AEBCFE3" w14:textId="77777777" w:rsidTr="00D61C18">
        <w:trPr>
          <w:trHeight w:val="310"/>
        </w:trPr>
        <w:tc>
          <w:tcPr>
            <w:tcW w:w="1548" w:type="dxa"/>
            <w:vMerge w:val="restart"/>
            <w:tcBorders>
              <w:top w:val="nil"/>
              <w:left w:val="nil"/>
              <w:bottom w:val="nil"/>
              <w:right w:val="nil"/>
            </w:tcBorders>
          </w:tcPr>
          <w:p w14:paraId="1EFCC3B7"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2016</w:t>
            </w:r>
          </w:p>
          <w:p w14:paraId="61ED0484"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South Africa</w:t>
            </w:r>
          </w:p>
        </w:tc>
        <w:tc>
          <w:tcPr>
            <w:tcW w:w="1146" w:type="dxa"/>
            <w:tcBorders>
              <w:top w:val="nil"/>
              <w:left w:val="nil"/>
              <w:bottom w:val="nil"/>
              <w:right w:val="nil"/>
            </w:tcBorders>
          </w:tcPr>
          <w:p w14:paraId="5CD32F44"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1st line</w:t>
            </w:r>
          </w:p>
        </w:tc>
        <w:tc>
          <w:tcPr>
            <w:tcW w:w="2409" w:type="dxa"/>
            <w:tcBorders>
              <w:top w:val="nil"/>
              <w:left w:val="nil"/>
              <w:bottom w:val="nil"/>
              <w:right w:val="nil"/>
            </w:tcBorders>
          </w:tcPr>
          <w:p w14:paraId="2CC93273"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TDF + FTC + EFV</w:t>
            </w:r>
          </w:p>
        </w:tc>
        <w:tc>
          <w:tcPr>
            <w:tcW w:w="1843" w:type="dxa"/>
            <w:tcBorders>
              <w:top w:val="nil"/>
              <w:left w:val="nil"/>
              <w:bottom w:val="nil"/>
              <w:right w:val="nil"/>
            </w:tcBorders>
          </w:tcPr>
          <w:p w14:paraId="3DA12B16" w14:textId="77777777" w:rsidR="008734A2" w:rsidRPr="00C03706" w:rsidRDefault="008734A2" w:rsidP="008734A2">
            <w:pPr>
              <w:spacing w:line="360" w:lineRule="auto"/>
              <w:jc w:val="center"/>
              <w:rPr>
                <w:rFonts w:ascii="Times New Roman" w:eastAsia="Calibri" w:hAnsi="Times New Roman" w:cs="Times New Roman"/>
                <w:sz w:val="20"/>
                <w:szCs w:val="20"/>
              </w:rPr>
            </w:pPr>
            <w:r w:rsidRPr="00C03706">
              <w:rPr>
                <w:rFonts w:ascii="Times New Roman" w:eastAsia="Calibri" w:hAnsi="Times New Roman" w:cs="Times New Roman"/>
                <w:sz w:val="20"/>
                <w:szCs w:val="20"/>
              </w:rPr>
              <w:t>95.7</w:t>
            </w:r>
          </w:p>
        </w:tc>
        <w:tc>
          <w:tcPr>
            <w:tcW w:w="1701" w:type="dxa"/>
            <w:vMerge w:val="restart"/>
            <w:tcBorders>
              <w:top w:val="nil"/>
              <w:left w:val="nil"/>
              <w:bottom w:val="nil"/>
              <w:right w:val="nil"/>
            </w:tcBorders>
            <w:vAlign w:val="center"/>
          </w:tcPr>
          <w:p w14:paraId="6AFEC581" w14:textId="06F64A0F" w:rsidR="008734A2" w:rsidRPr="00C03706" w:rsidRDefault="00212DB0" w:rsidP="00D61C18">
            <w:pPr>
              <w:spacing w:line="360" w:lineRule="auto"/>
              <w:jc w:val="center"/>
              <w:rPr>
                <w:rFonts w:ascii="Times New Roman" w:eastAsia="Calibri" w:hAnsi="Times New Roman" w:cs="Times New Roman"/>
                <w:sz w:val="20"/>
                <w:szCs w:val="20"/>
              </w:rPr>
            </w:pPr>
            <w:r w:rsidRPr="00C03706">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169raf6n1s","properties":{"formattedCitation":"[95]","plainCitation":"[95]","noteIndex":0},"citationItems":[{"id":"bvZVep35/cJ9i1jRG","uris":["http://zotero.org/users/8372031/items/QMFCS9LY"],"itemData":{"id":268,"type":"article-journal","container-title":"South African Medical Journal","DOI":"10.7196/SAMJ.2017.v107i1.12058","ISSN":"2078-5135","issue":"1","journalAbbreviation":"S Afr Med J","language":"en","note":"number: 1","page":"28","source":"DOI.org (Crossref)","title":"Cutting the cost of South African antiretroviral therapy using newer, safer drugs","volume":"107","author":[{"family":"Venter","given":"W F"},{"family":"Kaiser","given":"B"},{"family":"Pillay","given":"Y"},{"family":"Conradie","given":"F"},{"family":"Gomez","given":"G B"},{"family":"Clayden","given":"P"},{"family":"Matsolo","given":"M"},{"family":"Amole","given":"C"},{"family":"Rutter","given":"L"},{"family":"Abdullah","given":"F"},{"family":"Abrams","given":"E J"},{"family":"Casas","given":"C P"},{"family":"Barnhart","given":"M"},{"family":"Pillay","given":"A"},{"family":"Pozniak","given":"A"},{"family":"Hill","given":"A"},{"family":"Fairlie","given":"L"},{"family":"Boffito","given":"M"},{"family":"Moorhouse","given":"M"},{"family":"Chersich","given":"M"},{"family":"Serenata","given":"C"},{"family":"Quevedo","given":"J"},{"family":"Loots","given":"G"}],"issued":{"date-parts":[["2016",12,21]]}}}],"schema":"https://github.com/citation-style-language/schema/raw/master/csl-citation.json"} </w:instrText>
            </w:r>
            <w:r w:rsidRPr="00C03706">
              <w:rPr>
                <w:rFonts w:ascii="Times New Roman" w:eastAsia="Calibri" w:hAnsi="Times New Roman" w:cs="Times New Roman"/>
                <w:sz w:val="20"/>
                <w:szCs w:val="20"/>
              </w:rPr>
              <w:fldChar w:fldCharType="separate"/>
            </w:r>
            <w:r w:rsidR="004F0B41" w:rsidRPr="004F0B41">
              <w:rPr>
                <w:rFonts w:ascii="Times New Roman" w:hAnsi="Times New Roman" w:cs="Times New Roman"/>
                <w:sz w:val="20"/>
              </w:rPr>
              <w:t>[95]</w:t>
            </w:r>
            <w:r w:rsidRPr="00C03706">
              <w:rPr>
                <w:rFonts w:ascii="Times New Roman" w:eastAsia="Calibri" w:hAnsi="Times New Roman" w:cs="Times New Roman"/>
                <w:sz w:val="20"/>
                <w:szCs w:val="20"/>
              </w:rPr>
              <w:fldChar w:fldCharType="end"/>
            </w:r>
          </w:p>
        </w:tc>
      </w:tr>
      <w:tr w:rsidR="008734A2" w:rsidRPr="00C03706" w14:paraId="3307652B" w14:textId="77777777" w:rsidTr="00D61C18">
        <w:trPr>
          <w:trHeight w:val="319"/>
        </w:trPr>
        <w:tc>
          <w:tcPr>
            <w:tcW w:w="1548" w:type="dxa"/>
            <w:vMerge/>
            <w:tcBorders>
              <w:top w:val="nil"/>
              <w:left w:val="nil"/>
              <w:bottom w:val="nil"/>
              <w:right w:val="nil"/>
            </w:tcBorders>
          </w:tcPr>
          <w:p w14:paraId="53931234" w14:textId="77777777" w:rsidR="008734A2" w:rsidRPr="00C03706" w:rsidRDefault="008734A2" w:rsidP="008734A2">
            <w:pPr>
              <w:spacing w:line="360" w:lineRule="auto"/>
              <w:jc w:val="both"/>
              <w:rPr>
                <w:rFonts w:ascii="Times New Roman" w:eastAsia="Calibri" w:hAnsi="Times New Roman" w:cs="Times New Roman"/>
                <w:sz w:val="20"/>
                <w:szCs w:val="20"/>
              </w:rPr>
            </w:pPr>
          </w:p>
        </w:tc>
        <w:tc>
          <w:tcPr>
            <w:tcW w:w="1146" w:type="dxa"/>
            <w:tcBorders>
              <w:top w:val="nil"/>
              <w:left w:val="nil"/>
              <w:bottom w:val="nil"/>
              <w:right w:val="nil"/>
            </w:tcBorders>
          </w:tcPr>
          <w:p w14:paraId="4C2E2D75"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2</w:t>
            </w:r>
            <w:r w:rsidRPr="00C03706">
              <w:rPr>
                <w:rFonts w:ascii="Times New Roman" w:eastAsia="Calibri" w:hAnsi="Times New Roman" w:cs="Times New Roman"/>
                <w:sz w:val="20"/>
                <w:szCs w:val="20"/>
                <w:vertAlign w:val="superscript"/>
              </w:rPr>
              <w:t>nd</w:t>
            </w:r>
            <w:r w:rsidRPr="00C03706">
              <w:rPr>
                <w:rFonts w:ascii="Times New Roman" w:eastAsia="Calibri" w:hAnsi="Times New Roman" w:cs="Times New Roman"/>
                <w:sz w:val="20"/>
                <w:szCs w:val="20"/>
              </w:rPr>
              <w:t xml:space="preserve"> line</w:t>
            </w:r>
          </w:p>
        </w:tc>
        <w:tc>
          <w:tcPr>
            <w:tcW w:w="2409" w:type="dxa"/>
            <w:tcBorders>
              <w:top w:val="nil"/>
              <w:left w:val="nil"/>
              <w:bottom w:val="nil"/>
              <w:right w:val="nil"/>
            </w:tcBorders>
          </w:tcPr>
          <w:p w14:paraId="2292AFCE"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AZT + 3TC + LPV/r</w:t>
            </w:r>
          </w:p>
        </w:tc>
        <w:tc>
          <w:tcPr>
            <w:tcW w:w="1843" w:type="dxa"/>
            <w:tcBorders>
              <w:top w:val="nil"/>
              <w:left w:val="nil"/>
              <w:bottom w:val="nil"/>
              <w:right w:val="nil"/>
            </w:tcBorders>
          </w:tcPr>
          <w:p w14:paraId="706F448E" w14:textId="77777777" w:rsidR="008734A2" w:rsidRPr="00C03706" w:rsidRDefault="008734A2" w:rsidP="008734A2">
            <w:pPr>
              <w:spacing w:line="360" w:lineRule="auto"/>
              <w:jc w:val="center"/>
              <w:rPr>
                <w:rFonts w:ascii="Times New Roman" w:eastAsia="Calibri" w:hAnsi="Times New Roman" w:cs="Times New Roman"/>
                <w:sz w:val="20"/>
                <w:szCs w:val="20"/>
              </w:rPr>
            </w:pPr>
            <w:r w:rsidRPr="00C03706">
              <w:rPr>
                <w:rFonts w:ascii="Times New Roman" w:eastAsia="Calibri" w:hAnsi="Times New Roman" w:cs="Times New Roman"/>
                <w:sz w:val="20"/>
                <w:szCs w:val="20"/>
              </w:rPr>
              <w:t>0.04</w:t>
            </w:r>
          </w:p>
        </w:tc>
        <w:tc>
          <w:tcPr>
            <w:tcW w:w="1701" w:type="dxa"/>
            <w:vMerge/>
            <w:tcBorders>
              <w:top w:val="nil"/>
              <w:left w:val="nil"/>
              <w:bottom w:val="nil"/>
              <w:right w:val="nil"/>
            </w:tcBorders>
            <w:vAlign w:val="center"/>
          </w:tcPr>
          <w:p w14:paraId="77A5E9CD" w14:textId="77777777" w:rsidR="008734A2" w:rsidRPr="00C03706" w:rsidRDefault="008734A2" w:rsidP="00D61C18">
            <w:pPr>
              <w:spacing w:line="360" w:lineRule="auto"/>
              <w:jc w:val="center"/>
              <w:rPr>
                <w:rFonts w:ascii="Times New Roman" w:eastAsia="Calibri" w:hAnsi="Times New Roman" w:cs="Times New Roman"/>
                <w:sz w:val="20"/>
                <w:szCs w:val="20"/>
              </w:rPr>
            </w:pPr>
          </w:p>
        </w:tc>
      </w:tr>
      <w:tr w:rsidR="008734A2" w:rsidRPr="00C03706" w14:paraId="070A107F" w14:textId="77777777" w:rsidTr="00D61C18">
        <w:trPr>
          <w:trHeight w:val="319"/>
        </w:trPr>
        <w:tc>
          <w:tcPr>
            <w:tcW w:w="1548" w:type="dxa"/>
            <w:vMerge/>
            <w:tcBorders>
              <w:top w:val="nil"/>
              <w:left w:val="nil"/>
              <w:bottom w:val="nil"/>
              <w:right w:val="nil"/>
            </w:tcBorders>
          </w:tcPr>
          <w:p w14:paraId="3DC0FAAA" w14:textId="77777777" w:rsidR="008734A2" w:rsidRPr="00C03706" w:rsidRDefault="008734A2" w:rsidP="008734A2">
            <w:pPr>
              <w:spacing w:line="360" w:lineRule="auto"/>
              <w:jc w:val="both"/>
              <w:rPr>
                <w:rFonts w:ascii="Times New Roman" w:eastAsia="Calibri" w:hAnsi="Times New Roman" w:cs="Times New Roman"/>
                <w:sz w:val="20"/>
                <w:szCs w:val="20"/>
              </w:rPr>
            </w:pPr>
          </w:p>
        </w:tc>
        <w:tc>
          <w:tcPr>
            <w:tcW w:w="1146" w:type="dxa"/>
            <w:vMerge w:val="restart"/>
            <w:tcBorders>
              <w:top w:val="nil"/>
              <w:left w:val="nil"/>
              <w:bottom w:val="nil"/>
              <w:right w:val="nil"/>
            </w:tcBorders>
          </w:tcPr>
          <w:p w14:paraId="2F5D0FA5"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3</w:t>
            </w:r>
            <w:r w:rsidRPr="00C03706">
              <w:rPr>
                <w:rFonts w:ascii="Times New Roman" w:eastAsia="Calibri" w:hAnsi="Times New Roman" w:cs="Times New Roman"/>
                <w:sz w:val="20"/>
                <w:szCs w:val="20"/>
                <w:vertAlign w:val="superscript"/>
              </w:rPr>
              <w:t>rd</w:t>
            </w:r>
            <w:r w:rsidRPr="00C03706">
              <w:rPr>
                <w:rFonts w:ascii="Times New Roman" w:eastAsia="Calibri" w:hAnsi="Times New Roman" w:cs="Times New Roman"/>
                <w:sz w:val="20"/>
                <w:szCs w:val="20"/>
              </w:rPr>
              <w:t xml:space="preserve"> line</w:t>
            </w:r>
          </w:p>
        </w:tc>
        <w:tc>
          <w:tcPr>
            <w:tcW w:w="2409" w:type="dxa"/>
            <w:tcBorders>
              <w:top w:val="nil"/>
              <w:left w:val="nil"/>
              <w:bottom w:val="nil"/>
              <w:right w:val="nil"/>
            </w:tcBorders>
          </w:tcPr>
          <w:p w14:paraId="202DF626"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AZT + 3TC + DTG</w:t>
            </w:r>
          </w:p>
        </w:tc>
        <w:tc>
          <w:tcPr>
            <w:tcW w:w="1843" w:type="dxa"/>
            <w:vMerge w:val="restart"/>
            <w:tcBorders>
              <w:top w:val="nil"/>
              <w:left w:val="nil"/>
              <w:bottom w:val="nil"/>
              <w:right w:val="nil"/>
            </w:tcBorders>
          </w:tcPr>
          <w:p w14:paraId="1E48D50A" w14:textId="77777777" w:rsidR="008734A2" w:rsidRPr="00C03706" w:rsidRDefault="008734A2" w:rsidP="008734A2">
            <w:pPr>
              <w:spacing w:line="360" w:lineRule="auto"/>
              <w:jc w:val="center"/>
              <w:rPr>
                <w:rFonts w:ascii="Times New Roman" w:eastAsia="Calibri" w:hAnsi="Times New Roman" w:cs="Times New Roman"/>
                <w:sz w:val="20"/>
                <w:szCs w:val="20"/>
              </w:rPr>
            </w:pPr>
            <w:r w:rsidRPr="00C03706">
              <w:rPr>
                <w:rFonts w:ascii="Times New Roman" w:eastAsia="Calibri" w:hAnsi="Times New Roman" w:cs="Times New Roman"/>
                <w:sz w:val="20"/>
                <w:szCs w:val="20"/>
              </w:rPr>
              <w:t>0.0002</w:t>
            </w:r>
          </w:p>
        </w:tc>
        <w:tc>
          <w:tcPr>
            <w:tcW w:w="1701" w:type="dxa"/>
            <w:vMerge/>
            <w:tcBorders>
              <w:top w:val="nil"/>
              <w:left w:val="nil"/>
              <w:bottom w:val="nil"/>
              <w:right w:val="nil"/>
            </w:tcBorders>
            <w:vAlign w:val="center"/>
          </w:tcPr>
          <w:p w14:paraId="6B21B42D" w14:textId="77777777" w:rsidR="008734A2" w:rsidRPr="00C03706" w:rsidRDefault="008734A2" w:rsidP="00D61C18">
            <w:pPr>
              <w:spacing w:line="360" w:lineRule="auto"/>
              <w:jc w:val="center"/>
              <w:rPr>
                <w:rFonts w:ascii="Times New Roman" w:eastAsia="Calibri" w:hAnsi="Times New Roman" w:cs="Times New Roman"/>
                <w:sz w:val="20"/>
                <w:szCs w:val="20"/>
              </w:rPr>
            </w:pPr>
          </w:p>
        </w:tc>
      </w:tr>
      <w:tr w:rsidR="008734A2" w:rsidRPr="00C03706" w14:paraId="1967989B" w14:textId="77777777" w:rsidTr="00D61C18">
        <w:trPr>
          <w:trHeight w:val="319"/>
        </w:trPr>
        <w:tc>
          <w:tcPr>
            <w:tcW w:w="1548" w:type="dxa"/>
            <w:vMerge/>
            <w:tcBorders>
              <w:top w:val="nil"/>
              <w:left w:val="nil"/>
              <w:bottom w:val="nil"/>
              <w:right w:val="nil"/>
            </w:tcBorders>
          </w:tcPr>
          <w:p w14:paraId="28278C37" w14:textId="77777777" w:rsidR="008734A2" w:rsidRPr="00C03706" w:rsidRDefault="008734A2" w:rsidP="008734A2">
            <w:pPr>
              <w:spacing w:line="360" w:lineRule="auto"/>
              <w:jc w:val="both"/>
              <w:rPr>
                <w:rFonts w:ascii="Times New Roman" w:eastAsia="Calibri" w:hAnsi="Times New Roman" w:cs="Times New Roman"/>
                <w:sz w:val="20"/>
                <w:szCs w:val="20"/>
              </w:rPr>
            </w:pPr>
          </w:p>
        </w:tc>
        <w:tc>
          <w:tcPr>
            <w:tcW w:w="1146" w:type="dxa"/>
            <w:vMerge/>
            <w:tcBorders>
              <w:top w:val="nil"/>
              <w:left w:val="nil"/>
              <w:bottom w:val="nil"/>
              <w:right w:val="nil"/>
            </w:tcBorders>
          </w:tcPr>
          <w:p w14:paraId="103AD6AD" w14:textId="77777777" w:rsidR="008734A2" w:rsidRPr="00C03706" w:rsidRDefault="008734A2" w:rsidP="008734A2">
            <w:pPr>
              <w:spacing w:line="360" w:lineRule="auto"/>
              <w:jc w:val="both"/>
              <w:rPr>
                <w:rFonts w:ascii="Times New Roman" w:eastAsia="Calibri" w:hAnsi="Times New Roman" w:cs="Times New Roman"/>
                <w:sz w:val="20"/>
                <w:szCs w:val="20"/>
              </w:rPr>
            </w:pPr>
          </w:p>
        </w:tc>
        <w:tc>
          <w:tcPr>
            <w:tcW w:w="2409" w:type="dxa"/>
            <w:tcBorders>
              <w:top w:val="nil"/>
              <w:left w:val="nil"/>
              <w:bottom w:val="nil"/>
              <w:right w:val="nil"/>
            </w:tcBorders>
          </w:tcPr>
          <w:p w14:paraId="3C4A6345"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TDF + FTC + DTG</w:t>
            </w:r>
          </w:p>
        </w:tc>
        <w:tc>
          <w:tcPr>
            <w:tcW w:w="1843" w:type="dxa"/>
            <w:vMerge/>
            <w:tcBorders>
              <w:top w:val="nil"/>
              <w:left w:val="nil"/>
              <w:bottom w:val="nil"/>
              <w:right w:val="nil"/>
            </w:tcBorders>
          </w:tcPr>
          <w:p w14:paraId="0CCF1F4B" w14:textId="77777777" w:rsidR="008734A2" w:rsidRPr="00C03706" w:rsidRDefault="008734A2" w:rsidP="008734A2">
            <w:pPr>
              <w:spacing w:line="360" w:lineRule="auto"/>
              <w:jc w:val="center"/>
              <w:rPr>
                <w:rFonts w:ascii="Times New Roman" w:eastAsia="Calibri" w:hAnsi="Times New Roman" w:cs="Times New Roman"/>
                <w:sz w:val="20"/>
                <w:szCs w:val="20"/>
              </w:rPr>
            </w:pPr>
          </w:p>
        </w:tc>
        <w:tc>
          <w:tcPr>
            <w:tcW w:w="1701" w:type="dxa"/>
            <w:vMerge/>
            <w:tcBorders>
              <w:top w:val="nil"/>
              <w:left w:val="nil"/>
              <w:bottom w:val="nil"/>
              <w:right w:val="nil"/>
            </w:tcBorders>
            <w:vAlign w:val="center"/>
          </w:tcPr>
          <w:p w14:paraId="00F02FD4" w14:textId="77777777" w:rsidR="008734A2" w:rsidRPr="00C03706" w:rsidRDefault="008734A2" w:rsidP="00D61C18">
            <w:pPr>
              <w:spacing w:line="360" w:lineRule="auto"/>
              <w:jc w:val="center"/>
              <w:rPr>
                <w:rFonts w:ascii="Times New Roman" w:eastAsia="Calibri" w:hAnsi="Times New Roman" w:cs="Times New Roman"/>
                <w:sz w:val="20"/>
                <w:szCs w:val="20"/>
              </w:rPr>
            </w:pPr>
          </w:p>
        </w:tc>
      </w:tr>
      <w:tr w:rsidR="008734A2" w:rsidRPr="00C03706" w14:paraId="7899E718" w14:textId="77777777" w:rsidTr="00D61C18">
        <w:trPr>
          <w:trHeight w:val="319"/>
        </w:trPr>
        <w:tc>
          <w:tcPr>
            <w:tcW w:w="1548" w:type="dxa"/>
            <w:vMerge w:val="restart"/>
            <w:tcBorders>
              <w:top w:val="nil"/>
              <w:left w:val="nil"/>
              <w:bottom w:val="nil"/>
              <w:right w:val="nil"/>
            </w:tcBorders>
          </w:tcPr>
          <w:p w14:paraId="36563BD1"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2009</w:t>
            </w:r>
          </w:p>
          <w:p w14:paraId="2541872C"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Malawi</w:t>
            </w:r>
          </w:p>
        </w:tc>
        <w:tc>
          <w:tcPr>
            <w:tcW w:w="1146" w:type="dxa"/>
            <w:vMerge w:val="restart"/>
            <w:tcBorders>
              <w:top w:val="nil"/>
              <w:left w:val="nil"/>
              <w:bottom w:val="nil"/>
              <w:right w:val="nil"/>
            </w:tcBorders>
          </w:tcPr>
          <w:p w14:paraId="5DEB74A8"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1st line</w:t>
            </w:r>
          </w:p>
        </w:tc>
        <w:tc>
          <w:tcPr>
            <w:tcW w:w="2409" w:type="dxa"/>
            <w:tcBorders>
              <w:top w:val="nil"/>
              <w:left w:val="nil"/>
              <w:bottom w:val="nil"/>
              <w:right w:val="nil"/>
            </w:tcBorders>
          </w:tcPr>
          <w:p w14:paraId="2CE72A6C"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d4T + 3TC + NVP</w:t>
            </w:r>
          </w:p>
        </w:tc>
        <w:tc>
          <w:tcPr>
            <w:tcW w:w="1843" w:type="dxa"/>
            <w:vMerge w:val="restart"/>
            <w:tcBorders>
              <w:top w:val="nil"/>
              <w:left w:val="nil"/>
              <w:bottom w:val="nil"/>
              <w:right w:val="nil"/>
            </w:tcBorders>
          </w:tcPr>
          <w:p w14:paraId="3B533F76" w14:textId="77777777" w:rsidR="008734A2" w:rsidRPr="00C03706" w:rsidRDefault="008734A2" w:rsidP="008734A2">
            <w:pPr>
              <w:spacing w:line="360" w:lineRule="auto"/>
              <w:jc w:val="center"/>
              <w:rPr>
                <w:rFonts w:ascii="Times New Roman" w:eastAsia="Calibri" w:hAnsi="Times New Roman" w:cs="Times New Roman"/>
                <w:sz w:val="20"/>
                <w:szCs w:val="20"/>
              </w:rPr>
            </w:pPr>
            <w:r w:rsidRPr="00C03706">
              <w:rPr>
                <w:rFonts w:ascii="Times New Roman" w:eastAsia="Calibri" w:hAnsi="Times New Roman" w:cs="Times New Roman"/>
                <w:sz w:val="20"/>
                <w:szCs w:val="20"/>
              </w:rPr>
              <w:t>99%</w:t>
            </w:r>
          </w:p>
        </w:tc>
        <w:tc>
          <w:tcPr>
            <w:tcW w:w="1701" w:type="dxa"/>
            <w:vMerge w:val="restart"/>
            <w:tcBorders>
              <w:top w:val="nil"/>
              <w:left w:val="nil"/>
              <w:bottom w:val="nil"/>
              <w:right w:val="nil"/>
            </w:tcBorders>
            <w:vAlign w:val="center"/>
          </w:tcPr>
          <w:p w14:paraId="063268BE" w14:textId="16F00669" w:rsidR="008734A2" w:rsidRPr="00C03706" w:rsidRDefault="00212DB0" w:rsidP="00D61C18">
            <w:pPr>
              <w:spacing w:line="360" w:lineRule="auto"/>
              <w:jc w:val="center"/>
              <w:rPr>
                <w:rFonts w:ascii="Times New Roman" w:eastAsia="Calibri" w:hAnsi="Times New Roman" w:cs="Times New Roman"/>
                <w:sz w:val="20"/>
                <w:szCs w:val="20"/>
              </w:rPr>
            </w:pPr>
            <w:r w:rsidRPr="00C03706">
              <w:rPr>
                <w:rFonts w:ascii="Times New Roman" w:eastAsia="Calibri" w:hAnsi="Times New Roman" w:cs="Times New Roman"/>
                <w:sz w:val="20"/>
                <w:szCs w:val="20"/>
              </w:rPr>
              <w:fldChar w:fldCharType="begin"/>
            </w:r>
            <w:r w:rsidR="004F0B41">
              <w:rPr>
                <w:rFonts w:ascii="Times New Roman" w:eastAsia="Calibri" w:hAnsi="Times New Roman" w:cs="Times New Roman"/>
                <w:sz w:val="20"/>
                <w:szCs w:val="20"/>
              </w:rPr>
              <w:instrText xml:space="preserve"> ADDIN ZOTERO_ITEM CSL_CITATION {"citationID":"a5q5jhkh1s","properties":{"formattedCitation":"[96]","plainCitation":"[96]","noteIndex":0},"citationItems":[{"id":"bvZVep35/b77y7Yac","uris":["http://zotero.org/users/8372031/items/W4DTAPE7"],"itemData":{"id":1531,"type":"article-journal","abstract":"Background. Since 2004, Malawi has rapidly scaled up access to antiretroviral therapy (ART) in the national program following a public health approach with limited laboratory monitoring. We examined virological outcomes in patients with treatment interruption at 2 clinics of the Lighthouse Trust, Lilongwe, Malawi.Methods. We evaluated patients who resumed first-line ART after having at least 1 treatment interruption documented in the electronic data system in 2008–2009. Viral load (VL) was analyzed at least 2 months after resumption of ART. For VL ≥1000 copies/mL, drug-resistance genotype was characterized using the Stanford database.Results. Between June and November 2009, we enrolled 133 patients (58.7% female) with a mean age of 38.4 years. Mean duration of ART prior to treatment interruption was 14.3 months. After a minimum of 2 months following ART resumption, VL was undetectable in 81 (60.9%) patients, was 400–1000 copies/mL in 12 (9.0%) patients, and was ≥1000 copies/mL in 40 (30.1%) patients. Genotyping and drug-resistance testing were successfully performed for 36 of 40 patients, all carrying human immunodeficiency virus type 1 subtype C. Relevant mutations affecting nonnucleoside reverse transcriptase inhibitors were found in 32 of 133 (24.1%) patients and combined with relevant nucleoside reverse transcriptase mutations in 27 of 133 (20.3%) patients.Conclusions. Virological failure combined with drug resistance after resumption of first-line ART occurred in 24.1% of the patients with treatment interruption, requiring a switch to protease inhibitor–based second-line therapy. Patients with treatment interruption should receive VL assessment after resumption of ART to detect treatment failure and to reduce development and spread of drug resistance.","container-title":"Clinical Infectious Diseases","DOI":"10.1093/cid/cis438","ISSN":"1058-4838","issue":"3","journalAbbreviation":"Clinical Infectious Diseases","page":"441-448","source":"Silverchair","title":"Virological Failure and Drug Resistance in Patients on Antiretroviral Therapy After Treatment Interruption in Lilongwe, Malawi","volume":"55","author":[{"family":"Luebbert","given":"Julia"},{"family":"Tweya","given":"Hannock"},{"family":"Phiri","given":"Sam"},{"family":"Chaweza","given":"Thom"},{"family":"Mwafilaso","given":"Johnbosco"},{"family":"Hosseinipour","given":"Mina C."},{"family":"Ramroth","given":"Heribert"},{"family":"Schnitzler","given":"Paul"},{"family":"Neuhann","given":"Florian"}],"issued":{"date-parts":[["2012",8,1]]}}}],"schema":"https://github.com/citation-style-language/schema/raw/master/csl-citation.json"} </w:instrText>
            </w:r>
            <w:r w:rsidRPr="00C03706">
              <w:rPr>
                <w:rFonts w:ascii="Times New Roman" w:eastAsia="Calibri" w:hAnsi="Times New Roman" w:cs="Times New Roman"/>
                <w:sz w:val="20"/>
                <w:szCs w:val="20"/>
              </w:rPr>
              <w:fldChar w:fldCharType="separate"/>
            </w:r>
            <w:r w:rsidR="004F0B41" w:rsidRPr="004F0B41">
              <w:rPr>
                <w:rFonts w:ascii="Times New Roman" w:hAnsi="Times New Roman" w:cs="Times New Roman"/>
                <w:sz w:val="20"/>
              </w:rPr>
              <w:t>[96]</w:t>
            </w:r>
            <w:r w:rsidRPr="00C03706">
              <w:rPr>
                <w:rFonts w:ascii="Times New Roman" w:eastAsia="Calibri" w:hAnsi="Times New Roman" w:cs="Times New Roman"/>
                <w:sz w:val="20"/>
                <w:szCs w:val="20"/>
              </w:rPr>
              <w:fldChar w:fldCharType="end"/>
            </w:r>
          </w:p>
          <w:p w14:paraId="56E8FB8B" w14:textId="77777777" w:rsidR="008734A2" w:rsidRPr="00C03706" w:rsidRDefault="008734A2" w:rsidP="00D61C18">
            <w:pPr>
              <w:spacing w:line="360" w:lineRule="auto"/>
              <w:jc w:val="center"/>
              <w:rPr>
                <w:rFonts w:ascii="Times New Roman" w:eastAsia="Calibri" w:hAnsi="Times New Roman" w:cs="Times New Roman"/>
                <w:sz w:val="20"/>
                <w:szCs w:val="20"/>
              </w:rPr>
            </w:pPr>
          </w:p>
          <w:p w14:paraId="4306D804" w14:textId="77777777" w:rsidR="008734A2" w:rsidRPr="00C03706" w:rsidRDefault="008734A2" w:rsidP="00D61C18">
            <w:pPr>
              <w:spacing w:line="360" w:lineRule="auto"/>
              <w:jc w:val="center"/>
              <w:rPr>
                <w:rFonts w:ascii="Times New Roman" w:eastAsia="Calibri" w:hAnsi="Times New Roman" w:cs="Times New Roman"/>
                <w:sz w:val="20"/>
                <w:szCs w:val="20"/>
              </w:rPr>
            </w:pPr>
          </w:p>
        </w:tc>
      </w:tr>
      <w:tr w:rsidR="008734A2" w:rsidRPr="00C03706" w14:paraId="24B698A9" w14:textId="77777777" w:rsidTr="00D61C18">
        <w:trPr>
          <w:trHeight w:val="291"/>
        </w:trPr>
        <w:tc>
          <w:tcPr>
            <w:tcW w:w="1548" w:type="dxa"/>
            <w:vMerge/>
            <w:tcBorders>
              <w:top w:val="nil"/>
              <w:left w:val="nil"/>
              <w:bottom w:val="nil"/>
              <w:right w:val="nil"/>
            </w:tcBorders>
          </w:tcPr>
          <w:p w14:paraId="43437529" w14:textId="77777777" w:rsidR="008734A2" w:rsidRPr="00C03706" w:rsidRDefault="008734A2" w:rsidP="008734A2">
            <w:pPr>
              <w:spacing w:line="360" w:lineRule="auto"/>
              <w:jc w:val="both"/>
              <w:rPr>
                <w:rFonts w:ascii="Times New Roman" w:eastAsia="Calibri" w:hAnsi="Times New Roman" w:cs="Times New Roman"/>
                <w:sz w:val="20"/>
                <w:szCs w:val="20"/>
              </w:rPr>
            </w:pPr>
          </w:p>
        </w:tc>
        <w:tc>
          <w:tcPr>
            <w:tcW w:w="1146" w:type="dxa"/>
            <w:vMerge/>
            <w:tcBorders>
              <w:top w:val="nil"/>
              <w:left w:val="nil"/>
              <w:bottom w:val="nil"/>
              <w:right w:val="nil"/>
            </w:tcBorders>
          </w:tcPr>
          <w:p w14:paraId="0DF28009" w14:textId="77777777" w:rsidR="008734A2" w:rsidRPr="00C03706" w:rsidRDefault="008734A2" w:rsidP="008734A2">
            <w:pPr>
              <w:spacing w:line="360" w:lineRule="auto"/>
              <w:jc w:val="both"/>
              <w:rPr>
                <w:rFonts w:ascii="Times New Roman" w:eastAsia="Calibri" w:hAnsi="Times New Roman" w:cs="Times New Roman"/>
                <w:sz w:val="20"/>
                <w:szCs w:val="20"/>
              </w:rPr>
            </w:pPr>
          </w:p>
        </w:tc>
        <w:tc>
          <w:tcPr>
            <w:tcW w:w="2409" w:type="dxa"/>
            <w:tcBorders>
              <w:top w:val="nil"/>
              <w:left w:val="nil"/>
              <w:bottom w:val="nil"/>
              <w:right w:val="nil"/>
            </w:tcBorders>
          </w:tcPr>
          <w:p w14:paraId="2B26A074"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AZT + 3TC + NVP</w:t>
            </w:r>
          </w:p>
        </w:tc>
        <w:tc>
          <w:tcPr>
            <w:tcW w:w="1843" w:type="dxa"/>
            <w:vMerge/>
            <w:tcBorders>
              <w:top w:val="nil"/>
              <w:left w:val="nil"/>
              <w:bottom w:val="nil"/>
              <w:right w:val="nil"/>
            </w:tcBorders>
          </w:tcPr>
          <w:p w14:paraId="03E64B0D" w14:textId="77777777" w:rsidR="008734A2" w:rsidRPr="00C03706" w:rsidRDefault="008734A2" w:rsidP="008734A2">
            <w:pPr>
              <w:spacing w:line="360" w:lineRule="auto"/>
              <w:jc w:val="center"/>
              <w:rPr>
                <w:rFonts w:ascii="Times New Roman" w:eastAsia="Calibri" w:hAnsi="Times New Roman" w:cs="Times New Roman"/>
                <w:sz w:val="20"/>
                <w:szCs w:val="20"/>
              </w:rPr>
            </w:pPr>
          </w:p>
        </w:tc>
        <w:tc>
          <w:tcPr>
            <w:tcW w:w="1701" w:type="dxa"/>
            <w:vMerge/>
            <w:tcBorders>
              <w:top w:val="nil"/>
              <w:left w:val="nil"/>
              <w:bottom w:val="nil"/>
              <w:right w:val="nil"/>
            </w:tcBorders>
          </w:tcPr>
          <w:p w14:paraId="34D9DB16" w14:textId="77777777" w:rsidR="008734A2" w:rsidRPr="00C03706" w:rsidRDefault="008734A2" w:rsidP="008734A2">
            <w:pPr>
              <w:spacing w:line="360" w:lineRule="auto"/>
              <w:jc w:val="both"/>
              <w:rPr>
                <w:rFonts w:ascii="Times New Roman" w:eastAsia="Calibri" w:hAnsi="Times New Roman" w:cs="Times New Roman"/>
                <w:sz w:val="20"/>
                <w:szCs w:val="20"/>
              </w:rPr>
            </w:pPr>
          </w:p>
        </w:tc>
      </w:tr>
      <w:tr w:rsidR="008734A2" w:rsidRPr="00C03706" w14:paraId="1CC966D8" w14:textId="77777777" w:rsidTr="00D61C18">
        <w:trPr>
          <w:trHeight w:val="309"/>
        </w:trPr>
        <w:tc>
          <w:tcPr>
            <w:tcW w:w="1548" w:type="dxa"/>
            <w:vMerge/>
            <w:tcBorders>
              <w:top w:val="nil"/>
              <w:left w:val="nil"/>
              <w:bottom w:val="nil"/>
              <w:right w:val="nil"/>
            </w:tcBorders>
          </w:tcPr>
          <w:p w14:paraId="0C0B51AE" w14:textId="77777777" w:rsidR="008734A2" w:rsidRPr="00C03706" w:rsidRDefault="008734A2" w:rsidP="008734A2">
            <w:pPr>
              <w:spacing w:line="360" w:lineRule="auto"/>
              <w:jc w:val="both"/>
              <w:rPr>
                <w:rFonts w:ascii="Times New Roman" w:eastAsia="Calibri" w:hAnsi="Times New Roman" w:cs="Times New Roman"/>
                <w:sz w:val="20"/>
                <w:szCs w:val="20"/>
              </w:rPr>
            </w:pPr>
          </w:p>
        </w:tc>
        <w:tc>
          <w:tcPr>
            <w:tcW w:w="1146" w:type="dxa"/>
            <w:vMerge/>
            <w:tcBorders>
              <w:top w:val="nil"/>
              <w:left w:val="nil"/>
              <w:bottom w:val="nil"/>
              <w:right w:val="nil"/>
            </w:tcBorders>
          </w:tcPr>
          <w:p w14:paraId="29494239" w14:textId="77777777" w:rsidR="008734A2" w:rsidRPr="00C03706" w:rsidRDefault="008734A2" w:rsidP="008734A2">
            <w:pPr>
              <w:spacing w:line="360" w:lineRule="auto"/>
              <w:jc w:val="both"/>
              <w:rPr>
                <w:rFonts w:ascii="Times New Roman" w:eastAsia="Calibri" w:hAnsi="Times New Roman" w:cs="Times New Roman"/>
                <w:sz w:val="20"/>
                <w:szCs w:val="20"/>
              </w:rPr>
            </w:pPr>
          </w:p>
        </w:tc>
        <w:tc>
          <w:tcPr>
            <w:tcW w:w="2409" w:type="dxa"/>
            <w:tcBorders>
              <w:top w:val="nil"/>
              <w:left w:val="nil"/>
              <w:bottom w:val="nil"/>
              <w:right w:val="nil"/>
            </w:tcBorders>
          </w:tcPr>
          <w:p w14:paraId="7A7E5F84"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AZT + 3TC + EFZ</w:t>
            </w:r>
          </w:p>
        </w:tc>
        <w:tc>
          <w:tcPr>
            <w:tcW w:w="1843" w:type="dxa"/>
            <w:vMerge/>
            <w:tcBorders>
              <w:top w:val="nil"/>
              <w:left w:val="nil"/>
              <w:bottom w:val="nil"/>
              <w:right w:val="nil"/>
            </w:tcBorders>
          </w:tcPr>
          <w:p w14:paraId="5D2350D9" w14:textId="77777777" w:rsidR="008734A2" w:rsidRPr="00C03706" w:rsidRDefault="008734A2" w:rsidP="008734A2">
            <w:pPr>
              <w:spacing w:line="360" w:lineRule="auto"/>
              <w:jc w:val="center"/>
              <w:rPr>
                <w:rFonts w:ascii="Times New Roman" w:eastAsia="Calibri" w:hAnsi="Times New Roman" w:cs="Times New Roman"/>
                <w:sz w:val="20"/>
                <w:szCs w:val="20"/>
              </w:rPr>
            </w:pPr>
          </w:p>
        </w:tc>
        <w:tc>
          <w:tcPr>
            <w:tcW w:w="1701" w:type="dxa"/>
            <w:vMerge/>
            <w:tcBorders>
              <w:top w:val="nil"/>
              <w:left w:val="nil"/>
              <w:bottom w:val="nil"/>
              <w:right w:val="nil"/>
            </w:tcBorders>
          </w:tcPr>
          <w:p w14:paraId="2EE18573" w14:textId="77777777" w:rsidR="008734A2" w:rsidRPr="00C03706" w:rsidRDefault="008734A2" w:rsidP="008734A2">
            <w:pPr>
              <w:spacing w:line="360" w:lineRule="auto"/>
              <w:jc w:val="both"/>
              <w:rPr>
                <w:rFonts w:ascii="Times New Roman" w:eastAsia="Calibri" w:hAnsi="Times New Roman" w:cs="Times New Roman"/>
                <w:sz w:val="20"/>
                <w:szCs w:val="20"/>
              </w:rPr>
            </w:pPr>
          </w:p>
        </w:tc>
      </w:tr>
      <w:tr w:rsidR="008734A2" w:rsidRPr="00C03706" w14:paraId="4832AE23" w14:textId="77777777" w:rsidTr="00D61C18">
        <w:trPr>
          <w:trHeight w:val="272"/>
        </w:trPr>
        <w:tc>
          <w:tcPr>
            <w:tcW w:w="1548" w:type="dxa"/>
            <w:vMerge/>
            <w:tcBorders>
              <w:top w:val="nil"/>
              <w:left w:val="nil"/>
              <w:bottom w:val="single" w:sz="4" w:space="0" w:color="auto"/>
              <w:right w:val="nil"/>
            </w:tcBorders>
          </w:tcPr>
          <w:p w14:paraId="757B2CAE" w14:textId="77777777" w:rsidR="008734A2" w:rsidRPr="00C03706" w:rsidRDefault="008734A2" w:rsidP="008734A2">
            <w:pPr>
              <w:spacing w:line="360" w:lineRule="auto"/>
              <w:jc w:val="both"/>
              <w:rPr>
                <w:rFonts w:ascii="Times New Roman" w:eastAsia="Calibri" w:hAnsi="Times New Roman" w:cs="Times New Roman"/>
                <w:sz w:val="20"/>
                <w:szCs w:val="20"/>
              </w:rPr>
            </w:pPr>
          </w:p>
        </w:tc>
        <w:tc>
          <w:tcPr>
            <w:tcW w:w="1146" w:type="dxa"/>
            <w:tcBorders>
              <w:top w:val="nil"/>
              <w:left w:val="nil"/>
              <w:bottom w:val="single" w:sz="4" w:space="0" w:color="auto"/>
              <w:right w:val="nil"/>
            </w:tcBorders>
          </w:tcPr>
          <w:p w14:paraId="116E029B"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2</w:t>
            </w:r>
            <w:r w:rsidRPr="00C03706">
              <w:rPr>
                <w:rFonts w:ascii="Times New Roman" w:eastAsia="Calibri" w:hAnsi="Times New Roman" w:cs="Times New Roman"/>
                <w:sz w:val="20"/>
                <w:szCs w:val="20"/>
                <w:vertAlign w:val="superscript"/>
              </w:rPr>
              <w:t>nd</w:t>
            </w:r>
            <w:r w:rsidRPr="00C03706">
              <w:rPr>
                <w:rFonts w:ascii="Times New Roman" w:eastAsia="Calibri" w:hAnsi="Times New Roman" w:cs="Times New Roman"/>
                <w:sz w:val="20"/>
                <w:szCs w:val="20"/>
              </w:rPr>
              <w:t xml:space="preserve"> line</w:t>
            </w:r>
          </w:p>
        </w:tc>
        <w:tc>
          <w:tcPr>
            <w:tcW w:w="2409" w:type="dxa"/>
            <w:tcBorders>
              <w:top w:val="nil"/>
              <w:left w:val="nil"/>
              <w:bottom w:val="single" w:sz="4" w:space="0" w:color="auto"/>
              <w:right w:val="nil"/>
            </w:tcBorders>
          </w:tcPr>
          <w:p w14:paraId="44669D4B" w14:textId="77777777" w:rsidR="008734A2" w:rsidRPr="00C03706" w:rsidRDefault="008734A2" w:rsidP="008734A2">
            <w:pPr>
              <w:spacing w:line="360" w:lineRule="auto"/>
              <w:jc w:val="both"/>
              <w:rPr>
                <w:rFonts w:ascii="Times New Roman" w:eastAsia="Calibri" w:hAnsi="Times New Roman" w:cs="Times New Roman"/>
                <w:sz w:val="20"/>
                <w:szCs w:val="20"/>
              </w:rPr>
            </w:pPr>
            <w:r w:rsidRPr="00C03706">
              <w:rPr>
                <w:rFonts w:ascii="Times New Roman" w:eastAsia="Calibri" w:hAnsi="Times New Roman" w:cs="Times New Roman"/>
                <w:sz w:val="20"/>
                <w:szCs w:val="20"/>
              </w:rPr>
              <w:t>AZT + 3TC + TDF/ LPV/r</w:t>
            </w:r>
          </w:p>
        </w:tc>
        <w:tc>
          <w:tcPr>
            <w:tcW w:w="1843" w:type="dxa"/>
            <w:tcBorders>
              <w:top w:val="nil"/>
              <w:left w:val="nil"/>
              <w:bottom w:val="single" w:sz="4" w:space="0" w:color="auto"/>
              <w:right w:val="nil"/>
            </w:tcBorders>
          </w:tcPr>
          <w:p w14:paraId="2FAD2DCC" w14:textId="77777777" w:rsidR="008734A2" w:rsidRPr="00C03706" w:rsidRDefault="008734A2" w:rsidP="008734A2">
            <w:pPr>
              <w:spacing w:line="360" w:lineRule="auto"/>
              <w:jc w:val="center"/>
              <w:rPr>
                <w:rFonts w:ascii="Times New Roman" w:eastAsia="Calibri" w:hAnsi="Times New Roman" w:cs="Times New Roman"/>
                <w:sz w:val="20"/>
                <w:szCs w:val="20"/>
              </w:rPr>
            </w:pPr>
            <w:r w:rsidRPr="00C03706">
              <w:rPr>
                <w:rFonts w:ascii="Times New Roman" w:eastAsia="Calibri" w:hAnsi="Times New Roman" w:cs="Times New Roman"/>
                <w:sz w:val="20"/>
                <w:szCs w:val="20"/>
              </w:rPr>
              <w:t>&lt; 1%</w:t>
            </w:r>
          </w:p>
        </w:tc>
        <w:tc>
          <w:tcPr>
            <w:tcW w:w="1701" w:type="dxa"/>
            <w:vMerge/>
            <w:tcBorders>
              <w:top w:val="nil"/>
              <w:left w:val="nil"/>
              <w:bottom w:val="single" w:sz="4" w:space="0" w:color="auto"/>
              <w:right w:val="nil"/>
            </w:tcBorders>
          </w:tcPr>
          <w:p w14:paraId="21C2C600" w14:textId="77777777" w:rsidR="008734A2" w:rsidRPr="00C03706" w:rsidRDefault="008734A2" w:rsidP="008734A2">
            <w:pPr>
              <w:spacing w:line="360" w:lineRule="auto"/>
              <w:jc w:val="both"/>
              <w:rPr>
                <w:rFonts w:ascii="Times New Roman" w:eastAsia="Calibri" w:hAnsi="Times New Roman" w:cs="Times New Roman"/>
                <w:sz w:val="20"/>
                <w:szCs w:val="20"/>
              </w:rPr>
            </w:pPr>
          </w:p>
        </w:tc>
      </w:tr>
    </w:tbl>
    <w:p w14:paraId="4DFBC9DD" w14:textId="77777777" w:rsidR="008D3431" w:rsidRDefault="008D3431" w:rsidP="0064599A">
      <w:pPr>
        <w:tabs>
          <w:tab w:val="center" w:pos="4680"/>
        </w:tabs>
        <w:spacing w:line="360" w:lineRule="auto"/>
        <w:rPr>
          <w:rFonts w:ascii="Times New Roman" w:eastAsia="Calibri" w:hAnsi="Times New Roman" w:cs="Times New Roman"/>
          <w:bCs/>
          <w:color w:val="FF0066"/>
          <w:sz w:val="24"/>
          <w:szCs w:val="24"/>
          <w:lang w:val="en-ZA"/>
        </w:rPr>
        <w:sectPr w:rsidR="008D3431" w:rsidSect="008D3431">
          <w:pgSz w:w="12240" w:h="15840"/>
          <w:pgMar w:top="1440" w:right="1440" w:bottom="1440" w:left="1440" w:header="709" w:footer="709" w:gutter="0"/>
          <w:cols w:space="708"/>
          <w:docGrid w:linePitch="360"/>
        </w:sectPr>
      </w:pPr>
    </w:p>
    <w:p w14:paraId="10E4012B" w14:textId="4F4C18A9" w:rsidR="00150D26" w:rsidRDefault="00EB020C">
      <w:pPr>
        <w:rPr>
          <w:rFonts w:ascii="Times New Roman" w:hAnsi="Times New Roman" w:cs="Times New Roman"/>
          <w:sz w:val="24"/>
          <w:szCs w:val="24"/>
        </w:rPr>
      </w:pPr>
      <w:r w:rsidRPr="00CA5028">
        <w:rPr>
          <w:rFonts w:ascii="Times New Roman" w:hAnsi="Times New Roman" w:cs="Times New Roman"/>
          <w:b/>
          <w:bCs/>
          <w:sz w:val="24"/>
          <w:szCs w:val="24"/>
        </w:rPr>
        <w:lastRenderedPageBreak/>
        <w:t>Table S</w:t>
      </w:r>
      <w:r w:rsidR="00485110">
        <w:rPr>
          <w:rFonts w:ascii="Times New Roman" w:hAnsi="Times New Roman" w:cs="Times New Roman"/>
          <w:b/>
          <w:bCs/>
          <w:sz w:val="24"/>
          <w:szCs w:val="24"/>
        </w:rPr>
        <w:t>8</w:t>
      </w:r>
      <w:r>
        <w:rPr>
          <w:rFonts w:ascii="Times New Roman" w:hAnsi="Times New Roman" w:cs="Times New Roman"/>
          <w:sz w:val="24"/>
          <w:szCs w:val="24"/>
        </w:rPr>
        <w:t xml:space="preserve">: </w:t>
      </w:r>
      <w:r w:rsidR="006E7AF4">
        <w:rPr>
          <w:rFonts w:ascii="Times New Roman" w:hAnsi="Times New Roman" w:cs="Times New Roman"/>
          <w:sz w:val="24"/>
          <w:szCs w:val="24"/>
        </w:rPr>
        <w:t>Properties of ARV drugs considered in this study</w:t>
      </w:r>
    </w:p>
    <w:tbl>
      <w:tblPr>
        <w:tblStyle w:val="TableGrid"/>
        <w:tblW w:w="13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1"/>
        <w:gridCol w:w="1489"/>
        <w:gridCol w:w="2132"/>
        <w:gridCol w:w="4961"/>
        <w:gridCol w:w="1276"/>
        <w:gridCol w:w="1842"/>
      </w:tblGrid>
      <w:tr w:rsidR="000D7BD5" w:rsidRPr="008C3BD2" w14:paraId="7703B3F0" w14:textId="27009B4A" w:rsidTr="00A24863">
        <w:tc>
          <w:tcPr>
            <w:tcW w:w="1341" w:type="dxa"/>
            <w:tcBorders>
              <w:top w:val="single" w:sz="4" w:space="0" w:color="auto"/>
              <w:bottom w:val="single" w:sz="4" w:space="0" w:color="auto"/>
            </w:tcBorders>
          </w:tcPr>
          <w:p w14:paraId="701CA56C" w14:textId="77777777" w:rsidR="000D7BD5" w:rsidRPr="00586FCA" w:rsidRDefault="000D7BD5" w:rsidP="008C3BD2">
            <w:pPr>
              <w:rPr>
                <w:rFonts w:ascii="Times New Roman" w:eastAsia="Calibri" w:hAnsi="Times New Roman" w:cs="Times New Roman"/>
                <w:b/>
                <w:bCs/>
                <w:sz w:val="20"/>
                <w:szCs w:val="20"/>
              </w:rPr>
            </w:pPr>
            <w:r w:rsidRPr="00586FCA">
              <w:rPr>
                <w:rFonts w:ascii="Times New Roman" w:eastAsia="Calibri" w:hAnsi="Times New Roman" w:cs="Times New Roman"/>
                <w:b/>
                <w:bCs/>
                <w:sz w:val="20"/>
                <w:szCs w:val="20"/>
              </w:rPr>
              <w:t>ARV drug</w:t>
            </w:r>
          </w:p>
        </w:tc>
        <w:tc>
          <w:tcPr>
            <w:tcW w:w="1489" w:type="dxa"/>
            <w:tcBorders>
              <w:top w:val="single" w:sz="4" w:space="0" w:color="auto"/>
              <w:bottom w:val="single" w:sz="4" w:space="0" w:color="auto"/>
            </w:tcBorders>
          </w:tcPr>
          <w:p w14:paraId="160315CD" w14:textId="2586F8FB" w:rsidR="000D7BD5" w:rsidRPr="00586FCA" w:rsidRDefault="000D7BD5" w:rsidP="008C3BD2">
            <w:pPr>
              <w:rPr>
                <w:rFonts w:ascii="Times New Roman" w:eastAsia="Calibri" w:hAnsi="Times New Roman" w:cs="Times New Roman"/>
                <w:b/>
                <w:bCs/>
                <w:sz w:val="20"/>
                <w:szCs w:val="20"/>
              </w:rPr>
            </w:pPr>
            <w:r w:rsidRPr="00586FCA">
              <w:rPr>
                <w:rFonts w:ascii="Times New Roman" w:eastAsia="Calibri" w:hAnsi="Times New Roman" w:cs="Times New Roman"/>
                <w:b/>
                <w:bCs/>
                <w:sz w:val="20"/>
                <w:szCs w:val="20"/>
              </w:rPr>
              <w:t>CAS number</w:t>
            </w:r>
          </w:p>
        </w:tc>
        <w:tc>
          <w:tcPr>
            <w:tcW w:w="2132" w:type="dxa"/>
            <w:tcBorders>
              <w:top w:val="single" w:sz="4" w:space="0" w:color="auto"/>
              <w:bottom w:val="single" w:sz="4" w:space="0" w:color="auto"/>
            </w:tcBorders>
          </w:tcPr>
          <w:p w14:paraId="034E797D" w14:textId="04B1FDC0" w:rsidR="000D7BD5" w:rsidRPr="00586FCA" w:rsidRDefault="000D7BD5" w:rsidP="008C3BD2">
            <w:pPr>
              <w:rPr>
                <w:rFonts w:ascii="Times New Roman" w:eastAsia="Calibri" w:hAnsi="Times New Roman" w:cs="Times New Roman"/>
                <w:b/>
                <w:bCs/>
                <w:sz w:val="20"/>
                <w:szCs w:val="20"/>
              </w:rPr>
            </w:pPr>
            <w:r w:rsidRPr="00586FCA">
              <w:rPr>
                <w:rFonts w:ascii="Times New Roman" w:eastAsia="Calibri" w:hAnsi="Times New Roman" w:cs="Times New Roman"/>
                <w:b/>
                <w:bCs/>
                <w:sz w:val="20"/>
                <w:szCs w:val="20"/>
              </w:rPr>
              <w:t>Molecular formula</w:t>
            </w:r>
          </w:p>
        </w:tc>
        <w:tc>
          <w:tcPr>
            <w:tcW w:w="4961" w:type="dxa"/>
            <w:tcBorders>
              <w:top w:val="single" w:sz="4" w:space="0" w:color="auto"/>
              <w:bottom w:val="single" w:sz="4" w:space="0" w:color="auto"/>
            </w:tcBorders>
          </w:tcPr>
          <w:p w14:paraId="0F680CCD" w14:textId="519CB166" w:rsidR="000D7BD5" w:rsidRPr="00586FCA" w:rsidRDefault="000D7BD5" w:rsidP="00A24863">
            <w:pPr>
              <w:jc w:val="center"/>
              <w:rPr>
                <w:rFonts w:ascii="Times New Roman" w:eastAsia="Calibri" w:hAnsi="Times New Roman" w:cs="Times New Roman"/>
                <w:b/>
                <w:bCs/>
                <w:sz w:val="20"/>
                <w:szCs w:val="20"/>
              </w:rPr>
            </w:pPr>
            <w:r w:rsidRPr="00586FCA">
              <w:rPr>
                <w:rFonts w:ascii="Times New Roman" w:eastAsia="Calibri" w:hAnsi="Times New Roman" w:cs="Times New Roman"/>
                <w:b/>
                <w:bCs/>
                <w:sz w:val="20"/>
                <w:szCs w:val="20"/>
              </w:rPr>
              <w:t>Molecular structure</w:t>
            </w:r>
          </w:p>
        </w:tc>
        <w:tc>
          <w:tcPr>
            <w:tcW w:w="1276" w:type="dxa"/>
            <w:tcBorders>
              <w:top w:val="single" w:sz="4" w:space="0" w:color="auto"/>
              <w:bottom w:val="single" w:sz="4" w:space="0" w:color="auto"/>
            </w:tcBorders>
          </w:tcPr>
          <w:p w14:paraId="25BFD836" w14:textId="77777777" w:rsidR="000D7BD5" w:rsidRPr="00586FCA" w:rsidRDefault="000D7BD5" w:rsidP="008C3BD2">
            <w:pPr>
              <w:rPr>
                <w:rFonts w:ascii="Times New Roman" w:eastAsia="Calibri" w:hAnsi="Times New Roman" w:cs="Times New Roman"/>
                <w:b/>
                <w:bCs/>
                <w:sz w:val="20"/>
                <w:szCs w:val="20"/>
              </w:rPr>
            </w:pPr>
            <w:r w:rsidRPr="00586FCA">
              <w:rPr>
                <w:rFonts w:ascii="Times New Roman" w:eastAsia="Calibri" w:hAnsi="Times New Roman" w:cs="Times New Roman"/>
                <w:b/>
                <w:bCs/>
                <w:sz w:val="20"/>
                <w:szCs w:val="20"/>
              </w:rPr>
              <w:t>Log Kow</w:t>
            </w:r>
          </w:p>
        </w:tc>
        <w:tc>
          <w:tcPr>
            <w:tcW w:w="1842" w:type="dxa"/>
            <w:tcBorders>
              <w:top w:val="single" w:sz="4" w:space="0" w:color="auto"/>
              <w:bottom w:val="single" w:sz="4" w:space="0" w:color="auto"/>
            </w:tcBorders>
          </w:tcPr>
          <w:p w14:paraId="4BD64AE3" w14:textId="77777777" w:rsidR="000D7BD5" w:rsidRPr="00586FCA" w:rsidRDefault="000D7BD5" w:rsidP="008C3BD2">
            <w:pPr>
              <w:rPr>
                <w:rFonts w:ascii="Times New Roman" w:eastAsia="Calibri" w:hAnsi="Times New Roman" w:cs="Times New Roman"/>
                <w:b/>
                <w:bCs/>
                <w:sz w:val="20"/>
                <w:szCs w:val="20"/>
              </w:rPr>
            </w:pPr>
            <w:r w:rsidRPr="00586FCA">
              <w:rPr>
                <w:rFonts w:ascii="Times New Roman" w:eastAsia="Calibri" w:hAnsi="Times New Roman" w:cs="Times New Roman"/>
                <w:b/>
                <w:bCs/>
                <w:sz w:val="20"/>
                <w:szCs w:val="20"/>
              </w:rPr>
              <w:t>Water solubility (mg/L)</w:t>
            </w:r>
          </w:p>
        </w:tc>
      </w:tr>
      <w:tr w:rsidR="000D7BD5" w:rsidRPr="008C3BD2" w14:paraId="05E6414D" w14:textId="2EF1079F" w:rsidTr="00180971">
        <w:tc>
          <w:tcPr>
            <w:tcW w:w="1341" w:type="dxa"/>
            <w:tcBorders>
              <w:top w:val="single" w:sz="4" w:space="0" w:color="auto"/>
            </w:tcBorders>
          </w:tcPr>
          <w:p w14:paraId="51E89424" w14:textId="77777777" w:rsidR="000D7BD5" w:rsidRPr="00E46C1E" w:rsidRDefault="000D7BD5" w:rsidP="008C3BD2">
            <w:pPr>
              <w:rPr>
                <w:rFonts w:ascii="Times New Roman" w:eastAsia="Calibri" w:hAnsi="Times New Roman" w:cs="Times New Roman"/>
                <w:sz w:val="20"/>
                <w:szCs w:val="20"/>
              </w:rPr>
            </w:pPr>
            <w:r w:rsidRPr="00E46C1E">
              <w:rPr>
                <w:rFonts w:ascii="Times New Roman" w:eastAsia="Calibri" w:hAnsi="Times New Roman" w:cs="Times New Roman"/>
                <w:sz w:val="20"/>
                <w:szCs w:val="20"/>
              </w:rPr>
              <w:t>Atazanavir</w:t>
            </w:r>
          </w:p>
        </w:tc>
        <w:tc>
          <w:tcPr>
            <w:tcW w:w="1489" w:type="dxa"/>
            <w:tcBorders>
              <w:top w:val="single" w:sz="4" w:space="0" w:color="auto"/>
            </w:tcBorders>
          </w:tcPr>
          <w:p w14:paraId="6287FCC5" w14:textId="77777777" w:rsidR="000D7BD5" w:rsidRPr="00E46C1E" w:rsidRDefault="000D7BD5" w:rsidP="008C3BD2">
            <w:pP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198904-31-3</w:t>
            </w:r>
          </w:p>
        </w:tc>
        <w:tc>
          <w:tcPr>
            <w:tcW w:w="2132" w:type="dxa"/>
            <w:tcBorders>
              <w:top w:val="single" w:sz="4" w:space="0" w:color="auto"/>
            </w:tcBorders>
          </w:tcPr>
          <w:p w14:paraId="1D60F343" w14:textId="37F18951" w:rsidR="000D7BD5" w:rsidRPr="00E46C1E" w:rsidRDefault="000D7BD5" w:rsidP="008C3BD2">
            <w:pPr>
              <w:rPr>
                <w:rFonts w:ascii="Times New Roman" w:hAnsi="Times New Roman" w:cs="Times New Roman"/>
                <w:noProof/>
                <w:sz w:val="20"/>
                <w:szCs w:val="20"/>
              </w:rPr>
            </w:pPr>
            <w:r w:rsidRPr="00E46C1E">
              <w:rPr>
                <w:rFonts w:ascii="Times New Roman" w:hAnsi="Times New Roman" w:cs="Times New Roman"/>
                <w:noProof/>
                <w:sz w:val="20"/>
                <w:szCs w:val="20"/>
              </w:rPr>
              <w:t>C</w:t>
            </w:r>
            <w:r w:rsidRPr="00E46C1E">
              <w:rPr>
                <w:rFonts w:ascii="Times New Roman" w:hAnsi="Times New Roman" w:cs="Times New Roman"/>
                <w:noProof/>
                <w:sz w:val="20"/>
                <w:szCs w:val="20"/>
                <w:vertAlign w:val="subscript"/>
              </w:rPr>
              <w:t>38</w:t>
            </w:r>
            <w:r w:rsidRPr="00E46C1E">
              <w:rPr>
                <w:rFonts w:ascii="Times New Roman" w:hAnsi="Times New Roman" w:cs="Times New Roman"/>
                <w:noProof/>
                <w:sz w:val="20"/>
                <w:szCs w:val="20"/>
              </w:rPr>
              <w:t>H</w:t>
            </w:r>
            <w:r w:rsidRPr="00E46C1E">
              <w:rPr>
                <w:rFonts w:ascii="Times New Roman" w:hAnsi="Times New Roman" w:cs="Times New Roman"/>
                <w:noProof/>
                <w:sz w:val="20"/>
                <w:szCs w:val="20"/>
                <w:vertAlign w:val="subscript"/>
              </w:rPr>
              <w:t>52</w:t>
            </w:r>
            <w:r w:rsidRPr="00E46C1E">
              <w:rPr>
                <w:rFonts w:ascii="Times New Roman" w:hAnsi="Times New Roman" w:cs="Times New Roman"/>
                <w:noProof/>
                <w:sz w:val="20"/>
                <w:szCs w:val="20"/>
              </w:rPr>
              <w:t>N</w:t>
            </w:r>
            <w:r w:rsidRPr="00E46C1E">
              <w:rPr>
                <w:rFonts w:ascii="Times New Roman" w:hAnsi="Times New Roman" w:cs="Times New Roman"/>
                <w:noProof/>
                <w:sz w:val="20"/>
                <w:szCs w:val="20"/>
                <w:vertAlign w:val="subscript"/>
              </w:rPr>
              <w:t>6</w:t>
            </w:r>
            <w:r w:rsidRPr="00E46C1E">
              <w:rPr>
                <w:rFonts w:ascii="Times New Roman" w:hAnsi="Times New Roman" w:cs="Times New Roman"/>
                <w:noProof/>
                <w:sz w:val="20"/>
                <w:szCs w:val="20"/>
              </w:rPr>
              <w:t>O</w:t>
            </w:r>
            <w:r w:rsidRPr="00E46C1E">
              <w:rPr>
                <w:rFonts w:ascii="Times New Roman" w:hAnsi="Times New Roman" w:cs="Times New Roman"/>
                <w:noProof/>
                <w:sz w:val="20"/>
                <w:szCs w:val="20"/>
                <w:vertAlign w:val="subscript"/>
              </w:rPr>
              <w:t>7</w:t>
            </w:r>
          </w:p>
        </w:tc>
        <w:tc>
          <w:tcPr>
            <w:tcW w:w="4961" w:type="dxa"/>
            <w:tcBorders>
              <w:top w:val="single" w:sz="4" w:space="0" w:color="auto"/>
            </w:tcBorders>
          </w:tcPr>
          <w:p w14:paraId="4EE37016" w14:textId="77777777" w:rsidR="008F61B2" w:rsidRPr="00E46C1E" w:rsidRDefault="008F61B2" w:rsidP="008C3BD2">
            <w:pPr>
              <w:rPr>
                <w:noProof/>
                <w:sz w:val="20"/>
                <w:szCs w:val="20"/>
              </w:rPr>
            </w:pPr>
          </w:p>
          <w:p w14:paraId="15F90DA7" w14:textId="42A4FF50" w:rsidR="000D7BD5" w:rsidRPr="00E46C1E" w:rsidRDefault="000D7BD5" w:rsidP="008C3BD2">
            <w:pPr>
              <w:rPr>
                <w:rFonts w:ascii="Times New Roman" w:eastAsia="Calibri" w:hAnsi="Times New Roman" w:cs="Times New Roman"/>
                <w:sz w:val="20"/>
                <w:szCs w:val="20"/>
              </w:rPr>
            </w:pPr>
            <w:r w:rsidRPr="00E46C1E">
              <w:rPr>
                <w:noProof/>
                <w:sz w:val="20"/>
                <w:szCs w:val="20"/>
                <w:lang w:val="en-ZA" w:eastAsia="en-ZA"/>
              </w:rPr>
              <w:drawing>
                <wp:inline distT="0" distB="0" distL="0" distR="0" wp14:anchorId="363BB976" wp14:editId="0044679A">
                  <wp:extent cx="2682875" cy="1458793"/>
                  <wp:effectExtent l="0" t="0" r="3175" b="8255"/>
                  <wp:docPr id="9" name="Picture 9" descr="Atazanav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tazanavi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95318" cy="1465559"/>
                          </a:xfrm>
                          <a:prstGeom prst="rect">
                            <a:avLst/>
                          </a:prstGeom>
                          <a:noFill/>
                          <a:ln>
                            <a:noFill/>
                          </a:ln>
                        </pic:spPr>
                      </pic:pic>
                    </a:graphicData>
                  </a:graphic>
                </wp:inline>
              </w:drawing>
            </w:r>
          </w:p>
        </w:tc>
        <w:tc>
          <w:tcPr>
            <w:tcW w:w="1276" w:type="dxa"/>
            <w:tcBorders>
              <w:top w:val="single" w:sz="4" w:space="0" w:color="auto"/>
            </w:tcBorders>
          </w:tcPr>
          <w:p w14:paraId="0E8D6B5B" w14:textId="77777777" w:rsidR="000D7BD5" w:rsidRPr="00E46C1E" w:rsidRDefault="000D7BD5" w:rsidP="00180971">
            <w:pPr>
              <w:jc w:val="center"/>
              <w:rPr>
                <w:rFonts w:ascii="Times New Roman" w:eastAsia="Calibri" w:hAnsi="Times New Roman" w:cs="Times New Roman"/>
                <w:sz w:val="20"/>
                <w:szCs w:val="20"/>
              </w:rPr>
            </w:pPr>
            <w:r w:rsidRPr="00E46C1E">
              <w:rPr>
                <w:rFonts w:ascii="Times New Roman" w:eastAsia="Calibri" w:hAnsi="Times New Roman" w:cs="Times New Roman"/>
                <w:sz w:val="20"/>
                <w:szCs w:val="20"/>
              </w:rPr>
              <w:t>2.88</w:t>
            </w:r>
          </w:p>
        </w:tc>
        <w:tc>
          <w:tcPr>
            <w:tcW w:w="1842" w:type="dxa"/>
            <w:tcBorders>
              <w:top w:val="single" w:sz="4" w:space="0" w:color="auto"/>
            </w:tcBorders>
          </w:tcPr>
          <w:p w14:paraId="625C3190" w14:textId="77777777" w:rsidR="000D7BD5" w:rsidRPr="00E46C1E" w:rsidRDefault="000D7BD5" w:rsidP="007038A9">
            <w:pPr>
              <w:jc w:val="cente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0.11</w:t>
            </w:r>
          </w:p>
        </w:tc>
      </w:tr>
      <w:tr w:rsidR="000D7BD5" w:rsidRPr="008C3BD2" w14:paraId="0E991BAB" w14:textId="77943E6C" w:rsidTr="00180971">
        <w:tc>
          <w:tcPr>
            <w:tcW w:w="1341" w:type="dxa"/>
          </w:tcPr>
          <w:p w14:paraId="6D63CE3C" w14:textId="77777777" w:rsidR="000D7BD5" w:rsidRPr="00E46C1E" w:rsidRDefault="000D7BD5" w:rsidP="008C3BD2">
            <w:pPr>
              <w:rPr>
                <w:rFonts w:ascii="Times New Roman" w:eastAsia="Calibri" w:hAnsi="Times New Roman" w:cs="Times New Roman"/>
                <w:sz w:val="20"/>
                <w:szCs w:val="20"/>
              </w:rPr>
            </w:pPr>
            <w:r w:rsidRPr="00E46C1E">
              <w:rPr>
                <w:rFonts w:ascii="Times New Roman" w:eastAsia="Calibri" w:hAnsi="Times New Roman" w:cs="Times New Roman"/>
                <w:sz w:val="20"/>
                <w:szCs w:val="20"/>
              </w:rPr>
              <w:t>Efavirenz</w:t>
            </w:r>
          </w:p>
        </w:tc>
        <w:tc>
          <w:tcPr>
            <w:tcW w:w="1489" w:type="dxa"/>
          </w:tcPr>
          <w:p w14:paraId="28EBB488" w14:textId="77777777" w:rsidR="000D7BD5" w:rsidRPr="00E46C1E" w:rsidRDefault="000D7BD5" w:rsidP="008C3BD2">
            <w:pP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154598-52-4</w:t>
            </w:r>
          </w:p>
        </w:tc>
        <w:tc>
          <w:tcPr>
            <w:tcW w:w="2132" w:type="dxa"/>
          </w:tcPr>
          <w:p w14:paraId="5A1B5536" w14:textId="7BF9219F" w:rsidR="000D7BD5" w:rsidRPr="00E46C1E" w:rsidRDefault="000D7BD5" w:rsidP="008C3BD2">
            <w:pPr>
              <w:rPr>
                <w:rFonts w:ascii="Times New Roman" w:hAnsi="Times New Roman" w:cs="Times New Roman"/>
                <w:noProof/>
                <w:sz w:val="20"/>
                <w:szCs w:val="20"/>
              </w:rPr>
            </w:pPr>
            <w:r w:rsidRPr="00E46C1E">
              <w:rPr>
                <w:rFonts w:ascii="Times New Roman" w:hAnsi="Times New Roman" w:cs="Times New Roman"/>
                <w:noProof/>
                <w:sz w:val="20"/>
                <w:szCs w:val="20"/>
              </w:rPr>
              <w:t>C</w:t>
            </w:r>
            <w:r w:rsidRPr="00E46C1E">
              <w:rPr>
                <w:rFonts w:ascii="Times New Roman" w:hAnsi="Times New Roman" w:cs="Times New Roman"/>
                <w:noProof/>
                <w:sz w:val="20"/>
                <w:szCs w:val="20"/>
                <w:vertAlign w:val="subscript"/>
              </w:rPr>
              <w:t>14</w:t>
            </w:r>
            <w:r w:rsidRPr="00E46C1E">
              <w:rPr>
                <w:rFonts w:ascii="Times New Roman" w:hAnsi="Times New Roman" w:cs="Times New Roman"/>
                <w:noProof/>
                <w:sz w:val="20"/>
                <w:szCs w:val="20"/>
              </w:rPr>
              <w:t>H</w:t>
            </w:r>
            <w:r w:rsidRPr="00E46C1E">
              <w:rPr>
                <w:rFonts w:ascii="Times New Roman" w:hAnsi="Times New Roman" w:cs="Times New Roman"/>
                <w:noProof/>
                <w:sz w:val="20"/>
                <w:szCs w:val="20"/>
                <w:vertAlign w:val="subscript"/>
              </w:rPr>
              <w:t>9</w:t>
            </w:r>
            <w:r w:rsidRPr="00E46C1E">
              <w:rPr>
                <w:rFonts w:ascii="Times New Roman" w:hAnsi="Times New Roman" w:cs="Times New Roman"/>
                <w:noProof/>
                <w:sz w:val="20"/>
                <w:szCs w:val="20"/>
              </w:rPr>
              <w:t>ClF</w:t>
            </w:r>
            <w:r w:rsidRPr="00E46C1E">
              <w:rPr>
                <w:rFonts w:ascii="Times New Roman" w:hAnsi="Times New Roman" w:cs="Times New Roman"/>
                <w:noProof/>
                <w:sz w:val="20"/>
                <w:szCs w:val="20"/>
                <w:vertAlign w:val="subscript"/>
              </w:rPr>
              <w:t>3</w:t>
            </w:r>
            <w:r w:rsidRPr="00E46C1E">
              <w:rPr>
                <w:rFonts w:ascii="Times New Roman" w:hAnsi="Times New Roman" w:cs="Times New Roman"/>
                <w:noProof/>
                <w:sz w:val="20"/>
                <w:szCs w:val="20"/>
              </w:rPr>
              <w:t>NO</w:t>
            </w:r>
            <w:r w:rsidRPr="00E46C1E">
              <w:rPr>
                <w:rFonts w:ascii="Times New Roman" w:hAnsi="Times New Roman" w:cs="Times New Roman"/>
                <w:noProof/>
                <w:sz w:val="20"/>
                <w:szCs w:val="20"/>
                <w:vertAlign w:val="subscript"/>
              </w:rPr>
              <w:t>2</w:t>
            </w:r>
          </w:p>
        </w:tc>
        <w:tc>
          <w:tcPr>
            <w:tcW w:w="4961" w:type="dxa"/>
          </w:tcPr>
          <w:p w14:paraId="75798C10" w14:textId="716C12D4" w:rsidR="000D7BD5" w:rsidRPr="00E46C1E" w:rsidRDefault="000D7BD5" w:rsidP="008C3BD2">
            <w:pPr>
              <w:rPr>
                <w:rFonts w:ascii="Times New Roman" w:eastAsia="Calibri" w:hAnsi="Times New Roman" w:cs="Times New Roman"/>
                <w:noProof/>
                <w:sz w:val="20"/>
                <w:szCs w:val="20"/>
              </w:rPr>
            </w:pPr>
            <w:r w:rsidRPr="00E46C1E">
              <w:rPr>
                <w:noProof/>
                <w:sz w:val="20"/>
                <w:szCs w:val="20"/>
                <w:lang w:val="en-ZA" w:eastAsia="en-ZA"/>
              </w:rPr>
              <w:drawing>
                <wp:inline distT="0" distB="0" distL="0" distR="0" wp14:anchorId="1BE6D25A" wp14:editId="65E23683">
                  <wp:extent cx="2632967" cy="1585609"/>
                  <wp:effectExtent l="0" t="0" r="0" b="0"/>
                  <wp:docPr id="8" name="Picture 8" descr="Efaviren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favirenz"/>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39176" cy="1589348"/>
                          </a:xfrm>
                          <a:prstGeom prst="rect">
                            <a:avLst/>
                          </a:prstGeom>
                          <a:noFill/>
                          <a:ln>
                            <a:noFill/>
                          </a:ln>
                        </pic:spPr>
                      </pic:pic>
                    </a:graphicData>
                  </a:graphic>
                </wp:inline>
              </w:drawing>
            </w:r>
          </w:p>
        </w:tc>
        <w:tc>
          <w:tcPr>
            <w:tcW w:w="1276" w:type="dxa"/>
          </w:tcPr>
          <w:p w14:paraId="52FF26AA" w14:textId="77777777" w:rsidR="000D7BD5" w:rsidRPr="00E46C1E" w:rsidRDefault="000D7BD5" w:rsidP="00180971">
            <w:pPr>
              <w:jc w:val="cente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4.7</w:t>
            </w:r>
          </w:p>
        </w:tc>
        <w:tc>
          <w:tcPr>
            <w:tcW w:w="1842" w:type="dxa"/>
          </w:tcPr>
          <w:p w14:paraId="217B347B" w14:textId="77777777" w:rsidR="000D7BD5" w:rsidRPr="00E46C1E" w:rsidRDefault="000D7BD5" w:rsidP="007038A9">
            <w:pPr>
              <w:jc w:val="cente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0.093</w:t>
            </w:r>
          </w:p>
        </w:tc>
      </w:tr>
      <w:tr w:rsidR="000D7BD5" w:rsidRPr="008C3BD2" w14:paraId="49565E94" w14:textId="0B52CA90" w:rsidTr="00180971">
        <w:tc>
          <w:tcPr>
            <w:tcW w:w="1341" w:type="dxa"/>
          </w:tcPr>
          <w:p w14:paraId="22C71F74" w14:textId="77777777" w:rsidR="000D7BD5" w:rsidRPr="00E46C1E" w:rsidRDefault="000D7BD5" w:rsidP="008C3BD2">
            <w:pPr>
              <w:rPr>
                <w:rFonts w:ascii="Times New Roman" w:eastAsia="Calibri" w:hAnsi="Times New Roman" w:cs="Times New Roman"/>
                <w:sz w:val="20"/>
                <w:szCs w:val="20"/>
              </w:rPr>
            </w:pPr>
            <w:r w:rsidRPr="00E46C1E">
              <w:rPr>
                <w:rFonts w:ascii="Times New Roman" w:eastAsia="Calibri" w:hAnsi="Times New Roman" w:cs="Times New Roman"/>
                <w:sz w:val="20"/>
                <w:szCs w:val="20"/>
              </w:rPr>
              <w:t>Lamivudine</w:t>
            </w:r>
          </w:p>
        </w:tc>
        <w:tc>
          <w:tcPr>
            <w:tcW w:w="1489" w:type="dxa"/>
          </w:tcPr>
          <w:p w14:paraId="4C0E5EAF" w14:textId="77777777" w:rsidR="000D7BD5" w:rsidRPr="00E46C1E" w:rsidRDefault="000D7BD5" w:rsidP="008C3BD2">
            <w:pP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134678-17-4</w:t>
            </w:r>
          </w:p>
        </w:tc>
        <w:tc>
          <w:tcPr>
            <w:tcW w:w="2132" w:type="dxa"/>
          </w:tcPr>
          <w:p w14:paraId="060F2125" w14:textId="6BB81812" w:rsidR="000D7BD5" w:rsidRPr="00E46C1E" w:rsidRDefault="000D7BD5" w:rsidP="008C3BD2">
            <w:pPr>
              <w:rPr>
                <w:rFonts w:ascii="Times New Roman" w:hAnsi="Times New Roman" w:cs="Times New Roman"/>
                <w:noProof/>
                <w:sz w:val="20"/>
                <w:szCs w:val="20"/>
              </w:rPr>
            </w:pPr>
            <w:r w:rsidRPr="00E46C1E">
              <w:rPr>
                <w:rFonts w:ascii="Times New Roman" w:hAnsi="Times New Roman" w:cs="Times New Roman"/>
                <w:noProof/>
                <w:sz w:val="20"/>
                <w:szCs w:val="20"/>
              </w:rPr>
              <w:t>C</w:t>
            </w:r>
            <w:r w:rsidRPr="00E46C1E">
              <w:rPr>
                <w:rFonts w:ascii="Times New Roman" w:hAnsi="Times New Roman" w:cs="Times New Roman"/>
                <w:noProof/>
                <w:sz w:val="20"/>
                <w:szCs w:val="20"/>
                <w:vertAlign w:val="subscript"/>
              </w:rPr>
              <w:t>8</w:t>
            </w:r>
            <w:r w:rsidRPr="00E46C1E">
              <w:rPr>
                <w:rFonts w:ascii="Times New Roman" w:hAnsi="Times New Roman" w:cs="Times New Roman"/>
                <w:noProof/>
                <w:sz w:val="20"/>
                <w:szCs w:val="20"/>
              </w:rPr>
              <w:t>H</w:t>
            </w:r>
            <w:r w:rsidRPr="00E46C1E">
              <w:rPr>
                <w:rFonts w:ascii="Times New Roman" w:hAnsi="Times New Roman" w:cs="Times New Roman"/>
                <w:noProof/>
                <w:sz w:val="20"/>
                <w:szCs w:val="20"/>
                <w:vertAlign w:val="subscript"/>
              </w:rPr>
              <w:t>11</w:t>
            </w:r>
            <w:r w:rsidRPr="00E46C1E">
              <w:rPr>
                <w:rFonts w:ascii="Times New Roman" w:hAnsi="Times New Roman" w:cs="Times New Roman"/>
                <w:noProof/>
                <w:sz w:val="20"/>
                <w:szCs w:val="20"/>
              </w:rPr>
              <w:t>N</w:t>
            </w:r>
            <w:r w:rsidRPr="00E46C1E">
              <w:rPr>
                <w:rFonts w:ascii="Times New Roman" w:hAnsi="Times New Roman" w:cs="Times New Roman"/>
                <w:noProof/>
                <w:sz w:val="20"/>
                <w:szCs w:val="20"/>
                <w:vertAlign w:val="subscript"/>
              </w:rPr>
              <w:t>3</w:t>
            </w:r>
            <w:r w:rsidRPr="00E46C1E">
              <w:rPr>
                <w:rFonts w:ascii="Times New Roman" w:hAnsi="Times New Roman" w:cs="Times New Roman"/>
                <w:noProof/>
                <w:sz w:val="20"/>
                <w:szCs w:val="20"/>
              </w:rPr>
              <w:t>O</w:t>
            </w:r>
            <w:r w:rsidRPr="00E46C1E">
              <w:rPr>
                <w:rFonts w:ascii="Times New Roman" w:hAnsi="Times New Roman" w:cs="Times New Roman"/>
                <w:noProof/>
                <w:sz w:val="20"/>
                <w:szCs w:val="20"/>
                <w:vertAlign w:val="subscript"/>
              </w:rPr>
              <w:t>3</w:t>
            </w:r>
            <w:r w:rsidRPr="00E46C1E">
              <w:rPr>
                <w:rFonts w:ascii="Times New Roman" w:hAnsi="Times New Roman" w:cs="Times New Roman"/>
                <w:noProof/>
                <w:sz w:val="20"/>
                <w:szCs w:val="20"/>
              </w:rPr>
              <w:t>S</w:t>
            </w:r>
          </w:p>
        </w:tc>
        <w:tc>
          <w:tcPr>
            <w:tcW w:w="4961" w:type="dxa"/>
          </w:tcPr>
          <w:p w14:paraId="5E534C98" w14:textId="4FE101CE" w:rsidR="000D7BD5" w:rsidRPr="00E46C1E" w:rsidRDefault="000D7BD5" w:rsidP="008C3BD2">
            <w:pPr>
              <w:rPr>
                <w:rFonts w:ascii="Times New Roman" w:eastAsia="Calibri" w:hAnsi="Times New Roman" w:cs="Times New Roman"/>
                <w:noProof/>
                <w:sz w:val="20"/>
                <w:szCs w:val="20"/>
              </w:rPr>
            </w:pPr>
            <w:r w:rsidRPr="00E46C1E">
              <w:rPr>
                <w:noProof/>
                <w:sz w:val="20"/>
                <w:szCs w:val="20"/>
                <w:lang w:val="en-ZA" w:eastAsia="en-ZA"/>
              </w:rPr>
              <w:drawing>
                <wp:inline distT="0" distB="0" distL="0" distR="0" wp14:anchorId="0053B1D6" wp14:editId="0D050914">
                  <wp:extent cx="2567954" cy="1546457"/>
                  <wp:effectExtent l="0" t="0" r="3810" b="0"/>
                  <wp:docPr id="15" name="Picture 15" descr="Lamivud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amivudin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72329" cy="1549091"/>
                          </a:xfrm>
                          <a:prstGeom prst="rect">
                            <a:avLst/>
                          </a:prstGeom>
                          <a:noFill/>
                          <a:ln>
                            <a:noFill/>
                          </a:ln>
                        </pic:spPr>
                      </pic:pic>
                    </a:graphicData>
                  </a:graphic>
                </wp:inline>
              </w:drawing>
            </w:r>
          </w:p>
        </w:tc>
        <w:tc>
          <w:tcPr>
            <w:tcW w:w="1276" w:type="dxa"/>
          </w:tcPr>
          <w:p w14:paraId="3CAE4813" w14:textId="77777777" w:rsidR="000D7BD5" w:rsidRPr="00E46C1E" w:rsidRDefault="000D7BD5" w:rsidP="00180971">
            <w:pPr>
              <w:jc w:val="cente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9.54</w:t>
            </w:r>
          </w:p>
        </w:tc>
        <w:tc>
          <w:tcPr>
            <w:tcW w:w="1842" w:type="dxa"/>
          </w:tcPr>
          <w:p w14:paraId="050FC71D" w14:textId="77777777" w:rsidR="000D7BD5" w:rsidRPr="00E46C1E" w:rsidRDefault="000D7BD5" w:rsidP="007038A9">
            <w:pPr>
              <w:jc w:val="cente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70 000</w:t>
            </w:r>
          </w:p>
        </w:tc>
      </w:tr>
      <w:tr w:rsidR="000D7BD5" w:rsidRPr="008C3BD2" w14:paraId="23B2C724" w14:textId="6F157934" w:rsidTr="00180971">
        <w:tc>
          <w:tcPr>
            <w:tcW w:w="1341" w:type="dxa"/>
          </w:tcPr>
          <w:p w14:paraId="117732B4" w14:textId="77777777" w:rsidR="000D7BD5" w:rsidRPr="00E46C1E" w:rsidRDefault="000D7BD5" w:rsidP="008C3BD2">
            <w:pPr>
              <w:rPr>
                <w:rFonts w:ascii="Times New Roman" w:eastAsia="Calibri" w:hAnsi="Times New Roman" w:cs="Times New Roman"/>
                <w:sz w:val="20"/>
                <w:szCs w:val="20"/>
              </w:rPr>
            </w:pPr>
            <w:r w:rsidRPr="00E46C1E">
              <w:rPr>
                <w:rFonts w:ascii="Times New Roman" w:eastAsia="Calibri" w:hAnsi="Times New Roman" w:cs="Times New Roman"/>
                <w:sz w:val="20"/>
                <w:szCs w:val="20"/>
              </w:rPr>
              <w:t>Lopinavir</w:t>
            </w:r>
          </w:p>
        </w:tc>
        <w:tc>
          <w:tcPr>
            <w:tcW w:w="1489" w:type="dxa"/>
          </w:tcPr>
          <w:p w14:paraId="24E0DC30" w14:textId="77777777" w:rsidR="000D7BD5" w:rsidRPr="00E46C1E" w:rsidRDefault="000D7BD5" w:rsidP="008C3BD2">
            <w:pP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192725-17-0</w:t>
            </w:r>
          </w:p>
        </w:tc>
        <w:tc>
          <w:tcPr>
            <w:tcW w:w="2132" w:type="dxa"/>
          </w:tcPr>
          <w:p w14:paraId="5E9E5364" w14:textId="4B285AAD" w:rsidR="000D7BD5" w:rsidRPr="00E46C1E" w:rsidRDefault="000D7BD5" w:rsidP="008C3BD2">
            <w:pPr>
              <w:rPr>
                <w:rFonts w:ascii="Times New Roman" w:hAnsi="Times New Roman" w:cs="Times New Roman"/>
                <w:noProof/>
                <w:sz w:val="20"/>
                <w:szCs w:val="20"/>
              </w:rPr>
            </w:pPr>
            <w:r w:rsidRPr="00E46C1E">
              <w:rPr>
                <w:rFonts w:ascii="Times New Roman" w:hAnsi="Times New Roman" w:cs="Times New Roman"/>
                <w:noProof/>
                <w:sz w:val="20"/>
                <w:szCs w:val="20"/>
              </w:rPr>
              <w:t>C</w:t>
            </w:r>
            <w:r w:rsidRPr="00E46C1E">
              <w:rPr>
                <w:rFonts w:ascii="Times New Roman" w:hAnsi="Times New Roman" w:cs="Times New Roman"/>
                <w:noProof/>
                <w:sz w:val="20"/>
                <w:szCs w:val="20"/>
                <w:vertAlign w:val="subscript"/>
              </w:rPr>
              <w:t>37</w:t>
            </w:r>
            <w:r w:rsidRPr="00E46C1E">
              <w:rPr>
                <w:rFonts w:ascii="Times New Roman" w:hAnsi="Times New Roman" w:cs="Times New Roman"/>
                <w:noProof/>
                <w:sz w:val="20"/>
                <w:szCs w:val="20"/>
              </w:rPr>
              <w:t>H</w:t>
            </w:r>
            <w:r w:rsidRPr="00E46C1E">
              <w:rPr>
                <w:rFonts w:ascii="Times New Roman" w:hAnsi="Times New Roman" w:cs="Times New Roman"/>
                <w:noProof/>
                <w:sz w:val="20"/>
                <w:szCs w:val="20"/>
                <w:vertAlign w:val="subscript"/>
              </w:rPr>
              <w:t>48</w:t>
            </w:r>
            <w:r w:rsidRPr="00E46C1E">
              <w:rPr>
                <w:rFonts w:ascii="Times New Roman" w:hAnsi="Times New Roman" w:cs="Times New Roman"/>
                <w:noProof/>
                <w:sz w:val="20"/>
                <w:szCs w:val="20"/>
              </w:rPr>
              <w:t>N</w:t>
            </w:r>
            <w:r w:rsidRPr="00E46C1E">
              <w:rPr>
                <w:rFonts w:ascii="Times New Roman" w:hAnsi="Times New Roman" w:cs="Times New Roman"/>
                <w:noProof/>
                <w:sz w:val="20"/>
                <w:szCs w:val="20"/>
                <w:vertAlign w:val="subscript"/>
              </w:rPr>
              <w:t>4</w:t>
            </w:r>
            <w:r w:rsidRPr="00E46C1E">
              <w:rPr>
                <w:rFonts w:ascii="Times New Roman" w:hAnsi="Times New Roman" w:cs="Times New Roman"/>
                <w:noProof/>
                <w:sz w:val="20"/>
                <w:szCs w:val="20"/>
              </w:rPr>
              <w:t>O</w:t>
            </w:r>
            <w:r w:rsidRPr="00E46C1E">
              <w:rPr>
                <w:rFonts w:ascii="Times New Roman" w:hAnsi="Times New Roman" w:cs="Times New Roman"/>
                <w:noProof/>
                <w:sz w:val="20"/>
                <w:szCs w:val="20"/>
                <w:vertAlign w:val="subscript"/>
              </w:rPr>
              <w:t>5</w:t>
            </w:r>
          </w:p>
        </w:tc>
        <w:tc>
          <w:tcPr>
            <w:tcW w:w="4961" w:type="dxa"/>
          </w:tcPr>
          <w:p w14:paraId="616BEB23" w14:textId="2F9ABF01" w:rsidR="000D7BD5" w:rsidRPr="00E46C1E" w:rsidRDefault="000D7BD5" w:rsidP="008C3BD2">
            <w:pPr>
              <w:rPr>
                <w:rFonts w:ascii="Times New Roman" w:eastAsia="Calibri" w:hAnsi="Times New Roman" w:cs="Times New Roman"/>
                <w:noProof/>
                <w:sz w:val="20"/>
                <w:szCs w:val="20"/>
              </w:rPr>
            </w:pPr>
            <w:r w:rsidRPr="00E46C1E">
              <w:rPr>
                <w:noProof/>
                <w:sz w:val="20"/>
                <w:szCs w:val="20"/>
                <w:lang w:val="en-ZA" w:eastAsia="en-ZA"/>
              </w:rPr>
              <w:drawing>
                <wp:inline distT="0" distB="0" distL="0" distR="0" wp14:anchorId="08D32567" wp14:editId="65848F34">
                  <wp:extent cx="2509588" cy="1511308"/>
                  <wp:effectExtent l="0" t="0" r="5080" b="0"/>
                  <wp:docPr id="6" name="Picture 6" descr="Lopinav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pinavi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12517" cy="1513072"/>
                          </a:xfrm>
                          <a:prstGeom prst="rect">
                            <a:avLst/>
                          </a:prstGeom>
                          <a:noFill/>
                          <a:ln>
                            <a:noFill/>
                          </a:ln>
                        </pic:spPr>
                      </pic:pic>
                    </a:graphicData>
                  </a:graphic>
                </wp:inline>
              </w:drawing>
            </w:r>
          </w:p>
        </w:tc>
        <w:tc>
          <w:tcPr>
            <w:tcW w:w="1276" w:type="dxa"/>
          </w:tcPr>
          <w:p w14:paraId="0428856B" w14:textId="77777777" w:rsidR="000D7BD5" w:rsidRPr="00E46C1E" w:rsidRDefault="000D7BD5" w:rsidP="00180971">
            <w:pPr>
              <w:jc w:val="cente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5.94</w:t>
            </w:r>
          </w:p>
        </w:tc>
        <w:tc>
          <w:tcPr>
            <w:tcW w:w="1842" w:type="dxa"/>
          </w:tcPr>
          <w:p w14:paraId="21931C56" w14:textId="27CBE5ED" w:rsidR="000D7BD5" w:rsidRPr="00E46C1E" w:rsidRDefault="007038A9" w:rsidP="007038A9">
            <w:pPr>
              <w:jc w:val="center"/>
              <w:rPr>
                <w:rFonts w:ascii="Times New Roman" w:eastAsia="Calibri" w:hAnsi="Times New Roman" w:cs="Times New Roman"/>
                <w:sz w:val="20"/>
                <w:szCs w:val="20"/>
              </w:rPr>
            </w:pPr>
            <w:r w:rsidRPr="00E46C1E">
              <w:rPr>
                <w:rFonts w:ascii="Times New Roman" w:eastAsia="Calibri" w:hAnsi="Times New Roman" w:cs="Times New Roman"/>
                <w:sz w:val="20"/>
                <w:szCs w:val="20"/>
              </w:rPr>
              <w:t>0.0077</w:t>
            </w:r>
          </w:p>
        </w:tc>
      </w:tr>
      <w:tr w:rsidR="000D7BD5" w:rsidRPr="008C3BD2" w14:paraId="0DDDD555" w14:textId="0771AE13" w:rsidTr="00180971">
        <w:tc>
          <w:tcPr>
            <w:tcW w:w="1341" w:type="dxa"/>
          </w:tcPr>
          <w:p w14:paraId="1C8E76E3" w14:textId="77777777" w:rsidR="000D7BD5" w:rsidRPr="00E46C1E" w:rsidRDefault="000D7BD5" w:rsidP="008C3BD2">
            <w:pPr>
              <w:rPr>
                <w:rFonts w:ascii="Times New Roman" w:eastAsia="Calibri" w:hAnsi="Times New Roman" w:cs="Times New Roman"/>
                <w:sz w:val="20"/>
                <w:szCs w:val="20"/>
              </w:rPr>
            </w:pPr>
            <w:r w:rsidRPr="00E46C1E">
              <w:rPr>
                <w:rFonts w:ascii="Times New Roman" w:eastAsia="Calibri" w:hAnsi="Times New Roman" w:cs="Times New Roman"/>
                <w:sz w:val="20"/>
                <w:szCs w:val="20"/>
              </w:rPr>
              <w:t>Didanosine</w:t>
            </w:r>
          </w:p>
        </w:tc>
        <w:tc>
          <w:tcPr>
            <w:tcW w:w="1489" w:type="dxa"/>
          </w:tcPr>
          <w:p w14:paraId="2073AEE5" w14:textId="77777777" w:rsidR="000D7BD5" w:rsidRPr="00E46C1E" w:rsidRDefault="000D7BD5" w:rsidP="008C3BD2">
            <w:pP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69655-05-6</w:t>
            </w:r>
          </w:p>
        </w:tc>
        <w:tc>
          <w:tcPr>
            <w:tcW w:w="2132" w:type="dxa"/>
          </w:tcPr>
          <w:p w14:paraId="0381750A" w14:textId="059237EF" w:rsidR="000D7BD5" w:rsidRPr="00E46C1E" w:rsidRDefault="000D7BD5" w:rsidP="008C3BD2">
            <w:pPr>
              <w:rPr>
                <w:rFonts w:ascii="Times New Roman" w:hAnsi="Times New Roman" w:cs="Times New Roman"/>
                <w:noProof/>
                <w:sz w:val="20"/>
                <w:szCs w:val="20"/>
              </w:rPr>
            </w:pPr>
            <w:r w:rsidRPr="00E46C1E">
              <w:rPr>
                <w:rFonts w:ascii="Times New Roman" w:hAnsi="Times New Roman" w:cs="Times New Roman"/>
                <w:noProof/>
                <w:sz w:val="20"/>
                <w:szCs w:val="20"/>
              </w:rPr>
              <w:t>C</w:t>
            </w:r>
            <w:r w:rsidRPr="00E46C1E">
              <w:rPr>
                <w:rFonts w:ascii="Times New Roman" w:hAnsi="Times New Roman" w:cs="Times New Roman"/>
                <w:noProof/>
                <w:sz w:val="20"/>
                <w:szCs w:val="20"/>
                <w:vertAlign w:val="subscript"/>
              </w:rPr>
              <w:t>10</w:t>
            </w:r>
            <w:r w:rsidRPr="00E46C1E">
              <w:rPr>
                <w:rFonts w:ascii="Times New Roman" w:hAnsi="Times New Roman" w:cs="Times New Roman"/>
                <w:noProof/>
                <w:sz w:val="20"/>
                <w:szCs w:val="20"/>
              </w:rPr>
              <w:t>H</w:t>
            </w:r>
            <w:r w:rsidRPr="00E46C1E">
              <w:rPr>
                <w:rFonts w:ascii="Times New Roman" w:hAnsi="Times New Roman" w:cs="Times New Roman"/>
                <w:noProof/>
                <w:sz w:val="20"/>
                <w:szCs w:val="20"/>
                <w:vertAlign w:val="subscript"/>
              </w:rPr>
              <w:t>12</w:t>
            </w:r>
            <w:r w:rsidRPr="00E46C1E">
              <w:rPr>
                <w:rFonts w:ascii="Times New Roman" w:hAnsi="Times New Roman" w:cs="Times New Roman"/>
                <w:noProof/>
                <w:sz w:val="20"/>
                <w:szCs w:val="20"/>
              </w:rPr>
              <w:t>N</w:t>
            </w:r>
            <w:r w:rsidRPr="00E46C1E">
              <w:rPr>
                <w:rFonts w:ascii="Times New Roman" w:hAnsi="Times New Roman" w:cs="Times New Roman"/>
                <w:noProof/>
                <w:sz w:val="20"/>
                <w:szCs w:val="20"/>
                <w:vertAlign w:val="subscript"/>
              </w:rPr>
              <w:t>4</w:t>
            </w:r>
            <w:r w:rsidRPr="00E46C1E">
              <w:rPr>
                <w:rFonts w:ascii="Times New Roman" w:hAnsi="Times New Roman" w:cs="Times New Roman"/>
                <w:noProof/>
                <w:sz w:val="20"/>
                <w:szCs w:val="20"/>
              </w:rPr>
              <w:t>O</w:t>
            </w:r>
            <w:r w:rsidRPr="00E46C1E">
              <w:rPr>
                <w:rFonts w:ascii="Times New Roman" w:hAnsi="Times New Roman" w:cs="Times New Roman"/>
                <w:noProof/>
                <w:sz w:val="20"/>
                <w:szCs w:val="20"/>
                <w:vertAlign w:val="subscript"/>
              </w:rPr>
              <w:t>3</w:t>
            </w:r>
          </w:p>
        </w:tc>
        <w:tc>
          <w:tcPr>
            <w:tcW w:w="4961" w:type="dxa"/>
          </w:tcPr>
          <w:p w14:paraId="11094529" w14:textId="68BBB0FB" w:rsidR="000D7BD5" w:rsidRPr="00E46C1E" w:rsidRDefault="000D7BD5" w:rsidP="008C3BD2">
            <w:pPr>
              <w:rPr>
                <w:rFonts w:ascii="Times New Roman" w:eastAsia="Calibri" w:hAnsi="Times New Roman" w:cs="Times New Roman"/>
                <w:noProof/>
                <w:sz w:val="20"/>
                <w:szCs w:val="20"/>
              </w:rPr>
            </w:pPr>
            <w:r w:rsidRPr="00E46C1E">
              <w:rPr>
                <w:noProof/>
                <w:sz w:val="20"/>
                <w:szCs w:val="20"/>
                <w:lang w:val="en-ZA" w:eastAsia="en-ZA"/>
              </w:rPr>
              <w:drawing>
                <wp:inline distT="0" distB="0" distL="0" distR="0" wp14:anchorId="2001C553" wp14:editId="77B69076">
                  <wp:extent cx="2470677" cy="1487876"/>
                  <wp:effectExtent l="0" t="0" r="6350" b="0"/>
                  <wp:docPr id="14" name="Picture 14" descr="Didanos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danosin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76548" cy="1491412"/>
                          </a:xfrm>
                          <a:prstGeom prst="rect">
                            <a:avLst/>
                          </a:prstGeom>
                          <a:noFill/>
                          <a:ln>
                            <a:noFill/>
                          </a:ln>
                        </pic:spPr>
                      </pic:pic>
                    </a:graphicData>
                  </a:graphic>
                </wp:inline>
              </w:drawing>
            </w:r>
          </w:p>
        </w:tc>
        <w:tc>
          <w:tcPr>
            <w:tcW w:w="1276" w:type="dxa"/>
          </w:tcPr>
          <w:p w14:paraId="2BAEF1B0" w14:textId="77777777" w:rsidR="000D7BD5" w:rsidRPr="00E46C1E" w:rsidRDefault="000D7BD5" w:rsidP="00180971">
            <w:pPr>
              <w:jc w:val="cente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1.24</w:t>
            </w:r>
          </w:p>
        </w:tc>
        <w:tc>
          <w:tcPr>
            <w:tcW w:w="1842" w:type="dxa"/>
            <w:shd w:val="clear" w:color="auto" w:fill="auto"/>
          </w:tcPr>
          <w:p w14:paraId="717AC4D3" w14:textId="3BD11E54" w:rsidR="000D7BD5" w:rsidRPr="00E46C1E" w:rsidRDefault="000D7BD5" w:rsidP="007038A9">
            <w:pPr>
              <w:jc w:val="cente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15 800</w:t>
            </w:r>
          </w:p>
        </w:tc>
      </w:tr>
      <w:tr w:rsidR="000D7BD5" w:rsidRPr="008C3BD2" w14:paraId="2F4254BB" w14:textId="22721C75" w:rsidTr="00180971">
        <w:tc>
          <w:tcPr>
            <w:tcW w:w="1341" w:type="dxa"/>
          </w:tcPr>
          <w:p w14:paraId="124DC8F7" w14:textId="77777777" w:rsidR="000D7BD5" w:rsidRPr="00E46C1E" w:rsidRDefault="000D7BD5" w:rsidP="008C3BD2">
            <w:pPr>
              <w:rPr>
                <w:rFonts w:ascii="Times New Roman" w:eastAsia="Calibri" w:hAnsi="Times New Roman" w:cs="Times New Roman"/>
                <w:sz w:val="20"/>
                <w:szCs w:val="20"/>
              </w:rPr>
            </w:pPr>
            <w:r w:rsidRPr="00E46C1E">
              <w:rPr>
                <w:rFonts w:ascii="Times New Roman" w:eastAsia="Calibri" w:hAnsi="Times New Roman" w:cs="Times New Roman"/>
                <w:sz w:val="20"/>
                <w:szCs w:val="20"/>
              </w:rPr>
              <w:lastRenderedPageBreak/>
              <w:t>Nevirapine</w:t>
            </w:r>
          </w:p>
        </w:tc>
        <w:tc>
          <w:tcPr>
            <w:tcW w:w="1489" w:type="dxa"/>
          </w:tcPr>
          <w:p w14:paraId="4D237037" w14:textId="77777777" w:rsidR="000D7BD5" w:rsidRPr="00E46C1E" w:rsidRDefault="000D7BD5" w:rsidP="008C3BD2">
            <w:pP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129618-40-2</w:t>
            </w:r>
          </w:p>
        </w:tc>
        <w:tc>
          <w:tcPr>
            <w:tcW w:w="2132" w:type="dxa"/>
          </w:tcPr>
          <w:p w14:paraId="58AA2699" w14:textId="2C13BC57" w:rsidR="000D7BD5" w:rsidRPr="00E46C1E" w:rsidRDefault="000D7BD5" w:rsidP="008C3BD2">
            <w:pPr>
              <w:rPr>
                <w:rFonts w:ascii="Times New Roman" w:hAnsi="Times New Roman" w:cs="Times New Roman"/>
                <w:noProof/>
                <w:sz w:val="20"/>
                <w:szCs w:val="20"/>
              </w:rPr>
            </w:pPr>
            <w:r w:rsidRPr="00E46C1E">
              <w:rPr>
                <w:rFonts w:ascii="Times New Roman" w:hAnsi="Times New Roman" w:cs="Times New Roman"/>
                <w:noProof/>
                <w:sz w:val="20"/>
                <w:szCs w:val="20"/>
              </w:rPr>
              <w:t>C</w:t>
            </w:r>
            <w:r w:rsidRPr="00E46C1E">
              <w:rPr>
                <w:rFonts w:ascii="Times New Roman" w:hAnsi="Times New Roman" w:cs="Times New Roman"/>
                <w:noProof/>
                <w:sz w:val="20"/>
                <w:szCs w:val="20"/>
                <w:vertAlign w:val="subscript"/>
              </w:rPr>
              <w:t>15</w:t>
            </w:r>
            <w:r w:rsidRPr="00E46C1E">
              <w:rPr>
                <w:rFonts w:ascii="Times New Roman" w:hAnsi="Times New Roman" w:cs="Times New Roman"/>
                <w:noProof/>
                <w:sz w:val="20"/>
                <w:szCs w:val="20"/>
              </w:rPr>
              <w:t>H</w:t>
            </w:r>
            <w:r w:rsidRPr="00E46C1E">
              <w:rPr>
                <w:rFonts w:ascii="Times New Roman" w:hAnsi="Times New Roman" w:cs="Times New Roman"/>
                <w:noProof/>
                <w:sz w:val="20"/>
                <w:szCs w:val="20"/>
                <w:vertAlign w:val="subscript"/>
              </w:rPr>
              <w:t>14</w:t>
            </w:r>
            <w:r w:rsidRPr="00E46C1E">
              <w:rPr>
                <w:rFonts w:ascii="Times New Roman" w:hAnsi="Times New Roman" w:cs="Times New Roman"/>
                <w:noProof/>
                <w:sz w:val="20"/>
                <w:szCs w:val="20"/>
              </w:rPr>
              <w:t>N</w:t>
            </w:r>
            <w:r w:rsidRPr="00E46C1E">
              <w:rPr>
                <w:rFonts w:ascii="Times New Roman" w:hAnsi="Times New Roman" w:cs="Times New Roman"/>
                <w:noProof/>
                <w:sz w:val="20"/>
                <w:szCs w:val="20"/>
                <w:vertAlign w:val="subscript"/>
              </w:rPr>
              <w:t>4</w:t>
            </w:r>
            <w:r w:rsidRPr="00E46C1E">
              <w:rPr>
                <w:rFonts w:ascii="Times New Roman" w:hAnsi="Times New Roman" w:cs="Times New Roman"/>
                <w:noProof/>
                <w:sz w:val="20"/>
                <w:szCs w:val="20"/>
              </w:rPr>
              <w:t>O</w:t>
            </w:r>
          </w:p>
        </w:tc>
        <w:tc>
          <w:tcPr>
            <w:tcW w:w="4961" w:type="dxa"/>
          </w:tcPr>
          <w:p w14:paraId="6394C891" w14:textId="1AE184A3" w:rsidR="000D7BD5" w:rsidRPr="00E46C1E" w:rsidRDefault="000D7BD5" w:rsidP="008C3BD2">
            <w:pPr>
              <w:rPr>
                <w:rFonts w:ascii="Times New Roman" w:eastAsia="Calibri" w:hAnsi="Times New Roman" w:cs="Times New Roman"/>
                <w:noProof/>
                <w:sz w:val="20"/>
                <w:szCs w:val="20"/>
              </w:rPr>
            </w:pPr>
            <w:r w:rsidRPr="00E46C1E">
              <w:rPr>
                <w:noProof/>
                <w:sz w:val="20"/>
                <w:szCs w:val="20"/>
                <w:lang w:val="en-ZA" w:eastAsia="en-ZA"/>
              </w:rPr>
              <w:drawing>
                <wp:inline distT="0" distB="0" distL="0" distR="0" wp14:anchorId="6FE74DDC" wp14:editId="0DAD4E89">
                  <wp:extent cx="2293749" cy="1381327"/>
                  <wp:effectExtent l="0" t="0" r="0" b="9525"/>
                  <wp:docPr id="13" name="Picture 13" descr="Nevirap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virapin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98052" cy="1383918"/>
                          </a:xfrm>
                          <a:prstGeom prst="rect">
                            <a:avLst/>
                          </a:prstGeom>
                          <a:noFill/>
                          <a:ln>
                            <a:noFill/>
                          </a:ln>
                        </pic:spPr>
                      </pic:pic>
                    </a:graphicData>
                  </a:graphic>
                </wp:inline>
              </w:drawing>
            </w:r>
          </w:p>
        </w:tc>
        <w:tc>
          <w:tcPr>
            <w:tcW w:w="1276" w:type="dxa"/>
          </w:tcPr>
          <w:p w14:paraId="5DDF53AB" w14:textId="77777777" w:rsidR="000D7BD5" w:rsidRPr="00E46C1E" w:rsidRDefault="000D7BD5" w:rsidP="00180971">
            <w:pPr>
              <w:jc w:val="cente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3.89</w:t>
            </w:r>
          </w:p>
        </w:tc>
        <w:tc>
          <w:tcPr>
            <w:tcW w:w="1842" w:type="dxa"/>
          </w:tcPr>
          <w:p w14:paraId="5B999DA9" w14:textId="488BC4CC" w:rsidR="000D7BD5" w:rsidRPr="00E46C1E" w:rsidRDefault="000D7BD5" w:rsidP="007038A9">
            <w:pPr>
              <w:jc w:val="cente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100</w:t>
            </w:r>
          </w:p>
        </w:tc>
      </w:tr>
      <w:tr w:rsidR="000D7BD5" w:rsidRPr="008C3BD2" w14:paraId="408492F8" w14:textId="496BEC84" w:rsidTr="00180971">
        <w:tc>
          <w:tcPr>
            <w:tcW w:w="1341" w:type="dxa"/>
          </w:tcPr>
          <w:p w14:paraId="1EB958D6" w14:textId="77777777" w:rsidR="000D7BD5" w:rsidRPr="00E46C1E" w:rsidRDefault="000D7BD5" w:rsidP="008C3BD2">
            <w:pPr>
              <w:rPr>
                <w:rFonts w:ascii="Times New Roman" w:eastAsia="Calibri" w:hAnsi="Times New Roman" w:cs="Times New Roman"/>
                <w:sz w:val="20"/>
                <w:szCs w:val="20"/>
              </w:rPr>
            </w:pPr>
            <w:r w:rsidRPr="00E46C1E">
              <w:rPr>
                <w:rFonts w:ascii="Times New Roman" w:eastAsia="Calibri" w:hAnsi="Times New Roman" w:cs="Times New Roman"/>
                <w:sz w:val="20"/>
                <w:szCs w:val="20"/>
              </w:rPr>
              <w:t>Ritonavir</w:t>
            </w:r>
          </w:p>
        </w:tc>
        <w:tc>
          <w:tcPr>
            <w:tcW w:w="1489" w:type="dxa"/>
          </w:tcPr>
          <w:p w14:paraId="4791C77C" w14:textId="77777777" w:rsidR="000D7BD5" w:rsidRPr="00E46C1E" w:rsidRDefault="000D7BD5" w:rsidP="008C3BD2">
            <w:pP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155213-67-5</w:t>
            </w:r>
          </w:p>
        </w:tc>
        <w:tc>
          <w:tcPr>
            <w:tcW w:w="2132" w:type="dxa"/>
          </w:tcPr>
          <w:p w14:paraId="284B7B65" w14:textId="6C753319" w:rsidR="000D7BD5" w:rsidRPr="00E46C1E" w:rsidRDefault="000D7BD5" w:rsidP="008C3BD2">
            <w:pPr>
              <w:rPr>
                <w:rFonts w:ascii="Times New Roman" w:hAnsi="Times New Roman" w:cs="Times New Roman"/>
                <w:noProof/>
                <w:sz w:val="20"/>
                <w:szCs w:val="20"/>
              </w:rPr>
            </w:pPr>
            <w:r w:rsidRPr="00E46C1E">
              <w:rPr>
                <w:rFonts w:ascii="Times New Roman" w:hAnsi="Times New Roman" w:cs="Times New Roman"/>
                <w:noProof/>
                <w:sz w:val="20"/>
                <w:szCs w:val="20"/>
              </w:rPr>
              <w:t>C</w:t>
            </w:r>
            <w:r w:rsidRPr="00E46C1E">
              <w:rPr>
                <w:rFonts w:ascii="Times New Roman" w:hAnsi="Times New Roman" w:cs="Times New Roman"/>
                <w:noProof/>
                <w:sz w:val="20"/>
                <w:szCs w:val="20"/>
                <w:vertAlign w:val="subscript"/>
              </w:rPr>
              <w:t>37</w:t>
            </w:r>
            <w:r w:rsidRPr="00E46C1E">
              <w:rPr>
                <w:rFonts w:ascii="Times New Roman" w:hAnsi="Times New Roman" w:cs="Times New Roman"/>
                <w:noProof/>
                <w:sz w:val="20"/>
                <w:szCs w:val="20"/>
              </w:rPr>
              <w:t>H</w:t>
            </w:r>
            <w:r w:rsidRPr="00E46C1E">
              <w:rPr>
                <w:rFonts w:ascii="Times New Roman" w:hAnsi="Times New Roman" w:cs="Times New Roman"/>
                <w:noProof/>
                <w:sz w:val="20"/>
                <w:szCs w:val="20"/>
                <w:vertAlign w:val="subscript"/>
              </w:rPr>
              <w:t>48</w:t>
            </w:r>
            <w:r w:rsidRPr="00E46C1E">
              <w:rPr>
                <w:rFonts w:ascii="Times New Roman" w:hAnsi="Times New Roman" w:cs="Times New Roman"/>
                <w:noProof/>
                <w:sz w:val="20"/>
                <w:szCs w:val="20"/>
              </w:rPr>
              <w:t>N</w:t>
            </w:r>
            <w:r w:rsidRPr="00E46C1E">
              <w:rPr>
                <w:rFonts w:ascii="Times New Roman" w:hAnsi="Times New Roman" w:cs="Times New Roman"/>
                <w:noProof/>
                <w:sz w:val="20"/>
                <w:szCs w:val="20"/>
                <w:vertAlign w:val="subscript"/>
              </w:rPr>
              <w:t>6</w:t>
            </w:r>
            <w:r w:rsidRPr="00E46C1E">
              <w:rPr>
                <w:rFonts w:ascii="Times New Roman" w:hAnsi="Times New Roman" w:cs="Times New Roman"/>
                <w:noProof/>
                <w:sz w:val="20"/>
                <w:szCs w:val="20"/>
              </w:rPr>
              <w:t>O</w:t>
            </w:r>
            <w:r w:rsidRPr="00E46C1E">
              <w:rPr>
                <w:rFonts w:ascii="Times New Roman" w:hAnsi="Times New Roman" w:cs="Times New Roman"/>
                <w:noProof/>
                <w:sz w:val="20"/>
                <w:szCs w:val="20"/>
                <w:vertAlign w:val="subscript"/>
              </w:rPr>
              <w:t>5</w:t>
            </w:r>
            <w:r w:rsidRPr="00E46C1E">
              <w:rPr>
                <w:rFonts w:ascii="Times New Roman" w:hAnsi="Times New Roman" w:cs="Times New Roman"/>
                <w:noProof/>
                <w:sz w:val="20"/>
                <w:szCs w:val="20"/>
              </w:rPr>
              <w:t>S</w:t>
            </w:r>
            <w:r w:rsidRPr="00E46C1E">
              <w:rPr>
                <w:rFonts w:ascii="Times New Roman" w:hAnsi="Times New Roman" w:cs="Times New Roman"/>
                <w:noProof/>
                <w:sz w:val="20"/>
                <w:szCs w:val="20"/>
                <w:vertAlign w:val="subscript"/>
              </w:rPr>
              <w:t>2</w:t>
            </w:r>
          </w:p>
        </w:tc>
        <w:tc>
          <w:tcPr>
            <w:tcW w:w="4961" w:type="dxa"/>
          </w:tcPr>
          <w:p w14:paraId="3E9EAD4C" w14:textId="5FCBCB84" w:rsidR="000D7BD5" w:rsidRPr="00E46C1E" w:rsidRDefault="000D7BD5" w:rsidP="008C3BD2">
            <w:pPr>
              <w:rPr>
                <w:rFonts w:ascii="Times New Roman" w:eastAsia="Calibri" w:hAnsi="Times New Roman" w:cs="Times New Roman"/>
                <w:sz w:val="20"/>
                <w:szCs w:val="20"/>
              </w:rPr>
            </w:pPr>
            <w:r w:rsidRPr="00E46C1E">
              <w:rPr>
                <w:noProof/>
                <w:sz w:val="20"/>
                <w:szCs w:val="20"/>
                <w:lang w:val="en-ZA" w:eastAsia="en-ZA"/>
              </w:rPr>
              <w:drawing>
                <wp:inline distT="0" distB="0" distL="0" distR="0" wp14:anchorId="43B29B57" wp14:editId="70618723">
                  <wp:extent cx="2286132" cy="1381327"/>
                  <wp:effectExtent l="0" t="0" r="0" b="9525"/>
                  <wp:docPr id="11" name="Picture 11" descr="Ritonav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itonavi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00952" cy="1390281"/>
                          </a:xfrm>
                          <a:prstGeom prst="rect">
                            <a:avLst/>
                          </a:prstGeom>
                          <a:noFill/>
                          <a:ln>
                            <a:noFill/>
                          </a:ln>
                        </pic:spPr>
                      </pic:pic>
                    </a:graphicData>
                  </a:graphic>
                </wp:inline>
              </w:drawing>
            </w:r>
          </w:p>
        </w:tc>
        <w:tc>
          <w:tcPr>
            <w:tcW w:w="1276" w:type="dxa"/>
          </w:tcPr>
          <w:p w14:paraId="686B20DC" w14:textId="77777777" w:rsidR="000D7BD5" w:rsidRPr="00E46C1E" w:rsidRDefault="000D7BD5" w:rsidP="00180971">
            <w:pPr>
              <w:jc w:val="cente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6.27</w:t>
            </w:r>
          </w:p>
        </w:tc>
        <w:tc>
          <w:tcPr>
            <w:tcW w:w="1842" w:type="dxa"/>
          </w:tcPr>
          <w:p w14:paraId="70D89978" w14:textId="5C478050" w:rsidR="000D7BD5" w:rsidRPr="00E46C1E" w:rsidRDefault="007038A9" w:rsidP="007038A9">
            <w:pPr>
              <w:jc w:val="center"/>
              <w:rPr>
                <w:rFonts w:ascii="Times New Roman" w:eastAsia="Calibri" w:hAnsi="Times New Roman" w:cs="Times New Roman"/>
                <w:sz w:val="20"/>
                <w:szCs w:val="20"/>
              </w:rPr>
            </w:pPr>
            <w:r w:rsidRPr="00E46C1E">
              <w:rPr>
                <w:rFonts w:ascii="Times New Roman" w:eastAsia="Calibri" w:hAnsi="Times New Roman" w:cs="Times New Roman"/>
                <w:sz w:val="20"/>
                <w:szCs w:val="20"/>
              </w:rPr>
              <w:t>0.00011</w:t>
            </w:r>
          </w:p>
        </w:tc>
      </w:tr>
      <w:tr w:rsidR="000D7BD5" w:rsidRPr="008C3BD2" w14:paraId="69C0B0A6" w14:textId="3D1F8A9D" w:rsidTr="00180971">
        <w:tc>
          <w:tcPr>
            <w:tcW w:w="1341" w:type="dxa"/>
          </w:tcPr>
          <w:p w14:paraId="39071008" w14:textId="77777777" w:rsidR="000D7BD5" w:rsidRPr="00E46C1E" w:rsidRDefault="000D7BD5" w:rsidP="008C3BD2">
            <w:pPr>
              <w:rPr>
                <w:rFonts w:ascii="Times New Roman" w:eastAsia="Calibri" w:hAnsi="Times New Roman" w:cs="Times New Roman"/>
                <w:sz w:val="20"/>
                <w:szCs w:val="20"/>
              </w:rPr>
            </w:pPr>
            <w:r w:rsidRPr="00E46C1E">
              <w:rPr>
                <w:rFonts w:ascii="Times New Roman" w:eastAsia="Calibri" w:hAnsi="Times New Roman" w:cs="Times New Roman"/>
                <w:sz w:val="20"/>
                <w:szCs w:val="20"/>
              </w:rPr>
              <w:t>Tenofovir</w:t>
            </w:r>
          </w:p>
        </w:tc>
        <w:tc>
          <w:tcPr>
            <w:tcW w:w="1489" w:type="dxa"/>
          </w:tcPr>
          <w:p w14:paraId="5EFED7E0" w14:textId="77777777" w:rsidR="000D7BD5" w:rsidRPr="00E46C1E" w:rsidRDefault="000D7BD5" w:rsidP="008C3BD2">
            <w:pP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147127-20-6</w:t>
            </w:r>
          </w:p>
        </w:tc>
        <w:tc>
          <w:tcPr>
            <w:tcW w:w="2132" w:type="dxa"/>
          </w:tcPr>
          <w:p w14:paraId="11BAA96D" w14:textId="094D7BCB" w:rsidR="000D7BD5" w:rsidRPr="00E46C1E" w:rsidRDefault="000D7BD5" w:rsidP="008C3BD2">
            <w:pPr>
              <w:rPr>
                <w:rFonts w:ascii="Times New Roman" w:hAnsi="Times New Roman" w:cs="Times New Roman"/>
                <w:noProof/>
                <w:sz w:val="20"/>
                <w:szCs w:val="20"/>
              </w:rPr>
            </w:pPr>
            <w:r w:rsidRPr="00E46C1E">
              <w:rPr>
                <w:rFonts w:ascii="Times New Roman" w:hAnsi="Times New Roman" w:cs="Times New Roman"/>
                <w:noProof/>
                <w:sz w:val="20"/>
                <w:szCs w:val="20"/>
              </w:rPr>
              <w:t>C</w:t>
            </w:r>
            <w:r w:rsidRPr="00E46C1E">
              <w:rPr>
                <w:rFonts w:ascii="Times New Roman" w:hAnsi="Times New Roman" w:cs="Times New Roman"/>
                <w:noProof/>
                <w:sz w:val="20"/>
                <w:szCs w:val="20"/>
                <w:vertAlign w:val="subscript"/>
              </w:rPr>
              <w:t>9</w:t>
            </w:r>
            <w:r w:rsidRPr="00E46C1E">
              <w:rPr>
                <w:rFonts w:ascii="Times New Roman" w:hAnsi="Times New Roman" w:cs="Times New Roman"/>
                <w:noProof/>
                <w:sz w:val="20"/>
                <w:szCs w:val="20"/>
              </w:rPr>
              <w:t>H</w:t>
            </w:r>
            <w:r w:rsidRPr="00E46C1E">
              <w:rPr>
                <w:rFonts w:ascii="Times New Roman" w:hAnsi="Times New Roman" w:cs="Times New Roman"/>
                <w:noProof/>
                <w:sz w:val="20"/>
                <w:szCs w:val="20"/>
                <w:vertAlign w:val="subscript"/>
              </w:rPr>
              <w:t>14</w:t>
            </w:r>
            <w:r w:rsidRPr="00E46C1E">
              <w:rPr>
                <w:rFonts w:ascii="Times New Roman" w:hAnsi="Times New Roman" w:cs="Times New Roman"/>
                <w:noProof/>
                <w:sz w:val="20"/>
                <w:szCs w:val="20"/>
              </w:rPr>
              <w:t>N</w:t>
            </w:r>
            <w:r w:rsidRPr="00E46C1E">
              <w:rPr>
                <w:rFonts w:ascii="Times New Roman" w:hAnsi="Times New Roman" w:cs="Times New Roman"/>
                <w:noProof/>
                <w:sz w:val="20"/>
                <w:szCs w:val="20"/>
                <w:vertAlign w:val="subscript"/>
              </w:rPr>
              <w:t>5</w:t>
            </w:r>
            <w:r w:rsidRPr="00E46C1E">
              <w:rPr>
                <w:rFonts w:ascii="Times New Roman" w:hAnsi="Times New Roman" w:cs="Times New Roman"/>
                <w:noProof/>
                <w:sz w:val="20"/>
                <w:szCs w:val="20"/>
              </w:rPr>
              <w:t>O</w:t>
            </w:r>
            <w:r w:rsidRPr="00E46C1E">
              <w:rPr>
                <w:rFonts w:ascii="Times New Roman" w:hAnsi="Times New Roman" w:cs="Times New Roman"/>
                <w:noProof/>
                <w:sz w:val="20"/>
                <w:szCs w:val="20"/>
                <w:vertAlign w:val="subscript"/>
              </w:rPr>
              <w:t>4</w:t>
            </w:r>
            <w:r w:rsidRPr="00E46C1E">
              <w:rPr>
                <w:rFonts w:ascii="Times New Roman" w:hAnsi="Times New Roman" w:cs="Times New Roman"/>
                <w:noProof/>
                <w:sz w:val="20"/>
                <w:szCs w:val="20"/>
              </w:rPr>
              <w:t>P</w:t>
            </w:r>
          </w:p>
        </w:tc>
        <w:tc>
          <w:tcPr>
            <w:tcW w:w="4961" w:type="dxa"/>
          </w:tcPr>
          <w:p w14:paraId="71AC8576" w14:textId="6168EF8C" w:rsidR="000D7BD5" w:rsidRPr="00E46C1E" w:rsidRDefault="000D7BD5" w:rsidP="008C3BD2">
            <w:pPr>
              <w:rPr>
                <w:rFonts w:ascii="Times New Roman" w:eastAsia="Calibri" w:hAnsi="Times New Roman" w:cs="Times New Roman"/>
                <w:sz w:val="20"/>
                <w:szCs w:val="20"/>
              </w:rPr>
            </w:pPr>
            <w:r w:rsidRPr="00E46C1E">
              <w:rPr>
                <w:noProof/>
                <w:sz w:val="20"/>
                <w:szCs w:val="20"/>
                <w:lang w:val="en-ZA" w:eastAsia="en-ZA"/>
              </w:rPr>
              <w:drawing>
                <wp:inline distT="0" distB="0" distL="0" distR="0" wp14:anchorId="7C9C2683" wp14:editId="0F4C20C9">
                  <wp:extent cx="2684348" cy="1227874"/>
                  <wp:effectExtent l="0" t="0" r="1905" b="0"/>
                  <wp:docPr id="7" name="Picture 7" descr="Tenofov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nofovi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29366" cy="1248466"/>
                          </a:xfrm>
                          <a:prstGeom prst="rect">
                            <a:avLst/>
                          </a:prstGeom>
                          <a:noFill/>
                          <a:ln>
                            <a:noFill/>
                          </a:ln>
                        </pic:spPr>
                      </pic:pic>
                    </a:graphicData>
                  </a:graphic>
                </wp:inline>
              </w:drawing>
            </w:r>
          </w:p>
        </w:tc>
        <w:tc>
          <w:tcPr>
            <w:tcW w:w="1276" w:type="dxa"/>
          </w:tcPr>
          <w:p w14:paraId="0288FEF3" w14:textId="77777777" w:rsidR="000D7BD5" w:rsidRPr="00E46C1E" w:rsidRDefault="000D7BD5" w:rsidP="00180971">
            <w:pPr>
              <w:jc w:val="cente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1.6</w:t>
            </w:r>
          </w:p>
        </w:tc>
        <w:tc>
          <w:tcPr>
            <w:tcW w:w="1842" w:type="dxa"/>
          </w:tcPr>
          <w:p w14:paraId="5CA96626" w14:textId="7FCAD0BB" w:rsidR="000D7BD5" w:rsidRPr="00E46C1E" w:rsidRDefault="000D7BD5" w:rsidP="007038A9">
            <w:pPr>
              <w:jc w:val="cente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13 400</w:t>
            </w:r>
          </w:p>
        </w:tc>
      </w:tr>
      <w:tr w:rsidR="000D7BD5" w:rsidRPr="008C3BD2" w14:paraId="37B8A4ED" w14:textId="5692EB7C" w:rsidTr="00180971">
        <w:tc>
          <w:tcPr>
            <w:tcW w:w="1341" w:type="dxa"/>
          </w:tcPr>
          <w:p w14:paraId="2045AFEA" w14:textId="77777777" w:rsidR="000D7BD5" w:rsidRPr="00E46C1E" w:rsidRDefault="000D7BD5" w:rsidP="008C3BD2">
            <w:pPr>
              <w:rPr>
                <w:rFonts w:ascii="Times New Roman" w:eastAsia="Calibri" w:hAnsi="Times New Roman" w:cs="Times New Roman"/>
                <w:sz w:val="20"/>
                <w:szCs w:val="20"/>
              </w:rPr>
            </w:pPr>
            <w:r w:rsidRPr="00E46C1E">
              <w:rPr>
                <w:rFonts w:ascii="Times New Roman" w:eastAsia="Calibri" w:hAnsi="Times New Roman" w:cs="Times New Roman"/>
                <w:sz w:val="20"/>
                <w:szCs w:val="20"/>
              </w:rPr>
              <w:t>Dolutegravir</w:t>
            </w:r>
          </w:p>
        </w:tc>
        <w:tc>
          <w:tcPr>
            <w:tcW w:w="1489" w:type="dxa"/>
          </w:tcPr>
          <w:p w14:paraId="2C7A7528" w14:textId="77777777" w:rsidR="000D7BD5" w:rsidRPr="00E46C1E" w:rsidRDefault="000D7BD5" w:rsidP="008C3BD2">
            <w:pP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1051375-16-6</w:t>
            </w:r>
          </w:p>
        </w:tc>
        <w:tc>
          <w:tcPr>
            <w:tcW w:w="2132" w:type="dxa"/>
          </w:tcPr>
          <w:p w14:paraId="63839652" w14:textId="23A6541E" w:rsidR="000D7BD5" w:rsidRPr="00E46C1E" w:rsidRDefault="000D7BD5" w:rsidP="008C3BD2">
            <w:pPr>
              <w:rPr>
                <w:rFonts w:ascii="Times New Roman" w:eastAsia="Calibri" w:hAnsi="Times New Roman" w:cs="Times New Roman"/>
                <w:noProof/>
                <w:sz w:val="20"/>
                <w:szCs w:val="20"/>
              </w:rPr>
            </w:pPr>
            <w:r w:rsidRPr="00E46C1E">
              <w:rPr>
                <w:rFonts w:ascii="Times New Roman" w:eastAsia="Calibri" w:hAnsi="Times New Roman" w:cs="Times New Roman"/>
                <w:noProof/>
                <w:sz w:val="20"/>
                <w:szCs w:val="20"/>
              </w:rPr>
              <w:t>C</w:t>
            </w:r>
            <w:r w:rsidRPr="00E46C1E">
              <w:rPr>
                <w:rFonts w:ascii="Times New Roman" w:eastAsia="Calibri" w:hAnsi="Times New Roman" w:cs="Times New Roman"/>
                <w:noProof/>
                <w:sz w:val="20"/>
                <w:szCs w:val="20"/>
                <w:vertAlign w:val="subscript"/>
              </w:rPr>
              <w:t>20</w:t>
            </w:r>
            <w:r w:rsidRPr="00E46C1E">
              <w:rPr>
                <w:rFonts w:ascii="Times New Roman" w:eastAsia="Calibri" w:hAnsi="Times New Roman" w:cs="Times New Roman"/>
                <w:noProof/>
                <w:sz w:val="20"/>
                <w:szCs w:val="20"/>
              </w:rPr>
              <w:t>H</w:t>
            </w:r>
            <w:r w:rsidRPr="00E46C1E">
              <w:rPr>
                <w:rFonts w:ascii="Times New Roman" w:eastAsia="Calibri" w:hAnsi="Times New Roman" w:cs="Times New Roman"/>
                <w:noProof/>
                <w:sz w:val="20"/>
                <w:szCs w:val="20"/>
                <w:vertAlign w:val="subscript"/>
              </w:rPr>
              <w:t>19</w:t>
            </w:r>
            <w:r w:rsidRPr="00E46C1E">
              <w:rPr>
                <w:rFonts w:ascii="Times New Roman" w:eastAsia="Calibri" w:hAnsi="Times New Roman" w:cs="Times New Roman"/>
                <w:noProof/>
                <w:sz w:val="20"/>
                <w:szCs w:val="20"/>
              </w:rPr>
              <w:t>F</w:t>
            </w:r>
            <w:r w:rsidRPr="00E46C1E">
              <w:rPr>
                <w:rFonts w:ascii="Times New Roman" w:eastAsia="Calibri" w:hAnsi="Times New Roman" w:cs="Times New Roman"/>
                <w:noProof/>
                <w:sz w:val="20"/>
                <w:szCs w:val="20"/>
                <w:vertAlign w:val="subscript"/>
              </w:rPr>
              <w:t>2</w:t>
            </w:r>
            <w:r w:rsidRPr="00E46C1E">
              <w:rPr>
                <w:rFonts w:ascii="Times New Roman" w:eastAsia="Calibri" w:hAnsi="Times New Roman" w:cs="Times New Roman"/>
                <w:noProof/>
                <w:sz w:val="20"/>
                <w:szCs w:val="20"/>
              </w:rPr>
              <w:t>N</w:t>
            </w:r>
            <w:r w:rsidRPr="00E46C1E">
              <w:rPr>
                <w:rFonts w:ascii="Times New Roman" w:eastAsia="Calibri" w:hAnsi="Times New Roman" w:cs="Times New Roman"/>
                <w:noProof/>
                <w:sz w:val="20"/>
                <w:szCs w:val="20"/>
                <w:vertAlign w:val="subscript"/>
              </w:rPr>
              <w:t>3</w:t>
            </w:r>
            <w:r w:rsidRPr="00E46C1E">
              <w:rPr>
                <w:rFonts w:ascii="Times New Roman" w:eastAsia="Calibri" w:hAnsi="Times New Roman" w:cs="Times New Roman"/>
                <w:noProof/>
                <w:sz w:val="20"/>
                <w:szCs w:val="20"/>
              </w:rPr>
              <w:t>O</w:t>
            </w:r>
            <w:r w:rsidRPr="00E46C1E">
              <w:rPr>
                <w:rFonts w:ascii="Times New Roman" w:eastAsia="Calibri" w:hAnsi="Times New Roman" w:cs="Times New Roman"/>
                <w:noProof/>
                <w:sz w:val="20"/>
                <w:szCs w:val="20"/>
                <w:vertAlign w:val="subscript"/>
              </w:rPr>
              <w:t>5</w:t>
            </w:r>
          </w:p>
        </w:tc>
        <w:tc>
          <w:tcPr>
            <w:tcW w:w="4961" w:type="dxa"/>
          </w:tcPr>
          <w:p w14:paraId="70ED4E81" w14:textId="6A3A8EC2" w:rsidR="000D7BD5" w:rsidRPr="00E46C1E" w:rsidRDefault="000D7BD5" w:rsidP="008C3BD2">
            <w:pPr>
              <w:rPr>
                <w:rFonts w:ascii="Times New Roman" w:eastAsia="Calibri" w:hAnsi="Times New Roman" w:cs="Times New Roman"/>
                <w:sz w:val="20"/>
                <w:szCs w:val="20"/>
              </w:rPr>
            </w:pPr>
            <w:r w:rsidRPr="00E46C1E">
              <w:rPr>
                <w:rFonts w:eastAsia="Calibri"/>
                <w:noProof/>
                <w:sz w:val="20"/>
                <w:szCs w:val="20"/>
                <w:lang w:val="en-ZA" w:eastAsia="en-ZA"/>
              </w:rPr>
              <w:drawing>
                <wp:inline distT="0" distB="0" distL="0" distR="0" wp14:anchorId="05E938E5" wp14:editId="3BB1BD1E">
                  <wp:extent cx="2697073" cy="992221"/>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4140" cy="1020573"/>
                          </a:xfrm>
                          <a:prstGeom prst="rect">
                            <a:avLst/>
                          </a:prstGeom>
                          <a:noFill/>
                          <a:ln>
                            <a:noFill/>
                          </a:ln>
                        </pic:spPr>
                      </pic:pic>
                    </a:graphicData>
                  </a:graphic>
                </wp:inline>
              </w:drawing>
            </w:r>
          </w:p>
        </w:tc>
        <w:tc>
          <w:tcPr>
            <w:tcW w:w="1276" w:type="dxa"/>
          </w:tcPr>
          <w:p w14:paraId="5AE995EF" w14:textId="77777777" w:rsidR="000D7BD5" w:rsidRPr="00E46C1E" w:rsidRDefault="000D7BD5" w:rsidP="00180971">
            <w:pPr>
              <w:jc w:val="cente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1.62</w:t>
            </w:r>
          </w:p>
        </w:tc>
        <w:tc>
          <w:tcPr>
            <w:tcW w:w="1842" w:type="dxa"/>
          </w:tcPr>
          <w:p w14:paraId="4E29E164" w14:textId="77777777" w:rsidR="000D7BD5" w:rsidRPr="00E46C1E" w:rsidRDefault="000D7BD5" w:rsidP="007038A9">
            <w:pPr>
              <w:jc w:val="center"/>
              <w:rPr>
                <w:rFonts w:ascii="Times New Roman" w:eastAsia="Calibri" w:hAnsi="Times New Roman" w:cs="Times New Roman"/>
                <w:sz w:val="20"/>
                <w:szCs w:val="20"/>
              </w:rPr>
            </w:pPr>
            <w:r w:rsidRPr="00E46C1E">
              <w:rPr>
                <w:rFonts w:ascii="Times New Roman" w:eastAsia="Calibri" w:hAnsi="Times New Roman" w:cs="Times New Roman"/>
                <w:color w:val="212121"/>
                <w:sz w:val="20"/>
                <w:szCs w:val="20"/>
                <w:shd w:val="clear" w:color="auto" w:fill="FFFFFF"/>
              </w:rPr>
              <w:t>95</w:t>
            </w:r>
          </w:p>
        </w:tc>
      </w:tr>
      <w:tr w:rsidR="000D7BD5" w:rsidRPr="008C3BD2" w14:paraId="7BEAE10B" w14:textId="12A71F90" w:rsidTr="00180971">
        <w:tc>
          <w:tcPr>
            <w:tcW w:w="1341" w:type="dxa"/>
            <w:tcBorders>
              <w:bottom w:val="single" w:sz="4" w:space="0" w:color="auto"/>
            </w:tcBorders>
          </w:tcPr>
          <w:p w14:paraId="4BDB59BA" w14:textId="2E4C0C92" w:rsidR="000D7BD5" w:rsidRPr="00E46C1E" w:rsidRDefault="000D7BD5" w:rsidP="008C3BD2">
            <w:pPr>
              <w:rPr>
                <w:rFonts w:ascii="Times New Roman" w:eastAsia="Calibri" w:hAnsi="Times New Roman" w:cs="Times New Roman"/>
                <w:sz w:val="20"/>
                <w:szCs w:val="20"/>
              </w:rPr>
            </w:pPr>
            <w:r w:rsidRPr="00E46C1E">
              <w:rPr>
                <w:rFonts w:ascii="Times New Roman" w:eastAsia="Calibri" w:hAnsi="Times New Roman" w:cs="Times New Roman"/>
                <w:sz w:val="20"/>
                <w:szCs w:val="20"/>
              </w:rPr>
              <w:t>Zidovudine</w:t>
            </w:r>
          </w:p>
        </w:tc>
        <w:tc>
          <w:tcPr>
            <w:tcW w:w="1489" w:type="dxa"/>
            <w:tcBorders>
              <w:bottom w:val="single" w:sz="4" w:space="0" w:color="auto"/>
            </w:tcBorders>
          </w:tcPr>
          <w:p w14:paraId="390E1AC6" w14:textId="696D9D02" w:rsidR="000D7BD5" w:rsidRPr="00E46C1E" w:rsidRDefault="000D7BD5" w:rsidP="008C3BD2">
            <w:pPr>
              <w:rPr>
                <w:rFonts w:ascii="Times New Roman" w:eastAsia="Calibri" w:hAnsi="Times New Roman" w:cs="Times New Roman"/>
                <w:color w:val="212121"/>
                <w:sz w:val="20"/>
                <w:szCs w:val="20"/>
                <w:shd w:val="clear" w:color="auto" w:fill="FFFFFF"/>
              </w:rPr>
            </w:pPr>
            <w:r w:rsidRPr="00E46C1E">
              <w:rPr>
                <w:rFonts w:ascii="Times New Roman" w:hAnsi="Times New Roman" w:cs="Times New Roman"/>
                <w:color w:val="212121"/>
                <w:sz w:val="20"/>
                <w:szCs w:val="20"/>
                <w:shd w:val="clear" w:color="auto" w:fill="FFFFFF"/>
              </w:rPr>
              <w:t>30516-87-1</w:t>
            </w:r>
          </w:p>
        </w:tc>
        <w:tc>
          <w:tcPr>
            <w:tcW w:w="2132" w:type="dxa"/>
            <w:tcBorders>
              <w:bottom w:val="single" w:sz="4" w:space="0" w:color="auto"/>
            </w:tcBorders>
          </w:tcPr>
          <w:p w14:paraId="3C80E959" w14:textId="08F9B999" w:rsidR="000D7BD5" w:rsidRPr="00E46C1E" w:rsidRDefault="000D7BD5" w:rsidP="008C3BD2">
            <w:pPr>
              <w:rPr>
                <w:rFonts w:ascii="Times New Roman" w:hAnsi="Times New Roman" w:cs="Times New Roman"/>
                <w:noProof/>
                <w:sz w:val="20"/>
                <w:szCs w:val="20"/>
              </w:rPr>
            </w:pPr>
            <w:r w:rsidRPr="00E46C1E">
              <w:rPr>
                <w:rFonts w:ascii="Times New Roman" w:hAnsi="Times New Roman" w:cs="Times New Roman"/>
                <w:noProof/>
                <w:sz w:val="20"/>
                <w:szCs w:val="20"/>
              </w:rPr>
              <w:t>C</w:t>
            </w:r>
            <w:r w:rsidRPr="00E46C1E">
              <w:rPr>
                <w:rFonts w:ascii="Times New Roman" w:hAnsi="Times New Roman" w:cs="Times New Roman"/>
                <w:noProof/>
                <w:sz w:val="20"/>
                <w:szCs w:val="20"/>
                <w:vertAlign w:val="subscript"/>
              </w:rPr>
              <w:t>10</w:t>
            </w:r>
            <w:r w:rsidRPr="00E46C1E">
              <w:rPr>
                <w:rFonts w:ascii="Times New Roman" w:hAnsi="Times New Roman" w:cs="Times New Roman"/>
                <w:noProof/>
                <w:sz w:val="20"/>
                <w:szCs w:val="20"/>
              </w:rPr>
              <w:t>H</w:t>
            </w:r>
            <w:r w:rsidRPr="00E46C1E">
              <w:rPr>
                <w:rFonts w:ascii="Times New Roman" w:hAnsi="Times New Roman" w:cs="Times New Roman"/>
                <w:noProof/>
                <w:sz w:val="20"/>
                <w:szCs w:val="20"/>
                <w:vertAlign w:val="subscript"/>
              </w:rPr>
              <w:t>13</w:t>
            </w:r>
            <w:r w:rsidRPr="00E46C1E">
              <w:rPr>
                <w:rFonts w:ascii="Times New Roman" w:hAnsi="Times New Roman" w:cs="Times New Roman"/>
                <w:noProof/>
                <w:sz w:val="20"/>
                <w:szCs w:val="20"/>
              </w:rPr>
              <w:t>N</w:t>
            </w:r>
            <w:r w:rsidRPr="00E46C1E">
              <w:rPr>
                <w:rFonts w:ascii="Times New Roman" w:hAnsi="Times New Roman" w:cs="Times New Roman"/>
                <w:noProof/>
                <w:sz w:val="20"/>
                <w:szCs w:val="20"/>
                <w:vertAlign w:val="subscript"/>
              </w:rPr>
              <w:t>5</w:t>
            </w:r>
            <w:r w:rsidRPr="00E46C1E">
              <w:rPr>
                <w:rFonts w:ascii="Times New Roman" w:hAnsi="Times New Roman" w:cs="Times New Roman"/>
                <w:noProof/>
                <w:sz w:val="20"/>
                <w:szCs w:val="20"/>
              </w:rPr>
              <w:t>O</w:t>
            </w:r>
            <w:r w:rsidRPr="00E46C1E">
              <w:rPr>
                <w:rFonts w:ascii="Times New Roman" w:hAnsi="Times New Roman" w:cs="Times New Roman"/>
                <w:noProof/>
                <w:sz w:val="20"/>
                <w:szCs w:val="20"/>
                <w:vertAlign w:val="subscript"/>
              </w:rPr>
              <w:t>4</w:t>
            </w:r>
          </w:p>
        </w:tc>
        <w:tc>
          <w:tcPr>
            <w:tcW w:w="4961" w:type="dxa"/>
            <w:tcBorders>
              <w:bottom w:val="single" w:sz="4" w:space="0" w:color="auto"/>
            </w:tcBorders>
          </w:tcPr>
          <w:p w14:paraId="7CC877F5" w14:textId="77777777" w:rsidR="006D5AF3" w:rsidRPr="00E46C1E" w:rsidRDefault="006D5AF3" w:rsidP="008C3BD2">
            <w:pPr>
              <w:rPr>
                <w:noProof/>
                <w:sz w:val="20"/>
                <w:szCs w:val="20"/>
              </w:rPr>
            </w:pPr>
          </w:p>
          <w:p w14:paraId="6D25EE7A" w14:textId="6CFE8F33" w:rsidR="000D7BD5" w:rsidRPr="00E46C1E" w:rsidRDefault="000D7BD5" w:rsidP="008C3BD2">
            <w:pPr>
              <w:rPr>
                <w:rFonts w:ascii="Times New Roman" w:eastAsia="Calibri" w:hAnsi="Times New Roman" w:cs="Times New Roman"/>
                <w:noProof/>
                <w:sz w:val="20"/>
                <w:szCs w:val="20"/>
              </w:rPr>
            </w:pPr>
            <w:r w:rsidRPr="00E46C1E">
              <w:rPr>
                <w:noProof/>
                <w:sz w:val="20"/>
                <w:szCs w:val="20"/>
                <w:lang w:val="en-ZA" w:eastAsia="en-ZA"/>
              </w:rPr>
              <w:drawing>
                <wp:inline distT="0" distB="0" distL="0" distR="0" wp14:anchorId="2A739D0E" wp14:editId="519E0AC6">
                  <wp:extent cx="2150058" cy="1137145"/>
                  <wp:effectExtent l="0" t="0" r="3175" b="6350"/>
                  <wp:docPr id="2" name="Picture 2" descr="Zidovud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idovudin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81965" cy="1154020"/>
                          </a:xfrm>
                          <a:prstGeom prst="rect">
                            <a:avLst/>
                          </a:prstGeom>
                          <a:noFill/>
                          <a:ln>
                            <a:noFill/>
                          </a:ln>
                        </pic:spPr>
                      </pic:pic>
                    </a:graphicData>
                  </a:graphic>
                </wp:inline>
              </w:drawing>
            </w:r>
          </w:p>
        </w:tc>
        <w:tc>
          <w:tcPr>
            <w:tcW w:w="1276" w:type="dxa"/>
            <w:tcBorders>
              <w:bottom w:val="single" w:sz="4" w:space="0" w:color="auto"/>
            </w:tcBorders>
          </w:tcPr>
          <w:p w14:paraId="633AA246" w14:textId="275D3D06" w:rsidR="000D7BD5" w:rsidRPr="00E46C1E" w:rsidRDefault="000D7BD5" w:rsidP="00180971">
            <w:pPr>
              <w:jc w:val="center"/>
              <w:rPr>
                <w:rFonts w:ascii="Times New Roman" w:eastAsia="Calibri" w:hAnsi="Times New Roman" w:cs="Times New Roman"/>
                <w:color w:val="212121"/>
                <w:sz w:val="20"/>
                <w:szCs w:val="20"/>
                <w:shd w:val="clear" w:color="auto" w:fill="FFFFFF"/>
              </w:rPr>
            </w:pPr>
            <w:r w:rsidRPr="00E46C1E">
              <w:rPr>
                <w:rFonts w:ascii="Times New Roman" w:hAnsi="Times New Roman" w:cs="Times New Roman"/>
                <w:color w:val="212121"/>
                <w:sz w:val="20"/>
                <w:szCs w:val="20"/>
                <w:shd w:val="clear" w:color="auto" w:fill="FFFFFF"/>
              </w:rPr>
              <w:t>0.05</w:t>
            </w:r>
          </w:p>
        </w:tc>
        <w:tc>
          <w:tcPr>
            <w:tcW w:w="1842" w:type="dxa"/>
            <w:tcBorders>
              <w:bottom w:val="single" w:sz="4" w:space="0" w:color="auto"/>
            </w:tcBorders>
          </w:tcPr>
          <w:p w14:paraId="5B703D42" w14:textId="350997DB" w:rsidR="000D7BD5" w:rsidRPr="00E46C1E" w:rsidRDefault="000D7BD5" w:rsidP="007038A9">
            <w:pPr>
              <w:jc w:val="center"/>
              <w:rPr>
                <w:rFonts w:ascii="Times New Roman" w:eastAsia="Calibri" w:hAnsi="Times New Roman" w:cs="Times New Roman"/>
                <w:color w:val="212121"/>
                <w:sz w:val="20"/>
                <w:szCs w:val="20"/>
                <w:shd w:val="clear" w:color="auto" w:fill="FFFFFF"/>
              </w:rPr>
            </w:pPr>
            <w:r w:rsidRPr="00E46C1E">
              <w:rPr>
                <w:rFonts w:ascii="Times New Roman" w:hAnsi="Times New Roman" w:cs="Times New Roman"/>
                <w:color w:val="212121"/>
                <w:sz w:val="20"/>
                <w:szCs w:val="20"/>
                <w:shd w:val="clear" w:color="auto" w:fill="FFFFFF"/>
              </w:rPr>
              <w:t>20100</w:t>
            </w:r>
          </w:p>
        </w:tc>
      </w:tr>
    </w:tbl>
    <w:p w14:paraId="134C45C0" w14:textId="1D5198D7" w:rsidR="008C3BD2" w:rsidRDefault="0028626F">
      <w:pPr>
        <w:rPr>
          <w:rFonts w:ascii="Times New Roman" w:hAnsi="Times New Roman" w:cs="Times New Roman"/>
          <w:sz w:val="24"/>
          <w:szCs w:val="24"/>
        </w:rPr>
      </w:pPr>
      <w:r>
        <w:rPr>
          <w:rFonts w:ascii="Times New Roman" w:hAnsi="Times New Roman" w:cs="Times New Roman"/>
          <w:sz w:val="24"/>
          <w:szCs w:val="24"/>
        </w:rPr>
        <w:t>All information sourced from</w:t>
      </w:r>
      <w:r w:rsidR="001C6B91">
        <w:rPr>
          <w:rFonts w:ascii="Times New Roman" w:hAnsi="Times New Roman" w:cs="Times New Roman"/>
          <w:sz w:val="24"/>
          <w:szCs w:val="24"/>
        </w:rPr>
        <w:t xml:space="preserve"> </w:t>
      </w:r>
      <w:hyperlink r:id="rId30" w:history="1">
        <w:r w:rsidR="00C51072" w:rsidRPr="0003688E">
          <w:rPr>
            <w:rStyle w:val="Hyperlink"/>
            <w:rFonts w:ascii="Times New Roman" w:hAnsi="Times New Roman" w:cs="Times New Roman"/>
            <w:sz w:val="24"/>
            <w:szCs w:val="24"/>
          </w:rPr>
          <w:t>https://pubchem.ncbi.nlm.nih.gov/</w:t>
        </w:r>
      </w:hyperlink>
      <w:r w:rsidR="00C51072">
        <w:rPr>
          <w:rFonts w:ascii="Times New Roman" w:hAnsi="Times New Roman" w:cs="Times New Roman"/>
          <w:sz w:val="24"/>
          <w:szCs w:val="24"/>
        </w:rPr>
        <w:t xml:space="preserve"> Accessed: </w:t>
      </w:r>
      <w:r w:rsidR="004C60C9">
        <w:rPr>
          <w:rFonts w:ascii="Times New Roman" w:hAnsi="Times New Roman" w:cs="Times New Roman"/>
          <w:sz w:val="24"/>
          <w:szCs w:val="24"/>
        </w:rPr>
        <w:t>17 February 2022</w:t>
      </w:r>
    </w:p>
    <w:p w14:paraId="4629FE4E" w14:textId="77777777" w:rsidR="004C6B79" w:rsidRDefault="004C6B79" w:rsidP="004C6B79">
      <w:pPr>
        <w:jc w:val="both"/>
        <w:rPr>
          <w:rFonts w:ascii="Times New Roman" w:eastAsia="Calibri" w:hAnsi="Times New Roman" w:cs="Times New Roman"/>
          <w:b/>
          <w:bCs/>
          <w:sz w:val="24"/>
          <w:szCs w:val="24"/>
        </w:rPr>
      </w:pPr>
    </w:p>
    <w:p w14:paraId="05CF4698" w14:textId="77777777" w:rsidR="00942212" w:rsidRDefault="00942212" w:rsidP="004C6B79">
      <w:pPr>
        <w:jc w:val="both"/>
        <w:rPr>
          <w:rFonts w:ascii="Times New Roman" w:eastAsia="Calibri" w:hAnsi="Times New Roman" w:cs="Times New Roman"/>
          <w:b/>
          <w:bCs/>
          <w:sz w:val="24"/>
          <w:szCs w:val="24"/>
        </w:rPr>
      </w:pPr>
    </w:p>
    <w:p w14:paraId="0E19893E" w14:textId="77777777" w:rsidR="00942212" w:rsidRDefault="00942212" w:rsidP="004C6B79">
      <w:pPr>
        <w:jc w:val="both"/>
        <w:rPr>
          <w:rFonts w:ascii="Times New Roman" w:eastAsia="Calibri" w:hAnsi="Times New Roman" w:cs="Times New Roman"/>
          <w:b/>
          <w:bCs/>
          <w:sz w:val="24"/>
          <w:szCs w:val="24"/>
        </w:rPr>
      </w:pPr>
    </w:p>
    <w:p w14:paraId="57E73492" w14:textId="77777777" w:rsidR="00942212" w:rsidRDefault="00942212" w:rsidP="004C6B79">
      <w:pPr>
        <w:jc w:val="both"/>
        <w:rPr>
          <w:rFonts w:ascii="Times New Roman" w:eastAsia="Calibri" w:hAnsi="Times New Roman" w:cs="Times New Roman"/>
          <w:b/>
          <w:bCs/>
          <w:sz w:val="24"/>
          <w:szCs w:val="24"/>
        </w:rPr>
      </w:pPr>
    </w:p>
    <w:p w14:paraId="1F9637F3" w14:textId="77777777" w:rsidR="00942212" w:rsidRDefault="00942212" w:rsidP="004C6B79">
      <w:pPr>
        <w:jc w:val="both"/>
        <w:rPr>
          <w:rFonts w:ascii="Times New Roman" w:eastAsia="Calibri" w:hAnsi="Times New Roman" w:cs="Times New Roman"/>
          <w:b/>
          <w:bCs/>
          <w:sz w:val="24"/>
          <w:szCs w:val="24"/>
        </w:rPr>
      </w:pPr>
    </w:p>
    <w:p w14:paraId="034E709E" w14:textId="77777777" w:rsidR="00942212" w:rsidRDefault="00942212" w:rsidP="004C6B79">
      <w:pPr>
        <w:jc w:val="both"/>
        <w:rPr>
          <w:rFonts w:ascii="Times New Roman" w:eastAsia="Calibri" w:hAnsi="Times New Roman" w:cs="Times New Roman"/>
          <w:b/>
          <w:bCs/>
          <w:sz w:val="24"/>
          <w:szCs w:val="24"/>
        </w:rPr>
      </w:pPr>
    </w:p>
    <w:p w14:paraId="6D25077B" w14:textId="77777777" w:rsidR="00942212" w:rsidRDefault="00942212" w:rsidP="004C6B79">
      <w:pPr>
        <w:jc w:val="both"/>
        <w:rPr>
          <w:rFonts w:ascii="Times New Roman" w:eastAsia="Calibri" w:hAnsi="Times New Roman" w:cs="Times New Roman"/>
          <w:b/>
          <w:bCs/>
          <w:sz w:val="24"/>
          <w:szCs w:val="24"/>
        </w:rPr>
      </w:pPr>
    </w:p>
    <w:p w14:paraId="57548F77" w14:textId="77777777" w:rsidR="00942212" w:rsidRDefault="00942212" w:rsidP="004C6B79">
      <w:pPr>
        <w:jc w:val="both"/>
        <w:rPr>
          <w:rFonts w:ascii="Times New Roman" w:eastAsia="Calibri" w:hAnsi="Times New Roman" w:cs="Times New Roman"/>
          <w:b/>
          <w:bCs/>
          <w:sz w:val="24"/>
          <w:szCs w:val="24"/>
        </w:rPr>
        <w:sectPr w:rsidR="00942212" w:rsidSect="00B526A3">
          <w:pgSz w:w="15840" w:h="12240" w:orient="landscape"/>
          <w:pgMar w:top="1440" w:right="1440" w:bottom="1440" w:left="1440" w:header="709" w:footer="709" w:gutter="0"/>
          <w:cols w:space="708"/>
          <w:docGrid w:linePitch="360"/>
        </w:sectPr>
      </w:pPr>
    </w:p>
    <w:p w14:paraId="6222EE59" w14:textId="4FE18ABC" w:rsidR="00F77424" w:rsidRDefault="00F77424" w:rsidP="00D76E04">
      <w:pPr>
        <w:spacing w:line="276" w:lineRule="auto"/>
        <w:jc w:val="both"/>
        <w:rPr>
          <w:rFonts w:ascii="Times New Roman" w:hAnsi="Times New Roman" w:cs="Times New Roman"/>
          <w:b/>
          <w:sz w:val="24"/>
          <w:szCs w:val="24"/>
        </w:rPr>
      </w:pPr>
      <w:r w:rsidRPr="003F3D92">
        <w:rPr>
          <w:rFonts w:ascii="Times New Roman" w:hAnsi="Times New Roman" w:cs="Times New Roman"/>
          <w:b/>
          <w:sz w:val="24"/>
          <w:szCs w:val="24"/>
        </w:rPr>
        <w:lastRenderedPageBreak/>
        <w:t>References</w:t>
      </w:r>
    </w:p>
    <w:p w14:paraId="57B2E987" w14:textId="77777777" w:rsidR="004F0B41" w:rsidRPr="00FD74CD" w:rsidRDefault="00456CB8" w:rsidP="00FD74CD">
      <w:pPr>
        <w:pStyle w:val="Bibliography"/>
        <w:spacing w:line="276" w:lineRule="auto"/>
        <w:jc w:val="both"/>
        <w:rPr>
          <w:rFonts w:ascii="Times New Roman" w:hAnsi="Times New Roman" w:cs="Times New Roman"/>
          <w:sz w:val="24"/>
          <w:szCs w:val="24"/>
        </w:rPr>
      </w:pPr>
      <w:r w:rsidRPr="00FD74CD">
        <w:rPr>
          <w:rFonts w:ascii="Times New Roman" w:eastAsia="Calibri" w:hAnsi="Times New Roman" w:cs="Times New Roman"/>
          <w:sz w:val="24"/>
          <w:szCs w:val="24"/>
        </w:rPr>
        <w:fldChar w:fldCharType="begin"/>
      </w:r>
      <w:r w:rsidR="004F0B41" w:rsidRPr="00FD74CD">
        <w:rPr>
          <w:rFonts w:ascii="Times New Roman" w:eastAsia="Calibri" w:hAnsi="Times New Roman" w:cs="Times New Roman"/>
          <w:sz w:val="24"/>
          <w:szCs w:val="24"/>
        </w:rPr>
        <w:instrText xml:space="preserve"> ADDIN ZOTERO_BIBL {"uncited":[],"omitted":[],"custom":[]} CSL_BIBLIOGRAPHY </w:instrText>
      </w:r>
      <w:r w:rsidRPr="00FD74CD">
        <w:rPr>
          <w:rFonts w:ascii="Times New Roman" w:eastAsia="Calibri" w:hAnsi="Times New Roman" w:cs="Times New Roman"/>
          <w:sz w:val="24"/>
          <w:szCs w:val="24"/>
        </w:rPr>
        <w:fldChar w:fldCharType="separate"/>
      </w:r>
      <w:r w:rsidR="004F0B41" w:rsidRPr="00FD74CD">
        <w:rPr>
          <w:rFonts w:ascii="Times New Roman" w:hAnsi="Times New Roman" w:cs="Times New Roman"/>
          <w:sz w:val="24"/>
          <w:szCs w:val="24"/>
        </w:rPr>
        <w:t>[1]</w:t>
      </w:r>
      <w:r w:rsidR="004F0B41" w:rsidRPr="00FD74CD">
        <w:rPr>
          <w:rFonts w:ascii="Times New Roman" w:hAnsi="Times New Roman" w:cs="Times New Roman"/>
          <w:sz w:val="24"/>
          <w:szCs w:val="24"/>
        </w:rPr>
        <w:tab/>
        <w:t>UNAIDS, Global HIV &amp; AIDS statistics — Fact sheet, (2021). https://www.unaids.org/en/resources/fact-sheet (accessed June 28, 2022).</w:t>
      </w:r>
    </w:p>
    <w:p w14:paraId="05B5BFCE"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2]</w:t>
      </w:r>
      <w:r w:rsidRPr="00FD74CD">
        <w:rPr>
          <w:rFonts w:ascii="Times New Roman" w:hAnsi="Times New Roman" w:cs="Times New Roman"/>
          <w:sz w:val="24"/>
          <w:szCs w:val="24"/>
        </w:rPr>
        <w:tab/>
        <w:t>O.A. Abafe, J. Späth, J. Fick, S. Jansson, C. Buckley, A. Stark, B. Pietruschka, B.S. Martincigh, LC-MS/MS determination of antiretroviral drugs in influents and effluents from wastewater treatment plants in KwaZulu-Natal, South Africa, Chemosphere. 200 (2018) 660–670. https://doi.org/10.1016/j.chemosphere.2018.02.105.</w:t>
      </w:r>
    </w:p>
    <w:p w14:paraId="288BFA8F"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3]</w:t>
      </w:r>
      <w:r w:rsidRPr="00FD74CD">
        <w:rPr>
          <w:rFonts w:ascii="Times New Roman" w:hAnsi="Times New Roman" w:cs="Times New Roman"/>
          <w:sz w:val="24"/>
          <w:szCs w:val="24"/>
        </w:rPr>
        <w:tab/>
        <w:t>J. Funke, C. Prasse, T.A. Ternes, Identification of transformation products of antiviral drugs formed during biological wastewater treatment and their occurrence in the urban water cycle, Water Res. 98 (2016) 75–83. https://doi.org/10.1016/j.watres.2016.03.045.</w:t>
      </w:r>
    </w:p>
    <w:p w14:paraId="1D1806AF"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4]</w:t>
      </w:r>
      <w:r w:rsidRPr="00FD74CD">
        <w:rPr>
          <w:rFonts w:ascii="Times New Roman" w:hAnsi="Times New Roman" w:cs="Times New Roman"/>
          <w:sz w:val="24"/>
          <w:szCs w:val="24"/>
        </w:rPr>
        <w:tab/>
        <w:t>L. Boulard, G. Dierkes, T. Ternes, Utilization of large volume zwitterionic hydrophilic interaction liquid chromatography for the analysis of polar pharmaceuticals in aqueous environmental samples: Benefits and limitations, J. Chromatogr. A. 1535 (2018) 27–43. https://doi.org/10.1016/j.chroma.2017.12.023.</w:t>
      </w:r>
    </w:p>
    <w:p w14:paraId="3DC52D09"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5]</w:t>
      </w:r>
      <w:r w:rsidRPr="00FD74CD">
        <w:rPr>
          <w:rFonts w:ascii="Times New Roman" w:hAnsi="Times New Roman" w:cs="Times New Roman"/>
          <w:sz w:val="24"/>
          <w:szCs w:val="24"/>
        </w:rPr>
        <w:tab/>
        <w:t>C. Prasse, M.P. Schlüsener, R. Schulz, T.A. Ternes, Antiviral Drugs in Wastewater and Surface Waters: A New Pharmaceutical Class of Environmental Relevance?, Environ. Sci. Technol. 44 (2010) 1728–1735. https://doi.org/10.1021/es903216p.</w:t>
      </w:r>
    </w:p>
    <w:p w14:paraId="505D745B"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6]</w:t>
      </w:r>
      <w:r w:rsidRPr="00FD74CD">
        <w:rPr>
          <w:rFonts w:ascii="Times New Roman" w:hAnsi="Times New Roman" w:cs="Times New Roman"/>
          <w:sz w:val="24"/>
          <w:szCs w:val="24"/>
        </w:rPr>
        <w:tab/>
        <w:t>K.O. K’oreje, L. Vergeynst, D. Ombaka, P. De Wispelaere, M. Okoth, H. Van Langenhove, K. Demeestere, Occurrence patterns of pharmaceutical residues in wastewater, surface water and groundwater of Nairobi and Kisumu city, Kenya, Chemosphere. 149 (2016) 238–244. https://doi.org/10.1016/j.chemosphere.2016.01.095.</w:t>
      </w:r>
    </w:p>
    <w:p w14:paraId="2C45A8D7"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7]</w:t>
      </w:r>
      <w:r w:rsidRPr="00FD74CD">
        <w:rPr>
          <w:rFonts w:ascii="Times New Roman" w:hAnsi="Times New Roman" w:cs="Times New Roman"/>
          <w:sz w:val="24"/>
          <w:szCs w:val="24"/>
        </w:rPr>
        <w:tab/>
        <w:t>S.P. Mtolo, P.N. Mahlambi, L.M. Madikizela, Synthesis and application of a molecularly imprinted polymer in selective solid-phase extraction of efavirenz from water, Water Sci. Technol. 79 (2019) 356–365. https://doi.org/10.2166/wst.2019.054.</w:t>
      </w:r>
    </w:p>
    <w:p w14:paraId="076B1B86"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8]</w:t>
      </w:r>
      <w:r w:rsidRPr="00FD74CD">
        <w:rPr>
          <w:rFonts w:ascii="Times New Roman" w:hAnsi="Times New Roman" w:cs="Times New Roman"/>
          <w:sz w:val="24"/>
          <w:szCs w:val="24"/>
        </w:rPr>
        <w:tab/>
        <w:t>N.Y. Mlunguza, S. Ncube, P.N. Mahlambi, L. Chimuka, L.M. Madikizela, Determination of selected antiretroviral drugs in wastewater, surface water and aquatic plants using hollow fibre liquid phase microextraction and liquid chromatography - tandem mass spectrometry, J. Hazard. Mater. 382 (2020) 121067. https://doi.org/10.1016/j.jhazmat.2019.121067.</w:t>
      </w:r>
    </w:p>
    <w:p w14:paraId="330B87DF"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lastRenderedPageBreak/>
        <w:t>[9]</w:t>
      </w:r>
      <w:r w:rsidRPr="00FD74CD">
        <w:rPr>
          <w:rFonts w:ascii="Times New Roman" w:hAnsi="Times New Roman" w:cs="Times New Roman"/>
          <w:sz w:val="24"/>
          <w:szCs w:val="24"/>
        </w:rPr>
        <w:tab/>
        <w:t>C. Schoeman, M. Mashiane, M. Dlamini, O.J. Okonkwo, Quantification of Selected Antiretroviral Drugs in a Wastewater Treatment Works in South Africa Using GC-TOFMS, J. Chromatogr. Sep. Tech. 06 (2015). https://doi.org/10.4172/2157-7064.1000272.</w:t>
      </w:r>
    </w:p>
    <w:p w14:paraId="5C684596"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10]</w:t>
      </w:r>
      <w:r w:rsidRPr="00FD74CD">
        <w:rPr>
          <w:rFonts w:ascii="Times New Roman" w:hAnsi="Times New Roman" w:cs="Times New Roman"/>
          <w:sz w:val="24"/>
          <w:szCs w:val="24"/>
        </w:rPr>
        <w:tab/>
        <w:t>T.T. Mosekiemang, M.A. Stander, A. de Villiers, Simultaneous quantification of commonly prescribed antiretroviral drugs and their selected metabolites in aqueous environmental samples by direct injection and solid phase extraction liquid chromatography - tandem mass spectrometry, Chemosphere. 220 (2019) 983–992. https://doi.org/10.1016/j.chemosphere.2018.12.205.</w:t>
      </w:r>
    </w:p>
    <w:p w14:paraId="27426196"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11]</w:t>
      </w:r>
      <w:r w:rsidRPr="00FD74CD">
        <w:rPr>
          <w:rFonts w:ascii="Times New Roman" w:hAnsi="Times New Roman" w:cs="Times New Roman"/>
          <w:sz w:val="24"/>
          <w:szCs w:val="24"/>
        </w:rPr>
        <w:tab/>
        <w:t>K.O. K’oreje, F.J. Kandie, L. Vergeynst, M.A. Abira, H. Van Langenhove, M. Okoth, K. Demeestere, Occurrence, fate and removal of pharmaceuticals, personal care products and pesticides in wastewater stabilization ponds and receiving rivers in the Nzoia Basin, Kenya, Sci. Total Environ. 637–638 (2018) 336–348. https://doi.org/10.1016/j.scitotenv.2018.04.331.</w:t>
      </w:r>
    </w:p>
    <w:p w14:paraId="38A68605"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12]</w:t>
      </w:r>
      <w:r w:rsidRPr="00FD74CD">
        <w:rPr>
          <w:rFonts w:ascii="Times New Roman" w:hAnsi="Times New Roman" w:cs="Times New Roman"/>
          <w:sz w:val="24"/>
          <w:szCs w:val="24"/>
        </w:rPr>
        <w:tab/>
        <w:t>E. Ngumba, A. Gachanja, T. Tuhkanen, Occurrence of selected antibiotics and antiretroviral drugs in Nairobi River Basin, Kenya, Sci. Total Environ. 539 (2016) 206–213. https://doi.org/10.1016/j.scitotenv.2015.08.139.</w:t>
      </w:r>
    </w:p>
    <w:p w14:paraId="67702F14"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13]</w:t>
      </w:r>
      <w:r w:rsidRPr="00FD74CD">
        <w:rPr>
          <w:rFonts w:ascii="Times New Roman" w:hAnsi="Times New Roman" w:cs="Times New Roman"/>
          <w:sz w:val="24"/>
          <w:szCs w:val="24"/>
        </w:rPr>
        <w:tab/>
        <w:t>E. Ngumba, A. Gachanja, J. Nyirenda, J. Maldonado, T. Tuhkanen, Occurrence of antibiotics and antiretroviral drugs in source-separated urine, groundwater, surface water and wastewater in the peri-urban area of Chunga in Lusaka, Zambia, Water SA. 46 (2020) 278–284.</w:t>
      </w:r>
    </w:p>
    <w:p w14:paraId="55CAF41F"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14]</w:t>
      </w:r>
      <w:r w:rsidRPr="00FD74CD">
        <w:rPr>
          <w:rFonts w:ascii="Times New Roman" w:hAnsi="Times New Roman" w:cs="Times New Roman"/>
          <w:sz w:val="24"/>
          <w:szCs w:val="24"/>
        </w:rPr>
        <w:tab/>
        <w:t>T.P. Wood, C.S.J. Duvenage, E. Rohwer, The occurrence of anti-retroviral compounds used for HIV treatment in South African surface water, Environ. Pollut. 199 (2015) 235–243. https://doi.org/10.1016/j.envpol.2015.01.030.</w:t>
      </w:r>
    </w:p>
    <w:p w14:paraId="66042BA4"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15]</w:t>
      </w:r>
      <w:r w:rsidRPr="00FD74CD">
        <w:rPr>
          <w:rFonts w:ascii="Times New Roman" w:hAnsi="Times New Roman" w:cs="Times New Roman"/>
          <w:sz w:val="24"/>
          <w:szCs w:val="24"/>
        </w:rPr>
        <w:tab/>
        <w:t>J. Margot, C. Kienle, A. Magnet, M. Weil, L. Rossi, L.F. de Alencastro, C. Abegglen, D. Thonney, N. Chèvre, M. Schärer, D.A. Barry, Treatment of micropollutants in municipal wastewater: Ozone or powdered activated carbon?, Sci. Total Environ. 461–462 (2013) 480–498. https://doi.org/10.1016/j.scitotenv.2013.05.034.</w:t>
      </w:r>
    </w:p>
    <w:p w14:paraId="490B1F60"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16]</w:t>
      </w:r>
      <w:r w:rsidRPr="00FD74CD">
        <w:rPr>
          <w:rFonts w:ascii="Times New Roman" w:hAnsi="Times New Roman" w:cs="Times New Roman"/>
          <w:sz w:val="24"/>
          <w:szCs w:val="24"/>
        </w:rPr>
        <w:tab/>
        <w:t>E. Ngumba, Occurrence and control of selected antibiotics and antiretroviral drugs in urban hydrological cycles, (2018) 95.</w:t>
      </w:r>
    </w:p>
    <w:p w14:paraId="4ABF75D3"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17]</w:t>
      </w:r>
      <w:r w:rsidRPr="00FD74CD">
        <w:rPr>
          <w:rFonts w:ascii="Times New Roman" w:hAnsi="Times New Roman" w:cs="Times New Roman"/>
          <w:sz w:val="24"/>
          <w:szCs w:val="24"/>
        </w:rPr>
        <w:tab/>
        <w:t xml:space="preserve">Y. Aminot, X. Litrico, M. Chambolle, C. Arnaud, P. Pardon, H. Budzindki, Development and application of a multi-residue method for the determination of 53 pharmaceuticals in water, sediment, and suspended </w:t>
      </w:r>
      <w:r w:rsidRPr="00FD74CD">
        <w:rPr>
          <w:rFonts w:ascii="Times New Roman" w:hAnsi="Times New Roman" w:cs="Times New Roman"/>
          <w:sz w:val="24"/>
          <w:szCs w:val="24"/>
        </w:rPr>
        <w:lastRenderedPageBreak/>
        <w:t>solids using liquid chromatography-tandem mass spectrometry, Anal. Bioanal. Chem. 407 (2015) 8585–8604. https://doi.org/10.1007/s00216-015-9017-3.</w:t>
      </w:r>
    </w:p>
    <w:p w14:paraId="2E17F23A"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18]</w:t>
      </w:r>
      <w:r w:rsidRPr="00FD74CD">
        <w:rPr>
          <w:rFonts w:ascii="Times New Roman" w:hAnsi="Times New Roman" w:cs="Times New Roman"/>
          <w:sz w:val="24"/>
          <w:szCs w:val="24"/>
        </w:rPr>
        <w:tab/>
        <w:t>T.P. Wood, C.S.J. Duvenage, E. Rohwer, The occurrence of anti-retroviral compounds used for HIV treatment in South African surface water, Environ. Pollut. 199 (2015) 235–243. https://doi.org/10.1016/j.envpol.2015.01.030.</w:t>
      </w:r>
    </w:p>
    <w:p w14:paraId="67B454FD"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19]</w:t>
      </w:r>
      <w:r w:rsidRPr="00FD74CD">
        <w:rPr>
          <w:rFonts w:ascii="Times New Roman" w:hAnsi="Times New Roman" w:cs="Times New Roman"/>
          <w:sz w:val="24"/>
          <w:szCs w:val="24"/>
        </w:rPr>
        <w:tab/>
        <w:t>K.O. K’oreje, K. Demeestere, P. De Wispelaere, L. Vergeynst, J. Dewulf, H. Van Langenhove, From multi-residue screening to target analysis of pharmaceuticals in water: Development of a new approach based on magnetic sector mass spectrometry and application in the Nairobi River basin, Kenya, Sci. Total Environ. 437 (2012) 153–164. https://doi.org/10.1016/j.scitotenv.2012.07.052.</w:t>
      </w:r>
    </w:p>
    <w:p w14:paraId="0C2D576A"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20]</w:t>
      </w:r>
      <w:r w:rsidRPr="00FD74CD">
        <w:rPr>
          <w:rFonts w:ascii="Times New Roman" w:hAnsi="Times New Roman" w:cs="Times New Roman"/>
          <w:sz w:val="24"/>
          <w:szCs w:val="24"/>
        </w:rPr>
        <w:tab/>
        <w:t>I.J. Fisher, P.J. Phillips, K.M. Colella, S.C. Fisher, T. Tagliaferri, W.T. Foreman, E.T. Furlong, The impact of onsite wastewater disposal systems on groundwater in areas inundated by Hurricane Sandy in New York and New Jersey, Mar. Pollut. Bull. 107 (2016) 509–517. https://doi.org/10.1016/j.marpolbul.2016.04.038.</w:t>
      </w:r>
    </w:p>
    <w:p w14:paraId="427F2765"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21]</w:t>
      </w:r>
      <w:r w:rsidRPr="00FD74CD">
        <w:rPr>
          <w:rFonts w:ascii="Times New Roman" w:hAnsi="Times New Roman" w:cs="Times New Roman"/>
          <w:sz w:val="24"/>
          <w:szCs w:val="24"/>
        </w:rPr>
        <w:tab/>
        <w:t>C. Rimayi, D. Odusanya, J.M. Weiss, J. de Boer, L. Chimuka, Contaminants of emerging concern in the Hartbeespoort Dam catchment and the uMngeni River estuary 2016 pollution incident, South Africa, Sci. Total Environ. 627 (2018) 1008–1017. https://doi.org/10.1016/j.scitotenv.2018.01.263.</w:t>
      </w:r>
    </w:p>
    <w:p w14:paraId="231715C6"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22]</w:t>
      </w:r>
      <w:r w:rsidRPr="00FD74CD">
        <w:rPr>
          <w:rFonts w:ascii="Times New Roman" w:hAnsi="Times New Roman" w:cs="Times New Roman"/>
          <w:sz w:val="24"/>
          <w:szCs w:val="24"/>
        </w:rPr>
        <w:tab/>
        <w:t>E.T. Furlong, A.L. Batt, S.T. Glassmeyer, M.C. Noriega, D.W. Kolpin, H. Mash, K.M. Schenck, Nationwide reconnaissance of contaminants of emerging concern in source and treated drinking waters of the United States: Pharmaceuticals, Sci. Total Environ. 579 (2017) 1629–1642. https://doi.org/10.1016/j.scitotenv.2016.03.128.</w:t>
      </w:r>
    </w:p>
    <w:p w14:paraId="47AB1CBA"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23]</w:t>
      </w:r>
      <w:r w:rsidRPr="00FD74CD">
        <w:rPr>
          <w:rFonts w:ascii="Times New Roman" w:hAnsi="Times New Roman" w:cs="Times New Roman"/>
          <w:sz w:val="24"/>
          <w:szCs w:val="24"/>
        </w:rPr>
        <w:tab/>
        <w:t>L. Boulard, G. Dierkes, T. Ternes, Utilization of large volume zwitterionic hydrophilic interaction liquid chromatography for the analysis of polar pharmaceuticals in aqueous environmental samples: Benefits and limitations, J. Chromatogr. A. 1535 (2018) 27–43. https://doi.org/10.1016/j.chroma.2017.12.023.</w:t>
      </w:r>
    </w:p>
    <w:p w14:paraId="0A79F692"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24]</w:t>
      </w:r>
      <w:r w:rsidRPr="00FD74CD">
        <w:rPr>
          <w:rFonts w:ascii="Times New Roman" w:hAnsi="Times New Roman" w:cs="Times New Roman"/>
          <w:sz w:val="24"/>
          <w:szCs w:val="24"/>
        </w:rPr>
        <w:tab/>
        <w:t>J. Giebułtowicz, S. Tyski, R. Wolinowska, W. Grzybowska, T. Zaręba, A. Drobniewska, P. Wroczyński, G. Nałęcz-Jawecki, Occurrence of antimicrobial agents, drug-resistant bacteria, and genes in the sewage-impacted Vistula River (Poland), Environ. Sci. Pollut. Res. 25 (2018) 5788–5807. https://doi.org/10.1007/s11356-017-0861-x.</w:t>
      </w:r>
    </w:p>
    <w:p w14:paraId="03F50134"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lastRenderedPageBreak/>
        <w:t>[25]</w:t>
      </w:r>
      <w:r w:rsidRPr="00FD74CD">
        <w:rPr>
          <w:rFonts w:ascii="Times New Roman" w:hAnsi="Times New Roman" w:cs="Times New Roman"/>
          <w:sz w:val="24"/>
          <w:szCs w:val="24"/>
        </w:rPr>
        <w:tab/>
        <w:t>A.G. Sam, B.O. Abidoye, S. Mashaba, Climate change and household welfare in sub-Saharan Africa: empirical evidence from Swaziland, Food Secur. 13 (2021) 439–455. https://doi.org/10.1007/s12571-020-01113-z.</w:t>
      </w:r>
    </w:p>
    <w:p w14:paraId="693BEA46"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26]</w:t>
      </w:r>
      <w:r w:rsidRPr="00FD74CD">
        <w:rPr>
          <w:rFonts w:ascii="Times New Roman" w:hAnsi="Times New Roman" w:cs="Times New Roman"/>
          <w:sz w:val="24"/>
          <w:szCs w:val="24"/>
        </w:rPr>
        <w:tab/>
        <w:t>E.J. Mwendera, Available water for hydropower generation in Swaziland, Phys. Chem. Earth Parts ABC. 31 (2006) 952–959. https://doi.org/10.1016/j.pce.2006.08.015.</w:t>
      </w:r>
    </w:p>
    <w:p w14:paraId="3A977D16"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27]</w:t>
      </w:r>
      <w:r w:rsidRPr="00FD74CD">
        <w:rPr>
          <w:rFonts w:ascii="Times New Roman" w:hAnsi="Times New Roman" w:cs="Times New Roman"/>
          <w:sz w:val="24"/>
          <w:szCs w:val="24"/>
        </w:rPr>
        <w:tab/>
        <w:t>World Bank, Rural population (% of total population) - Eswatini | Data, (2020). https://data.worldbank.org/indicator/SP.RUR.TOTL.ZS?locations=SZ (accessed January 14, 2022).</w:t>
      </w:r>
    </w:p>
    <w:p w14:paraId="60A67FEB"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28]</w:t>
      </w:r>
      <w:r w:rsidRPr="00FD74CD">
        <w:rPr>
          <w:rFonts w:ascii="Times New Roman" w:hAnsi="Times New Roman" w:cs="Times New Roman"/>
          <w:sz w:val="24"/>
          <w:szCs w:val="24"/>
        </w:rPr>
        <w:tab/>
        <w:t>Eswatini Population 2021 (Demographics, Maps, Graphs), (n.d.). https://worldpopulationreview.com/countries/eswatini-population (accessed October 19, 2021).</w:t>
      </w:r>
    </w:p>
    <w:p w14:paraId="6E864CC9"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29]</w:t>
      </w:r>
      <w:r w:rsidRPr="00FD74CD">
        <w:rPr>
          <w:rFonts w:ascii="Times New Roman" w:hAnsi="Times New Roman" w:cs="Times New Roman"/>
          <w:sz w:val="24"/>
          <w:szCs w:val="24"/>
        </w:rPr>
        <w:tab/>
        <w:t>M. Mangaliso, T. Dlamini, Predictors of food insecurity in Eswatini : lessons from the 2015/16 El Niño induced drought, Afr. Rev. Econ. Finance. 10 (2018) 69–96. https://doi.org/10.10520/EJC-1297b2d32e.</w:t>
      </w:r>
    </w:p>
    <w:p w14:paraId="313CA2DF"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30]</w:t>
      </w:r>
      <w:r w:rsidRPr="00FD74CD">
        <w:rPr>
          <w:rFonts w:ascii="Times New Roman" w:hAnsi="Times New Roman" w:cs="Times New Roman"/>
          <w:sz w:val="24"/>
          <w:szCs w:val="24"/>
        </w:rPr>
        <w:tab/>
        <w:t>UNFPA, Swaziland Releases Population Count from 2017 Census, UNFPA Kingd. Eswatini. (2017). https://eswatini.unfpa.org/en/news/swaziland-releases-population-count-2017-census (accessed October 17, 2022).</w:t>
      </w:r>
    </w:p>
    <w:p w14:paraId="7E41158E"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31]</w:t>
      </w:r>
      <w:r w:rsidRPr="00FD74CD">
        <w:rPr>
          <w:rFonts w:ascii="Times New Roman" w:hAnsi="Times New Roman" w:cs="Times New Roman"/>
          <w:sz w:val="24"/>
          <w:szCs w:val="24"/>
        </w:rPr>
        <w:tab/>
        <w:t>S. Horter, S. Bernays, Z. Thabede, V. Dlamini, B. Kerschberger, M. Pasipamire, B. Rusch, A. Wringe, “I don’t want them to know”: how stigma creates dilemmas for engagement with Treat-all HIV care for people living with HIV in Eswatini, Afr. J. AIDS Res. 18 (2019) 27–37. https://doi.org/10.2989/16085906.2018.1552163.</w:t>
      </w:r>
    </w:p>
    <w:p w14:paraId="21E4F2E8"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32]</w:t>
      </w:r>
      <w:r w:rsidRPr="00FD74CD">
        <w:rPr>
          <w:rFonts w:ascii="Times New Roman" w:hAnsi="Times New Roman" w:cs="Times New Roman"/>
          <w:sz w:val="24"/>
          <w:szCs w:val="24"/>
        </w:rPr>
        <w:tab/>
        <w:t>D. MacKellar, D. Williams, B. Bhembe, M. Dlamini, J. Byrd, L. Dube, S. Mazibuko, T. Ao, I. Pathmanathan, A.F. Auld, P. Faura, N. Lukhele, C. Ryan, Peer-Delivered Linkage Case Management and Same-Day ART Initiation for Men and Young Persons with HIV Infection — Eswatini, 2015–2017, Morb. Mortal. Wkly. Rep. 67 (2018) 663–667. https://doi.org/10.15585/mmwr.mm6723a3.</w:t>
      </w:r>
    </w:p>
    <w:p w14:paraId="67476DBE"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33]</w:t>
      </w:r>
      <w:r w:rsidRPr="00FD74CD">
        <w:rPr>
          <w:rFonts w:ascii="Times New Roman" w:hAnsi="Times New Roman" w:cs="Times New Roman"/>
          <w:sz w:val="24"/>
          <w:szCs w:val="24"/>
        </w:rPr>
        <w:tab/>
        <w:t>J. Justman, J.B. Reed, G. Bicego, D. Donnell, K. Li, N. Bock, A. Koler, N.M. Philip, C.K. Mlambo, B.S. Parekh, Y.T. Duong, D.L. Ellenberger, W.M. El-Sadr, R. Nkambule, Swaziland HIV Incidence Measurement Survey (SHIMS): a prospective national cohort study, Lancet HIV. 4 (2017) e83–e92. https://doi.org/10.1016/S2352-3018(16)30190-4.</w:t>
      </w:r>
    </w:p>
    <w:p w14:paraId="3A4A0C75"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lastRenderedPageBreak/>
        <w:t>[34]</w:t>
      </w:r>
      <w:r w:rsidRPr="00FD74CD">
        <w:rPr>
          <w:rFonts w:ascii="Times New Roman" w:hAnsi="Times New Roman" w:cs="Times New Roman"/>
          <w:sz w:val="24"/>
          <w:szCs w:val="24"/>
        </w:rPr>
        <w:tab/>
        <w:t>World Health Organization, Consolidated guidelines on the use of antiretroviral drugs for treating and preventing HIV infection: recommendations for a public health approach, 2nd ed, World Health Organization, Geneva, 2016. https://apps.who.int/iris/handle/10665/208825 (accessed February 24, 2023).</w:t>
      </w:r>
    </w:p>
    <w:p w14:paraId="45CCB6B3"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35]</w:t>
      </w:r>
      <w:r w:rsidRPr="00FD74CD">
        <w:rPr>
          <w:rFonts w:ascii="Times New Roman" w:hAnsi="Times New Roman" w:cs="Times New Roman"/>
          <w:sz w:val="24"/>
          <w:szCs w:val="24"/>
        </w:rPr>
        <w:tab/>
        <w:t>A. Akullian, M. Morrison, G.P. Garnett, Z. Mnisi, N. Lukhele, D. Bridenbecker, A. Bershteyn, The effect of 90-90-90 on HIV-1 incidence and mortality in eSwatini: a mathematical modelling study, Lancet HIV. 7 (2020) e348–e358. https://doi.org/10.1016/S2352-3018(19)30436-9.</w:t>
      </w:r>
    </w:p>
    <w:p w14:paraId="5989D4D5"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36]</w:t>
      </w:r>
      <w:r w:rsidRPr="00FD74CD">
        <w:rPr>
          <w:rFonts w:ascii="Times New Roman" w:hAnsi="Times New Roman" w:cs="Times New Roman"/>
          <w:sz w:val="24"/>
          <w:szCs w:val="24"/>
        </w:rPr>
        <w:tab/>
        <w:t>C. Chouraya, K. Ashburn, P. Khumalo, L. Mpango, N. Mthethwa, R. Machekano, L. Guay, L.M. Mofenson, Association of Antiretroviral Drug Regimen With Viral Suppression in HIV-positive Children on Antiretroviral Therapy in Eswatini, Pediatr. Infect. Dis. J. 38 (2019) 835. https://doi.org/10.1097/INF.0000000000002347.</w:t>
      </w:r>
    </w:p>
    <w:p w14:paraId="17B6C71F"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37]</w:t>
      </w:r>
      <w:r w:rsidRPr="00FD74CD">
        <w:rPr>
          <w:rFonts w:ascii="Times New Roman" w:hAnsi="Times New Roman" w:cs="Times New Roman"/>
          <w:sz w:val="24"/>
          <w:szCs w:val="24"/>
        </w:rPr>
        <w:tab/>
        <w:t>C.P. Dlamini, M. Matlakala, Disclosure of human immunodeficiency virus status to children : pattern followed by parents and caregivers, Afr. J. Prim. Health Care Fam. Med. 12 (2020) 1–6. https://doi.org/10.4102/phcfm.v12i1.2230.</w:t>
      </w:r>
    </w:p>
    <w:p w14:paraId="5A01BEA3"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38]</w:t>
      </w:r>
      <w:r w:rsidRPr="00FD74CD">
        <w:rPr>
          <w:rFonts w:ascii="Times New Roman" w:hAnsi="Times New Roman" w:cs="Times New Roman"/>
          <w:sz w:val="24"/>
          <w:szCs w:val="24"/>
        </w:rPr>
        <w:tab/>
        <w:t>B. Howard, K. Han, African governments failing in provision of water and sanitation, majoring of citizens say, (2020). https://www.afrobarometer.org/wp-content/uploads/migrated/files/publications/Dispatches/ab_r7_dispatchno349_pap14_water_and_sanitation_in_africa.pdf (accessed July 9, 2022).</w:t>
      </w:r>
    </w:p>
    <w:p w14:paraId="0FFB4CE8"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39]</w:t>
      </w:r>
      <w:r w:rsidRPr="00FD74CD">
        <w:rPr>
          <w:rFonts w:ascii="Times New Roman" w:hAnsi="Times New Roman" w:cs="Times New Roman"/>
          <w:sz w:val="24"/>
          <w:szCs w:val="24"/>
        </w:rPr>
        <w:tab/>
        <w:t>J.I. Matondo, K.M. Msibi, Estimation of the Impact of Climate Change on Hydrology and Water Resources in Swaziland, Water Int. 26 (2001) 425–434. https://doi.org/10.1080/02508060108686934.</w:t>
      </w:r>
    </w:p>
    <w:p w14:paraId="36C22404"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40]</w:t>
      </w:r>
      <w:r w:rsidRPr="00FD74CD">
        <w:rPr>
          <w:rFonts w:ascii="Times New Roman" w:hAnsi="Times New Roman" w:cs="Times New Roman"/>
          <w:sz w:val="24"/>
          <w:szCs w:val="24"/>
        </w:rPr>
        <w:tab/>
        <w:t>P. Mlilo, B. Mhlanga, A. Senzanje, Emerging Issues in Water Resources Management in Swaziland, (2008).</w:t>
      </w:r>
    </w:p>
    <w:p w14:paraId="50EC8F15"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41]</w:t>
      </w:r>
      <w:r w:rsidRPr="00FD74CD">
        <w:rPr>
          <w:rFonts w:ascii="Times New Roman" w:hAnsi="Times New Roman" w:cs="Times New Roman"/>
          <w:sz w:val="24"/>
          <w:szCs w:val="24"/>
        </w:rPr>
        <w:tab/>
        <w:t>A.L. Breverman, J.E. Helminiak, S.M. England, Water Security in Eswatini, Africa, (2020) 64–72. https://doi.org/10.1061/9780784482940.007.</w:t>
      </w:r>
    </w:p>
    <w:p w14:paraId="1E3A0C78"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42]</w:t>
      </w:r>
      <w:r w:rsidRPr="00FD74CD">
        <w:rPr>
          <w:rFonts w:ascii="Times New Roman" w:hAnsi="Times New Roman" w:cs="Times New Roman"/>
          <w:sz w:val="24"/>
          <w:szCs w:val="24"/>
        </w:rPr>
        <w:tab/>
        <w:t>P. Smedley, Groundwater quality: eSwatini, (2021). https://nora.nerc.ac.uk/id/eprint/530838/ (accessed July 9, 2022).</w:t>
      </w:r>
    </w:p>
    <w:p w14:paraId="33FD2A64"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43]</w:t>
      </w:r>
      <w:r w:rsidRPr="00FD74CD">
        <w:rPr>
          <w:rFonts w:ascii="Times New Roman" w:hAnsi="Times New Roman" w:cs="Times New Roman"/>
          <w:sz w:val="24"/>
          <w:szCs w:val="24"/>
        </w:rPr>
        <w:tab/>
        <w:t>N. Mashwama, T. Shongwe, Proposing the best combination of Renewable Energy resources available to the country of Eswatini, in: 2020 Int. Conf. Artif. Intell. Big Data Comput. Data Commun. Syst. IcABCD, 2020: pp. 1–8. https://doi.org/10.1109/icABCD49160.2020.9183867.</w:t>
      </w:r>
    </w:p>
    <w:p w14:paraId="12500D28"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44]</w:t>
      </w:r>
      <w:r w:rsidRPr="00FD74CD">
        <w:rPr>
          <w:rFonts w:ascii="Times New Roman" w:hAnsi="Times New Roman" w:cs="Times New Roman"/>
          <w:sz w:val="24"/>
          <w:szCs w:val="24"/>
        </w:rPr>
        <w:tab/>
        <w:t>E.A.K. Kalitsi, PROBLEMS AND PROSPECTS FOR HYDROPOWER DEVELOPMENT IN AFRICA, (2003) 25.</w:t>
      </w:r>
    </w:p>
    <w:p w14:paraId="24156E4E"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lastRenderedPageBreak/>
        <w:t>[45]</w:t>
      </w:r>
      <w:r w:rsidRPr="00FD74CD">
        <w:rPr>
          <w:rFonts w:ascii="Times New Roman" w:hAnsi="Times New Roman" w:cs="Times New Roman"/>
          <w:sz w:val="24"/>
          <w:szCs w:val="24"/>
        </w:rPr>
        <w:tab/>
        <w:t>A.M. Manyatsi, R. Brown, iwrm-report_swaziland.pdf, (2009). https://www.gwp.org/globalassets/global/gwp-saf-files/iwrm-report_swaziland.pdf (accessed October 5, 2021).</w:t>
      </w:r>
    </w:p>
    <w:p w14:paraId="653577B5"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46]</w:t>
      </w:r>
      <w:r w:rsidRPr="00FD74CD">
        <w:rPr>
          <w:rFonts w:ascii="Times New Roman" w:hAnsi="Times New Roman" w:cs="Times New Roman"/>
          <w:sz w:val="24"/>
          <w:szCs w:val="24"/>
        </w:rPr>
        <w:tab/>
        <w:t>N.S. Robins, A review of groundwater resources and well yields in Swaziland, (1980) 4.</w:t>
      </w:r>
    </w:p>
    <w:p w14:paraId="4F3E3EA2"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47]</w:t>
      </w:r>
      <w:r w:rsidRPr="00FD74CD">
        <w:rPr>
          <w:rFonts w:ascii="Times New Roman" w:hAnsi="Times New Roman" w:cs="Times New Roman"/>
          <w:sz w:val="24"/>
          <w:szCs w:val="24"/>
        </w:rPr>
        <w:tab/>
        <w:t>UNICEF, Water, sanitation and hygiene (WASH), (2019). https://www.unicef.org/eswatini/water-sanitation-and-hygiene-wash (accessed October 6, 2021).</w:t>
      </w:r>
    </w:p>
    <w:p w14:paraId="21F5AB90"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48]</w:t>
      </w:r>
      <w:r w:rsidRPr="00FD74CD">
        <w:rPr>
          <w:rFonts w:ascii="Times New Roman" w:hAnsi="Times New Roman" w:cs="Times New Roman"/>
          <w:sz w:val="24"/>
          <w:szCs w:val="24"/>
        </w:rPr>
        <w:tab/>
        <w:t>EMoH, Eswatini National Sanitation Policy-report-2019.pdf.pdf, (2019). https://www.unicef.org/eswatini/media/876/file/Eswatini%20National%20Sanitation%20Policy-report-2019.pdf.pdf (accessed July 9, 2022).</w:t>
      </w:r>
    </w:p>
    <w:p w14:paraId="68C37D90"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49]</w:t>
      </w:r>
      <w:r w:rsidRPr="00FD74CD">
        <w:rPr>
          <w:rFonts w:ascii="Times New Roman" w:hAnsi="Times New Roman" w:cs="Times New Roman"/>
          <w:sz w:val="24"/>
          <w:szCs w:val="24"/>
        </w:rPr>
        <w:tab/>
        <w:t>EWSC, Eswatini Water Services Corporation 2018 Annual Report.pdf, (2018).</w:t>
      </w:r>
    </w:p>
    <w:p w14:paraId="2EB4FDBE"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50]</w:t>
      </w:r>
      <w:r w:rsidRPr="00FD74CD">
        <w:rPr>
          <w:rFonts w:ascii="Times New Roman" w:hAnsi="Times New Roman" w:cs="Times New Roman"/>
          <w:sz w:val="24"/>
          <w:szCs w:val="24"/>
        </w:rPr>
        <w:tab/>
        <w:t>J. Mtshali, A. Fadiran, Characterization of Sewage Sludge Generated from Wastewater Treatment Plants in Swaziland in Relation to Agricultural Uses, Resour. Environ. 4 (2014) 190–199. https://doi.org/10.5923/j.re.20140404.02.</w:t>
      </w:r>
    </w:p>
    <w:p w14:paraId="7077223C"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51]</w:t>
      </w:r>
      <w:r w:rsidRPr="00FD74CD">
        <w:rPr>
          <w:rFonts w:ascii="Times New Roman" w:hAnsi="Times New Roman" w:cs="Times New Roman"/>
          <w:sz w:val="24"/>
          <w:szCs w:val="24"/>
        </w:rPr>
        <w:tab/>
        <w:t>A.T. Tiruneh, J. Mtshali, A. Fadiran, Characterization of Sewage Sludge Generated from Wastewater Treatment Plants in Swaziland in Relation to Agricultural Uses, Resour. Environ. 4 (2014) 190–199. https://doi.org/10.5923/j.re.20140404.02.</w:t>
      </w:r>
    </w:p>
    <w:p w14:paraId="25694B30"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52]</w:t>
      </w:r>
      <w:r w:rsidRPr="00FD74CD">
        <w:rPr>
          <w:rFonts w:ascii="Times New Roman" w:hAnsi="Times New Roman" w:cs="Times New Roman"/>
          <w:sz w:val="24"/>
          <w:szCs w:val="24"/>
        </w:rPr>
        <w:tab/>
        <w:t>T. Sato, M. Qadir, S. Yamamoto, T. Endo, A. Zahoor, Global, regional, and country level need for data on wastewater generation, treatment, and use, Agric. Water Manag. 130 (2013) 1–13. https://doi.org/10.1016/j.agwat.2013.08.007.</w:t>
      </w:r>
    </w:p>
    <w:p w14:paraId="53763FC9"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53]</w:t>
      </w:r>
      <w:r w:rsidRPr="00FD74CD">
        <w:rPr>
          <w:rFonts w:ascii="Times New Roman" w:hAnsi="Times New Roman" w:cs="Times New Roman"/>
          <w:sz w:val="24"/>
          <w:szCs w:val="24"/>
        </w:rPr>
        <w:tab/>
        <w:t>S. Ncube, L.M. Madikizela, L. Chimuka, M.M. Nindi, Environmental fate and ecotoxicological effects of antiretrovirals: A current global status and future perspectives, Water Res. 145 (2018) 231–247. https://doi.org/10.1016/j.watres.2018.08.017.</w:t>
      </w:r>
    </w:p>
    <w:p w14:paraId="7A79E991"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54]</w:t>
      </w:r>
      <w:r w:rsidRPr="00FD74CD">
        <w:rPr>
          <w:rFonts w:ascii="Times New Roman" w:hAnsi="Times New Roman" w:cs="Times New Roman"/>
          <w:sz w:val="24"/>
          <w:szCs w:val="24"/>
        </w:rPr>
        <w:tab/>
        <w:t>C. Swanepoel, H. Bouwman, R. Pieters, C. Bezuidenhout, Presence, concentrations and potential implications of HIV-ARVs in selected water sources in South Africa, 2015. https://doi.org/10.13140/RG.2.2.20637.51688.</w:t>
      </w:r>
    </w:p>
    <w:p w14:paraId="320260EE"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55]</w:t>
      </w:r>
      <w:r w:rsidRPr="00FD74CD">
        <w:rPr>
          <w:rFonts w:ascii="Times New Roman" w:hAnsi="Times New Roman" w:cs="Times New Roman"/>
          <w:sz w:val="24"/>
          <w:szCs w:val="24"/>
        </w:rPr>
        <w:tab/>
        <w:t>Eswatini VAC, ANNUAL VULNERABILITY ASSESSMENT &amp; ANALYSIS REPORT 2018, (2018). https://www.ipcinfo.org/fileadmin/user_upload/ipcinfo/docs/Eswatini_VAC_Annual_Assessment_Report2018.pdf (accessed October 19, 2022).</w:t>
      </w:r>
    </w:p>
    <w:p w14:paraId="204D4AAD"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lastRenderedPageBreak/>
        <w:t>[56]</w:t>
      </w:r>
      <w:r w:rsidRPr="00FD74CD">
        <w:rPr>
          <w:rFonts w:ascii="Times New Roman" w:hAnsi="Times New Roman" w:cs="Times New Roman"/>
          <w:sz w:val="24"/>
          <w:szCs w:val="24"/>
        </w:rPr>
        <w:tab/>
        <w:t>L.M. Madikizela, L. Chimuka, Occurrence of naproxen, ibuprofen, and diclofenac residues in wastewater and river water of KwaZulu-Natal Province in South Africa, Environ. Monit. Assess. 189 (2017) 348. https://doi.org/10.1007/s10661-017-6069-1.</w:t>
      </w:r>
    </w:p>
    <w:p w14:paraId="50369BE0"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57]</w:t>
      </w:r>
      <w:r w:rsidRPr="00FD74CD">
        <w:rPr>
          <w:rFonts w:ascii="Times New Roman" w:hAnsi="Times New Roman" w:cs="Times New Roman"/>
          <w:sz w:val="24"/>
          <w:szCs w:val="24"/>
        </w:rPr>
        <w:tab/>
        <w:t>B. Moslah, E. Hapeshi, A. Jrad, D. Fatta-Kassinos, A. Hedhili, Pharmaceuticals and illicit drugs in wastewater samples in north-eastern Tunisia, Environ. Sci. Pollut. Res. 25 (2018) 18226–18241. https://doi.org/10.1007/s11356-017-8902-z.</w:t>
      </w:r>
    </w:p>
    <w:p w14:paraId="5A06AFB9"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58]</w:t>
      </w:r>
      <w:r w:rsidRPr="00FD74CD">
        <w:rPr>
          <w:rFonts w:ascii="Times New Roman" w:hAnsi="Times New Roman" w:cs="Times New Roman"/>
          <w:sz w:val="24"/>
          <w:szCs w:val="24"/>
        </w:rPr>
        <w:tab/>
        <w:t>M.S. Díaz-Cruz, D. Barceló, Trace organic chemicals contamination in ground water recharge, Chemosphere. 72 (2008) 333–342. https://doi.org/10.1016/j.chemosphere.2008.02.031.</w:t>
      </w:r>
    </w:p>
    <w:p w14:paraId="4D9033C2"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59]</w:t>
      </w:r>
      <w:r w:rsidRPr="00FD74CD">
        <w:rPr>
          <w:rFonts w:ascii="Times New Roman" w:hAnsi="Times New Roman" w:cs="Times New Roman"/>
          <w:sz w:val="24"/>
          <w:szCs w:val="24"/>
        </w:rPr>
        <w:tab/>
        <w:t>B. Halling-Sørensen, S. Nors Nielsen, P.F. Lanzky, F. Ingerslev, H.C. Holten Lützhøft, S.E. Jørgensen, Occurrence, fate and effects of pharmaceutical substances in the environment- A review, Chemosphere. 36 (1998) 357–393. https://doi.org/10.1016/S0045-6535(97)00354-8.</w:t>
      </w:r>
    </w:p>
    <w:p w14:paraId="301E745E"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60]</w:t>
      </w:r>
      <w:r w:rsidRPr="00FD74CD">
        <w:rPr>
          <w:rFonts w:ascii="Times New Roman" w:hAnsi="Times New Roman" w:cs="Times New Roman"/>
          <w:sz w:val="24"/>
          <w:szCs w:val="24"/>
        </w:rPr>
        <w:tab/>
        <w:t>L.M. Madikizela, N.T. Tavengwa, L. Chimuka, Status of pharmaceuticals in African water bodies: Occurrence, removal and analytical methods, J. Environ. Manage. 193 (2017) 211–220. https://doi.org/10.1016/j.jenvman.2017.02.022.</w:t>
      </w:r>
    </w:p>
    <w:p w14:paraId="1B62FA4A"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61]</w:t>
      </w:r>
      <w:r w:rsidRPr="00FD74CD">
        <w:rPr>
          <w:rFonts w:ascii="Times New Roman" w:hAnsi="Times New Roman" w:cs="Times New Roman"/>
          <w:sz w:val="24"/>
          <w:szCs w:val="24"/>
        </w:rPr>
        <w:tab/>
        <w:t>C.W. Muriuki, P.G. Home, J.M. Raude, E.K. Ngumba, G.K. Munala, P.K. Kairigo, A.N. Gachanja, T.A. Tuhkanen, Occurrence, distribution, and risk assessment of pharmerciuticals in wastewater and open surface drains of peri-urban areas: Case study of Juja town, Kenya, Environ. Pollut. 267 (2020) 115503. https://doi.org/10.1016/j.envpol.2020.115503.</w:t>
      </w:r>
    </w:p>
    <w:p w14:paraId="3F28AEF1"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62]</w:t>
      </w:r>
      <w:r w:rsidRPr="00FD74CD">
        <w:rPr>
          <w:rFonts w:ascii="Times New Roman" w:hAnsi="Times New Roman" w:cs="Times New Roman"/>
          <w:sz w:val="24"/>
          <w:szCs w:val="24"/>
        </w:rPr>
        <w:tab/>
        <w:t>E. Ngumba, A. Gachanja, T. Tuhkanen, Occurrence of selected antibiotics and antiretroviral drugs in Nairobi River Basin, Kenya, Sci. Total Environ. 539 (2016) 206–213. https://doi.org/10.1016/j.scitotenv.2015.08.139.</w:t>
      </w:r>
    </w:p>
    <w:p w14:paraId="16CC2706"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63]</w:t>
      </w:r>
      <w:r w:rsidRPr="00FD74CD">
        <w:rPr>
          <w:rFonts w:ascii="Times New Roman" w:hAnsi="Times New Roman" w:cs="Times New Roman"/>
          <w:sz w:val="24"/>
          <w:szCs w:val="24"/>
        </w:rPr>
        <w:tab/>
        <w:t>B. Nowack, Evaluation of environmental exposure models for engineered nanomaterials in a regulatory context, NanoImpact. 8 (2017) 38–47. https://doi.org/10.1016/j.impact.2017.06.005.</w:t>
      </w:r>
    </w:p>
    <w:p w14:paraId="3101D1FE"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64]</w:t>
      </w:r>
      <w:r w:rsidRPr="00FD74CD">
        <w:rPr>
          <w:rFonts w:ascii="Times New Roman" w:hAnsi="Times New Roman" w:cs="Times New Roman"/>
          <w:sz w:val="24"/>
          <w:szCs w:val="24"/>
        </w:rPr>
        <w:tab/>
        <w:t>AQUASTAT, AQUASTAT database Database Query Results, (2021). https://www.fao.org/aquastat/statistics/query/results.html (accessed June 28, 2022).</w:t>
      </w:r>
    </w:p>
    <w:p w14:paraId="2DE1DBAF"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65]</w:t>
      </w:r>
      <w:r w:rsidRPr="00FD74CD">
        <w:rPr>
          <w:rFonts w:ascii="Times New Roman" w:hAnsi="Times New Roman" w:cs="Times New Roman"/>
          <w:sz w:val="24"/>
          <w:szCs w:val="24"/>
        </w:rPr>
        <w:tab/>
        <w:t>A.M. Manyatsi, N. Zwane, M. Dlamini, Evaluation of Satellite Rainfall Estimates for Swaziland, Am. J. Agric. For. 3 (2015) 93. https://doi.org/10.11648/j.ajaf.20150303.15.</w:t>
      </w:r>
    </w:p>
    <w:p w14:paraId="4CB59D51"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lastRenderedPageBreak/>
        <w:t>[66]</w:t>
      </w:r>
      <w:r w:rsidRPr="00FD74CD">
        <w:rPr>
          <w:rFonts w:ascii="Times New Roman" w:hAnsi="Times New Roman" w:cs="Times New Roman"/>
          <w:sz w:val="24"/>
          <w:szCs w:val="24"/>
        </w:rPr>
        <w:tab/>
        <w:t>USAID, Test and Start: Optimizing Antiretroviral Therapy Services to Save Lives, (2019). https://2017-2020.usaid.gov/global-health/health-areas/hiv-and-aids/technical-areas/test-and-start (accessed May 2, 2023).</w:t>
      </w:r>
    </w:p>
    <w:p w14:paraId="6E6116F9"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67]</w:t>
      </w:r>
      <w:r w:rsidRPr="00FD74CD">
        <w:rPr>
          <w:rFonts w:ascii="Times New Roman" w:hAnsi="Times New Roman" w:cs="Times New Roman"/>
          <w:sz w:val="24"/>
          <w:szCs w:val="24"/>
        </w:rPr>
        <w:tab/>
        <w:t>N. Musee, Simulated environmental risk estimation of engineered nanomaterials: A case of cosmetics in Johannesburg City, Hum. Exp. Toxicol. 30 (2011) 1181–1195. https://doi.org/10.1177/0960327110391387.</w:t>
      </w:r>
    </w:p>
    <w:p w14:paraId="1DBB338A"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68]</w:t>
      </w:r>
      <w:r w:rsidRPr="00FD74CD">
        <w:rPr>
          <w:rFonts w:ascii="Times New Roman" w:hAnsi="Times New Roman" w:cs="Times New Roman"/>
          <w:sz w:val="24"/>
          <w:szCs w:val="24"/>
        </w:rPr>
        <w:tab/>
        <w:t>M.D. Hernando, M. Mezcua, A.R. Fernández-Alba, D. Barceló, Environmental risk assessment of pharmaceutical residues in wastewater effluents, surface waters and sediments, Talanta. 69 (2006) 334–342. https://doi.org/10.1016/j.talanta.2005.09.037.</w:t>
      </w:r>
    </w:p>
    <w:p w14:paraId="31B4E9F5"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69]</w:t>
      </w:r>
      <w:r w:rsidRPr="00FD74CD">
        <w:rPr>
          <w:rFonts w:ascii="Times New Roman" w:hAnsi="Times New Roman" w:cs="Times New Roman"/>
          <w:sz w:val="24"/>
          <w:szCs w:val="24"/>
        </w:rPr>
        <w:tab/>
        <w:t>N. Chèvre, S. Coutu, J. Margot, H.K. Wynn, H.-P. Bader, R. Scheidegger, L. Rossi, Substance flow analysis as a tool for mitigating the impact of pharmaceuticals on the aquatic system, Water Res. 47 (2013) 2995–3005. https://doi.org/10.1016/j.watres.2013.03.004.</w:t>
      </w:r>
    </w:p>
    <w:p w14:paraId="04803805"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70]</w:t>
      </w:r>
      <w:r w:rsidRPr="00FD74CD">
        <w:rPr>
          <w:rFonts w:ascii="Times New Roman" w:hAnsi="Times New Roman" w:cs="Times New Roman"/>
          <w:sz w:val="24"/>
          <w:szCs w:val="24"/>
        </w:rPr>
        <w:tab/>
        <w:t>C.I. Kosma, D.A. Lambropoulou, T.A. Albanis, Investigation of PPCPs in wastewater treatment plants in Greece: Occurrence, removal and environmental risk assessment, Sci. Total Environ. 466–467 (2014) 421–438. https://doi.org/10.1016/j.scitotenv.2013.07.044.</w:t>
      </w:r>
    </w:p>
    <w:p w14:paraId="45F1CD64"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71]</w:t>
      </w:r>
      <w:r w:rsidRPr="00FD74CD">
        <w:rPr>
          <w:rFonts w:ascii="Times New Roman" w:hAnsi="Times New Roman" w:cs="Times New Roman"/>
          <w:sz w:val="24"/>
          <w:szCs w:val="24"/>
        </w:rPr>
        <w:tab/>
        <w:t>E. Molnar, G. Maasz, Z. Pirger, Environmental risk assessment of pharmaceuticals at a seasonal holiday destination in the largest freshwater shallow lake in Central Europe, Environ. Sci. Pollut. Res. (2020). https://doi.org/10.1007/s11356-020-09747-4.</w:t>
      </w:r>
    </w:p>
    <w:p w14:paraId="68614A4B"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72]</w:t>
      </w:r>
      <w:r w:rsidRPr="00FD74CD">
        <w:rPr>
          <w:rFonts w:ascii="Times New Roman" w:hAnsi="Times New Roman" w:cs="Times New Roman"/>
          <w:sz w:val="24"/>
          <w:szCs w:val="24"/>
        </w:rPr>
        <w:tab/>
        <w:t>EMA, Environmental risk assessment of medicinal products for human use, Eur. Med. Agency. (2018). https://www.ema.europa.eu/en/environmental-risk-assessment-medicinal-products-human-use (accessed September 23, 2021).</w:t>
      </w:r>
    </w:p>
    <w:p w14:paraId="776C1EB2"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73]</w:t>
      </w:r>
      <w:r w:rsidRPr="00FD74CD">
        <w:rPr>
          <w:rFonts w:ascii="Times New Roman" w:hAnsi="Times New Roman" w:cs="Times New Roman"/>
          <w:sz w:val="24"/>
          <w:szCs w:val="24"/>
        </w:rPr>
        <w:tab/>
        <w:t>M. Papageorgiou, C. Kosma, D. Lambropoulou, Seasonal occurrence, removal, mass loading and environmental risk assessment of 55 pharmaceuticals and personal care products in a municipal wastewater treatment plant in Central Greece, Sci. Total Environ. 543 (2016) 547–569. https://doi.org/10.1016/j.scitotenv.2015.11.047.</w:t>
      </w:r>
    </w:p>
    <w:p w14:paraId="09E291BF"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74]</w:t>
      </w:r>
      <w:r w:rsidRPr="00FD74CD">
        <w:rPr>
          <w:rFonts w:ascii="Times New Roman" w:hAnsi="Times New Roman" w:cs="Times New Roman"/>
          <w:sz w:val="24"/>
          <w:szCs w:val="24"/>
        </w:rPr>
        <w:tab/>
        <w:t>Y. Zhang, T. Zhang, C. Guo, J. Lv, Z. Hua, S. Hou, Y. Zhang, W. Meng, J. Xu, Drugs of abuse and their metabolites in the urban rivers of Beijing, China: Occurrence, distribution, and potential environmental risk, Sci. Total Environ. 579 (2017) 305–313. https://doi.org/10.1016/j.scitotenv.2016.11.101.</w:t>
      </w:r>
    </w:p>
    <w:p w14:paraId="53FE0242"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lastRenderedPageBreak/>
        <w:t>[75]</w:t>
      </w:r>
      <w:r w:rsidRPr="00FD74CD">
        <w:rPr>
          <w:rFonts w:ascii="Times New Roman" w:hAnsi="Times New Roman" w:cs="Times New Roman"/>
          <w:sz w:val="24"/>
          <w:szCs w:val="24"/>
        </w:rPr>
        <w:tab/>
        <w:t>US EPA, EPI Suite</w:t>
      </w:r>
      <w:r w:rsidRPr="00FD74CD">
        <w:rPr>
          <w:rFonts w:ascii="Times New Roman" w:hAnsi="Times New Roman" w:cs="Times New Roman"/>
          <w:sz w:val="24"/>
          <w:szCs w:val="24"/>
          <w:vertAlign w:val="superscript"/>
        </w:rPr>
        <w:t>TM</w:t>
      </w:r>
      <w:r w:rsidRPr="00FD74CD">
        <w:rPr>
          <w:rFonts w:ascii="Times New Roman" w:hAnsi="Times New Roman" w:cs="Times New Roman"/>
          <w:sz w:val="24"/>
          <w:szCs w:val="24"/>
        </w:rPr>
        <w:t>-Estimation Program Interface, (2012). https://www.epa.gov/tsca-screening-tools/epi-suitetm-estimation-program-interface (accessed June 29, 2022).</w:t>
      </w:r>
    </w:p>
    <w:p w14:paraId="52A98ED1"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76]</w:t>
      </w:r>
      <w:r w:rsidRPr="00FD74CD">
        <w:rPr>
          <w:rFonts w:ascii="Times New Roman" w:hAnsi="Times New Roman" w:cs="Times New Roman"/>
          <w:sz w:val="24"/>
          <w:szCs w:val="24"/>
        </w:rPr>
        <w:tab/>
        <w:t>P.M. Chapman, Including or excluding toxicity test data for development of a geometric mean: Letter to the Editor, Environ. Toxicol. Chem. 34 (2015) 1691–1692. https://doi.org/10.1002/etc.3012.</w:t>
      </w:r>
    </w:p>
    <w:p w14:paraId="4DD8D6E5"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77]</w:t>
      </w:r>
      <w:r w:rsidRPr="00FD74CD">
        <w:rPr>
          <w:rFonts w:ascii="Times New Roman" w:hAnsi="Times New Roman" w:cs="Times New Roman"/>
          <w:sz w:val="24"/>
          <w:szCs w:val="24"/>
        </w:rPr>
        <w:tab/>
        <w:t>B.G. Church, P.A. Van Sprang, M.J. Chowdhury, D.K. DeForest, Updated species sensitivity distribution evaluations for acute and chronic lead toxicity to saltwater aquatic life: Saltwater lead toxicity to aquatic life, Environ. Toxicol. Chem. 36 (2017) 2974–2980. https://doi.org/10.1002/etc.3863.</w:t>
      </w:r>
    </w:p>
    <w:p w14:paraId="12B8E968"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78]</w:t>
      </w:r>
      <w:r w:rsidRPr="00FD74CD">
        <w:rPr>
          <w:rFonts w:ascii="Times New Roman" w:hAnsi="Times New Roman" w:cs="Times New Roman"/>
          <w:sz w:val="24"/>
          <w:szCs w:val="24"/>
        </w:rPr>
        <w:tab/>
        <w:t>T.H. Hutchinson, J. Solbe, P.J. Kloepper-Sams, Analysis of the ecetoc aquatic toxicity (EAT) database III — Comparative toxicity of chemical substances to different life stages of aquatic organisms, Chemosphere. 36 (1998) 129–142. https://doi.org/10.1016/S0045-6535(97)10025-X.</w:t>
      </w:r>
    </w:p>
    <w:p w14:paraId="5ADF08EE"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79]</w:t>
      </w:r>
      <w:r w:rsidRPr="00FD74CD">
        <w:rPr>
          <w:rFonts w:ascii="Times New Roman" w:hAnsi="Times New Roman" w:cs="Times New Roman"/>
          <w:sz w:val="24"/>
          <w:szCs w:val="24"/>
        </w:rPr>
        <w:tab/>
        <w:t>R. Osawa, B. T. Barrocas, O. C. Monteiro, M.C. Oliveira, M.H. Florêncio, Photocatalytic degradation of cyclophosphamide and ifosfamide: Effects of wastewater matrix, transformation products and in silico toxicity prediction, Sci. Total Environ. 692 (2019) 503–510. https://doi.org/10.1016/j.scitotenv.2019.07.247.</w:t>
      </w:r>
    </w:p>
    <w:p w14:paraId="39667D9C"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80]</w:t>
      </w:r>
      <w:r w:rsidRPr="00FD74CD">
        <w:rPr>
          <w:rFonts w:ascii="Times New Roman" w:hAnsi="Times New Roman" w:cs="Times New Roman"/>
          <w:sz w:val="24"/>
          <w:szCs w:val="24"/>
        </w:rPr>
        <w:tab/>
        <w:t>A. Timm, E. Borowska, M. Majewsky, S. Merel, C. Zwiener, S. Bräse, H. Horn, Photolysis of four β‑lactam antibiotics under simulated environmental conditions: Degradation, transformation products and antibacterial activity, Sci. Total Environ. 651 (2019) 1605–1612. https://doi.org/10.1016/j.scitotenv.2018.09.248.</w:t>
      </w:r>
    </w:p>
    <w:p w14:paraId="2BED99C6"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81]</w:t>
      </w:r>
      <w:r w:rsidRPr="00FD74CD">
        <w:rPr>
          <w:rFonts w:ascii="Times New Roman" w:hAnsi="Times New Roman" w:cs="Times New Roman"/>
          <w:sz w:val="24"/>
          <w:szCs w:val="24"/>
        </w:rPr>
        <w:tab/>
        <w:t>C. Trautwein, K. Kümmerer, Degradation of the tricyclic antipsychotic drug chlorpromazine under environmental conditions, identification of its main aquatic biotic and abiotic transformation products by LC–MSn and their effects on environmental bacteria, J. Chromatogr. B. 889–890 (2012) 24–38. https://doi.org/10.1016/j.jchromb.2012.01.022.</w:t>
      </w:r>
    </w:p>
    <w:p w14:paraId="5530FB13"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82]</w:t>
      </w:r>
      <w:r w:rsidRPr="00FD74CD">
        <w:rPr>
          <w:rFonts w:ascii="Times New Roman" w:hAnsi="Times New Roman" w:cs="Times New Roman"/>
          <w:sz w:val="24"/>
          <w:szCs w:val="24"/>
        </w:rPr>
        <w:tab/>
        <w:t>A.B. Libório, L. Andrade, L.V.B. Pereira, T.R.C. Sanches, M.H. Shimizu, A.C. Seguro, Rosiglitazone reverses tenofovir-induced nephrotoxicity, Kidney Int. 74 (2008) 910–918. https://doi.org/10.1038/ki.2008.252.</w:t>
      </w:r>
    </w:p>
    <w:p w14:paraId="531CDFF1"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83]</w:t>
      </w:r>
      <w:r w:rsidRPr="00FD74CD">
        <w:rPr>
          <w:rFonts w:ascii="Times New Roman" w:hAnsi="Times New Roman" w:cs="Times New Roman"/>
          <w:sz w:val="24"/>
          <w:szCs w:val="24"/>
        </w:rPr>
        <w:tab/>
        <w:t>A.E. Heald, P.H. Hsyu, G.J. Yuen, P. Robinson, P. Mydlow, J.A. Bartlett, Pharmacokinetics of lamivudine in human immunodeficiency virus-infected patients with renal dysfunction, Antimicrob. Agents Chemother. 40 (1996) 1514–1519. https://doi.org/10.1128/AAC.40.6.1514.</w:t>
      </w:r>
    </w:p>
    <w:p w14:paraId="15C80ACD"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84]</w:t>
      </w:r>
      <w:r w:rsidRPr="00FD74CD">
        <w:rPr>
          <w:rFonts w:ascii="Times New Roman" w:hAnsi="Times New Roman" w:cs="Times New Roman"/>
          <w:sz w:val="24"/>
          <w:szCs w:val="24"/>
        </w:rPr>
        <w:tab/>
        <w:t>N.Y. Rakhmanina, J.N. van den Anker, Efavirenz in the therapy of HIV infection, Expert Opin. Drug Metab. Toxicol. 6 (2010) 95–103. https://doi.org/10.1517/17425250903483207.</w:t>
      </w:r>
    </w:p>
    <w:p w14:paraId="365323AE"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lastRenderedPageBreak/>
        <w:t>[85]</w:t>
      </w:r>
      <w:r w:rsidRPr="00FD74CD">
        <w:rPr>
          <w:rFonts w:ascii="Times New Roman" w:hAnsi="Times New Roman" w:cs="Times New Roman"/>
          <w:sz w:val="24"/>
          <w:szCs w:val="24"/>
        </w:rPr>
        <w:tab/>
        <w:t>P. Riska, M. Lamson, T. MacGregor, J. Sabo, S. Hattox, J. Pav, J. Keirns, Disposition and Biotransformation of the Antiretroviral Drug Nevirapine in Humans, Drug Metab. Dispos. 27 (1999) 895–901.</w:t>
      </w:r>
    </w:p>
    <w:p w14:paraId="2E8C8F72"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86]</w:t>
      </w:r>
      <w:r w:rsidRPr="00FD74CD">
        <w:rPr>
          <w:rFonts w:ascii="Times New Roman" w:hAnsi="Times New Roman" w:cs="Times New Roman"/>
          <w:sz w:val="24"/>
          <w:szCs w:val="24"/>
        </w:rPr>
        <w:tab/>
        <w:t>G.J. Veal, D.J. Back, Metabolism of zidovudine, Gen. Pharmacol. Vasc. Syst. 26 (1995) 1469–1475. https://doi.org/10.1016/0306-3623(95)00047-X.</w:t>
      </w:r>
    </w:p>
    <w:p w14:paraId="6167DBF5"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87]</w:t>
      </w:r>
      <w:r w:rsidRPr="00FD74CD">
        <w:rPr>
          <w:rFonts w:ascii="Times New Roman" w:hAnsi="Times New Roman" w:cs="Times New Roman"/>
          <w:sz w:val="24"/>
          <w:szCs w:val="24"/>
        </w:rPr>
        <w:tab/>
        <w:t>J. Warren Beach, Chemotherapeutic agents for human immunodeficiency virus infection: mechanism of action, pharmacokinetics, metabolism, and adverse reactions, Clin. Ther. 20 (1998) 2–25. https://doi.org/10.1016/S0149-2918(98)80031-3.</w:t>
      </w:r>
    </w:p>
    <w:p w14:paraId="686E3425"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88]</w:t>
      </w:r>
      <w:r w:rsidRPr="00FD74CD">
        <w:rPr>
          <w:rFonts w:ascii="Times New Roman" w:hAnsi="Times New Roman" w:cs="Times New Roman"/>
          <w:sz w:val="24"/>
          <w:szCs w:val="24"/>
        </w:rPr>
        <w:tab/>
        <w:t>S. Castellino, L. Moss, D. Wagner, J. Borland, I. Song, S. Chen, Y. Lou, S.S. Min, I. Goljer, A. Culp, S.C. Piscitelli, P.M. Savina, Metabolism, Excretion, and Mass Balance of the HIV-1 Integrase Inhibitor Dolutegravir in Humans, Antimicrob. Agents Chemother. 57 (2013) 3536–3546. https://doi.org/10.1128/AAC.00292-13.</w:t>
      </w:r>
    </w:p>
    <w:p w14:paraId="66D37017"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89]</w:t>
      </w:r>
      <w:r w:rsidRPr="00FD74CD">
        <w:rPr>
          <w:rFonts w:ascii="Times New Roman" w:hAnsi="Times New Roman" w:cs="Times New Roman"/>
          <w:sz w:val="24"/>
          <w:szCs w:val="24"/>
        </w:rPr>
        <w:tab/>
        <w:t>R.S. Cvetkovic, K.L. Goa, Lopinavir/Ritonavir, Drugs. 63 (2003) 769–802. https://doi.org/10.2165/00003495-200363080-00004.</w:t>
      </w:r>
    </w:p>
    <w:p w14:paraId="58801DD6"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90]</w:t>
      </w:r>
      <w:r w:rsidRPr="00FD74CD">
        <w:rPr>
          <w:rFonts w:ascii="Times New Roman" w:hAnsi="Times New Roman" w:cs="Times New Roman"/>
          <w:sz w:val="24"/>
          <w:szCs w:val="24"/>
        </w:rPr>
        <w:tab/>
        <w:t>E. Singlas, A.M. Taburet, F. Borsa Lebas, O. Parent de Curzon, A. Sobel, P. Chauveau, B. Viron, R. al Khayat, J.L. Poignet, F. Mignon, G. Humbert, J.P. Fillastre, Didanosine pharmacokinetics in patients with normal and impaired renal function: influence of hemodialysis, Antimicrob. Agents Chemother. 36 (1992) 1519–1524. https://doi.org/10.1128/AAC.36.7.1519.</w:t>
      </w:r>
    </w:p>
    <w:p w14:paraId="460581C5"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91]</w:t>
      </w:r>
      <w:r w:rsidRPr="00FD74CD">
        <w:rPr>
          <w:rFonts w:ascii="Times New Roman" w:hAnsi="Times New Roman" w:cs="Times New Roman"/>
          <w:sz w:val="24"/>
          <w:szCs w:val="24"/>
        </w:rPr>
        <w:tab/>
        <w:t>J. Milburn, R. Jones, J.B. Levy, Renal effects of novel antiretroviral drugs, Nephrol. Dial. Transplant. 32 (2017) 434–439. https://doi.org/10.1093/ndt/gfw064.</w:t>
      </w:r>
    </w:p>
    <w:p w14:paraId="5C50330A"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92]</w:t>
      </w:r>
      <w:r w:rsidRPr="00FD74CD">
        <w:rPr>
          <w:rFonts w:ascii="Times New Roman" w:hAnsi="Times New Roman" w:cs="Times New Roman"/>
          <w:sz w:val="24"/>
          <w:szCs w:val="24"/>
        </w:rPr>
        <w:tab/>
        <w:t>A. Hsu, G.R. Granneman, G. Witt, C. Locke, J. Denissen, A. Molla, J. Valdes, J. Smith, K. Erdman, N. Lyons, P. Niu, J.P. Decourt, J.B. Fourtillan, J. Girault, J.M. Leonard, Multiple-dose pharmacokinetics of ritonavir in human immunodeficiency virus-infected subjects, Antimicrob. Agents Chemother. (1997). https://doi.org/10.1128/AAC.41.5.898.</w:t>
      </w:r>
    </w:p>
    <w:p w14:paraId="0BC2E39F"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93]</w:t>
      </w:r>
      <w:r w:rsidRPr="00FD74CD">
        <w:rPr>
          <w:rFonts w:ascii="Times New Roman" w:hAnsi="Times New Roman" w:cs="Times New Roman"/>
          <w:sz w:val="24"/>
          <w:szCs w:val="24"/>
        </w:rPr>
        <w:tab/>
        <w:t>D. Etoori, I. Ciglenecki, M. Ndlangamandla, C.G. Edwards, K. Jobanputra, M. Pasipamire, G. Maphalala, C. Yang, I. Zabsonre, S.M. Kabore, J. Goiri, R. Teck, B. Kerschberger, Successes and challenges in optimizing the viral load cascade to improve antiretroviral therapy adherence and rationalize second-line switches in Swaziland, J. Int. AIDS Soc. 21 (2018) e25194. https://doi.org/10.1002/jia2.25194.</w:t>
      </w:r>
    </w:p>
    <w:p w14:paraId="4EA30E32"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94]</w:t>
      </w:r>
      <w:r w:rsidRPr="00FD74CD">
        <w:rPr>
          <w:rFonts w:ascii="Times New Roman" w:hAnsi="Times New Roman" w:cs="Times New Roman"/>
          <w:sz w:val="24"/>
          <w:szCs w:val="24"/>
        </w:rPr>
        <w:tab/>
        <w:t>Private communication, ART Statistics in South Africa, (n.d.).</w:t>
      </w:r>
    </w:p>
    <w:p w14:paraId="60648049"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lastRenderedPageBreak/>
        <w:t>[95]</w:t>
      </w:r>
      <w:r w:rsidRPr="00FD74CD">
        <w:rPr>
          <w:rFonts w:ascii="Times New Roman" w:hAnsi="Times New Roman" w:cs="Times New Roman"/>
          <w:sz w:val="24"/>
          <w:szCs w:val="24"/>
        </w:rPr>
        <w:tab/>
        <w:t>W.F. Venter, B. Kaiser, Y. Pillay, F. Conradie, G.B. Gomez, P. Clayden, M. Matsolo, C. Amole, L. Rutter, F. Abdullah, E.J. Abrams, C.P. Casas, M. Barnhart, A. Pillay, A. Pozniak, A. Hill, L. Fairlie, M. Boffito, M. Moorhouse, M. Chersich, C. Serenata, J. Quevedo, G. Loots, Cutting the cost of South African antiretroviral therapy using newer, safer drugs, S. Afr. Med. J. 107 (2016) 28. https://doi.org/10.7196/SAMJ.2017.v107i1.12058.</w:t>
      </w:r>
    </w:p>
    <w:p w14:paraId="0A9A4E7C" w14:textId="77777777" w:rsidR="004F0B41" w:rsidRPr="00FD74CD" w:rsidRDefault="004F0B41" w:rsidP="00FD74CD">
      <w:pPr>
        <w:pStyle w:val="Bibliography"/>
        <w:spacing w:line="276" w:lineRule="auto"/>
        <w:jc w:val="both"/>
        <w:rPr>
          <w:rFonts w:ascii="Times New Roman" w:hAnsi="Times New Roman" w:cs="Times New Roman"/>
          <w:sz w:val="24"/>
          <w:szCs w:val="24"/>
        </w:rPr>
      </w:pPr>
      <w:r w:rsidRPr="00FD74CD">
        <w:rPr>
          <w:rFonts w:ascii="Times New Roman" w:hAnsi="Times New Roman" w:cs="Times New Roman"/>
          <w:sz w:val="24"/>
          <w:szCs w:val="24"/>
        </w:rPr>
        <w:t>[96]</w:t>
      </w:r>
      <w:r w:rsidRPr="00FD74CD">
        <w:rPr>
          <w:rFonts w:ascii="Times New Roman" w:hAnsi="Times New Roman" w:cs="Times New Roman"/>
          <w:sz w:val="24"/>
          <w:szCs w:val="24"/>
        </w:rPr>
        <w:tab/>
        <w:t>J. Luebbert, H. Tweya, S. Phiri, T. Chaweza, J. Mwafilaso, M.C. Hosseinipour, H. Ramroth, P. Schnitzler, F. Neuhann, Virological Failure and Drug Resistance in Patients on Antiretroviral Therapy After Treatment Interruption in Lilongwe, Malawi, Clin. Infect. Dis. 55 (2012) 441–448. https://doi.org/10.1093/cid/cis438.</w:t>
      </w:r>
    </w:p>
    <w:p w14:paraId="0B8F447F" w14:textId="09A39B19" w:rsidR="00456CB8" w:rsidRPr="00FD74CD" w:rsidRDefault="00456CB8" w:rsidP="00FD74CD">
      <w:pPr>
        <w:spacing w:line="276" w:lineRule="auto"/>
        <w:jc w:val="both"/>
        <w:rPr>
          <w:rFonts w:ascii="Times New Roman" w:eastAsia="Calibri" w:hAnsi="Times New Roman" w:cs="Times New Roman"/>
          <w:sz w:val="24"/>
          <w:szCs w:val="24"/>
        </w:rPr>
      </w:pPr>
      <w:r w:rsidRPr="00FD74CD">
        <w:rPr>
          <w:rFonts w:ascii="Times New Roman" w:eastAsia="Calibri" w:hAnsi="Times New Roman" w:cs="Times New Roman"/>
          <w:sz w:val="24"/>
          <w:szCs w:val="24"/>
        </w:rPr>
        <w:fldChar w:fldCharType="end"/>
      </w:r>
    </w:p>
    <w:p w14:paraId="16D9B316" w14:textId="77777777" w:rsidR="00456CB8" w:rsidRPr="00456CB8" w:rsidRDefault="00456CB8" w:rsidP="00D76E04">
      <w:pPr>
        <w:spacing w:line="276" w:lineRule="auto"/>
        <w:jc w:val="both"/>
        <w:rPr>
          <w:rFonts w:ascii="Times New Roman" w:hAnsi="Times New Roman" w:cs="Times New Roman"/>
          <w:bCs/>
          <w:sz w:val="24"/>
          <w:szCs w:val="24"/>
        </w:rPr>
      </w:pPr>
    </w:p>
    <w:sectPr w:rsidR="00456CB8" w:rsidRPr="00456CB8" w:rsidSect="00942212">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800157" w14:textId="77777777" w:rsidR="004A634C" w:rsidRDefault="004A634C" w:rsidP="005E7CEA">
      <w:pPr>
        <w:spacing w:after="0" w:line="240" w:lineRule="auto"/>
      </w:pPr>
      <w:r>
        <w:separator/>
      </w:r>
    </w:p>
  </w:endnote>
  <w:endnote w:type="continuationSeparator" w:id="0">
    <w:p w14:paraId="78DDA77D" w14:textId="77777777" w:rsidR="004A634C" w:rsidRDefault="004A634C" w:rsidP="005E7CEA">
      <w:pPr>
        <w:spacing w:after="0" w:line="240" w:lineRule="auto"/>
      </w:pPr>
      <w:r>
        <w:continuationSeparator/>
      </w:r>
    </w:p>
  </w:endnote>
  <w:endnote w:type="continuationNotice" w:id="1">
    <w:p w14:paraId="4BC988EC" w14:textId="77777777" w:rsidR="004A634C" w:rsidRDefault="004A63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5392821"/>
      <w:docPartObj>
        <w:docPartGallery w:val="Page Numbers (Bottom of Page)"/>
        <w:docPartUnique/>
      </w:docPartObj>
    </w:sdtPr>
    <w:sdtEndPr>
      <w:rPr>
        <w:noProof/>
      </w:rPr>
    </w:sdtEndPr>
    <w:sdtContent>
      <w:p w14:paraId="2260B8B3" w14:textId="0438B08C" w:rsidR="00C234BC" w:rsidRDefault="00C234BC">
        <w:pPr>
          <w:pStyle w:val="Footer"/>
          <w:jc w:val="center"/>
        </w:pPr>
        <w:r w:rsidRPr="00C234BC">
          <w:rPr>
            <w:rFonts w:ascii="Times New Roman" w:hAnsi="Times New Roman" w:cs="Times New Roman"/>
          </w:rPr>
          <w:fldChar w:fldCharType="begin"/>
        </w:r>
        <w:r w:rsidRPr="00C234BC">
          <w:rPr>
            <w:rFonts w:ascii="Times New Roman" w:hAnsi="Times New Roman" w:cs="Times New Roman"/>
          </w:rPr>
          <w:instrText xml:space="preserve"> PAGE   \* MERGEFORMAT </w:instrText>
        </w:r>
        <w:r w:rsidRPr="00C234BC">
          <w:rPr>
            <w:rFonts w:ascii="Times New Roman" w:hAnsi="Times New Roman" w:cs="Times New Roman"/>
          </w:rPr>
          <w:fldChar w:fldCharType="separate"/>
        </w:r>
        <w:r w:rsidR="004D2C6E">
          <w:rPr>
            <w:rFonts w:ascii="Times New Roman" w:hAnsi="Times New Roman" w:cs="Times New Roman"/>
            <w:noProof/>
          </w:rPr>
          <w:t>1</w:t>
        </w:r>
        <w:r w:rsidRPr="00C234BC">
          <w:rPr>
            <w:rFonts w:ascii="Times New Roman" w:hAnsi="Times New Roman" w:cs="Times New Roman"/>
            <w:noProof/>
          </w:rPr>
          <w:fldChar w:fldCharType="end"/>
        </w:r>
      </w:p>
    </w:sdtContent>
  </w:sdt>
  <w:p w14:paraId="42FA038E" w14:textId="77777777" w:rsidR="00C234BC" w:rsidRDefault="00C234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1DBF07" w14:textId="77777777" w:rsidR="004A634C" w:rsidRDefault="004A634C" w:rsidP="005E7CEA">
      <w:pPr>
        <w:spacing w:after="0" w:line="240" w:lineRule="auto"/>
      </w:pPr>
      <w:r>
        <w:separator/>
      </w:r>
    </w:p>
  </w:footnote>
  <w:footnote w:type="continuationSeparator" w:id="0">
    <w:p w14:paraId="746B2023" w14:textId="77777777" w:rsidR="004A634C" w:rsidRDefault="004A634C" w:rsidP="005E7CEA">
      <w:pPr>
        <w:spacing w:after="0" w:line="240" w:lineRule="auto"/>
      </w:pPr>
      <w:r>
        <w:continuationSeparator/>
      </w:r>
    </w:p>
  </w:footnote>
  <w:footnote w:type="continuationNotice" w:id="1">
    <w:p w14:paraId="01B8920A" w14:textId="77777777" w:rsidR="004A634C" w:rsidRDefault="004A634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0327BD0"/>
    <w:multiLevelType w:val="hybridMultilevel"/>
    <w:tmpl w:val="D69A64C2"/>
    <w:lvl w:ilvl="0" w:tplc="4A4E0BE0">
      <w:start w:val="12"/>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7DC967E8"/>
    <w:multiLevelType w:val="hybridMultilevel"/>
    <w:tmpl w:val="DBFA9A4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hideSpellingErrors/>
  <w:hideGrammaticalErrors/>
  <w:revisionView w:inkAnnotations="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Y1M7G0MLE0MjY0NDBQ0lEKTi0uzszPAykwMq4FADFxr1gtAAAA"/>
  </w:docVars>
  <w:rsids>
    <w:rsidRoot w:val="007737AA"/>
    <w:rsid w:val="000010EF"/>
    <w:rsid w:val="00002744"/>
    <w:rsid w:val="00020230"/>
    <w:rsid w:val="0004482F"/>
    <w:rsid w:val="00050044"/>
    <w:rsid w:val="000540C8"/>
    <w:rsid w:val="000551EE"/>
    <w:rsid w:val="00056609"/>
    <w:rsid w:val="00060C2B"/>
    <w:rsid w:val="00060F4E"/>
    <w:rsid w:val="000642CB"/>
    <w:rsid w:val="00064F48"/>
    <w:rsid w:val="00065E87"/>
    <w:rsid w:val="00066F14"/>
    <w:rsid w:val="000674DF"/>
    <w:rsid w:val="00070A83"/>
    <w:rsid w:val="00070C90"/>
    <w:rsid w:val="00072195"/>
    <w:rsid w:val="0007264E"/>
    <w:rsid w:val="00074C56"/>
    <w:rsid w:val="0007715D"/>
    <w:rsid w:val="000816CB"/>
    <w:rsid w:val="000823EA"/>
    <w:rsid w:val="000831FA"/>
    <w:rsid w:val="00084A74"/>
    <w:rsid w:val="00086219"/>
    <w:rsid w:val="00090C2B"/>
    <w:rsid w:val="00090F9F"/>
    <w:rsid w:val="00091C6E"/>
    <w:rsid w:val="00093E9B"/>
    <w:rsid w:val="00094198"/>
    <w:rsid w:val="0009660F"/>
    <w:rsid w:val="00097524"/>
    <w:rsid w:val="000A1110"/>
    <w:rsid w:val="000A2455"/>
    <w:rsid w:val="000A2898"/>
    <w:rsid w:val="000A5E4D"/>
    <w:rsid w:val="000B0745"/>
    <w:rsid w:val="000B2F2E"/>
    <w:rsid w:val="000B40D9"/>
    <w:rsid w:val="000B47C8"/>
    <w:rsid w:val="000C21C4"/>
    <w:rsid w:val="000C3E76"/>
    <w:rsid w:val="000C4689"/>
    <w:rsid w:val="000C621A"/>
    <w:rsid w:val="000C7EDF"/>
    <w:rsid w:val="000D019F"/>
    <w:rsid w:val="000D0278"/>
    <w:rsid w:val="000D1F2C"/>
    <w:rsid w:val="000D2161"/>
    <w:rsid w:val="000D6786"/>
    <w:rsid w:val="000D6ADA"/>
    <w:rsid w:val="000D798F"/>
    <w:rsid w:val="000D7BD5"/>
    <w:rsid w:val="000E2C3D"/>
    <w:rsid w:val="000E4EA4"/>
    <w:rsid w:val="000E6D0A"/>
    <w:rsid w:val="000F3F5C"/>
    <w:rsid w:val="000F4236"/>
    <w:rsid w:val="000F5977"/>
    <w:rsid w:val="000F7058"/>
    <w:rsid w:val="0010011A"/>
    <w:rsid w:val="0010147A"/>
    <w:rsid w:val="0010344D"/>
    <w:rsid w:val="00103ABB"/>
    <w:rsid w:val="00103D80"/>
    <w:rsid w:val="001043B0"/>
    <w:rsid w:val="00104FA4"/>
    <w:rsid w:val="001068EE"/>
    <w:rsid w:val="001162B0"/>
    <w:rsid w:val="001226B8"/>
    <w:rsid w:val="00124516"/>
    <w:rsid w:val="00125CDC"/>
    <w:rsid w:val="00131E59"/>
    <w:rsid w:val="00134CF9"/>
    <w:rsid w:val="0014087D"/>
    <w:rsid w:val="00143C51"/>
    <w:rsid w:val="001462C1"/>
    <w:rsid w:val="001474C1"/>
    <w:rsid w:val="00150D26"/>
    <w:rsid w:val="00155C8D"/>
    <w:rsid w:val="001566D3"/>
    <w:rsid w:val="0016047C"/>
    <w:rsid w:val="00162332"/>
    <w:rsid w:val="00162D65"/>
    <w:rsid w:val="00163326"/>
    <w:rsid w:val="00164B1C"/>
    <w:rsid w:val="00165486"/>
    <w:rsid w:val="001666F3"/>
    <w:rsid w:val="00166B6D"/>
    <w:rsid w:val="001679C3"/>
    <w:rsid w:val="00173F01"/>
    <w:rsid w:val="00173F68"/>
    <w:rsid w:val="00175922"/>
    <w:rsid w:val="00176D3A"/>
    <w:rsid w:val="001803DD"/>
    <w:rsid w:val="00180971"/>
    <w:rsid w:val="0018136C"/>
    <w:rsid w:val="0018214D"/>
    <w:rsid w:val="00183089"/>
    <w:rsid w:val="001853C3"/>
    <w:rsid w:val="0018684E"/>
    <w:rsid w:val="00186B95"/>
    <w:rsid w:val="00186FB1"/>
    <w:rsid w:val="00194E5E"/>
    <w:rsid w:val="00196C20"/>
    <w:rsid w:val="001976E8"/>
    <w:rsid w:val="001A1E6E"/>
    <w:rsid w:val="001A3F19"/>
    <w:rsid w:val="001A7C51"/>
    <w:rsid w:val="001B0324"/>
    <w:rsid w:val="001B067C"/>
    <w:rsid w:val="001B22C5"/>
    <w:rsid w:val="001B2863"/>
    <w:rsid w:val="001B2870"/>
    <w:rsid w:val="001B424C"/>
    <w:rsid w:val="001B6476"/>
    <w:rsid w:val="001C05B3"/>
    <w:rsid w:val="001C4A41"/>
    <w:rsid w:val="001C5B0C"/>
    <w:rsid w:val="001C5B64"/>
    <w:rsid w:val="001C5C75"/>
    <w:rsid w:val="001C6B91"/>
    <w:rsid w:val="001D0468"/>
    <w:rsid w:val="001D1411"/>
    <w:rsid w:val="001D1F7D"/>
    <w:rsid w:val="001D273A"/>
    <w:rsid w:val="001D4928"/>
    <w:rsid w:val="001D6CD2"/>
    <w:rsid w:val="001E29B3"/>
    <w:rsid w:val="001E78D8"/>
    <w:rsid w:val="001F05F8"/>
    <w:rsid w:val="001F17D5"/>
    <w:rsid w:val="001F54DC"/>
    <w:rsid w:val="001F722E"/>
    <w:rsid w:val="00207672"/>
    <w:rsid w:val="00207BBC"/>
    <w:rsid w:val="00210C18"/>
    <w:rsid w:val="00212DB0"/>
    <w:rsid w:val="00213EE4"/>
    <w:rsid w:val="00215257"/>
    <w:rsid w:val="00215940"/>
    <w:rsid w:val="002162D0"/>
    <w:rsid w:val="0022033A"/>
    <w:rsid w:val="0023162E"/>
    <w:rsid w:val="00233172"/>
    <w:rsid w:val="00234AF9"/>
    <w:rsid w:val="0023528E"/>
    <w:rsid w:val="002369B9"/>
    <w:rsid w:val="0024009B"/>
    <w:rsid w:val="002453A9"/>
    <w:rsid w:val="002479E3"/>
    <w:rsid w:val="00247A17"/>
    <w:rsid w:val="0025093C"/>
    <w:rsid w:val="00253C90"/>
    <w:rsid w:val="00254238"/>
    <w:rsid w:val="0026044E"/>
    <w:rsid w:val="00260775"/>
    <w:rsid w:val="00260B86"/>
    <w:rsid w:val="002649CB"/>
    <w:rsid w:val="00264FB5"/>
    <w:rsid w:val="0026611B"/>
    <w:rsid w:val="00273E82"/>
    <w:rsid w:val="00275D82"/>
    <w:rsid w:val="0027627E"/>
    <w:rsid w:val="00276BE8"/>
    <w:rsid w:val="0028307E"/>
    <w:rsid w:val="00283F88"/>
    <w:rsid w:val="0028626F"/>
    <w:rsid w:val="00290292"/>
    <w:rsid w:val="00291153"/>
    <w:rsid w:val="00292B66"/>
    <w:rsid w:val="00293D7B"/>
    <w:rsid w:val="002941C9"/>
    <w:rsid w:val="002948FD"/>
    <w:rsid w:val="00296ACE"/>
    <w:rsid w:val="002A095E"/>
    <w:rsid w:val="002A0A9F"/>
    <w:rsid w:val="002A2DF8"/>
    <w:rsid w:val="002A424A"/>
    <w:rsid w:val="002A5E49"/>
    <w:rsid w:val="002B26FF"/>
    <w:rsid w:val="002B6296"/>
    <w:rsid w:val="002C11FB"/>
    <w:rsid w:val="002C14FA"/>
    <w:rsid w:val="002C24AA"/>
    <w:rsid w:val="002C6889"/>
    <w:rsid w:val="002D182E"/>
    <w:rsid w:val="002D3A18"/>
    <w:rsid w:val="002D6FE0"/>
    <w:rsid w:val="002E2BEC"/>
    <w:rsid w:val="002E45B7"/>
    <w:rsid w:val="002E730F"/>
    <w:rsid w:val="002F011F"/>
    <w:rsid w:val="002F01A8"/>
    <w:rsid w:val="002F01E9"/>
    <w:rsid w:val="002F0EB8"/>
    <w:rsid w:val="002F1501"/>
    <w:rsid w:val="002F57C8"/>
    <w:rsid w:val="002F712C"/>
    <w:rsid w:val="00300808"/>
    <w:rsid w:val="0030138D"/>
    <w:rsid w:val="003064BB"/>
    <w:rsid w:val="003107A6"/>
    <w:rsid w:val="003112C9"/>
    <w:rsid w:val="00315D22"/>
    <w:rsid w:val="0031607D"/>
    <w:rsid w:val="0032170C"/>
    <w:rsid w:val="00331BD6"/>
    <w:rsid w:val="00332422"/>
    <w:rsid w:val="00334A35"/>
    <w:rsid w:val="00336A18"/>
    <w:rsid w:val="003469B4"/>
    <w:rsid w:val="00347DC4"/>
    <w:rsid w:val="00355725"/>
    <w:rsid w:val="00360FBA"/>
    <w:rsid w:val="00363417"/>
    <w:rsid w:val="00371BCB"/>
    <w:rsid w:val="0037321C"/>
    <w:rsid w:val="003779DD"/>
    <w:rsid w:val="00381306"/>
    <w:rsid w:val="00382B87"/>
    <w:rsid w:val="00384E05"/>
    <w:rsid w:val="0038751C"/>
    <w:rsid w:val="0039462E"/>
    <w:rsid w:val="003957E4"/>
    <w:rsid w:val="003966FC"/>
    <w:rsid w:val="00397381"/>
    <w:rsid w:val="003A12AD"/>
    <w:rsid w:val="003A1AF0"/>
    <w:rsid w:val="003A42BF"/>
    <w:rsid w:val="003A7F35"/>
    <w:rsid w:val="003B5169"/>
    <w:rsid w:val="003B7BDC"/>
    <w:rsid w:val="003C0C71"/>
    <w:rsid w:val="003C21F0"/>
    <w:rsid w:val="003C2AD5"/>
    <w:rsid w:val="003C63B5"/>
    <w:rsid w:val="003C73BC"/>
    <w:rsid w:val="003C7409"/>
    <w:rsid w:val="003C7A0F"/>
    <w:rsid w:val="003C7B0A"/>
    <w:rsid w:val="003D13E5"/>
    <w:rsid w:val="003D7D0E"/>
    <w:rsid w:val="003E37EB"/>
    <w:rsid w:val="003E4DE0"/>
    <w:rsid w:val="003E535A"/>
    <w:rsid w:val="003F239B"/>
    <w:rsid w:val="003F3D92"/>
    <w:rsid w:val="003F56F8"/>
    <w:rsid w:val="003F57A5"/>
    <w:rsid w:val="003F5EC1"/>
    <w:rsid w:val="003F65CA"/>
    <w:rsid w:val="003F7F0A"/>
    <w:rsid w:val="004000A4"/>
    <w:rsid w:val="00402C30"/>
    <w:rsid w:val="00412203"/>
    <w:rsid w:val="004126DE"/>
    <w:rsid w:val="00412DD0"/>
    <w:rsid w:val="0041460A"/>
    <w:rsid w:val="004161FE"/>
    <w:rsid w:val="0042083A"/>
    <w:rsid w:val="00420FCF"/>
    <w:rsid w:val="00421686"/>
    <w:rsid w:val="00422465"/>
    <w:rsid w:val="00423D9E"/>
    <w:rsid w:val="00424470"/>
    <w:rsid w:val="00424570"/>
    <w:rsid w:val="00426894"/>
    <w:rsid w:val="004271C8"/>
    <w:rsid w:val="004323C1"/>
    <w:rsid w:val="00436DFA"/>
    <w:rsid w:val="00437A61"/>
    <w:rsid w:val="00441638"/>
    <w:rsid w:val="0044240C"/>
    <w:rsid w:val="00450232"/>
    <w:rsid w:val="00452ECB"/>
    <w:rsid w:val="00452ED3"/>
    <w:rsid w:val="00456CB8"/>
    <w:rsid w:val="00457CBB"/>
    <w:rsid w:val="00466C8F"/>
    <w:rsid w:val="004749DA"/>
    <w:rsid w:val="00476F17"/>
    <w:rsid w:val="00484559"/>
    <w:rsid w:val="00485110"/>
    <w:rsid w:val="00486791"/>
    <w:rsid w:val="00486F96"/>
    <w:rsid w:val="00495CB5"/>
    <w:rsid w:val="004A38F3"/>
    <w:rsid w:val="004A5A5E"/>
    <w:rsid w:val="004A634C"/>
    <w:rsid w:val="004A7B6D"/>
    <w:rsid w:val="004B50C5"/>
    <w:rsid w:val="004C22D2"/>
    <w:rsid w:val="004C41E9"/>
    <w:rsid w:val="004C60C9"/>
    <w:rsid w:val="004C6B79"/>
    <w:rsid w:val="004D00AA"/>
    <w:rsid w:val="004D0309"/>
    <w:rsid w:val="004D0B98"/>
    <w:rsid w:val="004D2C6E"/>
    <w:rsid w:val="004D4D3E"/>
    <w:rsid w:val="004D730A"/>
    <w:rsid w:val="004E0369"/>
    <w:rsid w:val="004E043E"/>
    <w:rsid w:val="004E2197"/>
    <w:rsid w:val="004E38CB"/>
    <w:rsid w:val="004E3EC4"/>
    <w:rsid w:val="004E6BAA"/>
    <w:rsid w:val="004F01DD"/>
    <w:rsid w:val="004F0A50"/>
    <w:rsid w:val="004F0B41"/>
    <w:rsid w:val="004F0BDE"/>
    <w:rsid w:val="004F221D"/>
    <w:rsid w:val="004F2CDF"/>
    <w:rsid w:val="004F6469"/>
    <w:rsid w:val="004F6598"/>
    <w:rsid w:val="004F7706"/>
    <w:rsid w:val="005014AB"/>
    <w:rsid w:val="00504EA0"/>
    <w:rsid w:val="00510D18"/>
    <w:rsid w:val="00516300"/>
    <w:rsid w:val="00517FC1"/>
    <w:rsid w:val="005214A0"/>
    <w:rsid w:val="00521FB2"/>
    <w:rsid w:val="00524BD6"/>
    <w:rsid w:val="00526820"/>
    <w:rsid w:val="005327C1"/>
    <w:rsid w:val="00533340"/>
    <w:rsid w:val="0053558A"/>
    <w:rsid w:val="005374BF"/>
    <w:rsid w:val="00545366"/>
    <w:rsid w:val="00545FAC"/>
    <w:rsid w:val="00551A16"/>
    <w:rsid w:val="005533EA"/>
    <w:rsid w:val="00576B0F"/>
    <w:rsid w:val="005802AE"/>
    <w:rsid w:val="00584158"/>
    <w:rsid w:val="00586544"/>
    <w:rsid w:val="00586FCA"/>
    <w:rsid w:val="00591437"/>
    <w:rsid w:val="00594636"/>
    <w:rsid w:val="00596BF4"/>
    <w:rsid w:val="0059748D"/>
    <w:rsid w:val="005975FC"/>
    <w:rsid w:val="005A103E"/>
    <w:rsid w:val="005A1F37"/>
    <w:rsid w:val="005A377C"/>
    <w:rsid w:val="005A5CB0"/>
    <w:rsid w:val="005B2A0F"/>
    <w:rsid w:val="005B77C5"/>
    <w:rsid w:val="005C0D1D"/>
    <w:rsid w:val="005C0E68"/>
    <w:rsid w:val="005C2BF7"/>
    <w:rsid w:val="005C31CA"/>
    <w:rsid w:val="005C3A27"/>
    <w:rsid w:val="005C4B1C"/>
    <w:rsid w:val="005C5943"/>
    <w:rsid w:val="005C7503"/>
    <w:rsid w:val="005D014E"/>
    <w:rsid w:val="005D36A7"/>
    <w:rsid w:val="005D5466"/>
    <w:rsid w:val="005D5914"/>
    <w:rsid w:val="005E04B3"/>
    <w:rsid w:val="005E0DE9"/>
    <w:rsid w:val="005E1686"/>
    <w:rsid w:val="005E58F7"/>
    <w:rsid w:val="005E67E4"/>
    <w:rsid w:val="005E7CEA"/>
    <w:rsid w:val="005F05FD"/>
    <w:rsid w:val="005F0C64"/>
    <w:rsid w:val="005F1C3C"/>
    <w:rsid w:val="005F5EAF"/>
    <w:rsid w:val="005F63D2"/>
    <w:rsid w:val="006006D3"/>
    <w:rsid w:val="00602EC1"/>
    <w:rsid w:val="0060525B"/>
    <w:rsid w:val="00605AEA"/>
    <w:rsid w:val="00607498"/>
    <w:rsid w:val="006115A8"/>
    <w:rsid w:val="00611668"/>
    <w:rsid w:val="006127A4"/>
    <w:rsid w:val="00622938"/>
    <w:rsid w:val="0062293A"/>
    <w:rsid w:val="006230EE"/>
    <w:rsid w:val="00631425"/>
    <w:rsid w:val="006331E8"/>
    <w:rsid w:val="00635F3C"/>
    <w:rsid w:val="00642FA8"/>
    <w:rsid w:val="006442AF"/>
    <w:rsid w:val="00645313"/>
    <w:rsid w:val="0064599A"/>
    <w:rsid w:val="00647AAB"/>
    <w:rsid w:val="00660E51"/>
    <w:rsid w:val="00660FFC"/>
    <w:rsid w:val="006631E6"/>
    <w:rsid w:val="006741FA"/>
    <w:rsid w:val="0067614E"/>
    <w:rsid w:val="00681881"/>
    <w:rsid w:val="006823E1"/>
    <w:rsid w:val="00682CB2"/>
    <w:rsid w:val="006907BC"/>
    <w:rsid w:val="006A1A31"/>
    <w:rsid w:val="006A37FA"/>
    <w:rsid w:val="006A3DD0"/>
    <w:rsid w:val="006A3E2B"/>
    <w:rsid w:val="006B355E"/>
    <w:rsid w:val="006C0D59"/>
    <w:rsid w:val="006C4458"/>
    <w:rsid w:val="006C49B7"/>
    <w:rsid w:val="006C64B4"/>
    <w:rsid w:val="006C7E8D"/>
    <w:rsid w:val="006D23FC"/>
    <w:rsid w:val="006D2840"/>
    <w:rsid w:val="006D2E4A"/>
    <w:rsid w:val="006D440E"/>
    <w:rsid w:val="006D5AF3"/>
    <w:rsid w:val="006D6071"/>
    <w:rsid w:val="006D6E8F"/>
    <w:rsid w:val="006E7AF4"/>
    <w:rsid w:val="006F01AA"/>
    <w:rsid w:val="006F02B9"/>
    <w:rsid w:val="006F1329"/>
    <w:rsid w:val="006F1688"/>
    <w:rsid w:val="006F20B1"/>
    <w:rsid w:val="006F50D7"/>
    <w:rsid w:val="006F61EF"/>
    <w:rsid w:val="006F6537"/>
    <w:rsid w:val="00701013"/>
    <w:rsid w:val="007019B9"/>
    <w:rsid w:val="007025FA"/>
    <w:rsid w:val="007038A9"/>
    <w:rsid w:val="00704265"/>
    <w:rsid w:val="007066C3"/>
    <w:rsid w:val="007100F5"/>
    <w:rsid w:val="00713AA3"/>
    <w:rsid w:val="0071424C"/>
    <w:rsid w:val="00717972"/>
    <w:rsid w:val="00732BFE"/>
    <w:rsid w:val="0073637A"/>
    <w:rsid w:val="00745E95"/>
    <w:rsid w:val="0075167E"/>
    <w:rsid w:val="00756FDE"/>
    <w:rsid w:val="00764677"/>
    <w:rsid w:val="00765868"/>
    <w:rsid w:val="00770244"/>
    <w:rsid w:val="007737AA"/>
    <w:rsid w:val="00775AD1"/>
    <w:rsid w:val="007809D2"/>
    <w:rsid w:val="00781DF3"/>
    <w:rsid w:val="00785612"/>
    <w:rsid w:val="00786079"/>
    <w:rsid w:val="00791C22"/>
    <w:rsid w:val="00792492"/>
    <w:rsid w:val="00793ED2"/>
    <w:rsid w:val="00793F55"/>
    <w:rsid w:val="00794AC4"/>
    <w:rsid w:val="00795C72"/>
    <w:rsid w:val="00795D50"/>
    <w:rsid w:val="00797493"/>
    <w:rsid w:val="00797A7C"/>
    <w:rsid w:val="007A679F"/>
    <w:rsid w:val="007A7365"/>
    <w:rsid w:val="007B2355"/>
    <w:rsid w:val="007B26F2"/>
    <w:rsid w:val="007B42FC"/>
    <w:rsid w:val="007B5C44"/>
    <w:rsid w:val="007B67A5"/>
    <w:rsid w:val="007C02B3"/>
    <w:rsid w:val="007C0AE3"/>
    <w:rsid w:val="007C0D45"/>
    <w:rsid w:val="007C0FE7"/>
    <w:rsid w:val="007C746A"/>
    <w:rsid w:val="007D08C0"/>
    <w:rsid w:val="007D2BB3"/>
    <w:rsid w:val="007D34BD"/>
    <w:rsid w:val="007D5E47"/>
    <w:rsid w:val="007D6F5F"/>
    <w:rsid w:val="007D75D7"/>
    <w:rsid w:val="007E14DA"/>
    <w:rsid w:val="007E47D0"/>
    <w:rsid w:val="007E5212"/>
    <w:rsid w:val="007E600B"/>
    <w:rsid w:val="007E6F8E"/>
    <w:rsid w:val="007F1EB5"/>
    <w:rsid w:val="007F5C03"/>
    <w:rsid w:val="00807919"/>
    <w:rsid w:val="00807AF3"/>
    <w:rsid w:val="008103A5"/>
    <w:rsid w:val="008132A3"/>
    <w:rsid w:val="00813E31"/>
    <w:rsid w:val="008148BD"/>
    <w:rsid w:val="0081495F"/>
    <w:rsid w:val="00817493"/>
    <w:rsid w:val="00824921"/>
    <w:rsid w:val="0082531E"/>
    <w:rsid w:val="00834303"/>
    <w:rsid w:val="008347D2"/>
    <w:rsid w:val="00835831"/>
    <w:rsid w:val="00847FF7"/>
    <w:rsid w:val="008508D6"/>
    <w:rsid w:val="008540A2"/>
    <w:rsid w:val="00854BAB"/>
    <w:rsid w:val="00855506"/>
    <w:rsid w:val="008575DD"/>
    <w:rsid w:val="008637DF"/>
    <w:rsid w:val="008645BF"/>
    <w:rsid w:val="008734A2"/>
    <w:rsid w:val="00876FA2"/>
    <w:rsid w:val="00882733"/>
    <w:rsid w:val="00884875"/>
    <w:rsid w:val="00884EB6"/>
    <w:rsid w:val="00890082"/>
    <w:rsid w:val="00892ED1"/>
    <w:rsid w:val="008A0E63"/>
    <w:rsid w:val="008A1427"/>
    <w:rsid w:val="008A2D6B"/>
    <w:rsid w:val="008A6417"/>
    <w:rsid w:val="008A64F3"/>
    <w:rsid w:val="008A6D75"/>
    <w:rsid w:val="008B29F3"/>
    <w:rsid w:val="008B45DA"/>
    <w:rsid w:val="008B56F0"/>
    <w:rsid w:val="008C3BD2"/>
    <w:rsid w:val="008C5566"/>
    <w:rsid w:val="008D0727"/>
    <w:rsid w:val="008D1953"/>
    <w:rsid w:val="008D2B31"/>
    <w:rsid w:val="008D3431"/>
    <w:rsid w:val="008D7633"/>
    <w:rsid w:val="008F096F"/>
    <w:rsid w:val="008F23EB"/>
    <w:rsid w:val="008F5354"/>
    <w:rsid w:val="008F61B2"/>
    <w:rsid w:val="008F65F2"/>
    <w:rsid w:val="009012A5"/>
    <w:rsid w:val="00901E5E"/>
    <w:rsid w:val="00904C2B"/>
    <w:rsid w:val="009065B1"/>
    <w:rsid w:val="00907063"/>
    <w:rsid w:val="009109A1"/>
    <w:rsid w:val="009109D7"/>
    <w:rsid w:val="00911377"/>
    <w:rsid w:val="00914DAB"/>
    <w:rsid w:val="00915C25"/>
    <w:rsid w:val="00917AD2"/>
    <w:rsid w:val="00921686"/>
    <w:rsid w:val="00930BD9"/>
    <w:rsid w:val="009334A5"/>
    <w:rsid w:val="00935B9C"/>
    <w:rsid w:val="00936292"/>
    <w:rsid w:val="00940624"/>
    <w:rsid w:val="00941BB3"/>
    <w:rsid w:val="00942212"/>
    <w:rsid w:val="00943CD4"/>
    <w:rsid w:val="00945467"/>
    <w:rsid w:val="00946B0F"/>
    <w:rsid w:val="00951765"/>
    <w:rsid w:val="009528EA"/>
    <w:rsid w:val="0095352B"/>
    <w:rsid w:val="00954BBD"/>
    <w:rsid w:val="009550CE"/>
    <w:rsid w:val="009554F3"/>
    <w:rsid w:val="00956C44"/>
    <w:rsid w:val="0095735E"/>
    <w:rsid w:val="009576B4"/>
    <w:rsid w:val="00957CC5"/>
    <w:rsid w:val="00960C51"/>
    <w:rsid w:val="0096302F"/>
    <w:rsid w:val="00963DF6"/>
    <w:rsid w:val="009703D2"/>
    <w:rsid w:val="00971221"/>
    <w:rsid w:val="00972B1D"/>
    <w:rsid w:val="00976DBE"/>
    <w:rsid w:val="00977A25"/>
    <w:rsid w:val="009800BB"/>
    <w:rsid w:val="00982E6A"/>
    <w:rsid w:val="009841D7"/>
    <w:rsid w:val="0098560A"/>
    <w:rsid w:val="00986AC3"/>
    <w:rsid w:val="0098755A"/>
    <w:rsid w:val="009978FD"/>
    <w:rsid w:val="009A0B0B"/>
    <w:rsid w:val="009A1DCF"/>
    <w:rsid w:val="009A29B8"/>
    <w:rsid w:val="009A2AA2"/>
    <w:rsid w:val="009A3D4A"/>
    <w:rsid w:val="009A66A5"/>
    <w:rsid w:val="009A6ED5"/>
    <w:rsid w:val="009B34CC"/>
    <w:rsid w:val="009B3605"/>
    <w:rsid w:val="009B56AD"/>
    <w:rsid w:val="009B6BC4"/>
    <w:rsid w:val="009C19C4"/>
    <w:rsid w:val="009C1F80"/>
    <w:rsid w:val="009C4E2C"/>
    <w:rsid w:val="009C5F50"/>
    <w:rsid w:val="009C655A"/>
    <w:rsid w:val="009C692F"/>
    <w:rsid w:val="009C7BE0"/>
    <w:rsid w:val="009D1FAA"/>
    <w:rsid w:val="009D6B75"/>
    <w:rsid w:val="009E02FC"/>
    <w:rsid w:val="009E05C2"/>
    <w:rsid w:val="009E0B95"/>
    <w:rsid w:val="009E546D"/>
    <w:rsid w:val="009E5510"/>
    <w:rsid w:val="009E5587"/>
    <w:rsid w:val="009E64FF"/>
    <w:rsid w:val="009F0D8A"/>
    <w:rsid w:val="009F23E9"/>
    <w:rsid w:val="009F2EBF"/>
    <w:rsid w:val="009F31ED"/>
    <w:rsid w:val="009F42A9"/>
    <w:rsid w:val="009F4FAD"/>
    <w:rsid w:val="00A0114E"/>
    <w:rsid w:val="00A01D61"/>
    <w:rsid w:val="00A01DCB"/>
    <w:rsid w:val="00A061F7"/>
    <w:rsid w:val="00A12D0E"/>
    <w:rsid w:val="00A1615E"/>
    <w:rsid w:val="00A20F91"/>
    <w:rsid w:val="00A21045"/>
    <w:rsid w:val="00A226B5"/>
    <w:rsid w:val="00A22939"/>
    <w:rsid w:val="00A23ADD"/>
    <w:rsid w:val="00A24863"/>
    <w:rsid w:val="00A24939"/>
    <w:rsid w:val="00A24B31"/>
    <w:rsid w:val="00A24ED8"/>
    <w:rsid w:val="00A3203D"/>
    <w:rsid w:val="00A35294"/>
    <w:rsid w:val="00A3571E"/>
    <w:rsid w:val="00A42F9D"/>
    <w:rsid w:val="00A43203"/>
    <w:rsid w:val="00A4411A"/>
    <w:rsid w:val="00A4629A"/>
    <w:rsid w:val="00A46DF9"/>
    <w:rsid w:val="00A50498"/>
    <w:rsid w:val="00A51F0B"/>
    <w:rsid w:val="00A54A81"/>
    <w:rsid w:val="00A54CA9"/>
    <w:rsid w:val="00A54E2E"/>
    <w:rsid w:val="00A56239"/>
    <w:rsid w:val="00A566A3"/>
    <w:rsid w:val="00A5714D"/>
    <w:rsid w:val="00A57F34"/>
    <w:rsid w:val="00A63853"/>
    <w:rsid w:val="00A67B4B"/>
    <w:rsid w:val="00A70932"/>
    <w:rsid w:val="00A73FB8"/>
    <w:rsid w:val="00A7433C"/>
    <w:rsid w:val="00A752CE"/>
    <w:rsid w:val="00A761F1"/>
    <w:rsid w:val="00A829D9"/>
    <w:rsid w:val="00A82D4E"/>
    <w:rsid w:val="00A835E8"/>
    <w:rsid w:val="00A86FB2"/>
    <w:rsid w:val="00A9223D"/>
    <w:rsid w:val="00A93E62"/>
    <w:rsid w:val="00A948E5"/>
    <w:rsid w:val="00A94EBC"/>
    <w:rsid w:val="00A94ED7"/>
    <w:rsid w:val="00A9602C"/>
    <w:rsid w:val="00AA13A1"/>
    <w:rsid w:val="00AA1769"/>
    <w:rsid w:val="00AA63D9"/>
    <w:rsid w:val="00AA6FB5"/>
    <w:rsid w:val="00AA7169"/>
    <w:rsid w:val="00AB31A9"/>
    <w:rsid w:val="00AB4909"/>
    <w:rsid w:val="00AB596D"/>
    <w:rsid w:val="00AC1654"/>
    <w:rsid w:val="00AC1877"/>
    <w:rsid w:val="00AC1ED9"/>
    <w:rsid w:val="00AC63B9"/>
    <w:rsid w:val="00AC7906"/>
    <w:rsid w:val="00AD3927"/>
    <w:rsid w:val="00AD4C5D"/>
    <w:rsid w:val="00AD67C7"/>
    <w:rsid w:val="00AD76C8"/>
    <w:rsid w:val="00AE480D"/>
    <w:rsid w:val="00AE6EA3"/>
    <w:rsid w:val="00AF00AC"/>
    <w:rsid w:val="00AF1DF4"/>
    <w:rsid w:val="00AF1E89"/>
    <w:rsid w:val="00AF2633"/>
    <w:rsid w:val="00AF61A1"/>
    <w:rsid w:val="00B016CC"/>
    <w:rsid w:val="00B01943"/>
    <w:rsid w:val="00B10463"/>
    <w:rsid w:val="00B109CF"/>
    <w:rsid w:val="00B10D75"/>
    <w:rsid w:val="00B13866"/>
    <w:rsid w:val="00B14298"/>
    <w:rsid w:val="00B15499"/>
    <w:rsid w:val="00B167B5"/>
    <w:rsid w:val="00B20500"/>
    <w:rsid w:val="00B24E84"/>
    <w:rsid w:val="00B34717"/>
    <w:rsid w:val="00B37CA6"/>
    <w:rsid w:val="00B42123"/>
    <w:rsid w:val="00B45929"/>
    <w:rsid w:val="00B46FE8"/>
    <w:rsid w:val="00B515DB"/>
    <w:rsid w:val="00B526A3"/>
    <w:rsid w:val="00B5598B"/>
    <w:rsid w:val="00B576EE"/>
    <w:rsid w:val="00B60958"/>
    <w:rsid w:val="00B6169D"/>
    <w:rsid w:val="00B65787"/>
    <w:rsid w:val="00B65F8C"/>
    <w:rsid w:val="00B6643F"/>
    <w:rsid w:val="00B666A7"/>
    <w:rsid w:val="00B6675F"/>
    <w:rsid w:val="00B71F3F"/>
    <w:rsid w:val="00B72664"/>
    <w:rsid w:val="00B73281"/>
    <w:rsid w:val="00B762E0"/>
    <w:rsid w:val="00B810E9"/>
    <w:rsid w:val="00B829B5"/>
    <w:rsid w:val="00B83254"/>
    <w:rsid w:val="00B832AE"/>
    <w:rsid w:val="00B856F1"/>
    <w:rsid w:val="00B8618A"/>
    <w:rsid w:val="00B902BE"/>
    <w:rsid w:val="00B90822"/>
    <w:rsid w:val="00B911F6"/>
    <w:rsid w:val="00B91911"/>
    <w:rsid w:val="00B920DE"/>
    <w:rsid w:val="00B93D7B"/>
    <w:rsid w:val="00B954B1"/>
    <w:rsid w:val="00BA7B56"/>
    <w:rsid w:val="00BB299D"/>
    <w:rsid w:val="00BB2D5E"/>
    <w:rsid w:val="00BB303D"/>
    <w:rsid w:val="00BC0DF6"/>
    <w:rsid w:val="00BC4295"/>
    <w:rsid w:val="00BD369B"/>
    <w:rsid w:val="00BD4148"/>
    <w:rsid w:val="00BD44D9"/>
    <w:rsid w:val="00BD76F6"/>
    <w:rsid w:val="00BE303A"/>
    <w:rsid w:val="00BF00F1"/>
    <w:rsid w:val="00BF274B"/>
    <w:rsid w:val="00BF43B6"/>
    <w:rsid w:val="00BF5458"/>
    <w:rsid w:val="00C00536"/>
    <w:rsid w:val="00C00B93"/>
    <w:rsid w:val="00C03706"/>
    <w:rsid w:val="00C03DA0"/>
    <w:rsid w:val="00C11A95"/>
    <w:rsid w:val="00C125AF"/>
    <w:rsid w:val="00C127BC"/>
    <w:rsid w:val="00C12900"/>
    <w:rsid w:val="00C1418C"/>
    <w:rsid w:val="00C149D6"/>
    <w:rsid w:val="00C164EF"/>
    <w:rsid w:val="00C17E65"/>
    <w:rsid w:val="00C20193"/>
    <w:rsid w:val="00C21FA8"/>
    <w:rsid w:val="00C234BC"/>
    <w:rsid w:val="00C32210"/>
    <w:rsid w:val="00C4043E"/>
    <w:rsid w:val="00C40F5A"/>
    <w:rsid w:val="00C4243E"/>
    <w:rsid w:val="00C44FE7"/>
    <w:rsid w:val="00C47128"/>
    <w:rsid w:val="00C50A0A"/>
    <w:rsid w:val="00C51072"/>
    <w:rsid w:val="00C55BB4"/>
    <w:rsid w:val="00C56345"/>
    <w:rsid w:val="00C64CA1"/>
    <w:rsid w:val="00C652C5"/>
    <w:rsid w:val="00C65375"/>
    <w:rsid w:val="00C6616C"/>
    <w:rsid w:val="00C66974"/>
    <w:rsid w:val="00C71D53"/>
    <w:rsid w:val="00C74829"/>
    <w:rsid w:val="00C80300"/>
    <w:rsid w:val="00C819A6"/>
    <w:rsid w:val="00C81B37"/>
    <w:rsid w:val="00C8201F"/>
    <w:rsid w:val="00C831A8"/>
    <w:rsid w:val="00C87C03"/>
    <w:rsid w:val="00C91000"/>
    <w:rsid w:val="00C91ACE"/>
    <w:rsid w:val="00C91E25"/>
    <w:rsid w:val="00C920FD"/>
    <w:rsid w:val="00C92B1E"/>
    <w:rsid w:val="00C94BB1"/>
    <w:rsid w:val="00C94C22"/>
    <w:rsid w:val="00C97055"/>
    <w:rsid w:val="00CA5028"/>
    <w:rsid w:val="00CA565F"/>
    <w:rsid w:val="00CA6A02"/>
    <w:rsid w:val="00CB0A1A"/>
    <w:rsid w:val="00CB0AE4"/>
    <w:rsid w:val="00CB1D40"/>
    <w:rsid w:val="00CB2377"/>
    <w:rsid w:val="00CB2491"/>
    <w:rsid w:val="00CB2AEB"/>
    <w:rsid w:val="00CC0AAD"/>
    <w:rsid w:val="00CC2C91"/>
    <w:rsid w:val="00CC46EA"/>
    <w:rsid w:val="00CC47A8"/>
    <w:rsid w:val="00CC4B68"/>
    <w:rsid w:val="00CD1306"/>
    <w:rsid w:val="00CD1903"/>
    <w:rsid w:val="00CD3C15"/>
    <w:rsid w:val="00CD4535"/>
    <w:rsid w:val="00CD7193"/>
    <w:rsid w:val="00CE2AB1"/>
    <w:rsid w:val="00CE4EE6"/>
    <w:rsid w:val="00CF1587"/>
    <w:rsid w:val="00CF2D5E"/>
    <w:rsid w:val="00CF3B34"/>
    <w:rsid w:val="00CF5555"/>
    <w:rsid w:val="00CF58B8"/>
    <w:rsid w:val="00CF70B6"/>
    <w:rsid w:val="00D01EF6"/>
    <w:rsid w:val="00D04DF1"/>
    <w:rsid w:val="00D16352"/>
    <w:rsid w:val="00D16DA9"/>
    <w:rsid w:val="00D177C3"/>
    <w:rsid w:val="00D20D16"/>
    <w:rsid w:val="00D22550"/>
    <w:rsid w:val="00D25520"/>
    <w:rsid w:val="00D272D6"/>
    <w:rsid w:val="00D300E7"/>
    <w:rsid w:val="00D403A3"/>
    <w:rsid w:val="00D41170"/>
    <w:rsid w:val="00D42096"/>
    <w:rsid w:val="00D424EE"/>
    <w:rsid w:val="00D43DAC"/>
    <w:rsid w:val="00D47F83"/>
    <w:rsid w:val="00D54526"/>
    <w:rsid w:val="00D55AEC"/>
    <w:rsid w:val="00D56AD8"/>
    <w:rsid w:val="00D61C18"/>
    <w:rsid w:val="00D623B5"/>
    <w:rsid w:val="00D72AD2"/>
    <w:rsid w:val="00D73777"/>
    <w:rsid w:val="00D744A6"/>
    <w:rsid w:val="00D769EC"/>
    <w:rsid w:val="00D76E04"/>
    <w:rsid w:val="00D77B4B"/>
    <w:rsid w:val="00D77F7E"/>
    <w:rsid w:val="00D864EF"/>
    <w:rsid w:val="00D90C64"/>
    <w:rsid w:val="00D92DAB"/>
    <w:rsid w:val="00D9319B"/>
    <w:rsid w:val="00D956E1"/>
    <w:rsid w:val="00D95AF0"/>
    <w:rsid w:val="00DA3C90"/>
    <w:rsid w:val="00DA6AFE"/>
    <w:rsid w:val="00DB0DBC"/>
    <w:rsid w:val="00DB19B6"/>
    <w:rsid w:val="00DB3A67"/>
    <w:rsid w:val="00DB4271"/>
    <w:rsid w:val="00DB702A"/>
    <w:rsid w:val="00DB7327"/>
    <w:rsid w:val="00DB7723"/>
    <w:rsid w:val="00DC0D16"/>
    <w:rsid w:val="00DC3901"/>
    <w:rsid w:val="00DC4CD0"/>
    <w:rsid w:val="00DC6632"/>
    <w:rsid w:val="00DC6759"/>
    <w:rsid w:val="00DC75A9"/>
    <w:rsid w:val="00DD6767"/>
    <w:rsid w:val="00DD6C0F"/>
    <w:rsid w:val="00DE1BB1"/>
    <w:rsid w:val="00DE1D1E"/>
    <w:rsid w:val="00DF1CBD"/>
    <w:rsid w:val="00DF5307"/>
    <w:rsid w:val="00DF713F"/>
    <w:rsid w:val="00E01213"/>
    <w:rsid w:val="00E05BA2"/>
    <w:rsid w:val="00E07F57"/>
    <w:rsid w:val="00E1285B"/>
    <w:rsid w:val="00E13BBD"/>
    <w:rsid w:val="00E13E34"/>
    <w:rsid w:val="00E14EF7"/>
    <w:rsid w:val="00E2574A"/>
    <w:rsid w:val="00E25CD1"/>
    <w:rsid w:val="00E26E4C"/>
    <w:rsid w:val="00E27152"/>
    <w:rsid w:val="00E32C35"/>
    <w:rsid w:val="00E33C8D"/>
    <w:rsid w:val="00E35703"/>
    <w:rsid w:val="00E42ECE"/>
    <w:rsid w:val="00E4563A"/>
    <w:rsid w:val="00E46C1E"/>
    <w:rsid w:val="00E51761"/>
    <w:rsid w:val="00E536BF"/>
    <w:rsid w:val="00E561BE"/>
    <w:rsid w:val="00E57B78"/>
    <w:rsid w:val="00E60184"/>
    <w:rsid w:val="00E6115C"/>
    <w:rsid w:val="00E63044"/>
    <w:rsid w:val="00E64CC4"/>
    <w:rsid w:val="00E6580D"/>
    <w:rsid w:val="00E71B20"/>
    <w:rsid w:val="00E727C5"/>
    <w:rsid w:val="00E72875"/>
    <w:rsid w:val="00E7289E"/>
    <w:rsid w:val="00E74AE6"/>
    <w:rsid w:val="00E76180"/>
    <w:rsid w:val="00E8422C"/>
    <w:rsid w:val="00E85C44"/>
    <w:rsid w:val="00E85C7D"/>
    <w:rsid w:val="00E868CA"/>
    <w:rsid w:val="00E90844"/>
    <w:rsid w:val="00E90B0C"/>
    <w:rsid w:val="00E90EB3"/>
    <w:rsid w:val="00EA12AA"/>
    <w:rsid w:val="00EA238A"/>
    <w:rsid w:val="00EA66E9"/>
    <w:rsid w:val="00EA7324"/>
    <w:rsid w:val="00EA75AB"/>
    <w:rsid w:val="00EB020C"/>
    <w:rsid w:val="00EB1266"/>
    <w:rsid w:val="00EB55D5"/>
    <w:rsid w:val="00EB57CD"/>
    <w:rsid w:val="00EB6C01"/>
    <w:rsid w:val="00EC034F"/>
    <w:rsid w:val="00EC08EA"/>
    <w:rsid w:val="00EC79C9"/>
    <w:rsid w:val="00ED3F65"/>
    <w:rsid w:val="00ED4743"/>
    <w:rsid w:val="00EE1E84"/>
    <w:rsid w:val="00EE6863"/>
    <w:rsid w:val="00EF078F"/>
    <w:rsid w:val="00EF2D83"/>
    <w:rsid w:val="00EF31FA"/>
    <w:rsid w:val="00F041EF"/>
    <w:rsid w:val="00F05025"/>
    <w:rsid w:val="00F0714E"/>
    <w:rsid w:val="00F11983"/>
    <w:rsid w:val="00F11CE7"/>
    <w:rsid w:val="00F16207"/>
    <w:rsid w:val="00F16232"/>
    <w:rsid w:val="00F17F98"/>
    <w:rsid w:val="00F205F9"/>
    <w:rsid w:val="00F21769"/>
    <w:rsid w:val="00F22BDB"/>
    <w:rsid w:val="00F34B7E"/>
    <w:rsid w:val="00F41533"/>
    <w:rsid w:val="00F4446D"/>
    <w:rsid w:val="00F5035B"/>
    <w:rsid w:val="00F5043A"/>
    <w:rsid w:val="00F520D4"/>
    <w:rsid w:val="00F5302D"/>
    <w:rsid w:val="00F56281"/>
    <w:rsid w:val="00F5650B"/>
    <w:rsid w:val="00F615B8"/>
    <w:rsid w:val="00F64288"/>
    <w:rsid w:val="00F64AF0"/>
    <w:rsid w:val="00F658D7"/>
    <w:rsid w:val="00F66AC2"/>
    <w:rsid w:val="00F72E33"/>
    <w:rsid w:val="00F76DDC"/>
    <w:rsid w:val="00F77424"/>
    <w:rsid w:val="00F779BA"/>
    <w:rsid w:val="00F80D69"/>
    <w:rsid w:val="00F86F4C"/>
    <w:rsid w:val="00F909D0"/>
    <w:rsid w:val="00F93E9F"/>
    <w:rsid w:val="00F95665"/>
    <w:rsid w:val="00FA138B"/>
    <w:rsid w:val="00FA2865"/>
    <w:rsid w:val="00FA53D3"/>
    <w:rsid w:val="00FA5A25"/>
    <w:rsid w:val="00FA5D68"/>
    <w:rsid w:val="00FA768A"/>
    <w:rsid w:val="00FB1DBE"/>
    <w:rsid w:val="00FB41A6"/>
    <w:rsid w:val="00FB5522"/>
    <w:rsid w:val="00FB568D"/>
    <w:rsid w:val="00FC15E0"/>
    <w:rsid w:val="00FC5BB3"/>
    <w:rsid w:val="00FD3E58"/>
    <w:rsid w:val="00FD681D"/>
    <w:rsid w:val="00FD74CD"/>
    <w:rsid w:val="00FE0CEA"/>
    <w:rsid w:val="00FE2A14"/>
    <w:rsid w:val="00FE4F0D"/>
    <w:rsid w:val="00FE669F"/>
    <w:rsid w:val="00FF1824"/>
    <w:rsid w:val="00FF183C"/>
    <w:rsid w:val="00FF3C8A"/>
    <w:rsid w:val="00FF4464"/>
    <w:rsid w:val="00FF4EA6"/>
    <w:rsid w:val="00FF70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22ED74"/>
  <w15:chartTrackingRefBased/>
  <w15:docId w15:val="{D928C533-BB51-4412-82B8-A9AE32273B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16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957E4"/>
    <w:rPr>
      <w:color w:val="0563C1" w:themeColor="hyperlink"/>
      <w:u w:val="single"/>
    </w:rPr>
  </w:style>
  <w:style w:type="character" w:customStyle="1" w:styleId="UnresolvedMention1">
    <w:name w:val="Unresolved Mention1"/>
    <w:basedOn w:val="DefaultParagraphFont"/>
    <w:uiPriority w:val="99"/>
    <w:semiHidden/>
    <w:unhideWhenUsed/>
    <w:rsid w:val="005214A0"/>
    <w:rPr>
      <w:color w:val="605E5C"/>
      <w:shd w:val="clear" w:color="auto" w:fill="E1DFDD"/>
    </w:rPr>
  </w:style>
  <w:style w:type="paragraph" w:styleId="ListParagraph">
    <w:name w:val="List Paragraph"/>
    <w:basedOn w:val="Normal"/>
    <w:uiPriority w:val="34"/>
    <w:qFormat/>
    <w:rsid w:val="002A424A"/>
    <w:pPr>
      <w:ind w:left="720"/>
      <w:contextualSpacing/>
    </w:pPr>
  </w:style>
  <w:style w:type="character" w:styleId="PlaceholderText">
    <w:name w:val="Placeholder Text"/>
    <w:basedOn w:val="DefaultParagraphFont"/>
    <w:uiPriority w:val="99"/>
    <w:semiHidden/>
    <w:rsid w:val="00BD44D9"/>
    <w:rPr>
      <w:color w:val="808080"/>
    </w:rPr>
  </w:style>
  <w:style w:type="character" w:styleId="FollowedHyperlink">
    <w:name w:val="FollowedHyperlink"/>
    <w:basedOn w:val="DefaultParagraphFont"/>
    <w:uiPriority w:val="99"/>
    <w:semiHidden/>
    <w:unhideWhenUsed/>
    <w:rsid w:val="00436DFA"/>
    <w:rPr>
      <w:color w:val="954F72" w:themeColor="followedHyperlink"/>
      <w:u w:val="single"/>
    </w:rPr>
  </w:style>
  <w:style w:type="paragraph" w:styleId="Bibliography">
    <w:name w:val="Bibliography"/>
    <w:basedOn w:val="Normal"/>
    <w:next w:val="Normal"/>
    <w:uiPriority w:val="37"/>
    <w:unhideWhenUsed/>
    <w:rsid w:val="00824921"/>
    <w:pPr>
      <w:tabs>
        <w:tab w:val="left" w:pos="504"/>
      </w:tabs>
      <w:spacing w:after="0" w:line="240" w:lineRule="auto"/>
      <w:ind w:left="504" w:hanging="504"/>
    </w:pPr>
  </w:style>
  <w:style w:type="paragraph" w:styleId="CommentText">
    <w:name w:val="annotation text"/>
    <w:basedOn w:val="Normal"/>
    <w:link w:val="CommentTextChar"/>
    <w:uiPriority w:val="99"/>
    <w:unhideWhenUsed/>
    <w:rsid w:val="00D72AD2"/>
    <w:pPr>
      <w:spacing w:line="240" w:lineRule="auto"/>
    </w:pPr>
    <w:rPr>
      <w:sz w:val="20"/>
      <w:szCs w:val="20"/>
    </w:rPr>
  </w:style>
  <w:style w:type="character" w:customStyle="1" w:styleId="CommentTextChar">
    <w:name w:val="Comment Text Char"/>
    <w:basedOn w:val="DefaultParagraphFont"/>
    <w:link w:val="CommentText"/>
    <w:uiPriority w:val="99"/>
    <w:rsid w:val="00D72AD2"/>
    <w:rPr>
      <w:sz w:val="20"/>
      <w:szCs w:val="20"/>
    </w:rPr>
  </w:style>
  <w:style w:type="character" w:styleId="CommentReference">
    <w:name w:val="annotation reference"/>
    <w:basedOn w:val="DefaultParagraphFont"/>
    <w:uiPriority w:val="99"/>
    <w:semiHidden/>
    <w:unhideWhenUsed/>
    <w:rsid w:val="00D72AD2"/>
    <w:rPr>
      <w:sz w:val="16"/>
      <w:szCs w:val="16"/>
    </w:rPr>
  </w:style>
  <w:style w:type="table" w:styleId="TableGridLight">
    <w:name w:val="Grid Table Light"/>
    <w:basedOn w:val="TableNormal"/>
    <w:uiPriority w:val="40"/>
    <w:rsid w:val="003C7A0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3C7A0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39"/>
    <w:rsid w:val="00103D80"/>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E7C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7CEA"/>
  </w:style>
  <w:style w:type="paragraph" w:styleId="Footer">
    <w:name w:val="footer"/>
    <w:basedOn w:val="Normal"/>
    <w:link w:val="FooterChar"/>
    <w:uiPriority w:val="99"/>
    <w:unhideWhenUsed/>
    <w:rsid w:val="005E7C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7CEA"/>
  </w:style>
  <w:style w:type="paragraph" w:styleId="NormalWeb">
    <w:name w:val="Normal (Web)"/>
    <w:basedOn w:val="Normal"/>
    <w:uiPriority w:val="99"/>
    <w:semiHidden/>
    <w:unhideWhenUsed/>
    <w:rsid w:val="0064599A"/>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6459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599A"/>
    <w:rPr>
      <w:rFonts w:ascii="Segoe UI" w:hAnsi="Segoe UI" w:cs="Segoe UI"/>
      <w:sz w:val="18"/>
      <w:szCs w:val="18"/>
    </w:rPr>
  </w:style>
  <w:style w:type="table" w:customStyle="1" w:styleId="TableGrid11">
    <w:name w:val="Table Grid11"/>
    <w:basedOn w:val="TableNormal"/>
    <w:next w:val="TableGrid"/>
    <w:uiPriority w:val="39"/>
    <w:rsid w:val="006074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8734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F703A"/>
    <w:rPr>
      <w:b/>
      <w:bCs/>
    </w:rPr>
  </w:style>
  <w:style w:type="character" w:customStyle="1" w:styleId="CommentSubjectChar">
    <w:name w:val="Comment Subject Char"/>
    <w:basedOn w:val="CommentTextChar"/>
    <w:link w:val="CommentSubject"/>
    <w:uiPriority w:val="99"/>
    <w:semiHidden/>
    <w:rsid w:val="00FF703A"/>
    <w:rPr>
      <w:b/>
      <w:bCs/>
      <w:sz w:val="20"/>
      <w:szCs w:val="20"/>
    </w:rPr>
  </w:style>
  <w:style w:type="paragraph" w:styleId="Revision">
    <w:name w:val="Revision"/>
    <w:hidden/>
    <w:uiPriority w:val="99"/>
    <w:semiHidden/>
    <w:rsid w:val="006D607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087695">
      <w:bodyDiv w:val="1"/>
      <w:marLeft w:val="0"/>
      <w:marRight w:val="0"/>
      <w:marTop w:val="0"/>
      <w:marBottom w:val="0"/>
      <w:divBdr>
        <w:top w:val="none" w:sz="0" w:space="0" w:color="auto"/>
        <w:left w:val="none" w:sz="0" w:space="0" w:color="auto"/>
        <w:bottom w:val="none" w:sz="0" w:space="0" w:color="auto"/>
        <w:right w:val="none" w:sz="0" w:space="0" w:color="auto"/>
      </w:divBdr>
    </w:div>
    <w:div w:id="25105830">
      <w:bodyDiv w:val="1"/>
      <w:marLeft w:val="0"/>
      <w:marRight w:val="0"/>
      <w:marTop w:val="0"/>
      <w:marBottom w:val="0"/>
      <w:divBdr>
        <w:top w:val="none" w:sz="0" w:space="0" w:color="auto"/>
        <w:left w:val="none" w:sz="0" w:space="0" w:color="auto"/>
        <w:bottom w:val="none" w:sz="0" w:space="0" w:color="auto"/>
        <w:right w:val="none" w:sz="0" w:space="0" w:color="auto"/>
      </w:divBdr>
    </w:div>
    <w:div w:id="159582107">
      <w:bodyDiv w:val="1"/>
      <w:marLeft w:val="0"/>
      <w:marRight w:val="0"/>
      <w:marTop w:val="0"/>
      <w:marBottom w:val="0"/>
      <w:divBdr>
        <w:top w:val="none" w:sz="0" w:space="0" w:color="auto"/>
        <w:left w:val="none" w:sz="0" w:space="0" w:color="auto"/>
        <w:bottom w:val="none" w:sz="0" w:space="0" w:color="auto"/>
        <w:right w:val="none" w:sz="0" w:space="0" w:color="auto"/>
      </w:divBdr>
    </w:div>
    <w:div w:id="190724272">
      <w:bodyDiv w:val="1"/>
      <w:marLeft w:val="0"/>
      <w:marRight w:val="0"/>
      <w:marTop w:val="0"/>
      <w:marBottom w:val="0"/>
      <w:divBdr>
        <w:top w:val="none" w:sz="0" w:space="0" w:color="auto"/>
        <w:left w:val="none" w:sz="0" w:space="0" w:color="auto"/>
        <w:bottom w:val="none" w:sz="0" w:space="0" w:color="auto"/>
        <w:right w:val="none" w:sz="0" w:space="0" w:color="auto"/>
      </w:divBdr>
    </w:div>
    <w:div w:id="273679165">
      <w:bodyDiv w:val="1"/>
      <w:marLeft w:val="0"/>
      <w:marRight w:val="0"/>
      <w:marTop w:val="0"/>
      <w:marBottom w:val="0"/>
      <w:divBdr>
        <w:top w:val="none" w:sz="0" w:space="0" w:color="auto"/>
        <w:left w:val="none" w:sz="0" w:space="0" w:color="auto"/>
        <w:bottom w:val="none" w:sz="0" w:space="0" w:color="auto"/>
        <w:right w:val="none" w:sz="0" w:space="0" w:color="auto"/>
      </w:divBdr>
    </w:div>
    <w:div w:id="415633404">
      <w:bodyDiv w:val="1"/>
      <w:marLeft w:val="0"/>
      <w:marRight w:val="0"/>
      <w:marTop w:val="0"/>
      <w:marBottom w:val="0"/>
      <w:divBdr>
        <w:top w:val="none" w:sz="0" w:space="0" w:color="auto"/>
        <w:left w:val="none" w:sz="0" w:space="0" w:color="auto"/>
        <w:bottom w:val="none" w:sz="0" w:space="0" w:color="auto"/>
        <w:right w:val="none" w:sz="0" w:space="0" w:color="auto"/>
      </w:divBdr>
    </w:div>
    <w:div w:id="432475549">
      <w:bodyDiv w:val="1"/>
      <w:marLeft w:val="0"/>
      <w:marRight w:val="0"/>
      <w:marTop w:val="0"/>
      <w:marBottom w:val="0"/>
      <w:divBdr>
        <w:top w:val="none" w:sz="0" w:space="0" w:color="auto"/>
        <w:left w:val="none" w:sz="0" w:space="0" w:color="auto"/>
        <w:bottom w:val="none" w:sz="0" w:space="0" w:color="auto"/>
        <w:right w:val="none" w:sz="0" w:space="0" w:color="auto"/>
      </w:divBdr>
    </w:div>
    <w:div w:id="465777904">
      <w:bodyDiv w:val="1"/>
      <w:marLeft w:val="0"/>
      <w:marRight w:val="0"/>
      <w:marTop w:val="0"/>
      <w:marBottom w:val="0"/>
      <w:divBdr>
        <w:top w:val="none" w:sz="0" w:space="0" w:color="auto"/>
        <w:left w:val="none" w:sz="0" w:space="0" w:color="auto"/>
        <w:bottom w:val="none" w:sz="0" w:space="0" w:color="auto"/>
        <w:right w:val="none" w:sz="0" w:space="0" w:color="auto"/>
      </w:divBdr>
    </w:div>
    <w:div w:id="627593748">
      <w:bodyDiv w:val="1"/>
      <w:marLeft w:val="0"/>
      <w:marRight w:val="0"/>
      <w:marTop w:val="0"/>
      <w:marBottom w:val="0"/>
      <w:divBdr>
        <w:top w:val="none" w:sz="0" w:space="0" w:color="auto"/>
        <w:left w:val="none" w:sz="0" w:space="0" w:color="auto"/>
        <w:bottom w:val="none" w:sz="0" w:space="0" w:color="auto"/>
        <w:right w:val="none" w:sz="0" w:space="0" w:color="auto"/>
      </w:divBdr>
    </w:div>
    <w:div w:id="735052977">
      <w:bodyDiv w:val="1"/>
      <w:marLeft w:val="0"/>
      <w:marRight w:val="0"/>
      <w:marTop w:val="0"/>
      <w:marBottom w:val="0"/>
      <w:divBdr>
        <w:top w:val="none" w:sz="0" w:space="0" w:color="auto"/>
        <w:left w:val="none" w:sz="0" w:space="0" w:color="auto"/>
        <w:bottom w:val="none" w:sz="0" w:space="0" w:color="auto"/>
        <w:right w:val="none" w:sz="0" w:space="0" w:color="auto"/>
      </w:divBdr>
    </w:div>
    <w:div w:id="863054181">
      <w:bodyDiv w:val="1"/>
      <w:marLeft w:val="0"/>
      <w:marRight w:val="0"/>
      <w:marTop w:val="0"/>
      <w:marBottom w:val="0"/>
      <w:divBdr>
        <w:top w:val="none" w:sz="0" w:space="0" w:color="auto"/>
        <w:left w:val="none" w:sz="0" w:space="0" w:color="auto"/>
        <w:bottom w:val="none" w:sz="0" w:space="0" w:color="auto"/>
        <w:right w:val="none" w:sz="0" w:space="0" w:color="auto"/>
      </w:divBdr>
    </w:div>
    <w:div w:id="876510327">
      <w:bodyDiv w:val="1"/>
      <w:marLeft w:val="0"/>
      <w:marRight w:val="0"/>
      <w:marTop w:val="0"/>
      <w:marBottom w:val="0"/>
      <w:divBdr>
        <w:top w:val="none" w:sz="0" w:space="0" w:color="auto"/>
        <w:left w:val="none" w:sz="0" w:space="0" w:color="auto"/>
        <w:bottom w:val="none" w:sz="0" w:space="0" w:color="auto"/>
        <w:right w:val="none" w:sz="0" w:space="0" w:color="auto"/>
      </w:divBdr>
    </w:div>
    <w:div w:id="911088659">
      <w:bodyDiv w:val="1"/>
      <w:marLeft w:val="0"/>
      <w:marRight w:val="0"/>
      <w:marTop w:val="0"/>
      <w:marBottom w:val="0"/>
      <w:divBdr>
        <w:top w:val="none" w:sz="0" w:space="0" w:color="auto"/>
        <w:left w:val="none" w:sz="0" w:space="0" w:color="auto"/>
        <w:bottom w:val="none" w:sz="0" w:space="0" w:color="auto"/>
        <w:right w:val="none" w:sz="0" w:space="0" w:color="auto"/>
      </w:divBdr>
    </w:div>
    <w:div w:id="919171855">
      <w:bodyDiv w:val="1"/>
      <w:marLeft w:val="0"/>
      <w:marRight w:val="0"/>
      <w:marTop w:val="0"/>
      <w:marBottom w:val="0"/>
      <w:divBdr>
        <w:top w:val="none" w:sz="0" w:space="0" w:color="auto"/>
        <w:left w:val="none" w:sz="0" w:space="0" w:color="auto"/>
        <w:bottom w:val="none" w:sz="0" w:space="0" w:color="auto"/>
        <w:right w:val="none" w:sz="0" w:space="0" w:color="auto"/>
      </w:divBdr>
    </w:div>
    <w:div w:id="974724534">
      <w:bodyDiv w:val="1"/>
      <w:marLeft w:val="0"/>
      <w:marRight w:val="0"/>
      <w:marTop w:val="0"/>
      <w:marBottom w:val="0"/>
      <w:divBdr>
        <w:top w:val="none" w:sz="0" w:space="0" w:color="auto"/>
        <w:left w:val="none" w:sz="0" w:space="0" w:color="auto"/>
        <w:bottom w:val="none" w:sz="0" w:space="0" w:color="auto"/>
        <w:right w:val="none" w:sz="0" w:space="0" w:color="auto"/>
      </w:divBdr>
    </w:div>
    <w:div w:id="1063068853">
      <w:bodyDiv w:val="1"/>
      <w:marLeft w:val="0"/>
      <w:marRight w:val="0"/>
      <w:marTop w:val="0"/>
      <w:marBottom w:val="0"/>
      <w:divBdr>
        <w:top w:val="none" w:sz="0" w:space="0" w:color="auto"/>
        <w:left w:val="none" w:sz="0" w:space="0" w:color="auto"/>
        <w:bottom w:val="none" w:sz="0" w:space="0" w:color="auto"/>
        <w:right w:val="none" w:sz="0" w:space="0" w:color="auto"/>
      </w:divBdr>
    </w:div>
    <w:div w:id="1095176528">
      <w:bodyDiv w:val="1"/>
      <w:marLeft w:val="0"/>
      <w:marRight w:val="0"/>
      <w:marTop w:val="0"/>
      <w:marBottom w:val="0"/>
      <w:divBdr>
        <w:top w:val="none" w:sz="0" w:space="0" w:color="auto"/>
        <w:left w:val="none" w:sz="0" w:space="0" w:color="auto"/>
        <w:bottom w:val="none" w:sz="0" w:space="0" w:color="auto"/>
        <w:right w:val="none" w:sz="0" w:space="0" w:color="auto"/>
      </w:divBdr>
    </w:div>
    <w:div w:id="1170563745">
      <w:bodyDiv w:val="1"/>
      <w:marLeft w:val="0"/>
      <w:marRight w:val="0"/>
      <w:marTop w:val="0"/>
      <w:marBottom w:val="0"/>
      <w:divBdr>
        <w:top w:val="none" w:sz="0" w:space="0" w:color="auto"/>
        <w:left w:val="none" w:sz="0" w:space="0" w:color="auto"/>
        <w:bottom w:val="none" w:sz="0" w:space="0" w:color="auto"/>
        <w:right w:val="none" w:sz="0" w:space="0" w:color="auto"/>
      </w:divBdr>
    </w:div>
    <w:div w:id="1180852237">
      <w:bodyDiv w:val="1"/>
      <w:marLeft w:val="0"/>
      <w:marRight w:val="0"/>
      <w:marTop w:val="0"/>
      <w:marBottom w:val="0"/>
      <w:divBdr>
        <w:top w:val="none" w:sz="0" w:space="0" w:color="auto"/>
        <w:left w:val="none" w:sz="0" w:space="0" w:color="auto"/>
        <w:bottom w:val="none" w:sz="0" w:space="0" w:color="auto"/>
        <w:right w:val="none" w:sz="0" w:space="0" w:color="auto"/>
      </w:divBdr>
    </w:div>
    <w:div w:id="1237937961">
      <w:bodyDiv w:val="1"/>
      <w:marLeft w:val="0"/>
      <w:marRight w:val="0"/>
      <w:marTop w:val="0"/>
      <w:marBottom w:val="0"/>
      <w:divBdr>
        <w:top w:val="none" w:sz="0" w:space="0" w:color="auto"/>
        <w:left w:val="none" w:sz="0" w:space="0" w:color="auto"/>
        <w:bottom w:val="none" w:sz="0" w:space="0" w:color="auto"/>
        <w:right w:val="none" w:sz="0" w:space="0" w:color="auto"/>
      </w:divBdr>
    </w:div>
    <w:div w:id="1282104473">
      <w:bodyDiv w:val="1"/>
      <w:marLeft w:val="0"/>
      <w:marRight w:val="0"/>
      <w:marTop w:val="0"/>
      <w:marBottom w:val="0"/>
      <w:divBdr>
        <w:top w:val="none" w:sz="0" w:space="0" w:color="auto"/>
        <w:left w:val="none" w:sz="0" w:space="0" w:color="auto"/>
        <w:bottom w:val="none" w:sz="0" w:space="0" w:color="auto"/>
        <w:right w:val="none" w:sz="0" w:space="0" w:color="auto"/>
      </w:divBdr>
    </w:div>
    <w:div w:id="1324776209">
      <w:bodyDiv w:val="1"/>
      <w:marLeft w:val="0"/>
      <w:marRight w:val="0"/>
      <w:marTop w:val="0"/>
      <w:marBottom w:val="0"/>
      <w:divBdr>
        <w:top w:val="none" w:sz="0" w:space="0" w:color="auto"/>
        <w:left w:val="none" w:sz="0" w:space="0" w:color="auto"/>
        <w:bottom w:val="none" w:sz="0" w:space="0" w:color="auto"/>
        <w:right w:val="none" w:sz="0" w:space="0" w:color="auto"/>
      </w:divBdr>
    </w:div>
    <w:div w:id="1333264955">
      <w:bodyDiv w:val="1"/>
      <w:marLeft w:val="0"/>
      <w:marRight w:val="0"/>
      <w:marTop w:val="0"/>
      <w:marBottom w:val="0"/>
      <w:divBdr>
        <w:top w:val="none" w:sz="0" w:space="0" w:color="auto"/>
        <w:left w:val="none" w:sz="0" w:space="0" w:color="auto"/>
        <w:bottom w:val="none" w:sz="0" w:space="0" w:color="auto"/>
        <w:right w:val="none" w:sz="0" w:space="0" w:color="auto"/>
      </w:divBdr>
    </w:div>
    <w:div w:id="1344937511">
      <w:bodyDiv w:val="1"/>
      <w:marLeft w:val="0"/>
      <w:marRight w:val="0"/>
      <w:marTop w:val="0"/>
      <w:marBottom w:val="0"/>
      <w:divBdr>
        <w:top w:val="none" w:sz="0" w:space="0" w:color="auto"/>
        <w:left w:val="none" w:sz="0" w:space="0" w:color="auto"/>
        <w:bottom w:val="none" w:sz="0" w:space="0" w:color="auto"/>
        <w:right w:val="none" w:sz="0" w:space="0" w:color="auto"/>
      </w:divBdr>
    </w:div>
    <w:div w:id="1409578251">
      <w:bodyDiv w:val="1"/>
      <w:marLeft w:val="0"/>
      <w:marRight w:val="0"/>
      <w:marTop w:val="0"/>
      <w:marBottom w:val="0"/>
      <w:divBdr>
        <w:top w:val="none" w:sz="0" w:space="0" w:color="auto"/>
        <w:left w:val="none" w:sz="0" w:space="0" w:color="auto"/>
        <w:bottom w:val="none" w:sz="0" w:space="0" w:color="auto"/>
        <w:right w:val="none" w:sz="0" w:space="0" w:color="auto"/>
      </w:divBdr>
    </w:div>
    <w:div w:id="1431900670">
      <w:bodyDiv w:val="1"/>
      <w:marLeft w:val="0"/>
      <w:marRight w:val="0"/>
      <w:marTop w:val="0"/>
      <w:marBottom w:val="0"/>
      <w:divBdr>
        <w:top w:val="none" w:sz="0" w:space="0" w:color="auto"/>
        <w:left w:val="none" w:sz="0" w:space="0" w:color="auto"/>
        <w:bottom w:val="none" w:sz="0" w:space="0" w:color="auto"/>
        <w:right w:val="none" w:sz="0" w:space="0" w:color="auto"/>
      </w:divBdr>
    </w:div>
    <w:div w:id="1459759386">
      <w:bodyDiv w:val="1"/>
      <w:marLeft w:val="0"/>
      <w:marRight w:val="0"/>
      <w:marTop w:val="0"/>
      <w:marBottom w:val="0"/>
      <w:divBdr>
        <w:top w:val="none" w:sz="0" w:space="0" w:color="auto"/>
        <w:left w:val="none" w:sz="0" w:space="0" w:color="auto"/>
        <w:bottom w:val="none" w:sz="0" w:space="0" w:color="auto"/>
        <w:right w:val="none" w:sz="0" w:space="0" w:color="auto"/>
      </w:divBdr>
    </w:div>
    <w:div w:id="1565138868">
      <w:bodyDiv w:val="1"/>
      <w:marLeft w:val="0"/>
      <w:marRight w:val="0"/>
      <w:marTop w:val="0"/>
      <w:marBottom w:val="0"/>
      <w:divBdr>
        <w:top w:val="none" w:sz="0" w:space="0" w:color="auto"/>
        <w:left w:val="none" w:sz="0" w:space="0" w:color="auto"/>
        <w:bottom w:val="none" w:sz="0" w:space="0" w:color="auto"/>
        <w:right w:val="none" w:sz="0" w:space="0" w:color="auto"/>
      </w:divBdr>
    </w:div>
    <w:div w:id="1585257699">
      <w:bodyDiv w:val="1"/>
      <w:marLeft w:val="0"/>
      <w:marRight w:val="0"/>
      <w:marTop w:val="0"/>
      <w:marBottom w:val="0"/>
      <w:divBdr>
        <w:top w:val="none" w:sz="0" w:space="0" w:color="auto"/>
        <w:left w:val="none" w:sz="0" w:space="0" w:color="auto"/>
        <w:bottom w:val="none" w:sz="0" w:space="0" w:color="auto"/>
        <w:right w:val="none" w:sz="0" w:space="0" w:color="auto"/>
      </w:divBdr>
    </w:div>
    <w:div w:id="1597900938">
      <w:bodyDiv w:val="1"/>
      <w:marLeft w:val="0"/>
      <w:marRight w:val="0"/>
      <w:marTop w:val="0"/>
      <w:marBottom w:val="0"/>
      <w:divBdr>
        <w:top w:val="none" w:sz="0" w:space="0" w:color="auto"/>
        <w:left w:val="none" w:sz="0" w:space="0" w:color="auto"/>
        <w:bottom w:val="none" w:sz="0" w:space="0" w:color="auto"/>
        <w:right w:val="none" w:sz="0" w:space="0" w:color="auto"/>
      </w:divBdr>
    </w:div>
    <w:div w:id="1673601585">
      <w:bodyDiv w:val="1"/>
      <w:marLeft w:val="0"/>
      <w:marRight w:val="0"/>
      <w:marTop w:val="0"/>
      <w:marBottom w:val="0"/>
      <w:divBdr>
        <w:top w:val="none" w:sz="0" w:space="0" w:color="auto"/>
        <w:left w:val="none" w:sz="0" w:space="0" w:color="auto"/>
        <w:bottom w:val="none" w:sz="0" w:space="0" w:color="auto"/>
        <w:right w:val="none" w:sz="0" w:space="0" w:color="auto"/>
      </w:divBdr>
    </w:div>
    <w:div w:id="1683045385">
      <w:bodyDiv w:val="1"/>
      <w:marLeft w:val="0"/>
      <w:marRight w:val="0"/>
      <w:marTop w:val="0"/>
      <w:marBottom w:val="0"/>
      <w:divBdr>
        <w:top w:val="none" w:sz="0" w:space="0" w:color="auto"/>
        <w:left w:val="none" w:sz="0" w:space="0" w:color="auto"/>
        <w:bottom w:val="none" w:sz="0" w:space="0" w:color="auto"/>
        <w:right w:val="none" w:sz="0" w:space="0" w:color="auto"/>
      </w:divBdr>
    </w:div>
    <w:div w:id="1741245088">
      <w:bodyDiv w:val="1"/>
      <w:marLeft w:val="0"/>
      <w:marRight w:val="0"/>
      <w:marTop w:val="0"/>
      <w:marBottom w:val="0"/>
      <w:divBdr>
        <w:top w:val="none" w:sz="0" w:space="0" w:color="auto"/>
        <w:left w:val="none" w:sz="0" w:space="0" w:color="auto"/>
        <w:bottom w:val="none" w:sz="0" w:space="0" w:color="auto"/>
        <w:right w:val="none" w:sz="0" w:space="0" w:color="auto"/>
      </w:divBdr>
    </w:div>
    <w:div w:id="1760830402">
      <w:bodyDiv w:val="1"/>
      <w:marLeft w:val="0"/>
      <w:marRight w:val="0"/>
      <w:marTop w:val="0"/>
      <w:marBottom w:val="0"/>
      <w:divBdr>
        <w:top w:val="none" w:sz="0" w:space="0" w:color="auto"/>
        <w:left w:val="none" w:sz="0" w:space="0" w:color="auto"/>
        <w:bottom w:val="none" w:sz="0" w:space="0" w:color="auto"/>
        <w:right w:val="none" w:sz="0" w:space="0" w:color="auto"/>
      </w:divBdr>
    </w:div>
    <w:div w:id="1787307854">
      <w:bodyDiv w:val="1"/>
      <w:marLeft w:val="0"/>
      <w:marRight w:val="0"/>
      <w:marTop w:val="0"/>
      <w:marBottom w:val="0"/>
      <w:divBdr>
        <w:top w:val="none" w:sz="0" w:space="0" w:color="auto"/>
        <w:left w:val="none" w:sz="0" w:space="0" w:color="auto"/>
        <w:bottom w:val="none" w:sz="0" w:space="0" w:color="auto"/>
        <w:right w:val="none" w:sz="0" w:space="0" w:color="auto"/>
      </w:divBdr>
    </w:div>
    <w:div w:id="1829200408">
      <w:bodyDiv w:val="1"/>
      <w:marLeft w:val="0"/>
      <w:marRight w:val="0"/>
      <w:marTop w:val="0"/>
      <w:marBottom w:val="0"/>
      <w:divBdr>
        <w:top w:val="none" w:sz="0" w:space="0" w:color="auto"/>
        <w:left w:val="none" w:sz="0" w:space="0" w:color="auto"/>
        <w:bottom w:val="none" w:sz="0" w:space="0" w:color="auto"/>
        <w:right w:val="none" w:sz="0" w:space="0" w:color="auto"/>
      </w:divBdr>
    </w:div>
    <w:div w:id="1847209876">
      <w:bodyDiv w:val="1"/>
      <w:marLeft w:val="0"/>
      <w:marRight w:val="0"/>
      <w:marTop w:val="0"/>
      <w:marBottom w:val="0"/>
      <w:divBdr>
        <w:top w:val="none" w:sz="0" w:space="0" w:color="auto"/>
        <w:left w:val="none" w:sz="0" w:space="0" w:color="auto"/>
        <w:bottom w:val="none" w:sz="0" w:space="0" w:color="auto"/>
        <w:right w:val="none" w:sz="0" w:space="0" w:color="auto"/>
      </w:divBdr>
    </w:div>
    <w:div w:id="1919292054">
      <w:bodyDiv w:val="1"/>
      <w:marLeft w:val="0"/>
      <w:marRight w:val="0"/>
      <w:marTop w:val="0"/>
      <w:marBottom w:val="0"/>
      <w:divBdr>
        <w:top w:val="none" w:sz="0" w:space="0" w:color="auto"/>
        <w:left w:val="none" w:sz="0" w:space="0" w:color="auto"/>
        <w:bottom w:val="none" w:sz="0" w:space="0" w:color="auto"/>
        <w:right w:val="none" w:sz="0" w:space="0" w:color="auto"/>
      </w:divBdr>
    </w:div>
    <w:div w:id="1996759249">
      <w:bodyDiv w:val="1"/>
      <w:marLeft w:val="0"/>
      <w:marRight w:val="0"/>
      <w:marTop w:val="0"/>
      <w:marBottom w:val="0"/>
      <w:divBdr>
        <w:top w:val="none" w:sz="0" w:space="0" w:color="auto"/>
        <w:left w:val="none" w:sz="0" w:space="0" w:color="auto"/>
        <w:bottom w:val="none" w:sz="0" w:space="0" w:color="auto"/>
        <w:right w:val="none" w:sz="0" w:space="0" w:color="auto"/>
      </w:divBdr>
    </w:div>
    <w:div w:id="1998419675">
      <w:bodyDiv w:val="1"/>
      <w:marLeft w:val="0"/>
      <w:marRight w:val="0"/>
      <w:marTop w:val="0"/>
      <w:marBottom w:val="0"/>
      <w:divBdr>
        <w:top w:val="none" w:sz="0" w:space="0" w:color="auto"/>
        <w:left w:val="none" w:sz="0" w:space="0" w:color="auto"/>
        <w:bottom w:val="none" w:sz="0" w:space="0" w:color="auto"/>
        <w:right w:val="none" w:sz="0" w:space="0" w:color="auto"/>
      </w:divBdr>
    </w:div>
    <w:div w:id="2017145363">
      <w:bodyDiv w:val="1"/>
      <w:marLeft w:val="0"/>
      <w:marRight w:val="0"/>
      <w:marTop w:val="0"/>
      <w:marBottom w:val="0"/>
      <w:divBdr>
        <w:top w:val="none" w:sz="0" w:space="0" w:color="auto"/>
        <w:left w:val="none" w:sz="0" w:space="0" w:color="auto"/>
        <w:bottom w:val="none" w:sz="0" w:space="0" w:color="auto"/>
        <w:right w:val="none" w:sz="0" w:space="0" w:color="auto"/>
      </w:divBdr>
    </w:div>
    <w:div w:id="2022926961">
      <w:bodyDiv w:val="1"/>
      <w:marLeft w:val="0"/>
      <w:marRight w:val="0"/>
      <w:marTop w:val="0"/>
      <w:marBottom w:val="0"/>
      <w:divBdr>
        <w:top w:val="none" w:sz="0" w:space="0" w:color="auto"/>
        <w:left w:val="none" w:sz="0" w:space="0" w:color="auto"/>
        <w:bottom w:val="none" w:sz="0" w:space="0" w:color="auto"/>
        <w:right w:val="none" w:sz="0" w:space="0" w:color="auto"/>
      </w:divBdr>
    </w:div>
    <w:div w:id="2085226056">
      <w:bodyDiv w:val="1"/>
      <w:marLeft w:val="0"/>
      <w:marRight w:val="0"/>
      <w:marTop w:val="0"/>
      <w:marBottom w:val="0"/>
      <w:divBdr>
        <w:top w:val="none" w:sz="0" w:space="0" w:color="auto"/>
        <w:left w:val="none" w:sz="0" w:space="0" w:color="auto"/>
        <w:bottom w:val="none" w:sz="0" w:space="0" w:color="auto"/>
        <w:right w:val="none" w:sz="0" w:space="0" w:color="auto"/>
      </w:divBdr>
    </w:div>
    <w:div w:id="2135445511">
      <w:bodyDiv w:val="1"/>
      <w:marLeft w:val="0"/>
      <w:marRight w:val="0"/>
      <w:marTop w:val="0"/>
      <w:marBottom w:val="0"/>
      <w:divBdr>
        <w:top w:val="none" w:sz="0" w:space="0" w:color="auto"/>
        <w:left w:val="none" w:sz="0" w:space="0" w:color="auto"/>
        <w:bottom w:val="none" w:sz="0" w:space="0" w:color="auto"/>
        <w:right w:val="none" w:sz="0" w:space="0" w:color="auto"/>
      </w:divBdr>
    </w:div>
    <w:div w:id="2140802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18" Type="http://schemas.openxmlformats.org/officeDocument/2006/relationships/image" Target="media/image8.png"/><Relationship Id="rId26" Type="http://schemas.openxmlformats.org/officeDocument/2006/relationships/image" Target="media/image14.gif"/><Relationship Id="rId3" Type="http://schemas.openxmlformats.org/officeDocument/2006/relationships/styles" Target="styles.xml"/><Relationship Id="rId21" Type="http://schemas.openxmlformats.org/officeDocument/2006/relationships/image" Target="media/image9.gi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3.gi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gif"/><Relationship Id="rId29" Type="http://schemas.openxmlformats.org/officeDocument/2006/relationships/image" Target="media/image17.g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gi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gif"/><Relationship Id="rId28" Type="http://schemas.openxmlformats.org/officeDocument/2006/relationships/image" Target="media/image16.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4/relationships/chartEx" Target="charts/chartEx1.xml"/><Relationship Id="rId14" Type="http://schemas.openxmlformats.org/officeDocument/2006/relationships/image" Target="media/image4.emf"/><Relationship Id="rId22" Type="http://schemas.openxmlformats.org/officeDocument/2006/relationships/image" Target="media/image10.gif"/><Relationship Id="rId27" Type="http://schemas.openxmlformats.org/officeDocument/2006/relationships/image" Target="media/image15.gif"/><Relationship Id="rId30" Type="http://schemas.openxmlformats.org/officeDocument/2006/relationships/hyperlink" Target="https://pubchem.ncbi.nlm.nih.gov/"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C:\Users\u16252642\OneDrive\NDEKE\THESIS\Chapter%202\HIV%20and%20ARV%20Statistics.xlsx" TargetMode="External"/><Relationship Id="rId4"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3042829275227252E-2"/>
          <c:y val="5.0925925925925923E-2"/>
          <c:w val="0.90640172485961823"/>
          <c:h val="0.66843274487642756"/>
        </c:manualLayout>
      </c:layout>
      <c:barChart>
        <c:barDir val="col"/>
        <c:grouping val="clustered"/>
        <c:varyColors val="0"/>
        <c:ser>
          <c:idx val="0"/>
          <c:order val="0"/>
          <c:spPr>
            <a:solidFill>
              <a:schemeClr val="accent1"/>
            </a:solidFill>
            <a:ln>
              <a:noFill/>
            </a:ln>
            <a:effectLst/>
          </c:spPr>
          <c:invertIfNegative val="0"/>
          <c:cat>
            <c:strRef>
              <c:f>'HIV Stats'!$A$62:$A$79</c:f>
              <c:strCache>
                <c:ptCount val="18"/>
                <c:pt idx="0">
                  <c:v>Swaziland</c:v>
                </c:pt>
                <c:pt idx="1">
                  <c:v>Lesotho</c:v>
                </c:pt>
                <c:pt idx="2">
                  <c:v>Botswana</c:v>
                </c:pt>
                <c:pt idx="3">
                  <c:v>South Africa</c:v>
                </c:pt>
                <c:pt idx="4">
                  <c:v>Zimbabwe</c:v>
                </c:pt>
                <c:pt idx="5">
                  <c:v>Namibia</c:v>
                </c:pt>
                <c:pt idx="6">
                  <c:v>Zambia</c:v>
                </c:pt>
                <c:pt idx="7">
                  <c:v>Malawi</c:v>
                </c:pt>
                <c:pt idx="8">
                  <c:v>Mozambique</c:v>
                </c:pt>
                <c:pt idx="9">
                  <c:v>Uganda</c:v>
                </c:pt>
                <c:pt idx="10">
                  <c:v>URT</c:v>
                </c:pt>
                <c:pt idx="11">
                  <c:v>Kenya</c:v>
                </c:pt>
                <c:pt idx="12">
                  <c:v>Equatorial Guinea</c:v>
                </c:pt>
                <c:pt idx="13">
                  <c:v>Guinea-Bissau</c:v>
                </c:pt>
                <c:pt idx="14">
                  <c:v>Rwanda</c:v>
                </c:pt>
                <c:pt idx="15">
                  <c:v>Ghana</c:v>
                </c:pt>
                <c:pt idx="16">
                  <c:v>Nigeria</c:v>
                </c:pt>
                <c:pt idx="17">
                  <c:v>Mali</c:v>
                </c:pt>
              </c:strCache>
            </c:strRef>
          </c:cat>
          <c:val>
            <c:numRef>
              <c:f>'HIV Stats'!$B$62:$B$79</c:f>
            </c:numRef>
          </c:val>
          <c:extLst>
            <c:ext xmlns:c16="http://schemas.microsoft.com/office/drawing/2014/chart" uri="{C3380CC4-5D6E-409C-BE32-E72D297353CC}">
              <c16:uniqueId val="{00000000-F3A6-4A1A-8E39-710DA2D04D5C}"/>
            </c:ext>
          </c:extLst>
        </c:ser>
        <c:ser>
          <c:idx val="1"/>
          <c:order val="1"/>
          <c:spPr>
            <a:solidFill>
              <a:schemeClr val="accent2"/>
            </a:solidFill>
            <a:ln>
              <a:noFill/>
            </a:ln>
            <a:effectLst/>
          </c:spPr>
          <c:invertIfNegative val="0"/>
          <c:cat>
            <c:strRef>
              <c:f>'HIV Stats'!$A$62:$A$79</c:f>
              <c:strCache>
                <c:ptCount val="18"/>
                <c:pt idx="0">
                  <c:v>Swaziland</c:v>
                </c:pt>
                <c:pt idx="1">
                  <c:v>Lesotho</c:v>
                </c:pt>
                <c:pt idx="2">
                  <c:v>Botswana</c:v>
                </c:pt>
                <c:pt idx="3">
                  <c:v>South Africa</c:v>
                </c:pt>
                <c:pt idx="4">
                  <c:v>Zimbabwe</c:v>
                </c:pt>
                <c:pt idx="5">
                  <c:v>Namibia</c:v>
                </c:pt>
                <c:pt idx="6">
                  <c:v>Zambia</c:v>
                </c:pt>
                <c:pt idx="7">
                  <c:v>Malawi</c:v>
                </c:pt>
                <c:pt idx="8">
                  <c:v>Mozambique</c:v>
                </c:pt>
                <c:pt idx="9">
                  <c:v>Uganda</c:v>
                </c:pt>
                <c:pt idx="10">
                  <c:v>URT</c:v>
                </c:pt>
                <c:pt idx="11">
                  <c:v>Kenya</c:v>
                </c:pt>
                <c:pt idx="12">
                  <c:v>Equatorial Guinea</c:v>
                </c:pt>
                <c:pt idx="13">
                  <c:v>Guinea-Bissau</c:v>
                </c:pt>
                <c:pt idx="14">
                  <c:v>Rwanda</c:v>
                </c:pt>
                <c:pt idx="15">
                  <c:v>Ghana</c:v>
                </c:pt>
                <c:pt idx="16">
                  <c:v>Nigeria</c:v>
                </c:pt>
                <c:pt idx="17">
                  <c:v>Mali</c:v>
                </c:pt>
              </c:strCache>
            </c:strRef>
          </c:cat>
          <c:val>
            <c:numRef>
              <c:f>'HIV Stats'!$C$62:$C$79</c:f>
            </c:numRef>
          </c:val>
          <c:extLst>
            <c:ext xmlns:c16="http://schemas.microsoft.com/office/drawing/2014/chart" uri="{C3380CC4-5D6E-409C-BE32-E72D297353CC}">
              <c16:uniqueId val="{00000001-F3A6-4A1A-8E39-710DA2D04D5C}"/>
            </c:ext>
          </c:extLst>
        </c:ser>
        <c:ser>
          <c:idx val="2"/>
          <c:order val="2"/>
          <c:spPr>
            <a:solidFill>
              <a:schemeClr val="accent3"/>
            </a:solidFill>
            <a:ln>
              <a:noFill/>
            </a:ln>
            <a:effectLst/>
          </c:spPr>
          <c:invertIfNegative val="0"/>
          <c:dPt>
            <c:idx val="0"/>
            <c:invertIfNegative val="0"/>
            <c:bubble3D val="0"/>
            <c:spPr>
              <a:solidFill>
                <a:srgbClr val="C00000"/>
              </a:solidFill>
              <a:ln>
                <a:noFill/>
              </a:ln>
              <a:effectLst/>
            </c:spPr>
            <c:extLst>
              <c:ext xmlns:c16="http://schemas.microsoft.com/office/drawing/2014/chart" uri="{C3380CC4-5D6E-409C-BE32-E72D297353CC}">
                <c16:uniqueId val="{00000003-F3A6-4A1A-8E39-710DA2D04D5C}"/>
              </c:ext>
            </c:extLst>
          </c:dPt>
          <c:dPt>
            <c:idx val="1"/>
            <c:invertIfNegative val="0"/>
            <c:bubble3D val="0"/>
            <c:spPr>
              <a:solidFill>
                <a:srgbClr val="FFC000"/>
              </a:solidFill>
              <a:ln>
                <a:noFill/>
              </a:ln>
              <a:effectLst/>
            </c:spPr>
            <c:extLst>
              <c:ext xmlns:c16="http://schemas.microsoft.com/office/drawing/2014/chart" uri="{C3380CC4-5D6E-409C-BE32-E72D297353CC}">
                <c16:uniqueId val="{00000005-F3A6-4A1A-8E39-710DA2D04D5C}"/>
              </c:ext>
            </c:extLst>
          </c:dPt>
          <c:dPt>
            <c:idx val="2"/>
            <c:invertIfNegative val="0"/>
            <c:bubble3D val="0"/>
            <c:spPr>
              <a:solidFill>
                <a:srgbClr val="92D050"/>
              </a:solidFill>
              <a:ln>
                <a:noFill/>
              </a:ln>
              <a:effectLst/>
            </c:spPr>
            <c:extLst>
              <c:ext xmlns:c16="http://schemas.microsoft.com/office/drawing/2014/chart" uri="{C3380CC4-5D6E-409C-BE32-E72D297353CC}">
                <c16:uniqueId val="{00000007-F3A6-4A1A-8E39-710DA2D04D5C}"/>
              </c:ext>
            </c:extLst>
          </c:dPt>
          <c:dPt>
            <c:idx val="3"/>
            <c:invertIfNegative val="0"/>
            <c:bubble3D val="0"/>
            <c:spPr>
              <a:solidFill>
                <a:srgbClr val="00B0F0"/>
              </a:solidFill>
              <a:ln>
                <a:noFill/>
              </a:ln>
              <a:effectLst/>
            </c:spPr>
            <c:extLst>
              <c:ext xmlns:c16="http://schemas.microsoft.com/office/drawing/2014/chart" uri="{C3380CC4-5D6E-409C-BE32-E72D297353CC}">
                <c16:uniqueId val="{00000009-F3A6-4A1A-8E39-710DA2D04D5C}"/>
              </c:ext>
            </c:extLst>
          </c:dPt>
          <c:dPt>
            <c:idx val="4"/>
            <c:invertIfNegative val="0"/>
            <c:bubble3D val="0"/>
            <c:spPr>
              <a:solidFill>
                <a:srgbClr val="002060"/>
              </a:solidFill>
              <a:ln>
                <a:noFill/>
              </a:ln>
              <a:effectLst/>
            </c:spPr>
            <c:extLst>
              <c:ext xmlns:c16="http://schemas.microsoft.com/office/drawing/2014/chart" uri="{C3380CC4-5D6E-409C-BE32-E72D297353CC}">
                <c16:uniqueId val="{0000000B-F3A6-4A1A-8E39-710DA2D04D5C}"/>
              </c:ext>
            </c:extLst>
          </c:dPt>
          <c:dPt>
            <c:idx val="5"/>
            <c:invertIfNegative val="0"/>
            <c:bubble3D val="0"/>
            <c:spPr>
              <a:solidFill>
                <a:srgbClr val="7030A0"/>
              </a:solidFill>
              <a:ln>
                <a:noFill/>
              </a:ln>
              <a:effectLst/>
            </c:spPr>
            <c:extLst>
              <c:ext xmlns:c16="http://schemas.microsoft.com/office/drawing/2014/chart" uri="{C3380CC4-5D6E-409C-BE32-E72D297353CC}">
                <c16:uniqueId val="{0000000D-F3A6-4A1A-8E39-710DA2D04D5C}"/>
              </c:ext>
            </c:extLst>
          </c:dPt>
          <c:dPt>
            <c:idx val="6"/>
            <c:invertIfNegative val="0"/>
            <c:bubble3D val="0"/>
            <c:spPr>
              <a:solidFill>
                <a:srgbClr val="FF0000"/>
              </a:solidFill>
              <a:ln>
                <a:noFill/>
              </a:ln>
              <a:effectLst/>
            </c:spPr>
            <c:extLst>
              <c:ext xmlns:c16="http://schemas.microsoft.com/office/drawing/2014/chart" uri="{C3380CC4-5D6E-409C-BE32-E72D297353CC}">
                <c16:uniqueId val="{0000000F-F3A6-4A1A-8E39-710DA2D04D5C}"/>
              </c:ext>
            </c:extLst>
          </c:dPt>
          <c:dPt>
            <c:idx val="7"/>
            <c:invertIfNegative val="0"/>
            <c:bubble3D val="0"/>
            <c:spPr>
              <a:solidFill>
                <a:srgbClr val="FFFF00"/>
              </a:solidFill>
              <a:ln>
                <a:noFill/>
              </a:ln>
              <a:effectLst/>
            </c:spPr>
            <c:extLst>
              <c:ext xmlns:c16="http://schemas.microsoft.com/office/drawing/2014/chart" uri="{C3380CC4-5D6E-409C-BE32-E72D297353CC}">
                <c16:uniqueId val="{00000011-F3A6-4A1A-8E39-710DA2D04D5C}"/>
              </c:ext>
            </c:extLst>
          </c:dPt>
          <c:dPt>
            <c:idx val="8"/>
            <c:invertIfNegative val="0"/>
            <c:bubble3D val="0"/>
            <c:spPr>
              <a:solidFill>
                <a:srgbClr val="00B050"/>
              </a:solidFill>
              <a:ln>
                <a:noFill/>
              </a:ln>
              <a:effectLst/>
            </c:spPr>
            <c:extLst>
              <c:ext xmlns:c16="http://schemas.microsoft.com/office/drawing/2014/chart" uri="{C3380CC4-5D6E-409C-BE32-E72D297353CC}">
                <c16:uniqueId val="{00000013-F3A6-4A1A-8E39-710DA2D04D5C}"/>
              </c:ext>
            </c:extLst>
          </c:dPt>
          <c:dPt>
            <c:idx val="9"/>
            <c:invertIfNegative val="0"/>
            <c:bubble3D val="0"/>
            <c:spPr>
              <a:solidFill>
                <a:srgbClr val="0070C0"/>
              </a:solidFill>
              <a:ln>
                <a:noFill/>
              </a:ln>
              <a:effectLst/>
            </c:spPr>
            <c:extLst>
              <c:ext xmlns:c16="http://schemas.microsoft.com/office/drawing/2014/chart" uri="{C3380CC4-5D6E-409C-BE32-E72D297353CC}">
                <c16:uniqueId val="{00000015-F3A6-4A1A-8E39-710DA2D04D5C}"/>
              </c:ext>
            </c:extLst>
          </c:dPt>
          <c:dPt>
            <c:idx val="10"/>
            <c:invertIfNegative val="0"/>
            <c:bubble3D val="0"/>
            <c:spPr>
              <a:solidFill>
                <a:schemeClr val="accent6">
                  <a:lumMod val="50000"/>
                </a:schemeClr>
              </a:solidFill>
              <a:ln>
                <a:noFill/>
              </a:ln>
              <a:effectLst/>
            </c:spPr>
            <c:extLst>
              <c:ext xmlns:c16="http://schemas.microsoft.com/office/drawing/2014/chart" uri="{C3380CC4-5D6E-409C-BE32-E72D297353CC}">
                <c16:uniqueId val="{00000017-F3A6-4A1A-8E39-710DA2D04D5C}"/>
              </c:ext>
            </c:extLst>
          </c:dPt>
          <c:dPt>
            <c:idx val="11"/>
            <c:invertIfNegative val="0"/>
            <c:bubble3D val="0"/>
            <c:spPr>
              <a:solidFill>
                <a:schemeClr val="tx1">
                  <a:lumMod val="50000"/>
                  <a:lumOff val="50000"/>
                </a:schemeClr>
              </a:solidFill>
              <a:ln>
                <a:noFill/>
              </a:ln>
              <a:effectLst/>
            </c:spPr>
            <c:extLst>
              <c:ext xmlns:c16="http://schemas.microsoft.com/office/drawing/2014/chart" uri="{C3380CC4-5D6E-409C-BE32-E72D297353CC}">
                <c16:uniqueId val="{00000019-F3A6-4A1A-8E39-710DA2D04D5C}"/>
              </c:ext>
            </c:extLst>
          </c:dPt>
          <c:dPt>
            <c:idx val="12"/>
            <c:invertIfNegative val="0"/>
            <c:bubble3D val="0"/>
            <c:spPr>
              <a:solidFill>
                <a:schemeClr val="accent6">
                  <a:lumMod val="60000"/>
                  <a:lumOff val="40000"/>
                </a:schemeClr>
              </a:solidFill>
              <a:ln>
                <a:noFill/>
              </a:ln>
              <a:effectLst/>
            </c:spPr>
            <c:extLst>
              <c:ext xmlns:c16="http://schemas.microsoft.com/office/drawing/2014/chart" uri="{C3380CC4-5D6E-409C-BE32-E72D297353CC}">
                <c16:uniqueId val="{0000001B-F3A6-4A1A-8E39-710DA2D04D5C}"/>
              </c:ext>
            </c:extLst>
          </c:dPt>
          <c:dPt>
            <c:idx val="13"/>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1D-F3A6-4A1A-8E39-710DA2D04D5C}"/>
              </c:ext>
            </c:extLst>
          </c:dPt>
          <c:dPt>
            <c:idx val="14"/>
            <c:invertIfNegative val="0"/>
            <c:bubble3D val="0"/>
            <c:spPr>
              <a:solidFill>
                <a:schemeClr val="accent3">
                  <a:lumMod val="50000"/>
                </a:schemeClr>
              </a:solidFill>
              <a:ln>
                <a:noFill/>
              </a:ln>
              <a:effectLst/>
            </c:spPr>
            <c:extLst>
              <c:ext xmlns:c16="http://schemas.microsoft.com/office/drawing/2014/chart" uri="{C3380CC4-5D6E-409C-BE32-E72D297353CC}">
                <c16:uniqueId val="{0000001F-F3A6-4A1A-8E39-710DA2D04D5C}"/>
              </c:ext>
            </c:extLst>
          </c:dPt>
          <c:dPt>
            <c:idx val="15"/>
            <c:invertIfNegative val="0"/>
            <c:bubble3D val="0"/>
            <c:spPr>
              <a:solidFill>
                <a:schemeClr val="accent5">
                  <a:lumMod val="60000"/>
                  <a:lumOff val="40000"/>
                </a:schemeClr>
              </a:solidFill>
              <a:ln>
                <a:noFill/>
              </a:ln>
              <a:effectLst/>
            </c:spPr>
            <c:extLst>
              <c:ext xmlns:c16="http://schemas.microsoft.com/office/drawing/2014/chart" uri="{C3380CC4-5D6E-409C-BE32-E72D297353CC}">
                <c16:uniqueId val="{00000021-F3A6-4A1A-8E39-710DA2D04D5C}"/>
              </c:ext>
            </c:extLst>
          </c:dPt>
          <c:dPt>
            <c:idx val="16"/>
            <c:invertIfNegative val="0"/>
            <c:bubble3D val="0"/>
            <c:spPr>
              <a:solidFill>
                <a:srgbClr val="FFC000"/>
              </a:solidFill>
              <a:ln>
                <a:noFill/>
              </a:ln>
              <a:effectLst/>
            </c:spPr>
            <c:extLst>
              <c:ext xmlns:c16="http://schemas.microsoft.com/office/drawing/2014/chart" uri="{C3380CC4-5D6E-409C-BE32-E72D297353CC}">
                <c16:uniqueId val="{00000023-F3A6-4A1A-8E39-710DA2D04D5C}"/>
              </c:ext>
            </c:extLst>
          </c:dPt>
          <c:dPt>
            <c:idx val="17"/>
            <c:invertIfNegative val="0"/>
            <c:bubble3D val="0"/>
            <c:spPr>
              <a:solidFill>
                <a:schemeClr val="accent2">
                  <a:lumMod val="75000"/>
                </a:schemeClr>
              </a:solidFill>
              <a:ln>
                <a:noFill/>
              </a:ln>
              <a:effectLst/>
            </c:spPr>
            <c:extLst>
              <c:ext xmlns:c16="http://schemas.microsoft.com/office/drawing/2014/chart" uri="{C3380CC4-5D6E-409C-BE32-E72D297353CC}">
                <c16:uniqueId val="{00000025-F3A6-4A1A-8E39-710DA2D04D5C}"/>
              </c:ext>
            </c:extLst>
          </c:dPt>
          <c:cat>
            <c:strRef>
              <c:f>'HIV Stats'!$A$62:$A$79</c:f>
              <c:strCache>
                <c:ptCount val="18"/>
                <c:pt idx="0">
                  <c:v>Swaziland</c:v>
                </c:pt>
                <c:pt idx="1">
                  <c:v>Lesotho</c:v>
                </c:pt>
                <c:pt idx="2">
                  <c:v>Botswana</c:v>
                </c:pt>
                <c:pt idx="3">
                  <c:v>South Africa</c:v>
                </c:pt>
                <c:pt idx="4">
                  <c:v>Zimbabwe</c:v>
                </c:pt>
                <c:pt idx="5">
                  <c:v>Namibia</c:v>
                </c:pt>
                <c:pt idx="6">
                  <c:v>Zambia</c:v>
                </c:pt>
                <c:pt idx="7">
                  <c:v>Malawi</c:v>
                </c:pt>
                <c:pt idx="8">
                  <c:v>Mozambique</c:v>
                </c:pt>
                <c:pt idx="9">
                  <c:v>Uganda</c:v>
                </c:pt>
                <c:pt idx="10">
                  <c:v>URT</c:v>
                </c:pt>
                <c:pt idx="11">
                  <c:v>Kenya</c:v>
                </c:pt>
                <c:pt idx="12">
                  <c:v>Equatorial Guinea</c:v>
                </c:pt>
                <c:pt idx="13">
                  <c:v>Guinea-Bissau</c:v>
                </c:pt>
                <c:pt idx="14">
                  <c:v>Rwanda</c:v>
                </c:pt>
                <c:pt idx="15">
                  <c:v>Ghana</c:v>
                </c:pt>
                <c:pt idx="16">
                  <c:v>Nigeria</c:v>
                </c:pt>
                <c:pt idx="17">
                  <c:v>Mali</c:v>
                </c:pt>
              </c:strCache>
            </c:strRef>
          </c:cat>
          <c:val>
            <c:numRef>
              <c:f>'HIV Stats'!$D$62:$D$79</c:f>
              <c:numCache>
                <c:formatCode>General</c:formatCode>
                <c:ptCount val="18"/>
                <c:pt idx="0">
                  <c:v>27</c:v>
                </c:pt>
                <c:pt idx="1">
                  <c:v>22.8</c:v>
                </c:pt>
                <c:pt idx="2">
                  <c:v>20.7</c:v>
                </c:pt>
                <c:pt idx="3">
                  <c:v>19</c:v>
                </c:pt>
                <c:pt idx="4">
                  <c:v>12.8</c:v>
                </c:pt>
                <c:pt idx="5">
                  <c:v>11.5</c:v>
                </c:pt>
                <c:pt idx="6">
                  <c:v>11.3</c:v>
                </c:pt>
                <c:pt idx="7">
                  <c:v>8.9</c:v>
                </c:pt>
                <c:pt idx="8">
                  <c:v>8.3000000000000007</c:v>
                </c:pt>
                <c:pt idx="9">
                  <c:v>5.8</c:v>
                </c:pt>
                <c:pt idx="10">
                  <c:v>4.8</c:v>
                </c:pt>
                <c:pt idx="11">
                  <c:v>4.5</c:v>
                </c:pt>
                <c:pt idx="12">
                  <c:v>3.5</c:v>
                </c:pt>
                <c:pt idx="13">
                  <c:v>3.4</c:v>
                </c:pt>
                <c:pt idx="14">
                  <c:v>2.6</c:v>
                </c:pt>
                <c:pt idx="15">
                  <c:v>2.1</c:v>
                </c:pt>
                <c:pt idx="16">
                  <c:v>1.3</c:v>
                </c:pt>
                <c:pt idx="17">
                  <c:v>1.2</c:v>
                </c:pt>
              </c:numCache>
            </c:numRef>
          </c:val>
          <c:extLst>
            <c:ext xmlns:c16="http://schemas.microsoft.com/office/drawing/2014/chart" uri="{C3380CC4-5D6E-409C-BE32-E72D297353CC}">
              <c16:uniqueId val="{00000026-F3A6-4A1A-8E39-710DA2D04D5C}"/>
            </c:ext>
          </c:extLst>
        </c:ser>
        <c:dLbls>
          <c:showLegendKey val="0"/>
          <c:showVal val="0"/>
          <c:showCatName val="0"/>
          <c:showSerName val="0"/>
          <c:showPercent val="0"/>
          <c:showBubbleSize val="0"/>
        </c:dLbls>
        <c:gapWidth val="116"/>
        <c:overlap val="-27"/>
        <c:axId val="699514928"/>
        <c:axId val="699513288"/>
      </c:barChart>
      <c:catAx>
        <c:axId val="699514928"/>
        <c:scaling>
          <c:orientation val="minMax"/>
        </c:scaling>
        <c:delete val="0"/>
        <c:axPos val="b"/>
        <c:numFmt formatCode="General" sourceLinked="1"/>
        <c:majorTickMark val="none"/>
        <c:minorTickMark val="none"/>
        <c:tickLblPos val="nextTo"/>
        <c:spPr>
          <a:noFill/>
          <a:ln w="9525" cap="flat" cmpd="sng" algn="ctr">
            <a:noFill/>
            <a:round/>
          </a:ln>
          <a:effectLst/>
        </c:spPr>
        <c:txPr>
          <a:bodyPr rot="-5400000" spcFirstLastPara="1" vertOverflow="ellipsis"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99513288"/>
        <c:crosses val="autoZero"/>
        <c:auto val="1"/>
        <c:lblAlgn val="ctr"/>
        <c:lblOffset val="100"/>
        <c:noMultiLvlLbl val="0"/>
      </c:catAx>
      <c:valAx>
        <c:axId val="6995132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solidFill>
                      <a:schemeClr val="tx1"/>
                    </a:solidFill>
                    <a:latin typeface="Times New Roman" panose="02020603050405020304" pitchFamily="18" charset="0"/>
                    <a:cs typeface="Times New Roman" panose="02020603050405020304" pitchFamily="18" charset="0"/>
                  </a:rPr>
                  <a:t>HIV prevalenc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99514928"/>
        <c:crosses val="autoZero"/>
        <c:crossBetween val="between"/>
      </c:valAx>
      <c:spPr>
        <a:noFill/>
        <a:ln>
          <a:solidFill>
            <a:schemeClr val="tx1"/>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HIV and ARV Statistics.xlsx]HIV Stats'!$A$3:$B$59</cx:f>
        <cx:nf>'[HIV and ARV Statistics.xlsx]HIV Stats'!$A$2:$B$2</cx:nf>
        <cx:lvl ptCount="55" name="Country">
          <cx:pt idx="0">Angola</cx:pt>
          <cx:pt idx="1">Benin</cx:pt>
          <cx:pt idx="2">Botswana</cx:pt>
          <cx:pt idx="3">Burkina Faso</cx:pt>
          <cx:pt idx="4">Burundi</cx:pt>
          <cx:pt idx="5">Cameroon</cx:pt>
          <cx:pt idx="6">Cape Verde</cx:pt>
          <cx:pt idx="7">Central African Republic</cx:pt>
          <cx:pt idx="8">Chad</cx:pt>
          <cx:pt idx="9">Comoros</cx:pt>
          <cx:pt idx="10">Congo</cx:pt>
          <cx:pt idx="11">Côte d'Ivoire</cx:pt>
          <cx:pt idx="12">Democratic Republic of Congo</cx:pt>
          <cx:pt idx="13">Eritria</cx:pt>
          <cx:pt idx="14">Ethopia</cx:pt>
          <cx:pt idx="15">Equatorial Guinea</cx:pt>
          <cx:pt idx="16">Gabon</cx:pt>
          <cx:pt idx="17">Gambia</cx:pt>
          <cx:pt idx="18">Ghana</cx:pt>
          <cx:pt idx="19">Guinea</cx:pt>
          <cx:pt idx="20">Guinea-Bissau</cx:pt>
          <cx:pt idx="21">Kenya</cx:pt>
          <cx:pt idx="22">Lesotho</cx:pt>
          <cx:pt idx="23">Liberia</cx:pt>
          <cx:pt idx="24">Madagascar</cx:pt>
          <cx:pt idx="25">Malawi</cx:pt>
          <cx:pt idx="26">Mali</cx:pt>
          <cx:pt idx="27">Mauritiania</cx:pt>
          <cx:pt idx="28">Mauritius</cx:pt>
          <cx:pt idx="29">Mozambique</cx:pt>
          <cx:pt idx="30">Niger</cx:pt>
          <cx:pt idx="31">Nigeria</cx:pt>
          <cx:pt idx="32">Namibia</cx:pt>
          <cx:pt idx="33">Rwanda</cx:pt>
          <cx:pt idx="34">Senegal</cx:pt>
          <cx:pt idx="35">Sierra Leone</cx:pt>
          <cx:pt idx="36">South Africa</cx:pt>
          <cx:pt idx="37">South Sudan</cx:pt>
          <cx:pt idx="38">Swaziland</cx:pt>
          <cx:pt idx="39">Togo</cx:pt>
          <cx:pt idx="40">Uganda</cx:pt>
          <cx:pt idx="41">Tanzania</cx:pt>
          <cx:pt idx="42">Zambia</cx:pt>
          <cx:pt idx="43">Zimbabwe</cx:pt>
          <cx:pt idx="44">Indonesia</cx:pt>
          <cx:pt idx="45">India</cx:pt>
          <cx:pt idx="46">New Zealand</cx:pt>
          <cx:pt idx="47">Malaysia</cx:pt>
          <cx:pt idx="48">Australia</cx:pt>
          <cx:pt idx="49">Pakistan</cx:pt>
          <cx:pt idx="50">Mexico</cx:pt>
          <cx:pt idx="51">Brazil</cx:pt>
          <cx:pt idx="52">Colombia</cx:pt>
          <cx:pt idx="53">Cuba</cx:pt>
          <cx:pt idx="54">Jamaica</cx:pt>
        </cx:lvl>
      </cx:strDim>
      <cx:numDim type="colorVal">
        <cx:f>'[HIV and ARV Statistics.xlsx]HIV Stats'!$C$3:$C$59</cx:f>
        <cx:nf>'[HIV and ARV Statistics.xlsx]HIV Stats'!$C$2</cx:nf>
        <cx:lvl ptCount="55" formatCode="0" name="ART patients">
          <cx:pt idx="0">93310</cx:pt>
          <cx:pt idx="1">48986</cx:pt>
          <cx:pt idx="2">313850</cx:pt>
          <cx:pt idx="3">68683</cx:pt>
          <cx:pt idx="4">71743</cx:pt>
          <cx:pt idx="5">311948</cx:pt>
          <cx:pt idx="6">2338</cx:pt>
          <cx:pt idx="7">47032</cx:pt>
          <cx:pt idx="8">69379</cx:pt>
          <cx:pt idx="9">77</cx:pt>
          <cx:pt idx="10">26030</cx:pt>
          <cx:pt idx="11">269135</cx:pt>
          <cx:pt idx="12">277592</cx:pt>
          <cx:pt idx="13">8835</cx:pt>
          <cx:pt idx="14">494571</cx:pt>
          <cx:pt idx="15">22900</cx:pt>
          <cx:pt idx="16">26104</cx:pt>
          <cx:pt idx="17">8229</cx:pt>
          <cx:pt idx="18">150000</cx:pt>
          <cx:pt idx="19">61897</cx:pt>
          <cx:pt idx="20">16500</cx:pt>
          <cx:pt idx="21">111254</cx:pt>
          <cx:pt idx="22">220828</cx:pt>
          <cx:pt idx="23">15423</cx:pt>
          <cx:pt idx="24">5166</cx:pt>
          <cx:pt idx="25">830000</cx:pt>
          <cx:pt idx="26">53000</cx:pt>
          <cx:pt idx="27">3300</cx:pt>
          <cx:pt idx="28">28378</cx:pt>
          <cx:pt idx="29">1338100</cx:pt>
          <cx:pt idx="30">20427</cx:pt>
          <cx:pt idx="31">1141064</cx:pt>
          <cx:pt idx="32">177174</cx:pt>
          <cx:pt idx="33">198657</cx:pt>
          <cx:pt idx="34">29000</cx:pt>
          <cx:pt idx="35">33000</cx:pt>
          <cx:pt idx="36">5231809</cx:pt>
          <cx:pt idx="37">35149</cx:pt>
          <cx:pt idx="38">191782</cx:pt>
          <cx:pt idx="39">76000</cx:pt>
          <cx:pt idx="40">1223513</cx:pt>
          <cx:pt idx="41">1277012</cx:pt>
          <cx:pt idx="42">1064321</cx:pt>
          <cx:pt idx="43">1149191</cx:pt>
          <cx:pt idx="44">140400</cx:pt>
          <cx:pt idx="45">1472000</cx:pt>
          <cx:pt idx="46">2800</cx:pt>
          <cx:pt idx="47">46920</cx:pt>
          <cx:pt idx="48">25500</cx:pt>
          <cx:pt idx="49">24362</cx:pt>
          <cx:pt idx="50">189643</cx:pt>
          <cx:pt idx="51">650000</cx:pt>
          <cx:pt idx="52">115991</cx:pt>
          <cx:pt idx="53">24863</cx:pt>
          <cx:pt idx="54">13082</cx:pt>
        </cx:lvl>
      </cx:numDim>
    </cx:data>
  </cx:chartData>
  <cx:chart>
    <cx:plotArea>
      <cx:plotAreaRegion>
        <cx:series layoutId="regionMap" uniqueId="{CDD14A3E-E421-42A2-B13C-D93B10121E83}">
          <cx:tx>
            <cx:txData>
              <cx:f>'[HIV and ARV Statistics.xlsx]HIV Stats'!$C$2</cx:f>
              <cx:v>ART patients</cx:v>
            </cx:txData>
          </cx:tx>
          <cx:spPr>
            <a:noFill/>
            <a:ln>
              <a:solidFill>
                <a:schemeClr val="tx1"/>
              </a:solidFill>
            </a:ln>
          </cx:spPr>
          <cx:dataId val="0"/>
          <cx:layoutPr>
            <cx:regionLabelLayout val="none"/>
            <cx:geography viewedRegionType="world" cultureLanguage="en-US" cultureRegion="SZ" attribution="Powered by Bing">
              <cx:geoCache provider="{E9337A44-BEBE-4D9F-B70C-5C5E7DAFC167}">
                <cx:binary>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</cx:binary>
              </cx:geoCache>
            </cx:geography>
          </cx:layoutPr>
          <cx:valueColors>
            <cx:minColor>
              <a:srgbClr val="FC3732">
                <a:alpha val="41176"/>
              </a:srgbClr>
            </cx:minColor>
            <cx:midColor>
              <a:srgbClr val="8E3432"/>
            </cx:midColor>
            <cx:maxColor>
              <a:srgbClr val="5F0301"/>
            </cx:maxColor>
          </cx:valueColors>
          <cx:valueColorPositions count="3"/>
        </cx:series>
      </cx:plotAreaRegion>
    </cx:plotArea>
    <cx:legend pos="l" align="ctr" overlay="0">
      <cx:txPr>
        <a:bodyPr spcFirstLastPara="1" vertOverflow="ellipsis" horzOverflow="overflow" wrap="square" lIns="0" tIns="0" rIns="0" bIns="0" anchor="ctr" anchorCtr="1"/>
        <a:lstStyle/>
        <a:p>
          <a:pPr algn="ctr" rtl="0">
            <a:defRPr>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sz="900" b="0" i="0" u="none" strike="noStrike" baseline="0">
            <a:solidFill>
              <a:sysClr val="windowText" lastClr="000000"/>
            </a:solidFill>
            <a:latin typeface="Times New Roman" panose="02020603050405020304" pitchFamily="18" charset="0"/>
            <a:cs typeface="Times New Roman" panose="02020603050405020304" pitchFamily="18" charset="0"/>
          </a:endParaRPr>
        </a:p>
      </cx:txPr>
    </cx:legend>
  </cx:chart>
  <cx:spPr>
    <a:ln>
      <a:noFill/>
    </a:ln>
  </cx:spPr>
  <cx:clrMapOvr bg1="lt1" tx1="dk1" bg2="lt2" tx2="dk2" accent1="accent1" accent2="accent2" accent3="accent3" accent4="accent4" accent5="accent5" accent6="accent6" hlink="hlink" folHlink="folHlink"/>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494">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85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3175">
        <a:solidFill>
          <a:schemeClr val="bg1"/>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CCDBB3-39EF-4100-86B3-6990C1B57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81681</Words>
  <Characters>465587</Characters>
  <Application>Microsoft Office Word</Application>
  <DocSecurity>0</DocSecurity>
  <Lines>3879</Lines>
  <Paragraphs>109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46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ephile Ngwenya</dc:creator>
  <cp:keywords/>
  <dc:description/>
  <cp:lastModifiedBy>Ndeke Musee, Prof</cp:lastModifiedBy>
  <cp:revision>2</cp:revision>
  <dcterms:created xsi:type="dcterms:W3CDTF">2023-05-09T18:35:00Z</dcterms:created>
  <dcterms:modified xsi:type="dcterms:W3CDTF">2023-05-09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vZVep35"/&gt;&lt;style id="http://www.zotero.org/styles/elsevier-with-titles" hasBibliography="1" bibliographyStyleHasBeenSet="1"/&gt;&lt;prefs&gt;&lt;pref name="fieldType" value="Field"/&gt;&lt;pref name="automaticJou</vt:lpwstr>
  </property>
  <property fmtid="{D5CDD505-2E9C-101B-9397-08002B2CF9AE}" pid="3" name="ZOTERO_PREF_2">
    <vt:lpwstr>rnalAbbreviations" value="true"/&gt;&lt;pref name="delayCitationUpdates" value="true"/&gt;&lt;pref name="dontAskDelayCitationUpdates" value="true"/&gt;&lt;/prefs&gt;&lt;/data&gt;</vt:lpwstr>
  </property>
  <property fmtid="{D5CDD505-2E9C-101B-9397-08002B2CF9AE}" pid="4" name="GrammarlyDocumentId">
    <vt:lpwstr>c1bdfd4ebd4875855398f943628eff3440e6b5b57a9aeb06905a7076e1483847</vt:lpwstr>
  </property>
</Properties>
</file>